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4B691D">
      <w:pPr>
        <w:pStyle w:val="ArticleTitle"/>
        <w:spacing w:line="480" w:lineRule="auto"/>
        <w:pPrChange w:id="0" w:author="Seth Corwin" w:date="2022-12-11T20:01:00Z">
          <w:pPr>
            <w:pStyle w:val="ArticleTitle"/>
          </w:pPr>
        </w:pPrChange>
      </w:pPr>
      <w:commentRangeStart w:id="1"/>
      <w:r w:rsidRPr="00FC1E0A">
        <w:t>The Role Of State Courts In Constraining Partisan Gerrymandering In Congressional Elections</w:t>
      </w:r>
      <w:commentRangeEnd w:id="1"/>
      <w:r w:rsidR="00931658">
        <w:rPr>
          <w:rStyle w:val="CommentReference"/>
          <w:caps w:val="0"/>
        </w:rPr>
        <w:commentReference w:id="1"/>
      </w:r>
    </w:p>
    <w:p w14:paraId="76B445D9" w14:textId="77777777" w:rsidR="00FC1E0A" w:rsidRPr="0080356A" w:rsidRDefault="00FC1E0A" w:rsidP="004B691D">
      <w:pPr>
        <w:pStyle w:val="ArticleTitle"/>
        <w:spacing w:line="480" w:lineRule="auto"/>
        <w:pPrChange w:id="2" w:author="Seth Corwin" w:date="2022-12-11T20:01:00Z">
          <w:pPr>
            <w:pStyle w:val="ArticleTitle"/>
          </w:pPr>
        </w:pPrChange>
      </w:pPr>
    </w:p>
    <w:p w14:paraId="7C0594A4" w14:textId="6468B579" w:rsidR="00E43488" w:rsidRPr="0080356A" w:rsidRDefault="003F3780" w:rsidP="004B691D">
      <w:pPr>
        <w:spacing w:line="480" w:lineRule="auto"/>
        <w:jc w:val="center"/>
        <w:rPr>
          <w:iCs/>
        </w:rPr>
        <w:pPrChange w:id="3" w:author="Seth Corwin" w:date="2022-12-11T20:01:00Z">
          <w:pPr>
            <w:jc w:val="center"/>
          </w:pPr>
        </w:pPrChange>
      </w:pPr>
      <w:r w:rsidRPr="0080356A">
        <w:t>Prepared for t</w:t>
      </w:r>
      <w:r w:rsidR="00E43488" w:rsidRPr="0080356A">
        <w:t xml:space="preserve">he </w:t>
      </w:r>
      <w:r w:rsidR="00974764" w:rsidRPr="0080356A">
        <w:t xml:space="preserve">Conference organized by </w:t>
      </w:r>
      <w:del w:id="4" w:author="Seth Corwin" w:date="2022-12-11T18:06:00Z">
        <w:r w:rsidR="00974764" w:rsidRPr="00AA0F4B" w:rsidDel="00AA0F4B">
          <w:rPr>
            <w:i/>
            <w:iCs/>
            <w:rPrChange w:id="5" w:author="Seth Corwin" w:date="2022-12-11T18:06:00Z">
              <w:rPr/>
            </w:rPrChange>
          </w:rPr>
          <w:delText>the</w:delText>
        </w:r>
        <w:r w:rsidR="00974764" w:rsidRPr="0080356A" w:rsidDel="00AA0F4B">
          <w:delText xml:space="preserve"> </w:delText>
        </w:r>
      </w:del>
      <w:ins w:id="6" w:author="Seth Corwin" w:date="2022-12-11T18:06:00Z">
        <w:r w:rsidR="00AA0F4B">
          <w:rPr>
            <w:i/>
            <w:iCs/>
          </w:rPr>
          <w:t>The</w:t>
        </w:r>
        <w:r w:rsidR="00AA0F4B" w:rsidRPr="0080356A">
          <w:t xml:space="preserve"> </w:t>
        </w:r>
      </w:ins>
      <w:r w:rsidR="00E43488" w:rsidRPr="0080356A">
        <w:rPr>
          <w:i/>
          <w:iCs/>
        </w:rPr>
        <w:t>University of New Hampshire Law Review</w:t>
      </w:r>
    </w:p>
    <w:p w14:paraId="29E5CA19" w14:textId="77777777" w:rsidR="00BB7048" w:rsidRPr="0080356A" w:rsidRDefault="00BB7048" w:rsidP="004B691D">
      <w:pPr>
        <w:pStyle w:val="YourName"/>
        <w:spacing w:line="480" w:lineRule="auto"/>
        <w:pPrChange w:id="7" w:author="Seth Corwin" w:date="2022-12-11T20:01:00Z">
          <w:pPr>
            <w:pStyle w:val="YourName"/>
          </w:pPr>
        </w:pPrChange>
      </w:pPr>
    </w:p>
    <w:p w14:paraId="07BAD8A2" w14:textId="1F4B6170" w:rsidR="001F2B31" w:rsidRPr="0080356A" w:rsidRDefault="001F2B31" w:rsidP="004B691D">
      <w:pPr>
        <w:pStyle w:val="YourName"/>
        <w:spacing w:line="480" w:lineRule="auto"/>
        <w:pPrChange w:id="8" w:author="Seth Corwin" w:date="2022-12-11T20:01:00Z">
          <w:pPr>
            <w:pStyle w:val="YourName"/>
          </w:pPr>
        </w:pPrChange>
      </w:pPr>
      <w:r w:rsidRPr="0080356A">
        <w:t>Jonathan Cervas</w:t>
      </w:r>
      <w:r w:rsidR="00FE52F8" w:rsidRPr="0080356A">
        <w:rPr>
          <w:rStyle w:val="FootnoteReference"/>
          <w:szCs w:val="28"/>
        </w:rPr>
        <w:footnoteReference w:customMarkFollows="1" w:id="2"/>
        <w:t>*</w:t>
      </w:r>
    </w:p>
    <w:p w14:paraId="6AED0BCE" w14:textId="6B8AD983" w:rsidR="001F2B31" w:rsidRPr="0080356A" w:rsidRDefault="001F2B31" w:rsidP="004B691D">
      <w:pPr>
        <w:pStyle w:val="YourName"/>
        <w:spacing w:line="480" w:lineRule="auto"/>
        <w:pPrChange w:id="9" w:author="Seth Corwin" w:date="2022-12-11T20:01:00Z">
          <w:pPr>
            <w:pStyle w:val="YourName"/>
          </w:pPr>
        </w:pPrChange>
      </w:pPr>
      <w:r w:rsidRPr="0080356A">
        <w:t>Bernard Grofman</w:t>
      </w:r>
      <w:r w:rsidR="00FE52F8" w:rsidRPr="0080356A">
        <w:rPr>
          <w:rStyle w:val="FootnoteReference"/>
        </w:rPr>
        <w:footnoteReference w:customMarkFollows="1" w:id="3"/>
        <w:t>+</w:t>
      </w:r>
    </w:p>
    <w:p w14:paraId="12D9449E" w14:textId="2538ACD0" w:rsidR="00D41D67" w:rsidRPr="0080356A" w:rsidRDefault="001F2B31" w:rsidP="004B691D">
      <w:pPr>
        <w:pStyle w:val="YourName"/>
        <w:spacing w:line="480" w:lineRule="auto"/>
        <w:pPrChange w:id="10" w:author="Seth Corwin" w:date="2022-12-11T20:01:00Z">
          <w:pPr>
            <w:pStyle w:val="YourName"/>
          </w:pPr>
        </w:pPrChange>
      </w:pPr>
      <w:r w:rsidRPr="0080356A">
        <w:t>Scott Matsudo</w:t>
      </w:r>
      <w:r w:rsidR="009F5E56" w:rsidRPr="0080356A">
        <w:rPr>
          <w:rStyle w:val="FootnoteReference"/>
        </w:rPr>
        <w:footnoteReference w:customMarkFollows="1" w:id="4"/>
        <w:t>#</w:t>
      </w:r>
    </w:p>
    <w:p w14:paraId="16DF921F" w14:textId="77777777" w:rsidR="00D41D67" w:rsidRPr="0080356A" w:rsidRDefault="00D41D67" w:rsidP="004B691D">
      <w:pPr>
        <w:spacing w:line="480" w:lineRule="auto"/>
        <w:ind w:firstLine="0"/>
        <w:pPrChange w:id="11" w:author="Seth Corwin" w:date="2022-12-11T20:01:00Z">
          <w:pPr>
            <w:ind w:firstLine="0"/>
          </w:pPr>
        </w:pPrChange>
      </w:pPr>
    </w:p>
    <w:p w14:paraId="104F2628" w14:textId="4A72B966" w:rsidR="00D41D67" w:rsidRPr="0080356A" w:rsidRDefault="0078642C" w:rsidP="004B691D">
      <w:pPr>
        <w:pStyle w:val="Default"/>
        <w:spacing w:line="480" w:lineRule="auto"/>
        <w:jc w:val="center"/>
        <w:rPr>
          <w:color w:val="auto"/>
        </w:rPr>
        <w:pPrChange w:id="12" w:author="Seth Corwin" w:date="2022-12-11T20:01:00Z">
          <w:pPr>
            <w:pStyle w:val="Default"/>
            <w:jc w:val="center"/>
          </w:pPr>
        </w:pPrChange>
      </w:pPr>
      <w:r w:rsidRPr="0080356A">
        <w:rPr>
          <w:color w:val="auto"/>
        </w:rPr>
        <w:t>THIS IS A DRAFT.</w:t>
      </w:r>
    </w:p>
    <w:p w14:paraId="25B00023" w14:textId="77777777" w:rsidR="00D41D67" w:rsidRPr="0080356A" w:rsidRDefault="00D41D67" w:rsidP="004B691D">
      <w:pPr>
        <w:pStyle w:val="Default"/>
        <w:spacing w:line="480" w:lineRule="auto"/>
        <w:jc w:val="center"/>
        <w:rPr>
          <w:color w:val="auto"/>
        </w:rPr>
        <w:pPrChange w:id="13" w:author="Seth Corwin" w:date="2022-12-11T20:01:00Z">
          <w:pPr>
            <w:pStyle w:val="Default"/>
            <w:jc w:val="center"/>
          </w:pPr>
        </w:pPrChange>
      </w:pPr>
    </w:p>
    <w:p w14:paraId="7E53AB33" w14:textId="28315462" w:rsidR="0078642C" w:rsidRPr="0080356A" w:rsidRDefault="0078642C" w:rsidP="004B691D">
      <w:pPr>
        <w:pStyle w:val="Default"/>
        <w:spacing w:line="480" w:lineRule="auto"/>
        <w:jc w:val="center"/>
        <w:rPr>
          <w:color w:val="auto"/>
        </w:rPr>
        <w:pPrChange w:id="14" w:author="Seth Corwin" w:date="2022-12-11T20:01:00Z">
          <w:pPr>
            <w:pStyle w:val="Default"/>
            <w:jc w:val="center"/>
          </w:pPr>
        </w:pPrChange>
      </w:pPr>
      <w:r w:rsidRPr="0080356A">
        <w:rPr>
          <w:color w:val="auto"/>
        </w:rPr>
        <w:t>PLEASE ADDRESS SUGGESTIONS/CORRECTIONS TO CERVAS@CMU.EDU</w:t>
      </w:r>
    </w:p>
    <w:p w14:paraId="034DA024" w14:textId="04AF42FF" w:rsidR="0078642C" w:rsidRPr="0080356A" w:rsidRDefault="0078642C" w:rsidP="004B691D">
      <w:pPr>
        <w:widowControl/>
        <w:spacing w:before="0" w:line="480" w:lineRule="auto"/>
        <w:ind w:firstLine="0"/>
        <w:jc w:val="left"/>
        <w:rPr>
          <w:smallCaps/>
          <w:szCs w:val="24"/>
        </w:rPr>
        <w:pPrChange w:id="15" w:author="Seth Corwin" w:date="2022-12-11T20:01:00Z">
          <w:pPr>
            <w:widowControl/>
            <w:spacing w:before="0"/>
            <w:ind w:firstLine="0"/>
            <w:jc w:val="left"/>
          </w:pPr>
        </w:pPrChange>
      </w:pPr>
    </w:p>
    <w:p w14:paraId="6ADBB0B2" w14:textId="1A43FD8B" w:rsidR="00A77C2A" w:rsidRPr="0080356A" w:rsidRDefault="00A77C2A" w:rsidP="004B691D">
      <w:pPr>
        <w:tabs>
          <w:tab w:val="left" w:pos="0"/>
        </w:tabs>
        <w:spacing w:after="40" w:line="480" w:lineRule="auto"/>
        <w:ind w:right="-40" w:firstLine="0"/>
        <w:jc w:val="center"/>
        <w:rPr>
          <w:smallCaps/>
          <w:szCs w:val="24"/>
        </w:rPr>
        <w:pPrChange w:id="16" w:author="Seth Corwin" w:date="2022-12-11T20:01:00Z">
          <w:pPr>
            <w:tabs>
              <w:tab w:val="left" w:pos="0"/>
            </w:tabs>
            <w:spacing w:after="40"/>
            <w:ind w:right="-40" w:firstLine="0"/>
            <w:jc w:val="center"/>
          </w:pPr>
        </w:pPrChange>
      </w:pPr>
      <w:r w:rsidRPr="0080356A">
        <w:rPr>
          <w:smallCaps/>
          <w:szCs w:val="24"/>
        </w:rPr>
        <w:t>Abstract</w:t>
      </w:r>
    </w:p>
    <w:p w14:paraId="3D627BB0" w14:textId="77777777" w:rsidR="00D41D67" w:rsidRPr="0080356A" w:rsidRDefault="00D41D67" w:rsidP="004B691D">
      <w:pPr>
        <w:tabs>
          <w:tab w:val="left" w:pos="0"/>
        </w:tabs>
        <w:spacing w:after="40" w:line="480" w:lineRule="auto"/>
        <w:ind w:right="-40" w:firstLine="0"/>
        <w:jc w:val="center"/>
        <w:rPr>
          <w:smallCaps/>
          <w:szCs w:val="24"/>
        </w:rPr>
        <w:pPrChange w:id="17" w:author="Seth Corwin" w:date="2022-12-11T20:01:00Z">
          <w:pPr>
            <w:tabs>
              <w:tab w:val="left" w:pos="0"/>
            </w:tabs>
            <w:spacing w:after="40"/>
            <w:ind w:right="-40" w:firstLine="0"/>
            <w:jc w:val="center"/>
          </w:pPr>
        </w:pPrChange>
      </w:pPr>
    </w:p>
    <w:p w14:paraId="034B9811" w14:textId="6902A421" w:rsidR="0058198A" w:rsidRDefault="001F2B31" w:rsidP="004B691D">
      <w:pPr>
        <w:spacing w:line="480" w:lineRule="auto"/>
        <w:pPrChange w:id="18" w:author="Seth Corwin" w:date="2022-12-11T20:01:00Z">
          <w:pPr/>
        </w:pPrChange>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4B691D">
      <w:pPr>
        <w:spacing w:line="480" w:lineRule="auto"/>
        <w:ind w:firstLine="0"/>
        <w:pPrChange w:id="19" w:author="Seth Corwin" w:date="2022-12-11T20:01:00Z">
          <w:pPr>
            <w:ind w:firstLine="0"/>
          </w:pPr>
        </w:pPrChange>
      </w:pPr>
    </w:p>
    <w:p w14:paraId="2DF7C158" w14:textId="77777777" w:rsidR="00CD5337" w:rsidRPr="0080356A" w:rsidRDefault="00CD5337" w:rsidP="004B691D">
      <w:pPr>
        <w:widowControl/>
        <w:spacing w:before="0" w:line="480" w:lineRule="auto"/>
        <w:ind w:firstLine="0"/>
        <w:jc w:val="center"/>
        <w:rPr>
          <w:smallCaps/>
          <w:szCs w:val="24"/>
        </w:rPr>
        <w:pPrChange w:id="20" w:author="Seth Corwin" w:date="2022-12-11T20:01:00Z">
          <w:pPr>
            <w:widowControl/>
            <w:spacing w:before="0"/>
            <w:ind w:firstLine="0"/>
            <w:jc w:val="center"/>
          </w:pPr>
        </w:pPrChange>
      </w:pPr>
    </w:p>
    <w:p w14:paraId="5D14DC82" w14:textId="5A70A1B0" w:rsidR="00A77C2A" w:rsidRPr="0080356A" w:rsidRDefault="00A77C2A" w:rsidP="004B691D">
      <w:pPr>
        <w:widowControl/>
        <w:spacing w:before="0" w:line="480" w:lineRule="auto"/>
        <w:ind w:firstLine="0"/>
        <w:jc w:val="center"/>
        <w:rPr>
          <w:smallCaps/>
          <w:szCs w:val="24"/>
        </w:rPr>
        <w:pPrChange w:id="21" w:author="Seth Corwin" w:date="2022-12-11T20:01:00Z">
          <w:pPr>
            <w:widowControl/>
            <w:spacing w:before="0"/>
            <w:ind w:firstLine="0"/>
            <w:jc w:val="center"/>
          </w:pPr>
        </w:pPrChange>
      </w:pPr>
      <w:r w:rsidRPr="0080356A">
        <w:rPr>
          <w:smallCaps/>
          <w:szCs w:val="24"/>
        </w:rPr>
        <w:t>Table of Contents</w:t>
      </w:r>
    </w:p>
    <w:p w14:paraId="397A7DCD" w14:textId="576DEC97" w:rsidR="00AA10F2" w:rsidRDefault="00A77C2A" w:rsidP="004B691D">
      <w:pPr>
        <w:pStyle w:val="TOC1"/>
        <w:spacing w:line="480" w:lineRule="auto"/>
        <w:rPr>
          <w:rFonts w:asciiTheme="minorHAnsi" w:eastAsiaTheme="minorEastAsia" w:hAnsiTheme="minorHAnsi" w:cstheme="minorBidi"/>
          <w:noProof/>
          <w:szCs w:val="24"/>
        </w:rPr>
        <w:pPrChange w:id="22" w:author="Seth Corwin" w:date="2022-12-11T20:01:00Z">
          <w:pPr>
            <w:pStyle w:val="TOC1"/>
          </w:pPr>
        </w:pPrChange>
      </w:pPr>
      <w:r w:rsidRPr="0080356A">
        <w:rPr>
          <w:szCs w:val="24"/>
        </w:rPr>
        <w:fldChar w:fldCharType="begin"/>
      </w:r>
      <w:r w:rsidRPr="0080356A">
        <w:rPr>
          <w:szCs w:val="24"/>
        </w:rPr>
        <w:instrText xml:space="preserve"> TOC \o "1-3" </w:instrText>
      </w:r>
      <w:r w:rsidRPr="0080356A">
        <w:rPr>
          <w:szCs w:val="24"/>
        </w:rPr>
        <w:fldChar w:fldCharType="separate"/>
      </w:r>
      <w:r w:rsidR="00AA10F2">
        <w:rPr>
          <w:noProof/>
        </w:rPr>
        <w:t>Introduction</w:t>
      </w:r>
      <w:r w:rsidR="00AA10F2">
        <w:rPr>
          <w:noProof/>
        </w:rPr>
        <w:tab/>
      </w:r>
      <w:r w:rsidR="00AA10F2">
        <w:rPr>
          <w:noProof/>
        </w:rPr>
        <w:fldChar w:fldCharType="begin"/>
      </w:r>
      <w:r w:rsidR="00AA10F2">
        <w:rPr>
          <w:noProof/>
        </w:rPr>
        <w:instrText xml:space="preserve"> PAGEREF _Toc120581553 \h </w:instrText>
      </w:r>
      <w:r w:rsidR="00AA10F2">
        <w:rPr>
          <w:noProof/>
        </w:rPr>
      </w:r>
      <w:r w:rsidR="00AA10F2">
        <w:rPr>
          <w:noProof/>
        </w:rPr>
        <w:fldChar w:fldCharType="separate"/>
      </w:r>
      <w:r w:rsidR="00AA10F2">
        <w:rPr>
          <w:noProof/>
        </w:rPr>
        <w:t>3</w:t>
      </w:r>
      <w:r w:rsidR="00AA10F2">
        <w:rPr>
          <w:noProof/>
        </w:rPr>
        <w:fldChar w:fldCharType="end"/>
      </w:r>
    </w:p>
    <w:p w14:paraId="2B38FA30" w14:textId="0C26480B" w:rsidR="00AA10F2" w:rsidRDefault="00AA10F2" w:rsidP="004B691D">
      <w:pPr>
        <w:pStyle w:val="TOC1"/>
        <w:spacing w:line="480" w:lineRule="auto"/>
        <w:rPr>
          <w:rFonts w:asciiTheme="minorHAnsi" w:eastAsiaTheme="minorEastAsia" w:hAnsiTheme="minorHAnsi" w:cstheme="minorBidi"/>
          <w:noProof/>
          <w:szCs w:val="24"/>
        </w:rPr>
        <w:pPrChange w:id="23" w:author="Seth Corwin" w:date="2022-12-11T20:01:00Z">
          <w:pPr>
            <w:pStyle w:val="TOC1"/>
          </w:pPr>
        </w:pPrChange>
      </w:pPr>
      <w:r>
        <w:rPr>
          <w:noProof/>
        </w:rPr>
        <w:t>Background</w:t>
      </w:r>
      <w:r>
        <w:rPr>
          <w:noProof/>
        </w:rPr>
        <w:tab/>
      </w:r>
      <w:r>
        <w:rPr>
          <w:noProof/>
        </w:rPr>
        <w:fldChar w:fldCharType="begin"/>
      </w:r>
      <w:r>
        <w:rPr>
          <w:noProof/>
        </w:rPr>
        <w:instrText xml:space="preserve"> PAGEREF _Toc120581554 \h </w:instrText>
      </w:r>
      <w:r>
        <w:rPr>
          <w:noProof/>
        </w:rPr>
      </w:r>
      <w:r>
        <w:rPr>
          <w:noProof/>
        </w:rPr>
        <w:fldChar w:fldCharType="separate"/>
      </w:r>
      <w:r>
        <w:rPr>
          <w:noProof/>
        </w:rPr>
        <w:t>6</w:t>
      </w:r>
      <w:r>
        <w:rPr>
          <w:noProof/>
        </w:rPr>
        <w:fldChar w:fldCharType="end"/>
      </w:r>
    </w:p>
    <w:p w14:paraId="43E2DFAD" w14:textId="788E49DC" w:rsidR="00AA10F2" w:rsidRDefault="00AA10F2" w:rsidP="004B691D">
      <w:pPr>
        <w:pStyle w:val="TOC2"/>
        <w:spacing w:line="480" w:lineRule="auto"/>
        <w:rPr>
          <w:rFonts w:asciiTheme="minorHAnsi" w:eastAsiaTheme="minorEastAsia" w:hAnsiTheme="minorHAnsi" w:cstheme="minorBidi"/>
          <w:szCs w:val="24"/>
        </w:rPr>
        <w:pPrChange w:id="24" w:author="Seth Corwin" w:date="2022-12-11T20:01:00Z">
          <w:pPr>
            <w:pStyle w:val="TOC2"/>
          </w:pPr>
        </w:pPrChange>
      </w:pPr>
      <w:r>
        <w:t>The State of Partisan Gerrymandering Law Prior to 2020</w:t>
      </w:r>
      <w:r>
        <w:tab/>
      </w:r>
      <w:r>
        <w:fldChar w:fldCharType="begin"/>
      </w:r>
      <w:r>
        <w:instrText xml:space="preserve"> PAGEREF _Toc120581555 \h </w:instrText>
      </w:r>
      <w:r>
        <w:fldChar w:fldCharType="separate"/>
      </w:r>
      <w:r>
        <w:t>6</w:t>
      </w:r>
      <w:r>
        <w:fldChar w:fldCharType="end"/>
      </w:r>
    </w:p>
    <w:p w14:paraId="71ABBA53" w14:textId="3CCFEDC0" w:rsidR="00AA10F2" w:rsidRDefault="00AA10F2" w:rsidP="004B691D">
      <w:pPr>
        <w:pStyle w:val="TOC2"/>
        <w:spacing w:line="480" w:lineRule="auto"/>
        <w:rPr>
          <w:rFonts w:asciiTheme="minorHAnsi" w:eastAsiaTheme="minorEastAsia" w:hAnsiTheme="minorHAnsi" w:cstheme="minorBidi"/>
          <w:szCs w:val="24"/>
        </w:rPr>
        <w:pPrChange w:id="25" w:author="Seth Corwin" w:date="2022-12-11T20:01:00Z">
          <w:pPr>
            <w:pStyle w:val="TOC2"/>
          </w:pPr>
        </w:pPrChange>
      </w:pPr>
      <w:r>
        <w:t>The 2020 Redistricting Round: Institutions and Context</w:t>
      </w:r>
      <w:r>
        <w:tab/>
      </w:r>
      <w:r>
        <w:fldChar w:fldCharType="begin"/>
      </w:r>
      <w:r>
        <w:instrText xml:space="preserve"> PAGEREF _Toc120581556 \h </w:instrText>
      </w:r>
      <w:r>
        <w:fldChar w:fldCharType="separate"/>
      </w:r>
      <w:r>
        <w:t>10</w:t>
      </w:r>
      <w:r>
        <w:fldChar w:fldCharType="end"/>
      </w:r>
    </w:p>
    <w:p w14:paraId="6417F11F" w14:textId="3034538E" w:rsidR="00AA10F2" w:rsidRDefault="00AA10F2" w:rsidP="004B691D">
      <w:pPr>
        <w:pStyle w:val="TOC2"/>
        <w:spacing w:line="480" w:lineRule="auto"/>
        <w:rPr>
          <w:rFonts w:asciiTheme="minorHAnsi" w:eastAsiaTheme="minorEastAsia" w:hAnsiTheme="minorHAnsi" w:cstheme="minorBidi"/>
          <w:szCs w:val="24"/>
        </w:rPr>
        <w:pPrChange w:id="26" w:author="Seth Corwin" w:date="2022-12-11T20:01:00Z">
          <w:pPr>
            <w:pStyle w:val="TOC2"/>
          </w:pPr>
        </w:pPrChange>
      </w:pPr>
      <w:r>
        <w:lastRenderedPageBreak/>
        <w:t>Comparing outcomes in congressional districts in the election of 2022 with projected outcomes of the presidential election of 2020 into the 2022 districts.</w:t>
      </w:r>
      <w:r>
        <w:tab/>
      </w:r>
      <w:r>
        <w:fldChar w:fldCharType="begin"/>
      </w:r>
      <w:r>
        <w:instrText xml:space="preserve"> PAGEREF _Toc120581557 \h </w:instrText>
      </w:r>
      <w:r>
        <w:fldChar w:fldCharType="separate"/>
      </w:r>
      <w:r>
        <w:t>21</w:t>
      </w:r>
      <w:r>
        <w:fldChar w:fldCharType="end"/>
      </w:r>
    </w:p>
    <w:p w14:paraId="058A0C8E" w14:textId="75A86006" w:rsidR="00AA10F2" w:rsidRDefault="00AA10F2" w:rsidP="004B691D">
      <w:pPr>
        <w:pStyle w:val="TOC1"/>
        <w:spacing w:line="480" w:lineRule="auto"/>
        <w:rPr>
          <w:rFonts w:asciiTheme="minorHAnsi" w:eastAsiaTheme="minorEastAsia" w:hAnsiTheme="minorHAnsi" w:cstheme="minorBidi"/>
          <w:noProof/>
          <w:szCs w:val="24"/>
        </w:rPr>
        <w:pPrChange w:id="27" w:author="Seth Corwin" w:date="2022-12-11T20:01:00Z">
          <w:pPr>
            <w:pStyle w:val="TOC1"/>
          </w:pPr>
        </w:pPrChange>
      </w:pPr>
      <w:r>
        <w:rPr>
          <w:noProof/>
        </w:rPr>
        <w:t>The Role and Effects of State Courts</w:t>
      </w:r>
      <w:r>
        <w:rPr>
          <w:noProof/>
        </w:rPr>
        <w:tab/>
      </w:r>
      <w:r>
        <w:rPr>
          <w:noProof/>
        </w:rPr>
        <w:fldChar w:fldCharType="begin"/>
      </w:r>
      <w:r>
        <w:rPr>
          <w:noProof/>
        </w:rPr>
        <w:instrText xml:space="preserve"> PAGEREF _Toc120581558 \h </w:instrText>
      </w:r>
      <w:r>
        <w:rPr>
          <w:noProof/>
        </w:rPr>
      </w:r>
      <w:r>
        <w:rPr>
          <w:noProof/>
        </w:rPr>
        <w:fldChar w:fldCharType="separate"/>
      </w:r>
      <w:r>
        <w:rPr>
          <w:noProof/>
        </w:rPr>
        <w:t>26</w:t>
      </w:r>
      <w:r>
        <w:rPr>
          <w:noProof/>
        </w:rPr>
        <w:fldChar w:fldCharType="end"/>
      </w:r>
    </w:p>
    <w:p w14:paraId="1C105258" w14:textId="6CA13F4D" w:rsidR="00AA10F2" w:rsidRDefault="00AA10F2" w:rsidP="004B691D">
      <w:pPr>
        <w:pStyle w:val="TOC2"/>
        <w:spacing w:line="480" w:lineRule="auto"/>
        <w:rPr>
          <w:rFonts w:asciiTheme="minorHAnsi" w:eastAsiaTheme="minorEastAsia" w:hAnsiTheme="minorHAnsi" w:cstheme="minorBidi"/>
          <w:szCs w:val="24"/>
        </w:rPr>
        <w:pPrChange w:id="28" w:author="Seth Corwin" w:date="2022-12-11T20:01:00Z">
          <w:pPr>
            <w:pStyle w:val="TOC2"/>
          </w:pPr>
        </w:pPrChange>
      </w:pPr>
      <w:r>
        <w:t>Potential partisan gerrymanders and state law</w:t>
      </w:r>
      <w:r>
        <w:tab/>
      </w:r>
      <w:r>
        <w:fldChar w:fldCharType="begin"/>
      </w:r>
      <w:r>
        <w:instrText xml:space="preserve"> PAGEREF _Toc120581559 \h </w:instrText>
      </w:r>
      <w:r>
        <w:fldChar w:fldCharType="separate"/>
      </w:r>
      <w:r>
        <w:t>26</w:t>
      </w:r>
      <w:r>
        <w:fldChar w:fldCharType="end"/>
      </w:r>
    </w:p>
    <w:p w14:paraId="3933BAA2" w14:textId="7FB16527" w:rsidR="00AA10F2" w:rsidRDefault="00AA10F2" w:rsidP="004B691D">
      <w:pPr>
        <w:pStyle w:val="TOC2"/>
        <w:spacing w:line="480" w:lineRule="auto"/>
        <w:rPr>
          <w:rFonts w:asciiTheme="minorHAnsi" w:eastAsiaTheme="minorEastAsia" w:hAnsiTheme="minorHAnsi" w:cstheme="minorBidi"/>
          <w:szCs w:val="24"/>
        </w:rPr>
        <w:pPrChange w:id="29" w:author="Seth Corwin" w:date="2022-12-11T20:01:00Z">
          <w:pPr>
            <w:pStyle w:val="TOC2"/>
          </w:pPr>
        </w:pPrChange>
      </w:pPr>
      <w:r>
        <w:t>State court cases where partisan gerrymandering issues are implicated</w:t>
      </w:r>
      <w:r>
        <w:tab/>
      </w:r>
      <w:r>
        <w:fldChar w:fldCharType="begin"/>
      </w:r>
      <w:r>
        <w:instrText xml:space="preserve"> PAGEREF _Toc120581560 \h </w:instrText>
      </w:r>
      <w:r>
        <w:fldChar w:fldCharType="separate"/>
      </w:r>
      <w:r>
        <w:t>28</w:t>
      </w:r>
      <w:r>
        <w:fldChar w:fldCharType="end"/>
      </w:r>
    </w:p>
    <w:p w14:paraId="108BA954" w14:textId="2B653B2B" w:rsidR="00AA10F2" w:rsidRDefault="00AA10F2" w:rsidP="004B691D">
      <w:pPr>
        <w:pStyle w:val="TOC3"/>
        <w:spacing w:line="480" w:lineRule="auto"/>
        <w:rPr>
          <w:rFonts w:asciiTheme="minorHAnsi" w:eastAsiaTheme="minorEastAsia" w:hAnsiTheme="minorHAnsi" w:cstheme="minorBidi"/>
          <w:noProof/>
          <w:szCs w:val="24"/>
        </w:rPr>
        <w:pPrChange w:id="30" w:author="Seth Corwin" w:date="2022-12-11T20:01:00Z">
          <w:pPr>
            <w:pStyle w:val="TOC3"/>
          </w:pPr>
        </w:pPrChange>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610BFC">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0581561 \h </w:instrText>
      </w:r>
      <w:r>
        <w:rPr>
          <w:noProof/>
        </w:rPr>
      </w:r>
      <w:r>
        <w:rPr>
          <w:noProof/>
        </w:rPr>
        <w:fldChar w:fldCharType="separate"/>
      </w:r>
      <w:r>
        <w:rPr>
          <w:noProof/>
        </w:rPr>
        <w:t>30</w:t>
      </w:r>
      <w:r>
        <w:rPr>
          <w:noProof/>
        </w:rPr>
        <w:fldChar w:fldCharType="end"/>
      </w:r>
    </w:p>
    <w:p w14:paraId="58EBB223" w14:textId="780C62FC" w:rsidR="00AA10F2" w:rsidRDefault="00AA10F2" w:rsidP="004B691D">
      <w:pPr>
        <w:pStyle w:val="TOC3"/>
        <w:spacing w:line="480" w:lineRule="auto"/>
        <w:rPr>
          <w:rFonts w:asciiTheme="minorHAnsi" w:eastAsiaTheme="minorEastAsia" w:hAnsiTheme="minorHAnsi" w:cstheme="minorBidi"/>
          <w:noProof/>
          <w:szCs w:val="24"/>
        </w:rPr>
        <w:pPrChange w:id="31" w:author="Seth Corwin" w:date="2022-12-11T20:01:00Z">
          <w:pPr>
            <w:pStyle w:val="TOC3"/>
          </w:pPr>
        </w:pPrChange>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0581562 \h </w:instrText>
      </w:r>
      <w:r>
        <w:rPr>
          <w:noProof/>
        </w:rPr>
      </w:r>
      <w:r>
        <w:rPr>
          <w:noProof/>
        </w:rPr>
        <w:fldChar w:fldCharType="separate"/>
      </w:r>
      <w:r>
        <w:rPr>
          <w:noProof/>
        </w:rPr>
        <w:t>32</w:t>
      </w:r>
      <w:r>
        <w:rPr>
          <w:noProof/>
        </w:rPr>
        <w:fldChar w:fldCharType="end"/>
      </w:r>
    </w:p>
    <w:p w14:paraId="651DD283" w14:textId="59B6EAAA" w:rsidR="00AA10F2" w:rsidRDefault="00AA10F2" w:rsidP="004B691D">
      <w:pPr>
        <w:pStyle w:val="TOC3"/>
        <w:spacing w:line="480" w:lineRule="auto"/>
        <w:rPr>
          <w:rFonts w:asciiTheme="minorHAnsi" w:eastAsiaTheme="minorEastAsia" w:hAnsiTheme="minorHAnsi" w:cstheme="minorBidi"/>
          <w:noProof/>
          <w:szCs w:val="24"/>
        </w:rPr>
        <w:pPrChange w:id="32" w:author="Seth Corwin" w:date="2022-12-11T20:01:00Z">
          <w:pPr>
            <w:pStyle w:val="TOC3"/>
          </w:pPr>
        </w:pPrChange>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0581563 \h </w:instrText>
      </w:r>
      <w:r>
        <w:rPr>
          <w:noProof/>
        </w:rPr>
      </w:r>
      <w:r>
        <w:rPr>
          <w:noProof/>
        </w:rPr>
        <w:fldChar w:fldCharType="separate"/>
      </w:r>
      <w:r>
        <w:rPr>
          <w:noProof/>
        </w:rPr>
        <w:t>37</w:t>
      </w:r>
      <w:r>
        <w:rPr>
          <w:noProof/>
        </w:rPr>
        <w:fldChar w:fldCharType="end"/>
      </w:r>
    </w:p>
    <w:p w14:paraId="4421D7B6" w14:textId="2271657C" w:rsidR="00AA10F2" w:rsidRDefault="00AA10F2" w:rsidP="004B691D">
      <w:pPr>
        <w:pStyle w:val="TOC3"/>
        <w:spacing w:line="480" w:lineRule="auto"/>
        <w:rPr>
          <w:rFonts w:asciiTheme="minorHAnsi" w:eastAsiaTheme="minorEastAsia" w:hAnsiTheme="minorHAnsi" w:cstheme="minorBidi"/>
          <w:noProof/>
          <w:szCs w:val="24"/>
        </w:rPr>
        <w:pPrChange w:id="33" w:author="Seth Corwin" w:date="2022-12-11T20:01:00Z">
          <w:pPr>
            <w:pStyle w:val="TOC3"/>
          </w:pPr>
        </w:pPrChange>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0581564 \h </w:instrText>
      </w:r>
      <w:r>
        <w:rPr>
          <w:noProof/>
        </w:rPr>
      </w:r>
      <w:r>
        <w:rPr>
          <w:noProof/>
        </w:rPr>
        <w:fldChar w:fldCharType="separate"/>
      </w:r>
      <w:r>
        <w:rPr>
          <w:noProof/>
        </w:rPr>
        <w:t>39</w:t>
      </w:r>
      <w:r>
        <w:rPr>
          <w:noProof/>
        </w:rPr>
        <w:fldChar w:fldCharType="end"/>
      </w:r>
    </w:p>
    <w:p w14:paraId="615D3F13" w14:textId="1F112077" w:rsidR="00AA10F2" w:rsidRDefault="00AA10F2" w:rsidP="004B691D">
      <w:pPr>
        <w:pStyle w:val="TOC3"/>
        <w:spacing w:line="480" w:lineRule="auto"/>
        <w:rPr>
          <w:rFonts w:asciiTheme="minorHAnsi" w:eastAsiaTheme="minorEastAsia" w:hAnsiTheme="minorHAnsi" w:cstheme="minorBidi"/>
          <w:noProof/>
          <w:szCs w:val="24"/>
        </w:rPr>
        <w:pPrChange w:id="34" w:author="Seth Corwin" w:date="2022-12-11T20:01:00Z">
          <w:pPr>
            <w:pStyle w:val="TOC3"/>
          </w:pPr>
        </w:pPrChange>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0581565 \h </w:instrText>
      </w:r>
      <w:r>
        <w:rPr>
          <w:noProof/>
        </w:rPr>
      </w:r>
      <w:r>
        <w:rPr>
          <w:noProof/>
        </w:rPr>
        <w:fldChar w:fldCharType="separate"/>
      </w:r>
      <w:r>
        <w:rPr>
          <w:noProof/>
        </w:rPr>
        <w:t>44</w:t>
      </w:r>
      <w:r>
        <w:rPr>
          <w:noProof/>
        </w:rPr>
        <w:fldChar w:fldCharType="end"/>
      </w:r>
    </w:p>
    <w:p w14:paraId="5149B390" w14:textId="1B665F57" w:rsidR="00AA10F2" w:rsidRDefault="00AA10F2" w:rsidP="004B691D">
      <w:pPr>
        <w:pStyle w:val="TOC2"/>
        <w:spacing w:line="480" w:lineRule="auto"/>
        <w:rPr>
          <w:rFonts w:asciiTheme="minorHAnsi" w:eastAsiaTheme="minorEastAsia" w:hAnsiTheme="minorHAnsi" w:cstheme="minorBidi"/>
          <w:szCs w:val="24"/>
        </w:rPr>
        <w:pPrChange w:id="35" w:author="Seth Corwin" w:date="2022-12-11T20:01:00Z">
          <w:pPr>
            <w:pStyle w:val="TOC2"/>
          </w:pPr>
        </w:pPrChange>
      </w:pPr>
      <w:r>
        <w:t>Evaluating the consequences of court action</w:t>
      </w:r>
      <w:r>
        <w:tab/>
      </w:r>
      <w:r>
        <w:fldChar w:fldCharType="begin"/>
      </w:r>
      <w:r>
        <w:instrText xml:space="preserve"> PAGEREF _Toc120581566 \h </w:instrText>
      </w:r>
      <w:r>
        <w:fldChar w:fldCharType="separate"/>
      </w:r>
      <w:r>
        <w:t>46</w:t>
      </w:r>
      <w:r>
        <w:fldChar w:fldCharType="end"/>
      </w:r>
    </w:p>
    <w:p w14:paraId="137A783A" w14:textId="5343517C" w:rsidR="00AA10F2" w:rsidRDefault="00AA10F2" w:rsidP="004B691D">
      <w:pPr>
        <w:pStyle w:val="TOC1"/>
        <w:spacing w:line="480" w:lineRule="auto"/>
        <w:rPr>
          <w:rFonts w:asciiTheme="minorHAnsi" w:eastAsiaTheme="minorEastAsia" w:hAnsiTheme="minorHAnsi" w:cstheme="minorBidi"/>
          <w:noProof/>
          <w:szCs w:val="24"/>
        </w:rPr>
        <w:pPrChange w:id="36" w:author="Seth Corwin" w:date="2022-12-11T20:01:00Z">
          <w:pPr>
            <w:pStyle w:val="TOC1"/>
          </w:pPr>
        </w:pPrChange>
      </w:pPr>
      <w:r>
        <w:rPr>
          <w:noProof/>
        </w:rPr>
        <w:t>Conclusions</w:t>
      </w:r>
      <w:r>
        <w:rPr>
          <w:noProof/>
        </w:rPr>
        <w:tab/>
      </w:r>
      <w:r>
        <w:rPr>
          <w:noProof/>
        </w:rPr>
        <w:fldChar w:fldCharType="begin"/>
      </w:r>
      <w:r>
        <w:rPr>
          <w:noProof/>
        </w:rPr>
        <w:instrText xml:space="preserve"> PAGEREF _Toc120581567 \h </w:instrText>
      </w:r>
      <w:r>
        <w:rPr>
          <w:noProof/>
        </w:rPr>
      </w:r>
      <w:r>
        <w:rPr>
          <w:noProof/>
        </w:rPr>
        <w:fldChar w:fldCharType="separate"/>
      </w:r>
      <w:r>
        <w:rPr>
          <w:noProof/>
        </w:rPr>
        <w:t>49</w:t>
      </w:r>
      <w:r>
        <w:rPr>
          <w:noProof/>
        </w:rPr>
        <w:fldChar w:fldCharType="end"/>
      </w:r>
    </w:p>
    <w:p w14:paraId="5C630589" w14:textId="20EE139A" w:rsidR="00AA10F2" w:rsidRDefault="00AA10F2" w:rsidP="004B691D">
      <w:pPr>
        <w:pStyle w:val="TOC1"/>
        <w:spacing w:line="480" w:lineRule="auto"/>
        <w:rPr>
          <w:rFonts w:asciiTheme="minorHAnsi" w:eastAsiaTheme="minorEastAsia" w:hAnsiTheme="minorHAnsi" w:cstheme="minorBidi"/>
          <w:noProof/>
          <w:szCs w:val="24"/>
        </w:rPr>
        <w:pPrChange w:id="37" w:author="Seth Corwin" w:date="2022-12-11T20:01:00Z">
          <w:pPr>
            <w:pStyle w:val="TOC1"/>
          </w:pPr>
        </w:pPrChange>
      </w:pPr>
      <w:r>
        <w:rPr>
          <w:noProof/>
        </w:rPr>
        <w:t>Cases Referenced</w:t>
      </w:r>
      <w:r>
        <w:rPr>
          <w:noProof/>
        </w:rPr>
        <w:tab/>
      </w:r>
      <w:r>
        <w:rPr>
          <w:noProof/>
        </w:rPr>
        <w:fldChar w:fldCharType="begin"/>
      </w:r>
      <w:r>
        <w:rPr>
          <w:noProof/>
        </w:rPr>
        <w:instrText xml:space="preserve"> PAGEREF _Toc120581568 \h </w:instrText>
      </w:r>
      <w:r>
        <w:rPr>
          <w:noProof/>
        </w:rPr>
      </w:r>
      <w:r>
        <w:rPr>
          <w:noProof/>
        </w:rPr>
        <w:fldChar w:fldCharType="separate"/>
      </w:r>
      <w:r>
        <w:rPr>
          <w:noProof/>
        </w:rPr>
        <w:t>53</w:t>
      </w:r>
      <w:r>
        <w:rPr>
          <w:noProof/>
        </w:rPr>
        <w:fldChar w:fldCharType="end"/>
      </w:r>
    </w:p>
    <w:p w14:paraId="5DD84903" w14:textId="52382323" w:rsidR="00AA10F2" w:rsidRDefault="00AA10F2" w:rsidP="004B691D">
      <w:pPr>
        <w:pStyle w:val="TOC1"/>
        <w:spacing w:line="480" w:lineRule="auto"/>
        <w:rPr>
          <w:rFonts w:asciiTheme="minorHAnsi" w:eastAsiaTheme="minorEastAsia" w:hAnsiTheme="minorHAnsi" w:cstheme="minorBidi"/>
          <w:noProof/>
          <w:szCs w:val="24"/>
        </w:rPr>
        <w:pPrChange w:id="38" w:author="Seth Corwin" w:date="2022-12-11T20:01:00Z">
          <w:pPr>
            <w:pStyle w:val="TOC1"/>
          </w:pPr>
        </w:pPrChange>
      </w:pPr>
      <w:r>
        <w:rPr>
          <w:noProof/>
        </w:rPr>
        <w:t>References</w:t>
      </w:r>
      <w:r>
        <w:rPr>
          <w:noProof/>
        </w:rPr>
        <w:tab/>
      </w:r>
      <w:r>
        <w:rPr>
          <w:noProof/>
        </w:rPr>
        <w:fldChar w:fldCharType="begin"/>
      </w:r>
      <w:r>
        <w:rPr>
          <w:noProof/>
        </w:rPr>
        <w:instrText xml:space="preserve"> PAGEREF _Toc120581569 \h </w:instrText>
      </w:r>
      <w:r>
        <w:rPr>
          <w:noProof/>
        </w:rPr>
      </w:r>
      <w:r>
        <w:rPr>
          <w:noProof/>
        </w:rPr>
        <w:fldChar w:fldCharType="separate"/>
      </w:r>
      <w:r>
        <w:rPr>
          <w:noProof/>
        </w:rPr>
        <w:t>54</w:t>
      </w:r>
      <w:r>
        <w:rPr>
          <w:noProof/>
        </w:rPr>
        <w:fldChar w:fldCharType="end"/>
      </w:r>
    </w:p>
    <w:p w14:paraId="7F44A0F3" w14:textId="4D75D5AD" w:rsidR="00A77C2A" w:rsidRPr="0080356A" w:rsidRDefault="00A77C2A" w:rsidP="004B691D">
      <w:pPr>
        <w:spacing w:line="480" w:lineRule="auto"/>
        <w:rPr>
          <w:szCs w:val="24"/>
        </w:rPr>
        <w:pPrChange w:id="39" w:author="Seth Corwin" w:date="2022-12-11T20:01:00Z">
          <w:pPr/>
        </w:pPrChange>
      </w:pPr>
      <w:r w:rsidRPr="0080356A">
        <w:rPr>
          <w:szCs w:val="24"/>
        </w:rPr>
        <w:fldChar w:fldCharType="end"/>
      </w:r>
    </w:p>
    <w:p w14:paraId="2C57134E" w14:textId="5AA4A1AD" w:rsidR="00BA7ECB" w:rsidRDefault="00BA7ECB" w:rsidP="004B691D">
      <w:pPr>
        <w:widowControl/>
        <w:spacing w:before="0" w:line="480" w:lineRule="auto"/>
        <w:ind w:firstLine="0"/>
        <w:jc w:val="left"/>
        <w:rPr>
          <w:smallCaps/>
          <w:kern w:val="28"/>
        </w:rPr>
        <w:pPrChange w:id="40" w:author="Seth Corwin" w:date="2022-12-11T20:01:00Z">
          <w:pPr>
            <w:widowControl/>
            <w:spacing w:before="0"/>
            <w:ind w:firstLine="0"/>
            <w:jc w:val="left"/>
          </w:pPr>
        </w:pPrChange>
      </w:pPr>
    </w:p>
    <w:p w14:paraId="55CBB69D" w14:textId="42CC2292" w:rsidR="00783955" w:rsidRPr="005B423A" w:rsidRDefault="00690FAA" w:rsidP="004B691D">
      <w:pPr>
        <w:pStyle w:val="Heading1"/>
        <w:spacing w:line="480" w:lineRule="auto"/>
        <w:pPrChange w:id="41" w:author="Seth Corwin" w:date="2022-12-11T20:01:00Z">
          <w:pPr>
            <w:pStyle w:val="Heading1"/>
          </w:pPr>
        </w:pPrChange>
      </w:pPr>
      <w:bookmarkStart w:id="42" w:name="_Ref120529724"/>
      <w:bookmarkStart w:id="43" w:name="_Toc120581553"/>
      <w:commentRangeStart w:id="44"/>
      <w:r w:rsidRPr="005B423A">
        <w:lastRenderedPageBreak/>
        <w:t>I</w:t>
      </w:r>
      <w:r w:rsidR="006C7A94">
        <w:t>ntroduction</w:t>
      </w:r>
      <w:bookmarkEnd w:id="42"/>
      <w:bookmarkEnd w:id="43"/>
      <w:commentRangeEnd w:id="44"/>
      <w:r w:rsidR="0088219D">
        <w:rPr>
          <w:rStyle w:val="CommentReference"/>
          <w:smallCaps w:val="0"/>
          <w:kern w:val="0"/>
        </w:rPr>
        <w:commentReference w:id="44"/>
      </w:r>
    </w:p>
    <w:p w14:paraId="6ADFAD70" w14:textId="77777777" w:rsidR="00CA3DC8" w:rsidRPr="00CC06D9" w:rsidRDefault="00B91A11" w:rsidP="004B691D">
      <w:pPr>
        <w:spacing w:line="480" w:lineRule="auto"/>
        <w:pPrChange w:id="45" w:author="Seth Corwin" w:date="2022-12-11T20:01:00Z">
          <w:pPr/>
        </w:pPrChange>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CC06D9">
        <w:rPr>
          <w:rStyle w:val="FootnoteReference"/>
        </w:rPr>
        <w:footnoteReference w:id="5"/>
      </w:r>
      <w:r w:rsidR="00412CE9" w:rsidRPr="00CC06D9">
        <w:t xml:space="preserve"> </w:t>
      </w:r>
    </w:p>
    <w:p w14:paraId="71C97F3F" w14:textId="3F847E8A" w:rsidR="00B91A11" w:rsidRPr="00CC06D9" w:rsidRDefault="00412CE9" w:rsidP="004B691D">
      <w:pPr>
        <w:spacing w:line="480" w:lineRule="auto"/>
        <w:pPrChange w:id="46" w:author="Seth Corwin" w:date="2022-12-11T20:01:00Z">
          <w:pPr/>
        </w:pPrChange>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0917FBA6" w:rsidR="005E2A95" w:rsidRPr="00CC06D9" w:rsidRDefault="00C32A7B" w:rsidP="004B691D">
      <w:pPr>
        <w:spacing w:line="480" w:lineRule="auto"/>
        <w:pPrChange w:id="47" w:author="Seth Corwin" w:date="2022-12-11T20:01:00Z">
          <w:pPr/>
        </w:pPrChange>
      </w:pPr>
      <w:r w:rsidRPr="00CC06D9">
        <w:t xml:space="preserve">State legislatures are generally the body that redraws Congressional districts after decennial </w:t>
      </w:r>
      <w:r w:rsidR="00A168CB" w:rsidRPr="00CC06D9">
        <w:t>censuses.</w:t>
      </w:r>
      <w:r w:rsidR="0095539C" w:rsidRPr="00CC06D9">
        <w:t xml:space="preserve"> </w:t>
      </w:r>
      <w:commentRangeStart w:id="48"/>
      <w:r w:rsidR="007C5862" w:rsidRPr="00CC06D9">
        <w:t>Following the 2020 census,</w:t>
      </w:r>
      <w:r w:rsidR="00301106" w:rsidRPr="00CC06D9">
        <w:rPr>
          <w:rStyle w:val="FootnoteReference"/>
        </w:rPr>
        <w:footnoteReference w:id="6"/>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 xml:space="preserve">egislature had the primary responsibility for producing new maps. </w:t>
      </w:r>
      <w:commentRangeEnd w:id="48"/>
      <w:r w:rsidR="00A9504F">
        <w:rPr>
          <w:rStyle w:val="CommentReference"/>
        </w:rPr>
        <w:commentReference w:id="48"/>
      </w:r>
      <w:r w:rsidR="0066781E" w:rsidRPr="00CC06D9">
        <w:t>Political gerrymanders are most likely to occur when all aspects of the line-drawing process are controlled by a single political party.</w:t>
      </w:r>
      <w:r w:rsidR="00575289" w:rsidRPr="00CC06D9">
        <w:rPr>
          <w:rStyle w:val="FootnoteReference"/>
        </w:rPr>
        <w:footnoteReference w:id="7"/>
      </w:r>
      <w:r w:rsidR="00FD7574" w:rsidRPr="00CC06D9">
        <w:t xml:space="preserve"> The vast bulk of these 33 states were under single party control.</w:t>
      </w:r>
      <w:r w:rsidR="00FD7574" w:rsidRPr="00CC06D9">
        <w:rPr>
          <w:rStyle w:val="FootnoteReference"/>
        </w:rPr>
        <w:footnoteReference w:id="8"/>
      </w:r>
    </w:p>
    <w:p w14:paraId="64532090" w14:textId="013EBCC2" w:rsidR="00B91A11" w:rsidRPr="00CC06D9" w:rsidRDefault="001123E1" w:rsidP="004B691D">
      <w:pPr>
        <w:spacing w:line="480" w:lineRule="auto"/>
        <w:rPr>
          <w:bCs/>
        </w:rPr>
        <w:pPrChange w:id="50" w:author="Seth Corwin" w:date="2022-12-11T20:01:00Z">
          <w:pPr/>
        </w:pPrChange>
      </w:pPr>
      <w:r w:rsidRPr="00CC06D9">
        <w:rPr>
          <w:bCs/>
        </w:rPr>
        <w:lastRenderedPageBreak/>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r w:rsidR="006A0B7F" w:rsidRPr="00CC06D9">
        <w:rPr>
          <w:rStyle w:val="FootnoteReference"/>
          <w:bCs/>
        </w:rPr>
        <w:footnoteReference w:id="9"/>
      </w:r>
      <w:r w:rsidR="00752D69" w:rsidRPr="00CC06D9">
        <w:rPr>
          <w:bCs/>
        </w:rPr>
        <w:t xml:space="preserve"> </w:t>
      </w:r>
      <w:commentRangeStart w:id="52"/>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E104BE">
        <w:rPr>
          <w:bCs/>
        </w:rPr>
        <w:t xml:space="preserve"> </w:t>
      </w:r>
      <w:r w:rsidR="00E104BE" w:rsidRPr="00CC06D9">
        <w:rPr>
          <w:bCs/>
          <w:szCs w:val="24"/>
        </w:rPr>
        <w:t xml:space="preserve"> </w:t>
      </w:r>
      <w:commentRangeEnd w:id="52"/>
      <w:r w:rsidR="00A9504F">
        <w:rPr>
          <w:rStyle w:val="CommentReference"/>
        </w:rPr>
        <w:commentReference w:id="52"/>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CC06D9">
        <w:rPr>
          <w:rStyle w:val="FootnoteReference"/>
          <w:bCs/>
          <w:szCs w:val="24"/>
        </w:rPr>
        <w:footnoteReference w:id="10"/>
      </w:r>
    </w:p>
    <w:p w14:paraId="5DE889B2" w14:textId="7EA38F0A" w:rsidR="00432C23" w:rsidRPr="002A4413" w:rsidRDefault="002D64FB" w:rsidP="004B691D">
      <w:pPr>
        <w:spacing w:line="480" w:lineRule="auto"/>
        <w:pPrChange w:id="54" w:author="Seth Corwin" w:date="2022-12-11T20:01:00Z">
          <w:pPr/>
        </w:pPrChange>
      </w:pPr>
      <w:commentRangeStart w:id="55"/>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55"/>
      <w:r w:rsidR="0088219D">
        <w:rPr>
          <w:rStyle w:val="CommentReference"/>
        </w:rPr>
        <w:commentReference w:id="55"/>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xml:space="preserve">, and requirements for compact </w:t>
      </w:r>
      <w:r w:rsidR="008E19DE" w:rsidRPr="00CC06D9">
        <w:rPr>
          <w:bCs/>
        </w:rPr>
        <w:lastRenderedPageBreak/>
        <w:t>districts</w:t>
      </w:r>
      <w:r w:rsidR="002106FE">
        <w:t xml:space="preserve"> (31 states)</w:t>
      </w:r>
      <w:r w:rsidR="008E19DE">
        <w:t>.</w:t>
      </w:r>
      <w:r w:rsidR="008E19DE">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2A4413">
        <w:rPr>
          <w:rStyle w:val="FootnoteReference"/>
          <w:szCs w:val="24"/>
        </w:rPr>
        <w:footnoteReference w:id="12"/>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6632F8">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2A4413">
        <w:rPr>
          <w:rStyle w:val="FootnoteReference"/>
          <w:szCs w:val="24"/>
        </w:rPr>
        <w:footnoteReference w:id="14"/>
      </w:r>
      <w:r w:rsidR="00752D69" w:rsidRPr="002A4413">
        <w:rPr>
          <w:rStyle w:val="FootnoteReference"/>
          <w:szCs w:val="24"/>
        </w:rPr>
        <w:t xml:space="preserve"> </w:t>
      </w:r>
    </w:p>
    <w:p w14:paraId="68795934" w14:textId="31466132" w:rsidR="006A5C83" w:rsidRPr="002A4413" w:rsidDel="004B691D" w:rsidRDefault="00A36FE3" w:rsidP="004B691D">
      <w:pPr>
        <w:spacing w:line="480" w:lineRule="auto"/>
        <w:rPr>
          <w:del w:id="58" w:author="Seth Corwin" w:date="2022-12-11T20:01:00Z"/>
        </w:rPr>
        <w:pPrChange w:id="59" w:author="Seth Corwin" w:date="2022-12-11T20:01:00Z">
          <w:pPr/>
        </w:pPrChange>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 xml:space="preserve">Then we look in at the actions of state courts in dealing with challenges to enacted plans based on claims of partisan </w:t>
      </w:r>
      <w:r w:rsidRPr="002A4413">
        <w:lastRenderedPageBreak/>
        <w:t>gerrymandering and their role in drawing plans of their own in cases where the legislature or commission failed to draw a plan in a timely fashion.</w:t>
      </w:r>
      <w:commentRangeStart w:id="60"/>
      <w:r w:rsidRPr="002A4413">
        <w:rPr>
          <w:vertAlign w:val="superscript"/>
        </w:rPr>
        <w:footnoteReference w:id="15"/>
      </w:r>
      <w:commentRangeEnd w:id="60"/>
      <w:r w:rsidR="003D0076">
        <w:rPr>
          <w:rStyle w:val="CommentReference"/>
        </w:rPr>
        <w:commentReference w:id="60"/>
      </w:r>
    </w:p>
    <w:p w14:paraId="0BB365F8" w14:textId="77777777" w:rsidR="006A5C83" w:rsidDel="004B691D" w:rsidRDefault="006A5C83" w:rsidP="004B691D">
      <w:pPr>
        <w:spacing w:line="480" w:lineRule="auto"/>
        <w:rPr>
          <w:del w:id="61" w:author="Seth Corwin" w:date="2022-12-11T20:01:00Z"/>
          <w:szCs w:val="24"/>
        </w:rPr>
        <w:pPrChange w:id="62" w:author="Seth Corwin" w:date="2022-12-11T20:01:00Z">
          <w:pPr/>
        </w:pPrChange>
      </w:pPr>
    </w:p>
    <w:p w14:paraId="690D05FA" w14:textId="76B46140" w:rsidR="00107122" w:rsidRPr="008912BD" w:rsidRDefault="00107122" w:rsidP="004B691D">
      <w:pPr>
        <w:spacing w:line="480" w:lineRule="auto"/>
        <w:pPrChange w:id="63" w:author="Seth Corwin" w:date="2022-12-11T20:01:00Z">
          <w:pPr/>
        </w:pPrChange>
      </w:pPr>
    </w:p>
    <w:p w14:paraId="5ED0BC05" w14:textId="6ABCFC38" w:rsidR="006C7A94" w:rsidRPr="00623982" w:rsidRDefault="006C7A94" w:rsidP="004B691D">
      <w:pPr>
        <w:pStyle w:val="Heading1"/>
        <w:spacing w:line="480" w:lineRule="auto"/>
        <w:pPrChange w:id="64" w:author="Seth Corwin" w:date="2022-12-11T20:01:00Z">
          <w:pPr>
            <w:pStyle w:val="Heading1"/>
          </w:pPr>
        </w:pPrChange>
      </w:pPr>
      <w:bookmarkStart w:id="65" w:name="_Toc120581554"/>
      <w:r w:rsidRPr="00623982">
        <w:t>Background</w:t>
      </w:r>
      <w:bookmarkEnd w:id="65"/>
      <w:r w:rsidR="002E3AD9" w:rsidRPr="00623982">
        <w:t xml:space="preserve"> </w:t>
      </w:r>
    </w:p>
    <w:p w14:paraId="099A293E" w14:textId="5A157208" w:rsidR="002E3AD9" w:rsidRPr="00623982" w:rsidRDefault="002E3AD9" w:rsidP="004B691D">
      <w:pPr>
        <w:pStyle w:val="Heading2"/>
        <w:spacing w:line="480" w:lineRule="auto"/>
        <w:pPrChange w:id="66" w:author="Seth Corwin" w:date="2022-12-11T20:01:00Z">
          <w:pPr>
            <w:pStyle w:val="Heading2"/>
          </w:pPr>
        </w:pPrChange>
      </w:pPr>
      <w:bookmarkStart w:id="67" w:name="_Toc120581555"/>
      <w:r w:rsidRPr="00623982">
        <w:t>The State of Partisan Gerrymandering Law Prior to 2020</w:t>
      </w:r>
      <w:bookmarkEnd w:id="67"/>
    </w:p>
    <w:p w14:paraId="4CF60315" w14:textId="3C657554" w:rsidR="00765757" w:rsidRDefault="0003490C" w:rsidP="004B691D">
      <w:pPr>
        <w:spacing w:line="480" w:lineRule="auto"/>
        <w:pPrChange w:id="68" w:author="Seth Corwin" w:date="2022-12-11T20:01:00Z">
          <w:pPr/>
        </w:pPrChange>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del w:id="69" w:author="Seth Corwin" w:date="2022-12-11T19:15:00Z">
        <w:r w:rsidR="00623982" w:rsidDel="00EF163A">
          <w:delText xml:space="preserve"> </w:delText>
        </w:r>
        <w:r w:rsidR="00623982" w:rsidDel="00EF163A">
          <w:fldChar w:fldCharType="begin"/>
        </w:r>
        <w:r w:rsidR="00455619" w:rsidDel="00EF163A">
          <w:delInstrText xml:space="preserve"> ADDIN ZOTERO_ITEM CSL_CITATION {"citationID":"z3N0f3If","properties":{"formattedCitation":"(Cf. Grofman and Cervas 2018)","plainCitation":"(Cf. Grofman and Cervas 2018)","noteIndex":0},"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label":"page","prefix":"Cf."}],"schema":"https://github.com/citation-style-language/schema/raw/master/csl-citation.json"} </w:delInstrText>
        </w:r>
        <w:r w:rsidR="00623982" w:rsidDel="00EF163A">
          <w:fldChar w:fldCharType="separate"/>
        </w:r>
        <w:r w:rsidR="00455619" w:rsidDel="00EF163A">
          <w:rPr>
            <w:noProof/>
          </w:rPr>
          <w:delText>(Cf. Grofman and Cervas 2018)</w:delText>
        </w:r>
        <w:r w:rsidR="00623982" w:rsidDel="00EF163A">
          <w:fldChar w:fldCharType="end"/>
        </w:r>
      </w:del>
      <w:r w:rsidR="00455619">
        <w:t>.</w:t>
      </w:r>
      <w:ins w:id="70" w:author="Seth Corwin" w:date="2022-12-11T19:15:00Z">
        <w:r w:rsidR="00EF163A">
          <w:rPr>
            <w:rStyle w:val="FootnoteReference"/>
          </w:rPr>
          <w:footnoteReference w:id="16"/>
        </w:r>
      </w:ins>
      <w:del w:id="72" w:author="Seth Corwin" w:date="2022-12-11T19:15:00Z">
        <w:r w:rsidR="00752D69" w:rsidDel="00EF163A">
          <w:delText xml:space="preserve"> </w:delText>
        </w:r>
        <w:r w:rsidDel="00EF163A">
          <w:delText xml:space="preserve"> </w:delText>
        </w:r>
      </w:del>
    </w:p>
    <w:p w14:paraId="5A078398" w14:textId="620A9F18" w:rsidR="00E97C9F" w:rsidRPr="009E2F11" w:rsidRDefault="001F2B31" w:rsidP="004B691D">
      <w:pPr>
        <w:spacing w:line="480" w:lineRule="auto"/>
        <w:pPrChange w:id="73" w:author="Seth Corwin" w:date="2022-12-11T20:01:00Z">
          <w:pPr/>
        </w:pPrChange>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Pr>
          <w:rStyle w:val="FootnoteReference"/>
        </w:rPr>
        <w:footnoteReference w:id="17"/>
      </w:r>
      <w:r w:rsidR="00D41D67" w:rsidRPr="0080356A">
        <w:t xml:space="preserve"> </w:t>
      </w:r>
      <w:r w:rsidRPr="0080356A">
        <w:t xml:space="preserve">in which </w:t>
      </w:r>
      <w:commentRangeStart w:id="74"/>
      <w:r w:rsidRPr="0080356A">
        <w:t>political data was used to try and balance districts roughly proportional to the statewide political strength of parties</w:t>
      </w:r>
      <w:r w:rsidR="00FB6C25">
        <w:t>.</w:t>
      </w:r>
      <w:r w:rsidRPr="0080356A">
        <w:t xml:space="preserve"> </w:t>
      </w:r>
      <w:commentRangeEnd w:id="74"/>
      <w:r w:rsidR="00E96944">
        <w:rPr>
          <w:rStyle w:val="CommentReference"/>
        </w:rPr>
        <w:commentReference w:id="74"/>
      </w:r>
      <w:r w:rsidR="00887CE5" w:rsidRPr="0080356A">
        <w:t>In</w:t>
      </w:r>
      <w:commentRangeStart w:id="75"/>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 </w:t>
      </w:r>
      <w:commentRangeEnd w:id="75"/>
      <w:r w:rsidR="00E96944">
        <w:rPr>
          <w:rStyle w:val="CommentReference"/>
        </w:rPr>
        <w:commentReference w:id="75"/>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 xml:space="preserve">about the </w:t>
      </w:r>
      <w:r w:rsidR="00887CE5" w:rsidRPr="00B777BB">
        <w:lastRenderedPageBreak/>
        <w:t>malevolent uses of partisanship in districting to create</w:t>
      </w:r>
      <w:r w:rsidR="00887CE5" w:rsidRPr="0080356A">
        <w:t xml:space="preserve"> political gerrymanders. </w:t>
      </w:r>
      <w:commentRangeStart w:id="76"/>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592E73">
        <w:rPr>
          <w:rStyle w:val="FootnoteReference"/>
          <w:i/>
          <w:iCs/>
          <w:szCs w:val="24"/>
          <w:lang w:val="fr-FR"/>
        </w:rPr>
        <w:footnoteReference w:id="18"/>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876ED8" w:rsidRPr="0080356A">
        <w:rPr>
          <w:szCs w:val="24"/>
        </w:rPr>
        <w:t xml:space="preserve"> </w:t>
      </w:r>
      <w:commentRangeEnd w:id="76"/>
      <w:r w:rsidR="00321CD5">
        <w:rPr>
          <w:rStyle w:val="CommentReference"/>
        </w:rPr>
        <w:commentReference w:id="76"/>
      </w:r>
    </w:p>
    <w:p w14:paraId="34DD6ACB" w14:textId="73FA17BC" w:rsidR="00E05459" w:rsidRPr="0080356A" w:rsidRDefault="00887CE5" w:rsidP="004B691D">
      <w:pPr>
        <w:spacing w:line="480" w:lineRule="auto"/>
        <w:pPrChange w:id="77" w:author="Seth Corwin" w:date="2022-12-11T20:01:00Z">
          <w:pPr/>
        </w:pPrChange>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Pr>
          <w:rStyle w:val="FootnoteReference"/>
        </w:rPr>
        <w:footnoteReference w:id="19"/>
      </w:r>
      <w:r w:rsidR="001F2B31" w:rsidRPr="0080356A">
        <w:rPr>
          <w:i/>
          <w:iCs/>
        </w:rPr>
        <w:t xml:space="preserve"> </w:t>
      </w:r>
      <w:commentRangeStart w:id="78"/>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E97C9F" w:rsidRPr="0080356A">
        <w:t xml:space="preserve"> </w:t>
      </w:r>
      <w:commentRangeEnd w:id="78"/>
      <w:r w:rsidR="00321CD5">
        <w:rPr>
          <w:rStyle w:val="CommentReference"/>
        </w:rPr>
        <w:commentReference w:id="78"/>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Pr>
          <w:rStyle w:val="FootnoteReference"/>
        </w:rPr>
        <w:footnoteReference w:id="20"/>
      </w:r>
    </w:p>
    <w:p w14:paraId="7F06F7E9" w14:textId="39D4784B" w:rsidR="00743F2E" w:rsidRDefault="00E97C9F" w:rsidP="004B691D">
      <w:pPr>
        <w:spacing w:line="480" w:lineRule="auto"/>
        <w:pPrChange w:id="79" w:author="Seth Corwin" w:date="2022-12-11T20:01:00Z">
          <w:pPr/>
        </w:pPrChange>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Pr>
          <w:rStyle w:val="FootnoteReference"/>
        </w:rPr>
        <w:footnoteReference w:id="21"/>
      </w:r>
      <w:r w:rsidR="009948A9">
        <w:t xml:space="preserve"> </w:t>
      </w:r>
      <w:commentRangeStart w:id="80"/>
      <w:r w:rsidR="00A24153" w:rsidRPr="0080356A">
        <w:t xml:space="preserve">but again lower courts </w:t>
      </w:r>
      <w:r w:rsidR="00D41D67" w:rsidRPr="0080356A">
        <w:t xml:space="preserve">ultimately </w:t>
      </w:r>
      <w:r w:rsidR="00A24153" w:rsidRPr="0080356A">
        <w:t>rejected partisan gerrymandering claims.</w:t>
      </w:r>
      <w:r w:rsidR="00876ED8" w:rsidRPr="0080356A">
        <w:t xml:space="preserve"> </w:t>
      </w:r>
      <w:commentRangeEnd w:id="80"/>
      <w:r w:rsidR="00321CD5">
        <w:rPr>
          <w:rStyle w:val="CommentReference"/>
        </w:rPr>
        <w:commentReference w:id="80"/>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Vieth v. Jubelirer</w:t>
      </w:r>
      <w:r w:rsidR="009948A9" w:rsidRPr="00ED01E2">
        <w:rPr>
          <w:rStyle w:val="FootnoteReference"/>
        </w:rPr>
        <w:footnoteReference w:id="22"/>
      </w:r>
      <w:del w:id="81" w:author="Seth Corwin" w:date="2022-12-11T19:37:00Z">
        <w:r w:rsidR="00E05459" w:rsidRPr="0080356A" w:rsidDel="00321CD5">
          <w:delText xml:space="preserve"> </w:delText>
        </w:r>
      </w:del>
      <w:ins w:id="82" w:author="Seth Corwin" w:date="2022-12-11T19:37:00Z">
        <w:r w:rsidR="00321CD5">
          <w:t xml:space="preserve">, </w:t>
        </w:r>
      </w:ins>
      <w:commentRangeStart w:id="83"/>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E05459" w:rsidRPr="0080356A">
        <w:t xml:space="preserve"> </w:t>
      </w:r>
      <w:commentRangeEnd w:id="83"/>
      <w:r w:rsidR="00FC0DAC">
        <w:rPr>
          <w:rStyle w:val="CommentReference"/>
        </w:rPr>
        <w:commentReference w:id="83"/>
      </w:r>
      <w:r w:rsidR="00312BD6" w:rsidRPr="0080356A">
        <w:t>B</w:t>
      </w:r>
      <w:commentRangeStart w:id="84"/>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876ED8" w:rsidRPr="0080356A">
        <w:t xml:space="preserve"> </w:t>
      </w:r>
      <w:commentRangeEnd w:id="84"/>
      <w:r w:rsidR="00FC0DAC">
        <w:rPr>
          <w:rStyle w:val="CommentReference"/>
        </w:rPr>
        <w:commentReference w:id="84"/>
      </w:r>
    </w:p>
    <w:p w14:paraId="440444FE" w14:textId="44AA28E8" w:rsidR="002713C2" w:rsidRDefault="001F2B31" w:rsidP="004B691D">
      <w:pPr>
        <w:spacing w:line="480" w:lineRule="auto"/>
        <w:pPrChange w:id="85" w:author="Seth Corwin" w:date="2022-12-11T20:01:00Z">
          <w:pPr/>
        </w:pPrChange>
      </w:pPr>
      <w:r w:rsidRPr="0080356A">
        <w:t xml:space="preserve">Justice Scalia, writing for a plurality, would have held that there was no justiciable claim because there was no “judicially discernible and manageable standard” by which the Court could </w:t>
      </w:r>
      <w:r w:rsidRPr="0080356A">
        <w:lastRenderedPageBreak/>
        <w:t>decide when a plan went from being constitutional to unconstitutional</w:t>
      </w:r>
      <w:r w:rsidR="00E05459" w:rsidRPr="0080356A">
        <w:t>.</w:t>
      </w:r>
      <w:r w:rsidR="00FC0DAC">
        <w:rPr>
          <w:rStyle w:val="FootnoteReference"/>
        </w:rPr>
        <w:footnoteReference w:id="23"/>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w:t>
      </w:r>
      <w:commentRangeStart w:id="86"/>
      <w:r w:rsidRPr="0080356A">
        <w:t xml:space="preserve">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r w:rsidR="00743F2E">
        <w:t>own</w:t>
      </w:r>
      <w:r w:rsidR="00752D69">
        <w:t xml:space="preserve"> </w:t>
      </w:r>
      <w:r w:rsidRPr="0080356A">
        <w:t xml:space="preserve">standard for adjudicating partisan gerrymandering claims. </w:t>
      </w:r>
      <w:commentRangeEnd w:id="86"/>
      <w:r w:rsidR="00FC0DAC">
        <w:rPr>
          <w:rStyle w:val="CommentReference"/>
        </w:rPr>
        <w:commentReference w:id="86"/>
      </w:r>
      <w:r w:rsidR="00036774" w:rsidRPr="0080356A">
        <w:t>Justice Kennedy concurred with the plurality that the appellants’ complaint be dismissed because the “proposed standards each have their own deficiencies”,</w:t>
      </w:r>
      <w:r w:rsidR="00FC3143">
        <w:rPr>
          <w:rStyle w:val="FootnoteReference"/>
        </w:rPr>
        <w:footnoteReference w:id="24"/>
      </w:r>
      <w:r w:rsidR="00036774" w:rsidRPr="0080356A">
        <w:rPr>
          <w:i/>
          <w:iCs/>
        </w:rPr>
        <w:t xml:space="preserve"> </w:t>
      </w:r>
      <w:r w:rsidR="00036774" w:rsidRPr="0080356A">
        <w:t>but left open the possibility that a manageable standard might be established.</w:t>
      </w:r>
      <w:r w:rsidR="00036774">
        <w:rPr>
          <w:rStyle w:val="FootnoteReference"/>
        </w:rPr>
        <w:footnoteReference w:id="25"/>
      </w:r>
      <w:r w:rsidR="00036774" w:rsidRPr="0080356A">
        <w:t xml:space="preserve"> </w:t>
      </w:r>
      <w:r w:rsidR="00743F2E">
        <w:t xml:space="preserve">The </w:t>
      </w:r>
      <w:r w:rsidR="00743F2E" w:rsidRPr="002474A2">
        <w:rPr>
          <w:i/>
        </w:rPr>
        <w:t>Vieth</w:t>
      </w:r>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r w:rsidR="003C4623">
        <w:rPr>
          <w:rStyle w:val="FootnoteReference"/>
        </w:rPr>
        <w:footnoteReference w:id="26"/>
      </w:r>
      <w:r w:rsidR="00E7702F">
        <w:t xml:space="preserve"> </w:t>
      </w:r>
    </w:p>
    <w:p w14:paraId="49FAAE1A" w14:textId="475F6B68" w:rsidR="00EB0534" w:rsidRDefault="00E05459" w:rsidP="004B691D">
      <w:pPr>
        <w:spacing w:line="480" w:lineRule="auto"/>
        <w:pPrChange w:id="88" w:author="Seth Corwin" w:date="2022-12-11T20:01:00Z">
          <w:pPr/>
        </w:pPrChange>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Pr>
          <w:rStyle w:val="FootnoteReference"/>
        </w:rPr>
        <w:footnoteReference w:id="27"/>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Pr>
          <w:rStyle w:val="FootnoteReference"/>
        </w:rPr>
        <w:footnoteReference w:id="28"/>
      </w:r>
      <w:r w:rsidR="00214714" w:rsidRPr="0080356A">
        <w:t xml:space="preserve"> </w:t>
      </w:r>
      <w:ins w:id="89" w:author="Seth Corwin" w:date="2022-12-11T20:00:00Z">
        <w:r w:rsidR="00A033DF">
          <w:t>.</w:t>
        </w:r>
      </w:ins>
      <w:ins w:id="90" w:author="Seth Corwin" w:date="2022-12-11T19:55:00Z">
        <w:r w:rsidR="00CD1CE5">
          <w:t xml:space="preserve"> </w:t>
        </w:r>
      </w:ins>
      <w:ins w:id="91" w:author="Seth Corwin" w:date="2022-12-11T20:00:00Z">
        <w:r w:rsidR="00A033DF">
          <w:t xml:space="preserve"> </w:t>
        </w:r>
      </w:ins>
      <w:commentRangeStart w:id="92"/>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876ED8" w:rsidRPr="0080356A">
        <w:t xml:space="preserve"> </w:t>
      </w:r>
      <w:commentRangeEnd w:id="92"/>
      <w:r w:rsidR="004B691D">
        <w:rPr>
          <w:rStyle w:val="CommentReference"/>
        </w:rPr>
        <w:commentReference w:id="92"/>
      </w:r>
    </w:p>
    <w:p w14:paraId="2380D4B4" w14:textId="0191F426" w:rsidR="00036774" w:rsidRPr="002713C2" w:rsidRDefault="00A24153" w:rsidP="004B691D">
      <w:pPr>
        <w:spacing w:line="480" w:lineRule="auto"/>
        <w:rPr>
          <w:b/>
          <w:bCs/>
          <w:sz w:val="28"/>
          <w:szCs w:val="28"/>
        </w:rPr>
        <w:pPrChange w:id="93" w:author="Seth Corwin" w:date="2022-12-11T20:01:00Z">
          <w:pPr/>
        </w:pPrChange>
      </w:pPr>
      <w:r w:rsidRPr="0080356A">
        <w:t xml:space="preserve">After </w:t>
      </w:r>
      <w:del w:id="94" w:author="Seth Corwin" w:date="2022-12-11T19:57:00Z">
        <w:r w:rsidRPr="0080356A" w:rsidDel="00CD1CE5">
          <w:delText>30+</w:delText>
        </w:r>
      </w:del>
      <w:ins w:id="95" w:author="Seth Corwin" w:date="2022-12-11T19:57:00Z">
        <w:r w:rsidR="00CD1CE5">
          <w:t>thirty plus</w:t>
        </w:r>
      </w:ins>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Pr>
          <w:rStyle w:val="FootnoteReference"/>
        </w:rPr>
        <w:footnoteReference w:id="29"/>
      </w:r>
      <w:r w:rsidR="00C220C6" w:rsidRPr="0080356A">
        <w:t xml:space="preserve"> </w:t>
      </w:r>
      <w:r w:rsidRPr="0080356A">
        <w:lastRenderedPageBreak/>
        <w:t>one in</w:t>
      </w:r>
      <w:r w:rsidR="00600CB5" w:rsidRPr="0080356A">
        <w:t xml:space="preserve"> North Caroli</w:t>
      </w:r>
      <w:r w:rsidR="00CB4C09" w:rsidRPr="0080356A">
        <w:t>na</w:t>
      </w:r>
      <w:r w:rsidR="00743F2E">
        <w:t>,</w:t>
      </w:r>
      <w:r w:rsidR="00646855">
        <w:rPr>
          <w:rStyle w:val="FootnoteReference"/>
        </w:rPr>
        <w:footnoteReference w:id="30"/>
      </w:r>
      <w:r w:rsidR="00CB4C09" w:rsidRPr="0080356A">
        <w:t xml:space="preserve"> </w:t>
      </w:r>
      <w:r w:rsidR="00600CB5" w:rsidRPr="0080356A">
        <w:t>and one in Marylan</w:t>
      </w:r>
      <w:r w:rsidR="009C5BB6" w:rsidRPr="0080356A">
        <w:t>d</w:t>
      </w:r>
      <w:r w:rsidR="00743F2E">
        <w:t>,</w:t>
      </w:r>
      <w:r w:rsidR="004F095B">
        <w:rPr>
          <w:rStyle w:val="FootnoteReference"/>
        </w:rPr>
        <w:footnoteReference w:id="31"/>
      </w:r>
      <w:r w:rsidR="009C5BB6" w:rsidRPr="0080356A">
        <w:t xml:space="preserve"> </w:t>
      </w:r>
      <w:r w:rsidR="00600CB5" w:rsidRPr="0080356A">
        <w:t>found proposed plans to be unconstitutional partisan gerrymanders.</w:t>
      </w:r>
      <w:r w:rsidR="00876ED8" w:rsidRPr="0080356A">
        <w:t xml:space="preserve"> </w:t>
      </w:r>
      <w:commentRangeStart w:id="96"/>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 xml:space="preserve">. </w:t>
      </w:r>
      <w:commentRangeEnd w:id="96"/>
      <w:r w:rsidR="004B691D">
        <w:rPr>
          <w:rStyle w:val="CommentReference"/>
        </w:rPr>
        <w:commentReference w:id="96"/>
      </w:r>
    </w:p>
    <w:p w14:paraId="6BC37A60" w14:textId="6F6D4DB0" w:rsidR="001F2B31" w:rsidRPr="0080356A" w:rsidRDefault="001F2B31" w:rsidP="004B691D">
      <w:pPr>
        <w:spacing w:line="480" w:lineRule="auto"/>
        <w:pPrChange w:id="97" w:author="Seth Corwin" w:date="2022-12-11T20:01:00Z">
          <w:pPr/>
        </w:pPrChange>
      </w:pPr>
      <w:commentRangeStart w:id="98"/>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r w:rsidR="00876ED8" w:rsidRPr="0080356A">
        <w:t xml:space="preserve"> </w:t>
      </w:r>
      <w:commentRangeEnd w:id="98"/>
      <w:r w:rsidR="005F22F7">
        <w:rPr>
          <w:rStyle w:val="CommentReference"/>
        </w:rPr>
        <w:commentReference w:id="98"/>
      </w:r>
      <w:commentRangeStart w:id="99"/>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 xml:space="preserve">. </w:t>
      </w:r>
      <w:commentRangeEnd w:id="99"/>
      <w:r w:rsidR="005F22F7">
        <w:rPr>
          <w:rStyle w:val="CommentReference"/>
        </w:rPr>
        <w:commentReference w:id="99"/>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Pr>
          <w:rStyle w:val="FootnoteReference"/>
        </w:rPr>
        <w:footnoteReference w:id="32"/>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Pr>
          <w:rStyle w:val="FootnoteReference"/>
        </w:rPr>
        <w:footnoteReference w:id="33"/>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Pr>
          <w:rStyle w:val="FootnoteReference"/>
        </w:rPr>
        <w:footnoteReference w:id="34"/>
      </w:r>
    </w:p>
    <w:p w14:paraId="71EBC414" w14:textId="4A0163EE" w:rsidR="00743F2E" w:rsidRPr="00B76379" w:rsidRDefault="008E3B2E" w:rsidP="004B691D">
      <w:pPr>
        <w:spacing w:line="480" w:lineRule="auto"/>
        <w:rPr>
          <w:i/>
          <w:iCs/>
        </w:rPr>
        <w:pPrChange w:id="100" w:author="Seth Corwin" w:date="2022-12-11T20:01:00Z">
          <w:pPr/>
        </w:pPrChange>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w:t>
      </w:r>
      <w:r w:rsidR="005C3881">
        <w:rPr>
          <w:rStyle w:val="FootnoteReference"/>
        </w:rPr>
        <w:footnoteReference w:id="35"/>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w:t>
      </w:r>
      <w:r w:rsidR="001F2B31" w:rsidRPr="0080356A">
        <w:lastRenderedPageBreak/>
        <w:t>excessive partisan gerrymandering”</w:t>
      </w:r>
      <w:r w:rsidRPr="0080356A">
        <w:t>,</w:t>
      </w:r>
      <w:r w:rsidR="005C3881">
        <w:rPr>
          <w:rStyle w:val="FootnoteReference"/>
        </w:rPr>
        <w:footnoteReference w:id="36"/>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Pr>
          <w:rStyle w:val="FootnoteReference"/>
        </w:rPr>
        <w:footnoteReference w:id="37"/>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Pr>
          <w:rStyle w:val="FootnoteReference"/>
        </w:rPr>
        <w:footnoteReference w:id="38"/>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B76379">
        <w:fldChar w:fldCharType="begin"/>
      </w:r>
      <w:r w:rsidR="00941973">
        <w:instrText xml:space="preserve"> ADDIN ZOTERO_ITEM CSL_CITATION {"citationID":"ODxlFwcX","properties":{"formattedCitation":"(Grofman 1982; Gudgin and Taylor 1980; Gudgin, Taylor, and Johnston 2012; Shugart and Taagepera 2017; Taagepera 1973)","plainCitation":"(Grofman 1982; Gudgin and Taylor 1980; Gudgin, Taylor, and Johnston 2012; Shugart and Taagepera 2017; Taagepera 1973)","noteIndex":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rsidR="00B76379">
        <w:fldChar w:fldCharType="separate"/>
      </w:r>
      <w:r w:rsidR="00941973">
        <w:rPr>
          <w:noProof/>
        </w:rPr>
        <w:t>(Grofman 1982; Gudgin and Taylor 1980; Gudgin, Taylor, and Johnston 2012; Shugart and Taagepera 2017; Taagepera 1973)</w:t>
      </w:r>
      <w:r w:rsidR="00B76379">
        <w:fldChar w:fldCharType="end"/>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del w:id="101" w:author="Seth Corwin" w:date="2022-12-11T20:15:00Z">
        <w:r w:rsidR="00F56513" w:rsidDel="005F22F7">
          <w:delText xml:space="preserve"> </w:delText>
        </w:r>
        <w:r w:rsidR="00F56513" w:rsidDel="005F22F7">
          <w:fldChar w:fldCharType="begin"/>
        </w:r>
        <w:r w:rsidR="00F56513" w:rsidDel="005F22F7">
          <w:delInstrText xml:space="preserve"> ADDIN ZOTERO_ITEM CSL_CITATION {"citationID":"OlBb96R4","properties":{"formattedCitation":"(Grofman and King 2007; Katz, King, and Rosenblatt 2020)","plainCitation":"(Grofman and King 2007; Katz, King, and Rosenblatt 2020)","noteIndex":0},"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delInstrText>
        </w:r>
        <w:r w:rsidR="00F56513" w:rsidDel="005F22F7">
          <w:fldChar w:fldCharType="separate"/>
        </w:r>
        <w:r w:rsidR="00F56513" w:rsidDel="005F22F7">
          <w:rPr>
            <w:noProof/>
          </w:rPr>
          <w:delText>(Grofman and King 2007; Katz, King, and Rosenblatt 2020)</w:delText>
        </w:r>
        <w:r w:rsidR="00F56513" w:rsidDel="005F22F7">
          <w:fldChar w:fldCharType="end"/>
        </w:r>
      </w:del>
      <w:r w:rsidR="001F2B31" w:rsidRPr="0080356A">
        <w:t>.</w:t>
      </w:r>
      <w:r w:rsidR="005F22F7">
        <w:rPr>
          <w:rStyle w:val="FootnoteReference"/>
        </w:rPr>
        <w:footnoteReference w:id="39"/>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Pr>
          <w:rStyle w:val="FootnoteReference"/>
        </w:rPr>
        <w:footnoteReference w:id="40"/>
      </w:r>
    </w:p>
    <w:p w14:paraId="04DFB77C" w14:textId="72B52B04" w:rsidR="002C00FA" w:rsidRPr="0080356A" w:rsidRDefault="00CA3B06" w:rsidP="004B691D">
      <w:pPr>
        <w:spacing w:line="480" w:lineRule="auto"/>
        <w:pPrChange w:id="102" w:author="Seth Corwin" w:date="2022-12-11T20:01:00Z">
          <w:pPr/>
        </w:pPrChange>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Pr>
          <w:rStyle w:val="FootnoteReference"/>
        </w:rPr>
        <w:footnoteReference w:id="41"/>
      </w:r>
      <w:r w:rsidR="00743F2E" w:rsidRPr="0080356A">
        <w:t xml:space="preserve"> </w:t>
      </w:r>
      <w:r w:rsidR="00743F2E" w:rsidRPr="004D563A">
        <w:rPr>
          <w:bCs/>
        </w:rPr>
        <w:lastRenderedPageBreak/>
        <w:t>while another did so post-</w:t>
      </w:r>
      <w:r w:rsidR="00743F2E" w:rsidRPr="002474A2">
        <w:rPr>
          <w:bCs/>
          <w:i/>
        </w:rPr>
        <w:t>Rucho</w:t>
      </w:r>
      <w:r w:rsidR="00743F2E" w:rsidRPr="004D563A">
        <w:rPr>
          <w:bCs/>
        </w:rPr>
        <w:t>.</w:t>
      </w:r>
      <w:r w:rsidR="004D563A">
        <w:rPr>
          <w:rStyle w:val="FootnoteReference"/>
          <w:bCs/>
        </w:rPr>
        <w:footnoteReference w:id="42"/>
      </w:r>
    </w:p>
    <w:p w14:paraId="352F6952" w14:textId="2C1FDA58" w:rsidR="001F2B31" w:rsidRPr="0080356A" w:rsidRDefault="00783838" w:rsidP="004B691D">
      <w:pPr>
        <w:spacing w:line="480" w:lineRule="auto"/>
        <w:pPrChange w:id="103" w:author="Seth Corwin" w:date="2022-12-11T20:01:00Z">
          <w:pPr/>
        </w:pPrChange>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del w:id="104" w:author="Seth Corwin" w:date="2022-12-11T20:46:00Z">
        <w:r w:rsidR="004D563A" w:rsidDel="00AB33B8">
          <w:delText xml:space="preserve"> </w:delText>
        </w:r>
        <w:r w:rsidR="004D563A" w:rsidDel="00AB33B8">
          <w:fldChar w:fldCharType="begin"/>
        </w:r>
        <w:r w:rsidR="00AE0696" w:rsidDel="00AB33B8">
          <w:delInstrText xml:space="preserve"> ADDIN ZOTERO_ITEM CSL_CITATION {"citationID":"ktNVrOhx","properties":{"formattedCitation":"(Cervas and Grofman 2020; Grofman and Cervas 2018; Wang, Ober, and Williams 2019)","plainCitation":"(Cervas and Grofman 2020; Grofman and Cervas 2018; Wang, Ober, and Williams 2019)","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delInstrText>
        </w:r>
        <w:r w:rsidR="004D563A" w:rsidDel="00AB33B8">
          <w:fldChar w:fldCharType="separate"/>
        </w:r>
        <w:r w:rsidR="00AE0696" w:rsidDel="00AB33B8">
          <w:rPr>
            <w:noProof/>
          </w:rPr>
          <w:delText>(Cervas and Grofman 2020; Grofman and Cervas 2018; Wang, Ober, and Williams 2019)</w:delText>
        </w:r>
        <w:r w:rsidR="004D563A" w:rsidDel="00AB33B8">
          <w:fldChar w:fldCharType="end"/>
        </w:r>
      </w:del>
      <w:r w:rsidRPr="0080356A">
        <w:t>.</w:t>
      </w:r>
      <w:r w:rsidR="00AB33B8">
        <w:rPr>
          <w:rStyle w:val="FootnoteReference"/>
        </w:rPr>
        <w:footnoteReference w:id="43"/>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Pr>
          <w:rStyle w:val="FootnoteReference"/>
        </w:rPr>
        <w:footnoteReference w:id="44"/>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32DBFDBE" w:rsidR="00076504" w:rsidRPr="0080356A" w:rsidRDefault="00CE6272" w:rsidP="004B691D">
      <w:pPr>
        <w:spacing w:line="480" w:lineRule="auto"/>
        <w:pPrChange w:id="105" w:author="Seth Corwin" w:date="2022-12-11T20:01:00Z">
          <w:pPr/>
        </w:pPrChange>
      </w:pPr>
      <w:commentRangeStart w:id="106"/>
      <w:r w:rsidRPr="0080356A">
        <w:t>In Florida there was ex</w:t>
      </w:r>
      <w:r w:rsidR="002C00FA" w:rsidRPr="0080356A">
        <w:t>p</w:t>
      </w:r>
      <w:r w:rsidRPr="0080356A">
        <w:t xml:space="preserve">licit state constitutional language about the permissible role of partisanship in redistricting. </w:t>
      </w:r>
      <w:commentRangeEnd w:id="106"/>
      <w:r w:rsidR="00AB33B8">
        <w:rPr>
          <w:rStyle w:val="CommentReference"/>
        </w:rPr>
        <w:commentReference w:id="106"/>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Pr>
          <w:rStyle w:val="FootnoteReference"/>
        </w:rPr>
        <w:footnoteReference w:id="45"/>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Pr>
          <w:rStyle w:val="FootnoteReference"/>
        </w:rPr>
        <w:footnoteReference w:id="46"/>
      </w:r>
      <w:r w:rsidR="00076504" w:rsidRPr="0080356A">
        <w:t xml:space="preserve"> </w:t>
      </w:r>
    </w:p>
    <w:p w14:paraId="47B5D2CA" w14:textId="52DA7757" w:rsidR="00ED4FA2" w:rsidRPr="0080356A" w:rsidRDefault="002C5684" w:rsidP="004B691D">
      <w:pPr>
        <w:spacing w:line="480" w:lineRule="auto"/>
        <w:pPrChange w:id="107" w:author="Seth Corwin" w:date="2022-12-11T20:01:00Z">
          <w:pPr/>
        </w:pPrChange>
      </w:pPr>
      <w:commentRangeStart w:id="108"/>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 xml:space="preserve">redraw the map. In Florida, the legislature was permitted to offer a new plan after an initial plan </w:t>
      </w:r>
      <w:r w:rsidRPr="0080356A">
        <w:lastRenderedPageBreak/>
        <w:t>had been rejected.</w:t>
      </w:r>
      <w:commentRangeEnd w:id="108"/>
      <w:r w:rsidR="00AB33B8">
        <w:rPr>
          <w:rStyle w:val="CommentReference"/>
        </w:rPr>
        <w:commentReference w:id="108"/>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Pr>
          <w:rStyle w:val="FootnoteReference"/>
        </w:rPr>
        <w:footnoteReference w:id="47"/>
      </w:r>
      <w:r w:rsidR="00DC0C53">
        <w:t xml:space="preserve"> </w:t>
      </w:r>
      <w:r w:rsidRPr="0080356A">
        <w:t>The North Carolina court issued a preliminary injunction on November 20, 201</w:t>
      </w:r>
      <w:r w:rsidR="002B2318">
        <w:t>9</w:t>
      </w:r>
      <w:r w:rsidR="001D2B4E">
        <w:t>,</w:t>
      </w:r>
      <w:r w:rsidR="002B2318">
        <w:rPr>
          <w:rStyle w:val="FootnoteReference"/>
        </w:rPr>
        <w:footnoteReference w:id="48"/>
      </w:r>
      <w:r w:rsidRPr="0080356A">
        <w:t xml:space="preserve"> but it remanded to the legislature the first right to remedy the violation,</w:t>
      </w:r>
      <w:r w:rsidRPr="0080356A">
        <w:rPr>
          <w:rStyle w:val="FootnoteReference"/>
        </w:rPr>
        <w:footnoteReference w:id="49"/>
      </w:r>
      <w:r w:rsidR="00876ED8" w:rsidRPr="0080356A">
        <w:t xml:space="preserve"> </w:t>
      </w:r>
      <w:r w:rsidRPr="0080356A">
        <w:t>and accepted the revised legislative map for use in 2020.</w:t>
      </w:r>
      <w:r w:rsidRPr="0080356A">
        <w:rPr>
          <w:rStyle w:val="FootnoteReference"/>
        </w:rPr>
        <w:footnoteReference w:id="50"/>
      </w:r>
    </w:p>
    <w:p w14:paraId="345105B6" w14:textId="566469E3" w:rsidR="002660E0" w:rsidRDefault="002660E0" w:rsidP="004B691D">
      <w:pPr>
        <w:pStyle w:val="Heading2"/>
        <w:spacing w:line="480" w:lineRule="auto"/>
        <w:pPrChange w:id="109" w:author="Seth Corwin" w:date="2022-12-11T20:01:00Z">
          <w:pPr>
            <w:pStyle w:val="Heading2"/>
          </w:pPr>
        </w:pPrChange>
      </w:pPr>
      <w:bookmarkStart w:id="110" w:name="_Toc120581556"/>
      <w:r w:rsidRPr="002660E0">
        <w:t xml:space="preserve">The 2020 Redistricting Round: Institutions </w:t>
      </w:r>
      <w:r>
        <w:t>a</w:t>
      </w:r>
      <w:r w:rsidRPr="002660E0">
        <w:t>nd Context</w:t>
      </w:r>
      <w:bookmarkEnd w:id="110"/>
    </w:p>
    <w:p w14:paraId="3C0E4870" w14:textId="1F525343" w:rsidR="009157F3" w:rsidRPr="0080356A" w:rsidRDefault="00F306C2" w:rsidP="004B691D">
      <w:pPr>
        <w:spacing w:line="480" w:lineRule="auto"/>
        <w:pPrChange w:id="111" w:author="Seth Corwin" w:date="2022-12-11T20:01:00Z">
          <w:pPr/>
        </w:pPrChange>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4B691D">
      <w:pPr>
        <w:spacing w:line="480" w:lineRule="auto"/>
        <w:pPrChange w:id="112" w:author="Seth Corwin" w:date="2022-12-11T20:01:00Z">
          <w:pPr/>
        </w:pPrChange>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 xml:space="preserve">the institutions and practices of redistricting in the 2020 </w:t>
      </w:r>
      <w:r w:rsidR="00521188" w:rsidRPr="0080356A">
        <w:lastRenderedPageBreak/>
        <w:t>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4B691D">
      <w:pPr>
        <w:spacing w:line="480" w:lineRule="auto"/>
        <w:pPrChange w:id="113" w:author="Seth Corwin" w:date="2022-12-11T20:01:00Z">
          <w:pPr/>
        </w:pPrChange>
      </w:pPr>
    </w:p>
    <w:p w14:paraId="3C8F9C59" w14:textId="69F43C5A" w:rsidR="00ED01E2" w:rsidRDefault="00ED01E2" w:rsidP="004B691D">
      <w:pPr>
        <w:pStyle w:val="ListParagraph"/>
        <w:numPr>
          <w:ilvl w:val="0"/>
          <w:numId w:val="12"/>
        </w:numPr>
        <w:spacing w:line="480" w:lineRule="auto"/>
        <w:ind w:firstLine="0"/>
        <w:pPrChange w:id="114" w:author="Seth Corwin" w:date="2022-12-11T20:01:00Z">
          <w:pPr>
            <w:pStyle w:val="ListParagraph"/>
            <w:numPr>
              <w:numId w:val="12"/>
            </w:numPr>
            <w:ind w:left="360" w:firstLine="0"/>
          </w:pPr>
        </w:pPrChange>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Pr>
          <w:rStyle w:val="FootnoteReference"/>
        </w:rPr>
        <w:footnoteReference w:id="51"/>
      </w:r>
      <w:r w:rsidRPr="0080356A">
        <w:t xml:space="preserve"> There are now </w:t>
      </w:r>
      <w:r>
        <w:t>eleven</w:t>
      </w:r>
      <w:r w:rsidRPr="0080356A">
        <w:t xml:space="preserve"> states</w:t>
      </w:r>
      <w:r>
        <w:rPr>
          <w:rStyle w:val="FootnoteReference"/>
        </w:rPr>
        <w:footnoteReference w:id="52"/>
      </w:r>
      <w:r w:rsidRPr="0080356A">
        <w:t xml:space="preserve"> in which primary responsibility to draw Congressional districts is in the hands of commissions.</w:t>
      </w:r>
      <w:r>
        <w:rPr>
          <w:rStyle w:val="FootnoteReference"/>
        </w:rPr>
        <w:footnoteReference w:id="53"/>
      </w:r>
    </w:p>
    <w:p w14:paraId="441D0A17" w14:textId="574381E6" w:rsidR="00990EA4" w:rsidRPr="0080356A" w:rsidRDefault="0067315F" w:rsidP="004B691D">
      <w:pPr>
        <w:pStyle w:val="ListParagraph"/>
        <w:numPr>
          <w:ilvl w:val="0"/>
          <w:numId w:val="12"/>
        </w:numPr>
        <w:spacing w:line="480" w:lineRule="auto"/>
        <w:ind w:firstLine="0"/>
        <w:pPrChange w:id="115" w:author="Seth Corwin" w:date="2022-12-11T20:01:00Z">
          <w:pPr>
            <w:pStyle w:val="ListParagraph"/>
            <w:numPr>
              <w:numId w:val="12"/>
            </w:numPr>
            <w:ind w:left="360" w:firstLine="0"/>
          </w:pPr>
        </w:pPrChange>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del w:id="116" w:author="Seth Corwin" w:date="2022-12-11T21:02:00Z">
        <w:r w:rsidRPr="0080356A" w:rsidDel="00D11FAE">
          <w:delText xml:space="preserve">14 </w:delText>
        </w:r>
      </w:del>
      <w:ins w:id="117" w:author="Seth Corwin" w:date="2022-12-11T21:02:00Z">
        <w:r w:rsidR="00D11FAE">
          <w:t>fourteen</w:t>
        </w:r>
        <w:r w:rsidR="00D11FAE" w:rsidRPr="0080356A">
          <w:t xml:space="preserve"> </w:t>
        </w:r>
      </w:ins>
      <w:r w:rsidRPr="0080356A">
        <w:t>states had in their constitution some prohibition on political gerrymanderin</w:t>
      </w:r>
      <w:r>
        <w:t>g.</w:t>
      </w:r>
      <w:r>
        <w:rPr>
          <w:rStyle w:val="FootnoteReference"/>
        </w:rPr>
        <w:footnoteReference w:id="54"/>
      </w:r>
      <w:r w:rsidR="00752D69">
        <w:t xml:space="preserve"> </w:t>
      </w:r>
      <w:r w:rsidR="00DD0CF1">
        <w:t xml:space="preserve">As far as we are aware only Delaware and Hawaii </w:t>
      </w:r>
      <w:r w:rsidR="00DD0CF1">
        <w:lastRenderedPageBreak/>
        <w:t xml:space="preserve">had </w:t>
      </w:r>
      <w:r w:rsidR="00AE6D75">
        <w:t xml:space="preserve">such </w:t>
      </w:r>
      <w:r w:rsidR="00DD0CF1">
        <w:t>provisions prior to the 2010 cycle</w:t>
      </w:r>
      <w:del w:id="118" w:author="Seth Corwin" w:date="2022-12-11T21:03:00Z">
        <w:r w:rsidR="00AE6D75" w:rsidDel="00D11FAE">
          <w:delText xml:space="preserve"> </w:delText>
        </w:r>
        <w:r w:rsidR="004D1D47" w:rsidDel="00D11FAE">
          <w:fldChar w:fldCharType="begin"/>
        </w:r>
        <w:r w:rsidR="008870BA" w:rsidDel="00D11FAE">
          <w:delInstrText xml:space="preserve"> ADDIN ZOTERO_ITEM CSL_CITATION {"citationID":"VPyCpPqf","properties":{"formattedCitation":"(Grofman 1985, Table 3)","plainCitation":"(Grofman 1985, Table 3)","noteIndex":0},"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 Table 3"}],"schema":"https://github.com/citation-style-language/schema/raw/master/csl-citation.json"} </w:delInstrText>
        </w:r>
        <w:r w:rsidR="004D1D47" w:rsidDel="00D11FAE">
          <w:fldChar w:fldCharType="separate"/>
        </w:r>
        <w:r w:rsidR="008870BA" w:rsidDel="00D11FAE">
          <w:rPr>
            <w:noProof/>
          </w:rPr>
          <w:delText>(Grofman 1985, Table 3)</w:delText>
        </w:r>
        <w:r w:rsidR="004D1D47" w:rsidDel="00D11FAE">
          <w:fldChar w:fldCharType="end"/>
        </w:r>
      </w:del>
      <w:r w:rsidR="00DD0CF1">
        <w:t>.</w:t>
      </w:r>
      <w:r w:rsidR="00D11FAE">
        <w:rPr>
          <w:rStyle w:val="FootnoteReference"/>
        </w:rPr>
        <w:footnoteReference w:id="55"/>
      </w:r>
      <w:r w:rsidR="00DD0CF1">
        <w:t xml:space="preserve"> </w:t>
      </w:r>
      <w:r>
        <w:t>Florida added such a prohibition in the 2010 round</w:t>
      </w:r>
      <w:r w:rsidR="00C13BF1">
        <w:t>.</w:t>
      </w:r>
      <w:r>
        <w:rPr>
          <w:rStyle w:val="FootnoteReference"/>
        </w:rPr>
        <w:footnoteReference w:id="56"/>
      </w:r>
      <w:r>
        <w:t xml:space="preserve"> </w:t>
      </w:r>
    </w:p>
    <w:p w14:paraId="0969EB7C" w14:textId="77777777" w:rsidR="00124C9A" w:rsidRPr="002474A2" w:rsidRDefault="00124C9A" w:rsidP="004B691D">
      <w:pPr>
        <w:pStyle w:val="ListParagraph"/>
        <w:numPr>
          <w:ilvl w:val="0"/>
          <w:numId w:val="12"/>
        </w:numPr>
        <w:spacing w:line="480" w:lineRule="auto"/>
        <w:rPr>
          <w:i/>
          <w:iCs/>
        </w:rPr>
        <w:pPrChange w:id="121" w:author="Seth Corwin" w:date="2022-12-11T20:01:00Z">
          <w:pPr>
            <w:pStyle w:val="ListParagraph"/>
            <w:numPr>
              <w:numId w:val="12"/>
            </w:numPr>
            <w:ind w:left="360" w:hanging="360"/>
          </w:pPr>
        </w:pPrChange>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Pr>
          <w:rStyle w:val="FootnoteReference"/>
        </w:rPr>
        <w:footnoteReference w:id="57"/>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Pr>
          <w:rStyle w:val="FootnoteReference"/>
        </w:rPr>
        <w:footnoteReference w:id="58"/>
      </w:r>
      <w:r w:rsidRPr="0080356A">
        <w:t xml:space="preserve"> The Court also note</w:t>
      </w:r>
      <w:r>
        <w:t>d</w:t>
      </w:r>
      <w:r w:rsidRPr="0080356A">
        <w:t xml:space="preserve"> that Congress can use the Election Clause to reform the redistricting process</w:t>
      </w:r>
      <w:r w:rsidRPr="0068638F">
        <w:t>.</w:t>
      </w:r>
      <w:r w:rsidRPr="0068638F">
        <w:rPr>
          <w:rStyle w:val="FootnoteReference"/>
        </w:rPr>
        <w:footnoteReference w:id="59"/>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 xml:space="preserve">Provisions </w:t>
      </w:r>
      <w:r w:rsidRPr="0080356A">
        <w:lastRenderedPageBreak/>
        <w:t>in state statutes and state constitutions can provide standards and guidance </w:t>
      </w:r>
      <w:r w:rsidRPr="006C6679">
        <w:rPr>
          <w:u w:val="single"/>
        </w:rPr>
        <w:t>for state courts to apply</w:t>
      </w:r>
      <w:r w:rsidRPr="0080356A">
        <w:t>.</w:t>
      </w:r>
      <w:r>
        <w:t>”</w:t>
      </w:r>
      <w:r>
        <w:rPr>
          <w:rStyle w:val="FootnoteReference"/>
        </w:rPr>
        <w:footnoteReference w:id="60"/>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753CB817" w:rsidR="00432C23" w:rsidRDefault="006E34B9" w:rsidP="004B691D">
      <w:pPr>
        <w:pStyle w:val="ListParagraph"/>
        <w:numPr>
          <w:ilvl w:val="0"/>
          <w:numId w:val="12"/>
        </w:numPr>
        <w:spacing w:line="480" w:lineRule="auto"/>
        <w:pPrChange w:id="122" w:author="Seth Corwin" w:date="2022-12-11T20:01:00Z">
          <w:pPr>
            <w:pStyle w:val="ListParagraph"/>
            <w:numPr>
              <w:numId w:val="12"/>
            </w:numPr>
            <w:ind w:left="360" w:hanging="360"/>
          </w:pPr>
        </w:pPrChange>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del w:id="123" w:author="Seth Corwin" w:date="2022-12-11T21:04:00Z">
        <w:r w:rsidRPr="0080356A" w:rsidDel="00D11FAE">
          <w:delText xml:space="preserve">26 </w:delText>
        </w:r>
      </w:del>
      <w:ins w:id="124" w:author="Seth Corwin" w:date="2022-12-11T21:04:00Z">
        <w:r w:rsidR="00D11FAE">
          <w:t>twenty-</w:t>
        </w:r>
      </w:ins>
      <w:r w:rsidRPr="0080356A">
        <w:t xml:space="preserve">states have constitutional language, such as that requiring </w:t>
      </w:r>
      <w:r w:rsidR="00990EA4" w:rsidRPr="0080356A">
        <w:t xml:space="preserve">elections to be </w:t>
      </w:r>
      <w:r w:rsidRPr="0080356A">
        <w:t>“Free”, “Free and Open”, or “Free and Equal”</w:t>
      </w:r>
      <w:del w:id="125" w:author="Seth Corwin" w:date="2022-12-11T21:05:00Z">
        <w:r w:rsidR="007B1A15" w:rsidDel="00D11FAE">
          <w:delText xml:space="preserve"> </w:delText>
        </w:r>
        <w:r w:rsidR="007B1A15" w:rsidDel="00D11FAE">
          <w:fldChar w:fldCharType="begin"/>
        </w:r>
        <w:r w:rsidR="00775861" w:rsidDel="00D11FAE">
          <w:delInstrText xml:space="preserve"> ADDIN ZOTERO_ITEM CSL_CITATION {"citationID":"TT1CFgQR","properties":{"formattedCitation":"(Douglas 2014; Wang, Ober, and Williams 2019)","plainCitation":"(Douglas 2014; Wang, Ober, and Williams 2019)","noteIndex":0},"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delInstrText>
        </w:r>
        <w:r w:rsidR="007B1A15" w:rsidDel="00D11FAE">
          <w:fldChar w:fldCharType="separate"/>
        </w:r>
        <w:r w:rsidR="00775861" w:rsidDel="00D11FAE">
          <w:rPr>
            <w:noProof/>
          </w:rPr>
          <w:delText>(Douglas 2014; Wang, Ober, and Williams 2019)</w:delText>
        </w:r>
        <w:r w:rsidR="007B1A15" w:rsidDel="00D11FAE">
          <w:fldChar w:fldCharType="end"/>
        </w:r>
        <w:r w:rsidRPr="0080356A" w:rsidDel="00D11FAE">
          <w:delText>.</w:delText>
        </w:r>
      </w:del>
      <w:ins w:id="126" w:author="Seth Corwin" w:date="2022-12-11T21:05:00Z">
        <w:r w:rsidR="00D11FAE">
          <w:t>.</w:t>
        </w:r>
      </w:ins>
      <w:r w:rsidR="00AB3EEF">
        <w:rPr>
          <w:rStyle w:val="FootnoteReference"/>
        </w:rPr>
        <w:footnoteReference w:id="61"/>
      </w:r>
      <w:r w:rsidRPr="0080356A">
        <w:t xml:space="preserve"> </w:t>
      </w:r>
      <w:commentRangeStart w:id="129"/>
      <w:r w:rsidRPr="0080356A">
        <w:t xml:space="preserve">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876ED8" w:rsidRPr="0080356A">
        <w:t xml:space="preserve"> </w:t>
      </w:r>
      <w:commentRangeEnd w:id="129"/>
      <w:r w:rsidR="00D11FAE">
        <w:rPr>
          <w:rStyle w:val="CommentReference"/>
        </w:rPr>
        <w:commentReference w:id="129"/>
      </w:r>
    </w:p>
    <w:p w14:paraId="7AFA79BF" w14:textId="48FAD79F" w:rsidR="00732751" w:rsidRDefault="00D53CD2" w:rsidP="004B691D">
      <w:pPr>
        <w:pStyle w:val="ListParagraph"/>
        <w:numPr>
          <w:ilvl w:val="0"/>
          <w:numId w:val="12"/>
        </w:numPr>
        <w:spacing w:line="480" w:lineRule="auto"/>
        <w:pPrChange w:id="130" w:author="Seth Corwin" w:date="2022-12-11T20:01:00Z">
          <w:pPr>
            <w:pStyle w:val="ListParagraph"/>
            <w:numPr>
              <w:numId w:val="12"/>
            </w:numPr>
            <w:ind w:left="360" w:hanging="360"/>
          </w:pPr>
        </w:pPrChange>
      </w:pPr>
      <w:r>
        <w:t>In</w:t>
      </w:r>
      <w:r w:rsidRPr="0080356A">
        <w:t xml:space="preserve"> the post-</w:t>
      </w:r>
      <w:r w:rsidRPr="00732751">
        <w:rPr>
          <w:i/>
          <w:iCs/>
        </w:rPr>
        <w:t>Baker v. Carr</w:t>
      </w:r>
      <w:r w:rsidRPr="00530C21">
        <w:rPr>
          <w:rStyle w:val="FootnoteReference"/>
        </w:rPr>
        <w:footnoteReference w:id="62"/>
      </w:r>
      <w:r w:rsidRPr="00530C21">
        <w:t xml:space="preserve"> </w:t>
      </w:r>
      <w:r w:rsidRPr="0080356A">
        <w:t>decades</w:t>
      </w:r>
      <w:r>
        <w:t>, state governments were largely under divided control</w:t>
      </w:r>
      <w:del w:id="131" w:author="Seth Corwin" w:date="2022-12-11T21:06:00Z">
        <w:r w:rsidDel="00D11FAE">
          <w:delText xml:space="preserve"> </w:delText>
        </w:r>
        <w:r w:rsidDel="00D11FAE">
          <w:fldChar w:fldCharType="begin"/>
        </w:r>
        <w:r w:rsidDel="00D11FAE">
          <w:del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delInstrText>
        </w:r>
        <w:r w:rsidDel="00D11FAE">
          <w:fldChar w:fldCharType="separate"/>
        </w:r>
        <w:r w:rsidDel="00D11FAE">
          <w:rPr>
            <w:noProof/>
          </w:rPr>
          <w:delText>(Fiorina 1994)</w:delText>
        </w:r>
        <w:r w:rsidDel="00D11FAE">
          <w:fldChar w:fldCharType="end"/>
        </w:r>
      </w:del>
      <w:r>
        <w:t>.</w:t>
      </w:r>
      <w:r w:rsidR="00D11FAE">
        <w:rPr>
          <w:rStyle w:val="FootnoteReference"/>
        </w:rPr>
        <w:footnoteReference w:id="63"/>
      </w:r>
      <w:r>
        <w:t xml:space="preserve"> Even when the government was not divided, there was much more crossover voting such that voters would split their ballots between parties</w:t>
      </w:r>
      <w:del w:id="132" w:author="Seth Corwin" w:date="2022-12-11T21:06:00Z">
        <w:r w:rsidDel="00D11FAE">
          <w:delText xml:space="preserve"> </w:delText>
        </w:r>
        <w:r w:rsidDel="00D11FAE">
          <w:fldChar w:fldCharType="begin"/>
        </w:r>
        <w:r w:rsidDel="00D11FAE">
          <w:delInstrText xml:space="preserve"> ADDIN ZOTERO_ITEM CSL_CITATION {"citationID":"8ZIpxnd8","properties":{"formattedCitation":"(Jacobson 2015b)","plainCitation":"(Jacobson 2015b)","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delInstrText>
        </w:r>
        <w:r w:rsidDel="00D11FAE">
          <w:fldChar w:fldCharType="separate"/>
        </w:r>
        <w:r w:rsidDel="00D11FAE">
          <w:rPr>
            <w:noProof/>
          </w:rPr>
          <w:delText>(Jacobson 2015b)</w:delText>
        </w:r>
        <w:r w:rsidDel="00D11FAE">
          <w:fldChar w:fldCharType="end"/>
        </w:r>
      </w:del>
      <w:r>
        <w:t>.</w:t>
      </w:r>
      <w:r w:rsidR="00D11FAE">
        <w:rPr>
          <w:rStyle w:val="FootnoteReference"/>
        </w:rPr>
        <w:footnoteReference w:id="64"/>
      </w:r>
      <w:r>
        <w:t xml:space="preserve"> Trifecta government</w:t>
      </w:r>
      <w:r w:rsidRPr="0080356A">
        <w:t xml:space="preserve"> </w:t>
      </w:r>
      <w:r>
        <w:t xml:space="preserve">has increased over time, especially as states have realigned after the Solid South transitioned from Democratic control </w:t>
      </w:r>
      <w:r>
        <w:lastRenderedPageBreak/>
        <w:t>to Republican control</w:t>
      </w:r>
      <w:del w:id="133" w:author="Seth Corwin" w:date="2022-12-11T21:07:00Z">
        <w:r w:rsidDel="00D11FAE">
          <w:delText xml:space="preserve"> </w:delText>
        </w:r>
        <w:r w:rsidDel="00D11FAE">
          <w:fldChar w:fldCharType="begin"/>
        </w:r>
        <w:r w:rsidDel="00D11FAE">
          <w:delInstrText xml:space="preserve"> ADDIN ZOTERO_ITEM CSL_CITATION {"citationID":"tvWu6P4W","properties":{"formattedCitation":"(Aldrich and Griffin 2018; Issacharoff and Pildes 2022)","plainCitation":"(Aldrich and Griffin 2018; Issacharoff and Pildes 2022)","noteIndex":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delInstrText>
        </w:r>
        <w:r w:rsidDel="00D11FAE">
          <w:fldChar w:fldCharType="separate"/>
        </w:r>
        <w:r w:rsidDel="00D11FAE">
          <w:rPr>
            <w:noProof/>
          </w:rPr>
          <w:delText>(Aldrich and Griffin 2018; Issacharoff and Pildes 2022)</w:delText>
        </w:r>
        <w:r w:rsidDel="00D11FAE">
          <w:fldChar w:fldCharType="end"/>
        </w:r>
        <w:r w:rsidRPr="0080356A" w:rsidDel="00D11FAE">
          <w:delText>.</w:delText>
        </w:r>
      </w:del>
      <w:ins w:id="134" w:author="Seth Corwin" w:date="2022-12-11T21:07:00Z">
        <w:r w:rsidR="00D11FAE">
          <w:t>.</w:t>
        </w:r>
      </w:ins>
      <w:r>
        <w:rPr>
          <w:rStyle w:val="FootnoteReference"/>
        </w:rPr>
        <w:footnoteReference w:id="65"/>
      </w:r>
      <w:r>
        <w:t xml:space="preserve"> </w:t>
      </w:r>
    </w:p>
    <w:p w14:paraId="5D2EF2E4" w14:textId="6272CA1F" w:rsidR="00D26733" w:rsidRPr="00B02412" w:rsidRDefault="00CA24D8" w:rsidP="004B691D">
      <w:pPr>
        <w:pStyle w:val="ListParagraph"/>
        <w:spacing w:line="480" w:lineRule="auto"/>
        <w:ind w:left="360" w:firstLine="0"/>
        <w:pPrChange w:id="137" w:author="Seth Corwin" w:date="2022-12-11T20:01:00Z">
          <w:pPr>
            <w:pStyle w:val="ListParagraph"/>
            <w:ind w:left="360" w:firstLine="0"/>
          </w:pPr>
        </w:pPrChange>
      </w:pPr>
      <w:commentRangeStart w:id="138"/>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138"/>
      <w:r w:rsidR="00D11FAE">
        <w:rPr>
          <w:rStyle w:val="CommentReference"/>
        </w:rPr>
        <w:commentReference w:id="138"/>
      </w:r>
      <w:r w:rsidR="00746BE3">
        <w:t>.</w:t>
      </w:r>
      <w:r w:rsidR="0095686A">
        <w:t xml:space="preserve"> </w:t>
      </w:r>
      <w:r w:rsidR="00980263">
        <w:t>However, this advantage in places where Republicans controlled the process declined in the 2020 round.</w:t>
      </w:r>
      <w:r w:rsidR="00BD164A">
        <w:rPr>
          <w:rStyle w:val="FootnoteReference"/>
        </w:rPr>
        <w:footnoteReference w:id="66"/>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Pr>
          <w:rStyle w:val="FootnoteReference"/>
        </w:rPr>
        <w:footnoteReference w:id="67"/>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Pr>
          <w:rStyle w:val="FootnoteReference"/>
        </w:rPr>
        <w:footnoteReference w:id="68"/>
      </w:r>
      <w:del w:id="144" w:author="Seth Corwin" w:date="2022-12-11T21:10:00Z">
        <w:r w:rsidR="00C374CC" w:rsidDel="00D11FAE">
          <w:delText xml:space="preserve"> </w:delText>
        </w:r>
        <w:r w:rsidR="00C374CC" w:rsidRPr="0037309A" w:rsidDel="00D11FAE">
          <w:rPr>
            <w:bCs/>
          </w:rPr>
          <w:delText>See</w:delText>
        </w:r>
        <w:r w:rsidR="00752D69" w:rsidRPr="0037309A" w:rsidDel="00D11FAE">
          <w:rPr>
            <w:bCs/>
          </w:rPr>
          <w:delText xml:space="preserve"> </w:delText>
        </w:r>
        <w:r w:rsidR="00CF7977" w:rsidDel="00D11FAE">
          <w:rPr>
            <w:bCs/>
          </w:rPr>
          <w:fldChar w:fldCharType="begin"/>
        </w:r>
        <w:r w:rsidR="00CF7977" w:rsidDel="00D11FAE">
          <w:rPr>
            <w:bCs/>
          </w:rPr>
          <w:delInstrText xml:space="preserve"> REF _Ref119491889 \h </w:delInstrText>
        </w:r>
        <w:r w:rsidR="00CF7977" w:rsidDel="00D11FAE">
          <w:rPr>
            <w:bCs/>
          </w:rPr>
        </w:r>
        <w:r w:rsidR="004B691D" w:rsidDel="00D11FAE">
          <w:rPr>
            <w:bCs/>
          </w:rPr>
          <w:delInstrText xml:space="preserve"> \* MERGEFORMAT </w:delInstrText>
        </w:r>
        <w:r w:rsidR="00CF7977" w:rsidDel="00D11FAE">
          <w:rPr>
            <w:bCs/>
          </w:rPr>
          <w:fldChar w:fldCharType="separate"/>
        </w:r>
        <w:r w:rsidR="00CF7977" w:rsidDel="00D11FAE">
          <w:delText xml:space="preserve">Table </w:delText>
        </w:r>
        <w:r w:rsidR="00CF7977" w:rsidDel="00D11FAE">
          <w:rPr>
            <w:noProof/>
          </w:rPr>
          <w:delText>1</w:delText>
        </w:r>
        <w:r w:rsidR="00CF7977" w:rsidDel="00D11FAE">
          <w:rPr>
            <w:bCs/>
          </w:rPr>
          <w:fldChar w:fldCharType="end"/>
        </w:r>
        <w:r w:rsidR="00CF7977" w:rsidDel="00D11FAE">
          <w:rPr>
            <w:bCs/>
          </w:rPr>
          <w:delText xml:space="preserve"> </w:delText>
        </w:r>
        <w:r w:rsidR="00B02412" w:rsidRPr="0037309A" w:rsidDel="00D11FAE">
          <w:rPr>
            <w:bCs/>
          </w:rPr>
          <w:delText>and</w:delText>
        </w:r>
        <w:r w:rsidR="00752D69" w:rsidRPr="0037309A" w:rsidDel="00D11FAE">
          <w:rPr>
            <w:bCs/>
          </w:rPr>
          <w:delText xml:space="preserve"> </w:delText>
        </w:r>
        <w:r w:rsidR="00CF7977" w:rsidDel="00D11FAE">
          <w:rPr>
            <w:bCs/>
          </w:rPr>
          <w:fldChar w:fldCharType="begin"/>
        </w:r>
        <w:r w:rsidR="00CF7977" w:rsidDel="00D11FAE">
          <w:rPr>
            <w:bCs/>
          </w:rPr>
          <w:delInstrText xml:space="preserve"> REF _Ref120529544 \h </w:delInstrText>
        </w:r>
        <w:r w:rsidR="00CF7977" w:rsidDel="00D11FAE">
          <w:rPr>
            <w:bCs/>
          </w:rPr>
        </w:r>
        <w:r w:rsidR="004B691D" w:rsidDel="00D11FAE">
          <w:rPr>
            <w:bCs/>
          </w:rPr>
          <w:delInstrText xml:space="preserve"> \* MERGEFORMAT </w:delInstrText>
        </w:r>
        <w:r w:rsidR="00CF7977" w:rsidDel="00D11FAE">
          <w:rPr>
            <w:bCs/>
          </w:rPr>
          <w:fldChar w:fldCharType="separate"/>
        </w:r>
        <w:r w:rsidR="00CF7977" w:rsidDel="00D11FAE">
          <w:delText xml:space="preserve">Table </w:delText>
        </w:r>
        <w:r w:rsidR="00CF7977" w:rsidDel="00D11FAE">
          <w:rPr>
            <w:noProof/>
          </w:rPr>
          <w:delText>2</w:delText>
        </w:r>
        <w:r w:rsidR="00CF7977" w:rsidDel="00D11FAE">
          <w:rPr>
            <w:bCs/>
          </w:rPr>
          <w:fldChar w:fldCharType="end"/>
        </w:r>
        <w:r w:rsidR="00B02412" w:rsidRPr="0037309A" w:rsidDel="00D11FAE">
          <w:rPr>
            <w:bCs/>
          </w:rPr>
          <w:delText xml:space="preserve"> below for more detail.</w:delText>
        </w:r>
      </w:del>
      <w:r w:rsidR="00752D69">
        <w:t xml:space="preserve">   </w:t>
      </w:r>
    </w:p>
    <w:p w14:paraId="0E477869" w14:textId="050363FB" w:rsidR="00B770E6" w:rsidRDefault="009507A0" w:rsidP="004B691D">
      <w:pPr>
        <w:pStyle w:val="ListParagraph"/>
        <w:numPr>
          <w:ilvl w:val="0"/>
          <w:numId w:val="12"/>
        </w:numPr>
        <w:spacing w:line="480" w:lineRule="auto"/>
        <w:pPrChange w:id="145" w:author="Seth Corwin" w:date="2022-12-11T20:01:00Z">
          <w:pPr>
            <w:pStyle w:val="ListParagraph"/>
            <w:numPr>
              <w:numId w:val="12"/>
            </w:numPr>
            <w:ind w:left="360" w:hanging="360"/>
          </w:pPr>
        </w:pPrChange>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del w:id="146" w:author="Seth Corwin" w:date="2022-12-11T21:20:00Z">
        <w:r w:rsidDel="001E48C2">
          <w:delText xml:space="preserve"> </w:delText>
        </w:r>
        <w:r w:rsidDel="001E48C2">
          <w:fldChar w:fldCharType="begin"/>
        </w:r>
        <w:r w:rsidDel="001E48C2">
          <w:delInstrText xml:space="preserve"> ADDIN ZOTERO_ITEM CSL_CITATION {"citationID":"wdUfolkG","properties":{"formattedCitation":"(Fiorina and Abrams 2008; McCarty, Poole, and Rosenthal 2016; Pildes 2011)","plainCitation":"(Fiorina and Abrams 2008; McCarty, Poole, and Rosenthal 2016; Pildes 2011)","noteIndex":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delInstrText>
        </w:r>
        <w:r w:rsidDel="001E48C2">
          <w:fldChar w:fldCharType="separate"/>
        </w:r>
        <w:r w:rsidR="00460BD5" w:rsidDel="001E48C2">
          <w:rPr>
            <w:noProof/>
          </w:rPr>
          <w:delText>(Fiorina and Abrams 2008; McCarty, Poole, and Rosenthal 2016; Pildes 2011)</w:delText>
        </w:r>
        <w:r w:rsidDel="001E48C2">
          <w:fldChar w:fldCharType="end"/>
        </w:r>
      </w:del>
      <w:r w:rsidRPr="0080356A">
        <w:t>.</w:t>
      </w:r>
      <w:r w:rsidR="001E48C2">
        <w:rPr>
          <w:rStyle w:val="FootnoteReference"/>
        </w:rPr>
        <w:footnoteReference w:id="69"/>
      </w:r>
      <w:r w:rsidRPr="0080356A">
        <w:t xml:space="preserve"> On the other hand, politics is more competitive (for the presidency, control of the Senate, and </w:t>
      </w:r>
      <w:r w:rsidRPr="0080356A">
        <w:lastRenderedPageBreak/>
        <w:t>control of the U.S. House of Representatives) than at any time in the previous 130 years.</w:t>
      </w:r>
      <w:r w:rsidR="001E48C2">
        <w:rPr>
          <w:rStyle w:val="FootnoteReference"/>
        </w:rPr>
        <w:footnoteReference w:id="70"/>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3A22D057" w:rsidR="001937CC" w:rsidRDefault="00D26733" w:rsidP="004B691D">
      <w:pPr>
        <w:pStyle w:val="ListParagraph"/>
        <w:numPr>
          <w:ilvl w:val="0"/>
          <w:numId w:val="12"/>
        </w:numPr>
        <w:spacing w:line="480" w:lineRule="auto"/>
        <w:pPrChange w:id="147" w:author="Seth Corwin" w:date="2022-12-11T20:01:00Z">
          <w:pPr>
            <w:pStyle w:val="ListParagraph"/>
            <w:numPr>
              <w:numId w:val="12"/>
            </w:numPr>
            <w:ind w:left="360" w:hanging="360"/>
          </w:pPr>
        </w:pPrChange>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w:t>
      </w:r>
      <w:commentRangeStart w:id="148"/>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 the state court might, by a divided vote, nonetheless end up rejecting that map as unconstitutional.</w:t>
      </w:r>
      <w:r w:rsidR="001A2244">
        <w:rPr>
          <w:rStyle w:val="FootnoteReference"/>
        </w:rPr>
        <w:footnoteReference w:id="71"/>
      </w:r>
      <w:commentRangeEnd w:id="148"/>
      <w:r w:rsidR="00A035A2">
        <w:rPr>
          <w:rStyle w:val="CommentReference"/>
        </w:rPr>
        <w:commentReference w:id="148"/>
      </w:r>
    </w:p>
    <w:p w14:paraId="2A04AD81" w14:textId="11C0F9AD" w:rsidR="00DB7211" w:rsidRDefault="001C6936" w:rsidP="004B691D">
      <w:pPr>
        <w:pStyle w:val="ListParagraph"/>
        <w:numPr>
          <w:ilvl w:val="0"/>
          <w:numId w:val="12"/>
        </w:numPr>
        <w:spacing w:line="480" w:lineRule="auto"/>
        <w:pPrChange w:id="149" w:author="Seth Corwin" w:date="2022-12-11T20:01:00Z">
          <w:pPr>
            <w:pStyle w:val="ListParagraph"/>
            <w:numPr>
              <w:numId w:val="12"/>
            </w:numPr>
            <w:ind w:left="360" w:hanging="360"/>
          </w:pPr>
        </w:pPrChange>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Pr>
          <w:rStyle w:val="FootnoteReference"/>
        </w:rPr>
        <w:footnoteReference w:id="72"/>
      </w:r>
      <w:r>
        <w:t xml:space="preserve"> </w:t>
      </w:r>
      <w:commentRangeStart w:id="150"/>
      <w:r>
        <w:t xml:space="preserve">Usually delivered by April 1 in the year ended in “1” (and usually released earlier on a rolling basis so states that that have legislative elections in odd years have the data with enough time to complete their new districting plans), </w:t>
      </w:r>
      <w:r>
        <w:lastRenderedPageBreak/>
        <w:t>it was not delivered until August 12,</w:t>
      </w:r>
      <w:r w:rsidRPr="0080356A">
        <w:t xml:space="preserve"> four months late.</w:t>
      </w:r>
      <w:r w:rsidR="009507A0">
        <w:rPr>
          <w:rStyle w:val="FootnoteReference"/>
        </w:rPr>
        <w:footnoteReference w:id="73"/>
      </w:r>
      <w:r w:rsidRPr="0080356A">
        <w:t xml:space="preserve"> </w:t>
      </w:r>
      <w:commentRangeEnd w:id="150"/>
      <w:r w:rsidR="00A035A2">
        <w:rPr>
          <w:rStyle w:val="CommentReference"/>
        </w:rPr>
        <w:commentReference w:id="150"/>
      </w:r>
      <w:r w:rsidRPr="0080356A">
        <w:t>This delay had consequences for how the redistricting process played out</w:t>
      </w:r>
      <w:r w:rsidR="00C24A48">
        <w:t xml:space="preserve">. </w:t>
      </w:r>
      <w:commentRangeStart w:id="151"/>
      <w:r w:rsidR="00C24A48">
        <w:t xml:space="preserve">For instance, the delay meant that the time between enactment of a plan and primary elections were shortened.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151"/>
      <w:r w:rsidR="00A035A2">
        <w:rPr>
          <w:rStyle w:val="CommentReference"/>
        </w:rPr>
        <w:commentReference w:id="151"/>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del w:id="152" w:author="Seth Corwin" w:date="2022-12-11T21:24:00Z">
        <w:r w:rsidR="004A0F2C" w:rsidDel="00A035A2">
          <w:fldChar w:fldCharType="begin"/>
        </w:r>
        <w:r w:rsidR="004A0F2C" w:rsidDel="00A035A2">
          <w:delInstrText xml:space="preserve"> REF _Ref120529738 \r \h </w:delInstrText>
        </w:r>
        <w:r w:rsidR="004B691D" w:rsidDel="00A035A2">
          <w:delInstrText xml:space="preserve"> \* MERGEFORMAT </w:delInstrText>
        </w:r>
        <w:r w:rsidR="004A0F2C" w:rsidDel="00A035A2">
          <w:fldChar w:fldCharType="separate"/>
        </w:r>
        <w:r w:rsidR="004A0F2C" w:rsidDel="00A035A2">
          <w:delText>12</w:delText>
        </w:r>
        <w:r w:rsidR="004A0F2C" w:rsidDel="00A035A2">
          <w:fldChar w:fldCharType="end"/>
        </w:r>
      </w:del>
      <w:ins w:id="153" w:author="Seth Corwin" w:date="2022-12-11T21:24:00Z">
        <w:r w:rsidR="00A035A2">
          <w:t>twelve</w:t>
        </w:r>
      </w:ins>
      <w:r w:rsidR="00E72A24" w:rsidRPr="009B652D">
        <w:t>.</w:t>
      </w:r>
    </w:p>
    <w:p w14:paraId="555C0C33" w14:textId="31AD2FEB" w:rsidR="005936F2" w:rsidRDefault="00C64E8A" w:rsidP="004B691D">
      <w:pPr>
        <w:pStyle w:val="ListParagraph"/>
        <w:numPr>
          <w:ilvl w:val="0"/>
          <w:numId w:val="12"/>
        </w:numPr>
        <w:spacing w:line="480" w:lineRule="auto"/>
        <w:pPrChange w:id="154" w:author="Seth Corwin" w:date="2022-12-11T20:01:00Z">
          <w:pPr>
            <w:pStyle w:val="ListParagraph"/>
            <w:numPr>
              <w:numId w:val="12"/>
            </w:numPr>
            <w:ind w:left="360" w:hanging="360"/>
          </w:pPr>
        </w:pPrChange>
      </w:pPr>
      <w:r w:rsidRPr="009C73A3">
        <w:rPr>
          <w:szCs w:val="24"/>
        </w:rPr>
        <w:t xml:space="preserve">The Supreme Court’s gutting of Section </w:t>
      </w:r>
      <w:ins w:id="155" w:author="Seth Corwin" w:date="2022-12-11T21:26:00Z">
        <w:r w:rsidR="00A035A2">
          <w:rPr>
            <w:szCs w:val="24"/>
          </w:rPr>
          <w:t>Five</w:t>
        </w:r>
      </w:ins>
      <w:del w:id="156" w:author="Seth Corwin" w:date="2022-12-11T21:26:00Z">
        <w:r w:rsidRPr="009C73A3" w:rsidDel="00A035A2">
          <w:rPr>
            <w:szCs w:val="24"/>
          </w:rPr>
          <w:delText>5</w:delText>
        </w:r>
      </w:del>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A35BE3">
        <w:rPr>
          <w:rStyle w:val="FootnoteReference"/>
          <w:szCs w:val="24"/>
        </w:rPr>
        <w:footnoteReference w:id="74"/>
      </w:r>
      <w:r w:rsidR="004B6F05" w:rsidRPr="00A35BE3">
        <w:t xml:space="preserve"> </w:t>
      </w:r>
      <w:r w:rsidR="004B6F05" w:rsidRPr="004B6F05">
        <w:t>represents a radical turn from the previous five decades of redistricting</w:t>
      </w:r>
      <w:del w:id="157" w:author="Seth Corwin" w:date="2022-12-11T21:26:00Z">
        <w:r w:rsidR="004B6F05" w:rsidRPr="004B6F05" w:rsidDel="00A035A2">
          <w:delText xml:space="preserve"> </w:delText>
        </w:r>
        <w:r w:rsidR="004B6F05" w:rsidRPr="00670CA0" w:rsidDel="00A035A2">
          <w:fldChar w:fldCharType="begin"/>
        </w:r>
        <w:r w:rsidR="004B6F05" w:rsidRPr="004B6F05" w:rsidDel="00A035A2">
          <w:del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delInstrText>
        </w:r>
        <w:r w:rsidR="004B6F05" w:rsidRPr="00670CA0" w:rsidDel="00A035A2">
          <w:fldChar w:fldCharType="separate"/>
        </w:r>
        <w:r w:rsidR="004B6F05" w:rsidRPr="004B6F05" w:rsidDel="00A035A2">
          <w:rPr>
            <w:noProof/>
          </w:rPr>
          <w:delText>(Engstrom 2014; Hasen 2013)</w:delText>
        </w:r>
        <w:r w:rsidR="004B6F05" w:rsidRPr="00670CA0" w:rsidDel="00A035A2">
          <w:fldChar w:fldCharType="end"/>
        </w:r>
      </w:del>
      <w:r w:rsidR="004B6F05" w:rsidRPr="009E2F11">
        <w:t>.</w:t>
      </w:r>
      <w:r w:rsidR="00A035A2">
        <w:rPr>
          <w:rStyle w:val="FootnoteReference"/>
        </w:rPr>
        <w:footnoteReference w:id="75"/>
      </w:r>
      <w:r w:rsidR="004B6F05" w:rsidRPr="004B6F05">
        <w:rPr>
          <w:rStyle w:val="FootnoteReference"/>
          <w:szCs w:val="24"/>
        </w:rPr>
        <w:t xml:space="preserve"> </w:t>
      </w:r>
      <w:r w:rsidR="004B6F05" w:rsidRPr="004B6F05">
        <w:t xml:space="preserve">Section </w:t>
      </w:r>
      <w:ins w:id="158" w:author="Seth Corwin" w:date="2022-12-11T21:27:00Z">
        <w:r w:rsidR="00A035A2">
          <w:t xml:space="preserve">Five </w:t>
        </w:r>
      </w:ins>
      <w:del w:id="159" w:author="Seth Corwin" w:date="2022-12-11T21:27:00Z">
        <w:r w:rsidR="004B6F05" w:rsidRPr="004B6F05" w:rsidDel="00A035A2">
          <w:delText xml:space="preserve">5 </w:delText>
        </w:r>
      </w:del>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BB3A8A">
        <w:rPr>
          <w:rStyle w:val="FootnoteReference"/>
          <w:szCs w:val="24"/>
        </w:rPr>
        <w:footnoteReference w:id="76"/>
      </w:r>
      <w:r w:rsidR="004B6F05" w:rsidRPr="004B6F05">
        <w:t xml:space="preserve"> The trigger clause for Section </w:t>
      </w:r>
      <w:del w:id="160" w:author="Seth Corwin" w:date="2022-12-11T21:27:00Z">
        <w:r w:rsidR="004B6F05" w:rsidRPr="004B6F05" w:rsidDel="00A035A2">
          <w:delText xml:space="preserve">5 </w:delText>
        </w:r>
      </w:del>
      <w:ins w:id="161" w:author="Seth Corwin" w:date="2022-12-11T21:27:00Z">
        <w:r w:rsidR="00A035A2">
          <w:t>Five</w:t>
        </w:r>
        <w:r w:rsidR="00A035A2" w:rsidRPr="004B6F05">
          <w:t xml:space="preserve"> </w:t>
        </w:r>
      </w:ins>
      <w:r w:rsidR="004B6F05" w:rsidRPr="004B6F05">
        <w:t>was held to rely on outdated data (voter turnout by race) to identify which states (or portions of states) would come under preclearance scrutiny</w:t>
      </w:r>
      <w:del w:id="162" w:author="Seth Corwin" w:date="2022-12-11T21:29:00Z">
        <w:r w:rsidR="004B6F05" w:rsidRPr="004B6F05" w:rsidDel="00A035A2">
          <w:delText xml:space="preserve"> </w:delText>
        </w:r>
        <w:r w:rsidR="004B6F05" w:rsidRPr="00670CA0" w:rsidDel="00A035A2">
          <w:fldChar w:fldCharType="begin"/>
        </w:r>
        <w:r w:rsidR="004B6F05" w:rsidRPr="004B6F05" w:rsidDel="00A035A2">
          <w:del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delInstrText>
        </w:r>
        <w:r w:rsidR="004B6F05" w:rsidRPr="00670CA0" w:rsidDel="00A035A2">
          <w:fldChar w:fldCharType="separate"/>
        </w:r>
        <w:r w:rsidR="004B6F05" w:rsidRPr="004B6F05" w:rsidDel="00A035A2">
          <w:rPr>
            <w:noProof/>
          </w:rPr>
          <w:delText>(Blacksher and Guinier 2014)</w:delText>
        </w:r>
        <w:r w:rsidR="004B6F05" w:rsidRPr="00670CA0" w:rsidDel="00A035A2">
          <w:fldChar w:fldCharType="end"/>
        </w:r>
        <w:r w:rsidR="004B6F05" w:rsidRPr="009E2F11" w:rsidDel="00A035A2">
          <w:delText>.</w:delText>
        </w:r>
      </w:del>
      <w:ins w:id="163" w:author="Seth Corwin" w:date="2022-12-11T21:29:00Z">
        <w:r w:rsidR="00A035A2">
          <w:t>.</w:t>
        </w:r>
      </w:ins>
      <w:r w:rsidR="004B6F05" w:rsidRPr="00BB3A8A">
        <w:rPr>
          <w:rStyle w:val="FootnoteReference"/>
          <w:szCs w:val="24"/>
        </w:rPr>
        <w:footnoteReference w:id="77"/>
      </w:r>
      <w:r w:rsidR="004B6F05" w:rsidRPr="009E2F11">
        <w:t xml:space="preserve"> </w:t>
      </w:r>
      <w:r w:rsidR="004B6F05" w:rsidRPr="004B6F05">
        <w:t xml:space="preserve">At the time of the 2010 redistricting cycle, Section </w:t>
      </w:r>
      <w:del w:id="165" w:author="Seth Corwin" w:date="2022-12-11T21:30:00Z">
        <w:r w:rsidR="004B6F05" w:rsidRPr="004B6F05" w:rsidDel="00A035A2">
          <w:delText xml:space="preserve">5 </w:delText>
        </w:r>
      </w:del>
      <w:ins w:id="166" w:author="Seth Corwin" w:date="2022-12-11T21:30:00Z">
        <w:r w:rsidR="00A035A2">
          <w:t xml:space="preserve">Five </w:t>
        </w:r>
      </w:ins>
      <w:r w:rsidR="004B6F05" w:rsidRPr="004B6F05">
        <w:t xml:space="preserve">applied to sixteen states in whole or in part </w:t>
      </w:r>
      <w:del w:id="167" w:author="Seth Corwin" w:date="2022-12-11T21:30:00Z">
        <w:r w:rsidR="004B6F05" w:rsidRPr="004B6F05" w:rsidDel="00A035A2">
          <w:delText>--</w:delText>
        </w:r>
      </w:del>
      <w:ins w:id="168" w:author="Seth Corwin" w:date="2022-12-11T21:30:00Z">
        <w:r w:rsidR="00A035A2">
          <w:t>–</w:t>
        </w:r>
      </w:ins>
      <w:r w:rsidR="004B6F05" w:rsidRPr="004B6F05">
        <w:t xml:space="preserve"> most of the southern states and some other states with substantial minority populations</w:t>
      </w:r>
      <w:del w:id="169" w:author="Seth Corwin" w:date="2022-12-11T21:30:00Z">
        <w:r w:rsidR="004B6F05" w:rsidRPr="004B6F05" w:rsidDel="00A035A2">
          <w:delText xml:space="preserve"> </w:delText>
        </w:r>
        <w:r w:rsidR="004B6F05" w:rsidRPr="00670CA0" w:rsidDel="00A035A2">
          <w:fldChar w:fldCharType="begin"/>
        </w:r>
        <w:r w:rsidR="004B6F05" w:rsidRPr="004B6F05" w:rsidDel="00A035A2">
          <w:del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delInstrText>
        </w:r>
        <w:r w:rsidR="004B6F05" w:rsidRPr="00670CA0" w:rsidDel="00A035A2">
          <w:fldChar w:fldCharType="separate"/>
        </w:r>
        <w:r w:rsidR="004B6F05" w:rsidRPr="004B6F05" w:rsidDel="00A035A2">
          <w:rPr>
            <w:noProof/>
          </w:rPr>
          <w:delText>(NCSL 2009, 80; Table 6)</w:delText>
        </w:r>
        <w:r w:rsidR="004B6F05" w:rsidRPr="00670CA0" w:rsidDel="00A035A2">
          <w:fldChar w:fldCharType="end"/>
        </w:r>
        <w:r w:rsidR="004B6F05" w:rsidRPr="009E2F11" w:rsidDel="00A035A2">
          <w:delText>.</w:delText>
        </w:r>
      </w:del>
      <w:ins w:id="170" w:author="Seth Corwin" w:date="2022-12-11T21:30:00Z">
        <w:r w:rsidR="00A035A2">
          <w:t>.</w:t>
        </w:r>
      </w:ins>
      <w:r w:rsidR="004B6F05" w:rsidRPr="00BB3A8A">
        <w:rPr>
          <w:rStyle w:val="FootnoteReference"/>
          <w:szCs w:val="24"/>
        </w:rPr>
        <w:footnoteReference w:id="78"/>
      </w:r>
      <w:r w:rsidR="004B6F05" w:rsidRPr="009E2F11">
        <w:t xml:space="preserve"> </w:t>
      </w:r>
      <w:commentRangeStart w:id="173"/>
      <w:r w:rsidR="004B6F05" w:rsidRPr="004B6F05">
        <w:t xml:space="preserve">Now it applies to none. </w:t>
      </w:r>
      <w:commentRangeEnd w:id="173"/>
      <w:r w:rsidR="00A035A2">
        <w:rPr>
          <w:rStyle w:val="CommentReference"/>
        </w:rPr>
        <w:commentReference w:id="173"/>
      </w:r>
      <w:commentRangeStart w:id="174"/>
      <w:r w:rsidR="004B6F05" w:rsidRPr="004B6F05">
        <w:t xml:space="preserve">Because of the partisan divisions and polarization in Congress, Section </w:t>
      </w:r>
      <w:del w:id="175" w:author="Seth Corwin" w:date="2022-12-11T21:31:00Z">
        <w:r w:rsidR="004B6F05" w:rsidRPr="004B6F05" w:rsidDel="00A035A2">
          <w:delText xml:space="preserve">4 </w:delText>
        </w:r>
      </w:del>
      <w:ins w:id="176" w:author="Seth Corwin" w:date="2022-12-11T21:31:00Z">
        <w:r w:rsidR="00A035A2">
          <w:t>Four</w:t>
        </w:r>
        <w:r w:rsidR="00A035A2" w:rsidRPr="004B6F05">
          <w:t xml:space="preserve"> </w:t>
        </w:r>
      </w:ins>
      <w:r w:rsidR="004B6F05" w:rsidRPr="004B6F05">
        <w:t xml:space="preserve">(the trigger clause) has not been restored, and the present composition of the U.S. Supreme Court suggests that even if a better </w:t>
      </w:r>
      <w:r w:rsidR="004B6F05" w:rsidRPr="004B6F05">
        <w:lastRenderedPageBreak/>
        <w:t>designed trigger clause were to be passed by Congress it might not survive Supreme Court review</w:t>
      </w:r>
      <w:commentRangeEnd w:id="174"/>
      <w:r w:rsidR="00A035A2">
        <w:rPr>
          <w:rStyle w:val="CommentReference"/>
        </w:rPr>
        <w:commentReference w:id="174"/>
      </w:r>
      <w:r w:rsidR="004B6F05" w:rsidRPr="004B6F05">
        <w:t xml:space="preserve">. </w:t>
      </w:r>
      <w:commentRangeStart w:id="177"/>
      <w:r w:rsidR="004B6F05" w:rsidRPr="0080356A">
        <w:t xml:space="preserve">Without preclearance, states previously covered under Section </w:t>
      </w:r>
      <w:del w:id="178" w:author="Seth Corwin" w:date="2022-12-11T21:32:00Z">
        <w:r w:rsidR="004B6F05" w:rsidRPr="0080356A" w:rsidDel="00A035A2">
          <w:delText xml:space="preserve">5 </w:delText>
        </w:r>
      </w:del>
      <w:ins w:id="179" w:author="Seth Corwin" w:date="2022-12-11T21:32:00Z">
        <w:r w:rsidR="00A035A2">
          <w:t xml:space="preserve">Five </w:t>
        </w:r>
      </w:ins>
      <w:r w:rsidR="004B6F05" w:rsidRPr="0080356A">
        <w:t xml:space="preserve">need not submit their plans for approval by the federal government as non-retrogressive. </w:t>
      </w:r>
      <w:commentRangeEnd w:id="177"/>
      <w:r w:rsidR="006F1A53">
        <w:rPr>
          <w:rStyle w:val="CommentReference"/>
        </w:rPr>
        <w:commentReference w:id="177"/>
      </w:r>
      <w:commentRangeStart w:id="180"/>
      <w:r w:rsidR="004B6F05" w:rsidRPr="0080356A">
        <w:t xml:space="preserve">Taking advantage of this new freedom, some previously covered states neglected to draw districts that would have been required by Section </w:t>
      </w:r>
      <w:del w:id="181" w:author="Seth Corwin" w:date="2022-12-11T21:32:00Z">
        <w:r w:rsidR="004B6F05" w:rsidRPr="0080356A" w:rsidDel="00A035A2">
          <w:delText xml:space="preserve">5 </w:delText>
        </w:r>
      </w:del>
      <w:ins w:id="182" w:author="Seth Corwin" w:date="2022-12-11T21:32:00Z">
        <w:r w:rsidR="00A035A2">
          <w:t xml:space="preserve">Five </w:t>
        </w:r>
      </w:ins>
      <w:r w:rsidR="004B6F05" w:rsidRPr="0080356A">
        <w:t xml:space="preserve">and failed to draw districts that would be seen as required by Section </w:t>
      </w:r>
      <w:del w:id="183" w:author="Seth Corwin" w:date="2022-12-11T21:32:00Z">
        <w:r w:rsidR="004B6F05" w:rsidRPr="0080356A" w:rsidDel="00A035A2">
          <w:delText xml:space="preserve">2 </w:delText>
        </w:r>
      </w:del>
      <w:ins w:id="184" w:author="Seth Corwin" w:date="2022-12-11T21:32:00Z">
        <w:r w:rsidR="00A035A2">
          <w:t>Two</w:t>
        </w:r>
        <w:r w:rsidR="00A035A2" w:rsidRPr="0080356A">
          <w:t xml:space="preserve"> </w:t>
        </w:r>
      </w:ins>
      <w:r w:rsidR="004B6F05" w:rsidRPr="0080356A">
        <w:t>under existing case law</w:t>
      </w:r>
      <w:r w:rsidR="005936F2">
        <w:t>.</w:t>
      </w:r>
      <w:commentRangeEnd w:id="180"/>
      <w:r w:rsidR="006F1A53">
        <w:rPr>
          <w:rStyle w:val="CommentReference"/>
        </w:rPr>
        <w:commentReference w:id="180"/>
      </w:r>
    </w:p>
    <w:p w14:paraId="20D503E0" w14:textId="228F38A6" w:rsidR="00C64E8A" w:rsidRPr="009B652D" w:rsidRDefault="004B6F05" w:rsidP="004B691D">
      <w:pPr>
        <w:pStyle w:val="ListParagraph"/>
        <w:spacing w:line="480" w:lineRule="auto"/>
        <w:ind w:left="360" w:firstLine="0"/>
        <w:pPrChange w:id="185" w:author="Seth Corwin" w:date="2022-12-11T20:01:00Z">
          <w:pPr>
            <w:pStyle w:val="ListParagraph"/>
            <w:ind w:left="360" w:firstLine="0"/>
          </w:pPr>
        </w:pPrChange>
      </w:pPr>
      <w:r w:rsidRPr="000A7B2E">
        <w:t xml:space="preserve">It might not seem that a provision about racial/ethnic representation would be that relevant to issues of partisan gerrymandering, but in reality the two are highly </w:t>
      </w:r>
      <w:r w:rsidRPr="007E7E1C">
        <w:rPr>
          <w:bCs/>
        </w:rPr>
        <w:t>connected</w:t>
      </w:r>
      <w:del w:id="186" w:author="Seth Corwin" w:date="2022-12-11T21:34:00Z">
        <w:r w:rsidRPr="000A7B2E" w:rsidDel="006F1A53">
          <w:delText xml:space="preserve"> </w:delText>
        </w:r>
        <w:r w:rsidRPr="000A7B2E" w:rsidDel="006F1A53">
          <w:fldChar w:fldCharType="begin"/>
        </w:r>
        <w:r w:rsidRPr="000A7B2E" w:rsidDel="006F1A53">
          <w:delInstrText xml:space="preserve"> ADDIN ZOTERO_ITEM CSL_CITATION {"citationID":"PxNluwKB","properties":{"formattedCitation":"(Hasen 2018)","plainCitation":"(Hasen 2018)","noteIndex":0},"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delInstrText>
        </w:r>
        <w:r w:rsidRPr="000A7B2E" w:rsidDel="006F1A53">
          <w:fldChar w:fldCharType="separate"/>
        </w:r>
        <w:r w:rsidRPr="000A7B2E" w:rsidDel="006F1A53">
          <w:rPr>
            <w:noProof/>
          </w:rPr>
          <w:delText>(Hasen 2018)</w:delText>
        </w:r>
        <w:r w:rsidRPr="000A7B2E" w:rsidDel="006F1A53">
          <w:fldChar w:fldCharType="end"/>
        </w:r>
      </w:del>
      <w:r w:rsidRPr="000A7B2E">
        <w:t>.</w:t>
      </w:r>
      <w:ins w:id="187" w:author="Seth Corwin" w:date="2022-12-11T21:34:00Z">
        <w:r w:rsidR="006F1A53">
          <w:rPr>
            <w:rStyle w:val="FootnoteReference"/>
          </w:rPr>
          <w:footnoteReference w:id="79"/>
        </w:r>
      </w:ins>
      <w:r w:rsidRPr="000A7B2E">
        <w:t xml:space="preserve"> </w:t>
      </w:r>
      <w:commentRangeStart w:id="189"/>
      <w:r w:rsidRPr="000A7B2E">
        <w:t xml:space="preserve">In states with substantial minority populations, the consequences of maps for racial representation and the consequences of those same maps for partisan representation are usually inextricably intertwined. </w:t>
      </w:r>
      <w:commentRangeEnd w:id="189"/>
      <w:r w:rsidR="006F1A53">
        <w:rPr>
          <w:rStyle w:val="CommentReference"/>
        </w:rPr>
        <w:commentReference w:id="189"/>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190"/>
      <w:r>
        <w:rPr>
          <w:rStyle w:val="FootnoteReference"/>
          <w:szCs w:val="24"/>
        </w:rPr>
        <w:footnoteReference w:id="80"/>
      </w:r>
      <w:commentRangeEnd w:id="190"/>
      <w:r w:rsidR="006F1A53">
        <w:rPr>
          <w:rStyle w:val="CommentReference"/>
        </w:rPr>
        <w:commentReference w:id="190"/>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del w:id="191" w:author="Seth Corwin" w:date="2022-12-11T21:39:00Z">
        <w:r w:rsidRPr="000A7B2E" w:rsidDel="006F1A53">
          <w:delText xml:space="preserve">5 </w:delText>
        </w:r>
      </w:del>
      <w:ins w:id="192" w:author="Seth Corwin" w:date="2022-12-11T21:39:00Z">
        <w:r w:rsidR="006F1A53">
          <w:t xml:space="preserve">Five </w:t>
        </w:r>
      </w:ins>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del w:id="193" w:author="Seth Corwin" w:date="2022-12-11T21:39:00Z">
        <w:r w:rsidRPr="000A7B2E" w:rsidDel="006F1A53">
          <w:delText xml:space="preserve">2 </w:delText>
        </w:r>
      </w:del>
      <w:ins w:id="194" w:author="Seth Corwin" w:date="2022-12-11T21:39:00Z">
        <w:r w:rsidR="006F1A53">
          <w:t>Two</w:t>
        </w:r>
        <w:r w:rsidR="006F1A53" w:rsidRPr="000A7B2E">
          <w:t xml:space="preserve"> </w:t>
        </w:r>
      </w:ins>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del w:id="195" w:author="Seth Corwin" w:date="2022-12-11T21:48:00Z">
        <w:r w:rsidRPr="00DB7211" w:rsidDel="00533F23">
          <w:delText>Section 2</w:delText>
        </w:r>
      </w:del>
      <w:ins w:id="196" w:author="Seth Corwin" w:date="2022-12-11T21:48:00Z">
        <w:r w:rsidR="00533F23">
          <w:t>Section Two</w:t>
        </w:r>
      </w:ins>
      <w:r w:rsidRPr="00DB7211">
        <w:t xml:space="preserve">, a remedy might </w:t>
      </w:r>
      <w:r w:rsidRPr="00DB7211">
        <w:lastRenderedPageBreak/>
        <w:t xml:space="preserve">not occur until after one or </w:t>
      </w:r>
      <w:r>
        <w:t xml:space="preserve">even </w:t>
      </w:r>
      <w:r w:rsidRPr="00DB7211">
        <w:t>several elections are held under discriminatory maps.</w:t>
      </w:r>
      <w:r w:rsidR="00752D69">
        <w:t xml:space="preserve"> </w:t>
      </w:r>
    </w:p>
    <w:p w14:paraId="26E0CD27" w14:textId="6B7D0B66" w:rsidR="004B6F05" w:rsidRDefault="00C64E8A" w:rsidP="004B691D">
      <w:pPr>
        <w:pStyle w:val="ListParagraph"/>
        <w:numPr>
          <w:ilvl w:val="0"/>
          <w:numId w:val="12"/>
        </w:numPr>
        <w:spacing w:line="480" w:lineRule="auto"/>
        <w:rPr>
          <w:szCs w:val="24"/>
        </w:rPr>
        <w:pPrChange w:id="197" w:author="Seth Corwin" w:date="2022-12-11T20:01:00Z">
          <w:pPr>
            <w:pStyle w:val="ListParagraph"/>
            <w:numPr>
              <w:numId w:val="12"/>
            </w:numPr>
            <w:ind w:left="360" w:hanging="360"/>
          </w:pPr>
        </w:pPrChange>
      </w:pPr>
      <w:r w:rsidRPr="00DB7211">
        <w:rPr>
          <w:szCs w:val="24"/>
        </w:rPr>
        <w:t xml:space="preserve">Challenges to the application of the </w:t>
      </w:r>
      <w:r w:rsidRPr="00DB7211">
        <w:rPr>
          <w:i/>
          <w:iCs/>
          <w:szCs w:val="24"/>
        </w:rPr>
        <w:t>Gingles</w:t>
      </w:r>
      <w:r w:rsidR="00AA0CA0">
        <w:rPr>
          <w:rStyle w:val="FootnoteReference"/>
          <w:i/>
          <w:iCs/>
          <w:szCs w:val="24"/>
        </w:rPr>
        <w:footnoteReference w:id="81"/>
      </w:r>
      <w:r w:rsidRPr="00DB7211">
        <w:rPr>
          <w:szCs w:val="24"/>
        </w:rPr>
        <w:t xml:space="preserve"> prongs for identifying a violation of </w:t>
      </w:r>
      <w:del w:id="198" w:author="Seth Corwin" w:date="2022-12-11T21:48:00Z">
        <w:r w:rsidRPr="00DB7211" w:rsidDel="00533F23">
          <w:rPr>
            <w:szCs w:val="24"/>
          </w:rPr>
          <w:delText>Section 2</w:delText>
        </w:r>
      </w:del>
      <w:ins w:id="199" w:author="Seth Corwin" w:date="2022-12-11T21:48:00Z">
        <w:r w:rsidR="00533F23">
          <w:rPr>
            <w:szCs w:val="24"/>
          </w:rPr>
          <w:t>Section Two</w:t>
        </w:r>
      </w:ins>
      <w:r w:rsidRPr="00DB7211">
        <w:rPr>
          <w:szCs w:val="24"/>
        </w:rPr>
        <w:t xml:space="preserve"> have been </w:t>
      </w:r>
      <w:r w:rsidRPr="009A2739">
        <w:rPr>
          <w:szCs w:val="24"/>
        </w:rPr>
        <w:t>brought</w:t>
      </w:r>
      <w:r w:rsidRPr="00DB7211">
        <w:rPr>
          <w:szCs w:val="24"/>
        </w:rPr>
        <w:t>.</w:t>
      </w:r>
      <w:r>
        <w:rPr>
          <w:rStyle w:val="FootnoteReference"/>
          <w:szCs w:val="24"/>
        </w:rPr>
        <w:footnoteReference w:id="82"/>
      </w:r>
      <w:r w:rsidRPr="00DB7211">
        <w:rPr>
          <w:szCs w:val="24"/>
        </w:rPr>
        <w:t xml:space="preserve"> T</w:t>
      </w:r>
      <w:commentRangeStart w:id="200"/>
      <w:r w:rsidRPr="00DB7211">
        <w:rPr>
          <w:szCs w:val="24"/>
        </w:rPr>
        <w:t xml:space="preserve">he claim is that Section </w:t>
      </w:r>
      <w:del w:id="201" w:author="Seth Corwin" w:date="2022-12-11T21:40:00Z">
        <w:r w:rsidRPr="00DB7211" w:rsidDel="006F1A53">
          <w:rPr>
            <w:szCs w:val="24"/>
          </w:rPr>
          <w:delText xml:space="preserve">2 </w:delText>
        </w:r>
      </w:del>
      <w:ins w:id="202" w:author="Seth Corwin" w:date="2022-12-11T21:40:00Z">
        <w:r w:rsidR="006F1A53">
          <w:rPr>
            <w:szCs w:val="24"/>
          </w:rPr>
          <w:t>Two</w:t>
        </w:r>
        <w:r w:rsidR="006F1A53" w:rsidRPr="00DB7211">
          <w:rPr>
            <w:szCs w:val="24"/>
          </w:rPr>
          <w:t xml:space="preserve"> </w:t>
        </w:r>
      </w:ins>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w:t>
      </w:r>
      <w:del w:id="203" w:author="Seth Corwin" w:date="2022-12-11T21:40:00Z">
        <w:r w:rsidRPr="009A2739" w:rsidDel="006F1A53">
          <w:rPr>
            <w:szCs w:val="24"/>
          </w:rPr>
          <w:delText xml:space="preserve">2 </w:delText>
        </w:r>
      </w:del>
      <w:ins w:id="204" w:author="Seth Corwin" w:date="2022-12-11T21:40:00Z">
        <w:r w:rsidR="006F1A53">
          <w:rPr>
            <w:szCs w:val="24"/>
          </w:rPr>
          <w:t>Two</w:t>
        </w:r>
        <w:r w:rsidR="006F1A53" w:rsidRPr="009A2739">
          <w:rPr>
            <w:szCs w:val="24"/>
          </w:rPr>
          <w:t xml:space="preserve"> </w:t>
        </w:r>
      </w:ins>
      <w:r w:rsidRPr="009A2739">
        <w:rPr>
          <w:szCs w:val="24"/>
        </w:rPr>
        <w:t>violation</w:t>
      </w:r>
      <w:r>
        <w:rPr>
          <w:szCs w:val="24"/>
        </w:rPr>
        <w:t xml:space="preserve">. </w:t>
      </w:r>
      <w:commentRangeEnd w:id="200"/>
      <w:r w:rsidR="006F1A53">
        <w:rPr>
          <w:rStyle w:val="CommentReference"/>
        </w:rPr>
        <w:commentReference w:id="200"/>
      </w:r>
      <w:r>
        <w:rPr>
          <w:szCs w:val="24"/>
        </w:rPr>
        <w:t>The first prong</w:t>
      </w:r>
      <w:r w:rsidRPr="00DB7211">
        <w:rPr>
          <w:szCs w:val="24"/>
        </w:rPr>
        <w:t xml:space="preserve"> requires a district that is reasonably compact containing a majority of the protected minority to be drawn.</w:t>
      </w:r>
      <w:r>
        <w:rPr>
          <w:rStyle w:val="FootnoteReference"/>
          <w:szCs w:val="24"/>
        </w:rPr>
        <w:footnoteReference w:id="83"/>
      </w:r>
      <w:r w:rsidR="00752D69">
        <w:rPr>
          <w:szCs w:val="24"/>
        </w:rPr>
        <w:t xml:space="preserve"> </w:t>
      </w:r>
      <w:r>
        <w:rPr>
          <w:szCs w:val="24"/>
        </w:rPr>
        <w:t xml:space="preserve">Just as the elimination of Section </w:t>
      </w:r>
      <w:del w:id="207" w:author="Seth Corwin" w:date="2022-12-11T21:40:00Z">
        <w:r w:rsidDel="006F1A53">
          <w:rPr>
            <w:szCs w:val="24"/>
          </w:rPr>
          <w:delText xml:space="preserve">5 </w:delText>
        </w:r>
      </w:del>
      <w:ins w:id="208" w:author="Seth Corwin" w:date="2022-12-11T21:40:00Z">
        <w:r w:rsidR="006F1A53">
          <w:rPr>
            <w:szCs w:val="24"/>
          </w:rPr>
          <w:t>Five</w:t>
        </w:r>
        <w:r w:rsidR="006F1A53">
          <w:rPr>
            <w:szCs w:val="24"/>
          </w:rPr>
          <w:t xml:space="preserve"> </w:t>
        </w:r>
      </w:ins>
      <w:r>
        <w:rPr>
          <w:szCs w:val="24"/>
        </w:rPr>
        <w:t xml:space="preserve">had consequences for the feasibility of partisan gerrymandering, the elimination of Section </w:t>
      </w:r>
      <w:del w:id="209" w:author="Seth Corwin" w:date="2022-12-11T21:40:00Z">
        <w:r w:rsidDel="006F1A53">
          <w:rPr>
            <w:szCs w:val="24"/>
          </w:rPr>
          <w:delText xml:space="preserve">2 </w:delText>
        </w:r>
      </w:del>
      <w:ins w:id="210" w:author="Seth Corwin" w:date="2022-12-11T21:40:00Z">
        <w:r w:rsidR="006F1A53">
          <w:rPr>
            <w:szCs w:val="24"/>
          </w:rPr>
          <w:t>Two</w:t>
        </w:r>
        <w:r w:rsidR="006F1A53">
          <w:rPr>
            <w:szCs w:val="24"/>
          </w:rPr>
          <w:t xml:space="preserve"> </w:t>
        </w:r>
      </w:ins>
      <w:r>
        <w:rPr>
          <w:szCs w:val="24"/>
        </w:rPr>
        <w:t>as it is presently implemented and its replacement by a requirement for entirely race-blind mapmaking would make partisan gerrymandering much easier.</w:t>
      </w:r>
    </w:p>
    <w:p w14:paraId="5F26EF6A" w14:textId="3C130218" w:rsidR="00521188" w:rsidRPr="00915943" w:rsidRDefault="00521188" w:rsidP="004B691D">
      <w:pPr>
        <w:pStyle w:val="ListParagraph"/>
        <w:numPr>
          <w:ilvl w:val="0"/>
          <w:numId w:val="12"/>
        </w:numPr>
        <w:spacing w:line="480" w:lineRule="auto"/>
        <w:rPr>
          <w:szCs w:val="24"/>
        </w:rPr>
        <w:pPrChange w:id="211" w:author="Seth Corwin" w:date="2022-12-11T20:01:00Z">
          <w:pPr>
            <w:pStyle w:val="ListParagraph"/>
            <w:numPr>
              <w:numId w:val="12"/>
            </w:numPr>
            <w:ind w:left="360" w:hanging="360"/>
          </w:pPr>
        </w:pPrChange>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s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542DF6">
        <w:rPr>
          <w:rStyle w:val="FootnoteReference"/>
          <w:i/>
          <w:iCs/>
        </w:rPr>
        <w:t xml:space="preserve"> </w:t>
      </w:r>
      <w:r w:rsidR="00542DF6">
        <w:rPr>
          <w:rStyle w:val="FootnoteReference"/>
          <w:i/>
          <w:iCs/>
        </w:rPr>
        <w:footnoteReference w:id="84"/>
      </w:r>
      <w:r w:rsidRPr="00EA44DD">
        <w:t xml:space="preserve"> </w:t>
      </w:r>
      <w:commentRangeStart w:id="212"/>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 xml:space="preserve">. </w:t>
      </w:r>
      <w:commentRangeEnd w:id="212"/>
      <w:r w:rsidR="00542DF6">
        <w:rPr>
          <w:rStyle w:val="CommentReference"/>
        </w:rPr>
        <w:commentReference w:id="212"/>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213"/>
      <w:r w:rsidRPr="00EA44DD">
        <w:t xml:space="preserve">On the one hand there was a principled belief that the only legitimate kind of redistricting was race-neutral (if not race-blind). </w:t>
      </w:r>
      <w:commentRangeEnd w:id="213"/>
      <w:r w:rsidR="00542DF6">
        <w:rPr>
          <w:rStyle w:val="CommentReference"/>
        </w:rPr>
        <w:commentReference w:id="213"/>
      </w:r>
      <w:r w:rsidRPr="00EA44DD">
        <w:t xml:space="preserve">On the other hand, there was the strategic consideration that if a racial gerrymander was undone then the </w:t>
      </w:r>
      <w:r w:rsidRPr="00EA44DD">
        <w:lastRenderedPageBreak/>
        <w:t xml:space="preserve">partisan gerrymander that it helped to effectuate would be mitigated even </w:t>
      </w:r>
      <w:commentRangeStart w:id="214"/>
      <w:r w:rsidRPr="00EA44DD">
        <w:t xml:space="preserve">if not eliminated. </w:t>
      </w:r>
      <w:commentRangeEnd w:id="214"/>
      <w:r w:rsidR="00542DF6">
        <w:rPr>
          <w:rStyle w:val="CommentReference"/>
        </w:rPr>
        <w:commentReference w:id="214"/>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215"/>
      <w:r w:rsidRPr="00EA44DD">
        <w:t>Democrats.</w:t>
      </w:r>
      <w:r>
        <w:t xml:space="preserve"> </w:t>
      </w:r>
      <w:commentRangeEnd w:id="215"/>
      <w:r w:rsidR="00542DF6">
        <w:rPr>
          <w:rStyle w:val="CommentReference"/>
        </w:rPr>
        <w:commentReference w:id="215"/>
      </w:r>
      <w:r w:rsidRPr="00EA44DD">
        <w:t>But as time wore on, southern states came under Republican control</w:t>
      </w:r>
      <w:r>
        <w:t xml:space="preserve"> </w:t>
      </w:r>
      <w:del w:id="216" w:author="Seth Corwin" w:date="2022-12-11T21:45:00Z">
        <w:r w:rsidDel="00542DF6">
          <w:fldChar w:fldCharType="begin"/>
        </w:r>
        <w:r w:rsidDel="00542DF6">
          <w:delInstrText xml:space="preserve"> ADDIN ZOTERO_ITEM CSL_CITATION {"citationID":"K81BttT4","properties":{"formattedCitation":"(Kousser 2010; Mood III and McKee 2022)","plainCitation":"(Kousser 2010; Mood III and McKee 2022)","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delInstrText>
        </w:r>
        <w:r w:rsidDel="00542DF6">
          <w:fldChar w:fldCharType="separate"/>
        </w:r>
        <w:r w:rsidDel="00542DF6">
          <w:rPr>
            <w:noProof/>
          </w:rPr>
          <w:delText>(Kousser 2010; Mood III and McKee 2022)</w:delText>
        </w:r>
        <w:r w:rsidDel="00542DF6">
          <w:fldChar w:fldCharType="end"/>
        </w:r>
      </w:del>
      <w:r w:rsidRPr="00EA44DD">
        <w:t xml:space="preserve"> and so the incentives to bring a </w:t>
      </w:r>
      <w:r w:rsidRPr="003973DA">
        <w:rPr>
          <w:i/>
          <w:iCs/>
        </w:rPr>
        <w:t>Shaw</w:t>
      </w:r>
      <w:r w:rsidRPr="00EA44DD">
        <w:t>-type lawsuit flipped.</w:t>
      </w:r>
      <w:ins w:id="217" w:author="Seth Corwin" w:date="2022-12-11T21:45:00Z">
        <w:r w:rsidR="00542DF6">
          <w:rPr>
            <w:rStyle w:val="FootnoteReference"/>
          </w:rPr>
          <w:footnoteReference w:id="85"/>
        </w:r>
      </w:ins>
      <w:r w:rsidRPr="00EA44DD">
        <w:t xml:space="preserve"> Now it</w:t>
      </w:r>
      <w:ins w:id="219" w:author="Seth Corwin" w:date="2022-12-11T21:45:00Z">
        <w:r w:rsidR="00542DF6">
          <w:t xml:space="preserve"> is</w:t>
        </w:r>
      </w:ins>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del w:id="220" w:author="Seth Corwin" w:date="2022-12-11T21:45:00Z">
        <w:r w:rsidDel="00542DF6">
          <w:delText xml:space="preserve"> </w:delText>
        </w:r>
        <w:r w:rsidDel="00542DF6">
          <w:fldChar w:fldCharType="begin"/>
        </w:r>
        <w:r w:rsidDel="00542DF6">
          <w:del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delInstrText>
        </w:r>
        <w:r w:rsidDel="00542DF6">
          <w:fldChar w:fldCharType="separate"/>
        </w:r>
        <w:r w:rsidDel="00542DF6">
          <w:rPr>
            <w:noProof/>
          </w:rPr>
          <w:delText>(Lublin, Handley, Brunell, and Grofman 2020)</w:delText>
        </w:r>
        <w:r w:rsidDel="00542DF6">
          <w:fldChar w:fldCharType="end"/>
        </w:r>
      </w:del>
      <w:r>
        <w:t>.</w:t>
      </w:r>
      <w:r>
        <w:rPr>
          <w:rStyle w:val="FootnoteReference"/>
        </w:rPr>
        <w:footnoteReference w:id="86"/>
      </w:r>
      <w:r w:rsidRPr="00EA44DD">
        <w:t xml:space="preserve"> Thus, just as the end of Section </w:t>
      </w:r>
      <w:del w:id="223" w:author="Seth Corwin" w:date="2022-12-11T21:46:00Z">
        <w:r w:rsidRPr="00EA44DD" w:rsidDel="00533F23">
          <w:delText xml:space="preserve">5 </w:delText>
        </w:r>
      </w:del>
      <w:ins w:id="224" w:author="Seth Corwin" w:date="2022-12-11T21:46:00Z">
        <w:r w:rsidR="00533F23">
          <w:t>Five</w:t>
        </w:r>
        <w:r w:rsidR="00533F23" w:rsidRPr="00EA44DD">
          <w:t xml:space="preserve"> </w:t>
        </w:r>
      </w:ins>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4E74E001" w:rsidR="00C64E8A" w:rsidRPr="009E2F11" w:rsidRDefault="00C64E8A" w:rsidP="004B691D">
      <w:pPr>
        <w:pStyle w:val="ListParagraph"/>
        <w:numPr>
          <w:ilvl w:val="0"/>
          <w:numId w:val="12"/>
        </w:numPr>
        <w:spacing w:line="480" w:lineRule="auto"/>
        <w:rPr>
          <w:szCs w:val="24"/>
        </w:rPr>
        <w:pPrChange w:id="225" w:author="Seth Corwin" w:date="2022-12-11T20:01:00Z">
          <w:pPr>
            <w:pStyle w:val="ListParagraph"/>
            <w:numPr>
              <w:numId w:val="12"/>
            </w:numPr>
            <w:ind w:left="360" w:hanging="360"/>
          </w:pPr>
        </w:pPrChange>
      </w:pPr>
      <w:bookmarkStart w:id="226" w:name="_Ref120529738"/>
      <w:commentRangeStart w:id="227"/>
      <w:r w:rsidRPr="0080356A">
        <w:t xml:space="preserve">In 2022, to a greater extent than in previous decades, there will be congressional plans used for elections that trial courts have found to be unconstitutional. </w:t>
      </w:r>
      <w:commentRangeEnd w:id="227"/>
      <w:r w:rsidR="00533F23">
        <w:rPr>
          <w:rStyle w:val="CommentReference"/>
        </w:rPr>
        <w:commentReference w:id="227"/>
      </w:r>
      <w:r w:rsidRPr="0080356A">
        <w:t xml:space="preserve">Delay in delivering census data, in conjunction with the end of Section </w:t>
      </w:r>
      <w:del w:id="228" w:author="Seth Corwin" w:date="2022-12-11T21:47:00Z">
        <w:r w:rsidRPr="0080356A" w:rsidDel="00533F23">
          <w:delText xml:space="preserve">5 </w:delText>
        </w:r>
      </w:del>
      <w:ins w:id="229" w:author="Seth Corwin" w:date="2022-12-11T21:47:00Z">
        <w:r w:rsidR="00533F23">
          <w:t>Five</w:t>
        </w:r>
        <w:r w:rsidR="00533F23" w:rsidRPr="0080356A">
          <w:t xml:space="preserve"> </w:t>
        </w:r>
      </w:ins>
      <w:r w:rsidRPr="0080356A">
        <w:t xml:space="preserve">preclearance, and </w:t>
      </w:r>
      <w:r>
        <w:t>contemporaneously w</w:t>
      </w:r>
      <w:r w:rsidRPr="0080356A">
        <w:t xml:space="preserve">ith a new and unfortunate use of the </w:t>
      </w:r>
      <w:r w:rsidRPr="00DB7211">
        <w:rPr>
          <w:i/>
          <w:iCs/>
        </w:rPr>
        <w:t>Purcell Principle</w:t>
      </w:r>
      <w:r w:rsidRPr="00E020DF">
        <w:t>,</w:t>
      </w:r>
      <w:r w:rsidRPr="00E020DF">
        <w:rPr>
          <w:rStyle w:val="FootnoteReference"/>
        </w:rPr>
        <w:footnoteReference w:id="87"/>
      </w:r>
      <w:r w:rsidRPr="00DB7211">
        <w:rPr>
          <w:i/>
          <w:iCs/>
        </w:rPr>
        <w:t xml:space="preserve"> </w:t>
      </w:r>
      <w:commentRangeStart w:id="230"/>
      <w:r w:rsidRPr="0080356A">
        <w:t>made it possible for some maps found by trial courts to be unconstitutional to still be permitted for use for just the 2022 election.</w:t>
      </w:r>
      <w:r>
        <w:t xml:space="preserve"> </w:t>
      </w:r>
      <w:commentRangeEnd w:id="230"/>
      <w:r w:rsidR="00533F23">
        <w:rPr>
          <w:rStyle w:val="CommentReference"/>
        </w:rPr>
        <w:commentReference w:id="230"/>
      </w:r>
      <w:r w:rsidRPr="00DB7211">
        <w:rPr>
          <w:i/>
          <w:iCs/>
        </w:rPr>
        <w:t>Purcell</w:t>
      </w:r>
      <w:r w:rsidRPr="0080356A">
        <w:t xml:space="preserve"> demands “that courts should not issue orders which change election rules in the period just before the </w:t>
      </w:r>
      <w:r w:rsidRPr="0080356A">
        <w:lastRenderedPageBreak/>
        <w:t>election”</w:t>
      </w:r>
      <w:del w:id="231" w:author="Seth Corwin" w:date="2022-12-11T21:49:00Z">
        <w:r w:rsidRPr="0080356A" w:rsidDel="00533F23">
          <w:delText xml:space="preserve"> </w:delText>
        </w:r>
      </w:del>
      <w:customXmlDelRangeStart w:id="232" w:author="Seth Corwin" w:date="2022-12-11T21:49: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711273513"/>
          <w:placeholder>
            <w:docPart w:val="2533F660CFCD401A855197E3F9883EAB"/>
          </w:placeholder>
        </w:sdtPr>
        <w:sdtContent>
          <w:customXmlDelRangeEnd w:id="232"/>
          <w:del w:id="233" w:author="Seth Corwin" w:date="2022-12-11T21:49:00Z">
            <w:r w:rsidRPr="00DB7211" w:rsidDel="00533F23">
              <w:rPr>
                <w:color w:val="000000"/>
              </w:rPr>
              <w:delText>(Hasen 2016)</w:delText>
            </w:r>
          </w:del>
          <w:customXmlDelRangeStart w:id="234" w:author="Seth Corwin" w:date="2022-12-11T21:49:00Z"/>
        </w:sdtContent>
      </w:sdt>
      <w:customXmlDelRangeEnd w:id="234"/>
      <w:r w:rsidRPr="0080356A">
        <w:t>.</w:t>
      </w:r>
      <w:ins w:id="235" w:author="Seth Corwin" w:date="2022-12-11T21:49:00Z">
        <w:r w:rsidR="00533F23">
          <w:rPr>
            <w:rStyle w:val="FootnoteReference"/>
          </w:rPr>
          <w:footnoteReference w:id="88"/>
        </w:r>
      </w:ins>
      <w:r>
        <w:t xml:space="preserve"> </w:t>
      </w:r>
      <w:commentRangeStart w:id="237"/>
      <w:r w:rsidRPr="0080356A">
        <w:t xml:space="preserve">Moreover, they delayed the creation of plans </w:t>
      </w:r>
      <w:r>
        <w:t>in ways that prohibited</w:t>
      </w:r>
      <w:r w:rsidRPr="0080356A">
        <w:t xml:space="preserve"> courts</w:t>
      </w:r>
      <w:r>
        <w:t xml:space="preserve"> from </w:t>
      </w:r>
      <w:customXmlInsRangeStart w:id="238" w:author="Seth Corwin" w:date="2022-12-11T21:49: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Content>
          <w:customXmlInsRangeEnd w:id="238"/>
          <w:customXmlInsRangeStart w:id="239" w:author="Seth Corwin" w:date="2022-12-11T21:49:00Z"/>
        </w:sdtContent>
      </w:sdt>
      <w:customXmlInsRangeEnd w:id="239"/>
      <w:ins w:id="240" w:author="Seth Corwin" w:date="2022-12-11T21:49:00Z">
        <w:r w:rsidR="00533F23">
          <w:t xml:space="preserve"> </w:t>
        </w:r>
      </w:ins>
      <w:r>
        <w:t xml:space="preserve">holding trial on the merits. </w:t>
      </w:r>
      <w:commentRangeEnd w:id="237"/>
      <w:r w:rsidR="00533F23">
        <w:rPr>
          <w:rStyle w:val="CommentReference"/>
        </w:rPr>
        <w:commentReference w:id="237"/>
      </w:r>
      <w:r>
        <w:t>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del w:id="241" w:author="Seth Corwin" w:date="2022-12-11T21:48:00Z">
        <w:r w:rsidRPr="000164FB" w:rsidDel="00533F23">
          <w:delText>Section 2</w:delText>
        </w:r>
      </w:del>
      <w:ins w:id="242" w:author="Seth Corwin" w:date="2022-12-11T21:48:00Z">
        <w:r w:rsidR="00533F23">
          <w:t>Section Two</w:t>
        </w:r>
      </w:ins>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Pr>
          <w:rStyle w:val="FootnoteReference"/>
        </w:rPr>
        <w:footnoteReference w:id="89"/>
      </w:r>
      <w:bookmarkEnd w:id="226"/>
    </w:p>
    <w:p w14:paraId="25558C78" w14:textId="14725357" w:rsidR="00C64E8A" w:rsidRPr="009E2F11" w:rsidRDefault="00C64E8A" w:rsidP="004B691D">
      <w:pPr>
        <w:pStyle w:val="ListParagraph"/>
        <w:numPr>
          <w:ilvl w:val="0"/>
          <w:numId w:val="12"/>
        </w:numPr>
        <w:spacing w:line="480" w:lineRule="auto"/>
        <w:rPr>
          <w:szCs w:val="24"/>
        </w:rPr>
        <w:pPrChange w:id="243" w:author="Seth Corwin" w:date="2022-12-11T20:01:00Z">
          <w:pPr>
            <w:pStyle w:val="ListParagraph"/>
            <w:numPr>
              <w:numId w:val="12"/>
            </w:numPr>
            <w:ind w:left="360" w:hanging="360"/>
          </w:pPr>
        </w:pPrChange>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244"/>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 xml:space="preserve">. </w:t>
      </w:r>
      <w:commentRangeEnd w:id="244"/>
      <w:r w:rsidR="00533F23">
        <w:rPr>
          <w:rStyle w:val="CommentReference"/>
        </w:rPr>
        <w:commentReference w:id="244"/>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245"/>
      <w:r w:rsidR="00276322" w:rsidRPr="00EA44DD">
        <w:t>were investigated to look at the question of whether (at least for states that were reasonably competitive) it was plausible to expect a high concordance of the various measures.</w:t>
      </w:r>
      <w:r w:rsidR="00276322">
        <w:t xml:space="preserve"> </w:t>
      </w:r>
      <w:commentRangeEnd w:id="245"/>
      <w:r w:rsidR="00C927FF">
        <w:rPr>
          <w:rStyle w:val="CommentReference"/>
        </w:rPr>
        <w:commentReference w:id="245"/>
      </w:r>
      <w:r w:rsidR="00276322">
        <w:t>In states that are competitive the measures do seem to have considerable overlap in whether they evaluate plans as</w:t>
      </w:r>
      <w:r w:rsidR="00752D69">
        <w:t xml:space="preserve"> </w:t>
      </w:r>
      <w:r w:rsidR="00276322">
        <w:t>partisan gerrymanders.</w:t>
      </w:r>
      <w:commentRangeStart w:id="246"/>
      <w:r w:rsidR="00276322">
        <w:rPr>
          <w:rStyle w:val="FootnoteReference"/>
        </w:rPr>
        <w:footnoteReference w:id="90"/>
      </w:r>
      <w:commentRangeEnd w:id="246"/>
      <w:r w:rsidR="00C927FF">
        <w:rPr>
          <w:rStyle w:val="CommentReference"/>
        </w:rPr>
        <w:commentReference w:id="246"/>
      </w:r>
    </w:p>
    <w:p w14:paraId="29475E49" w14:textId="0B030CFE" w:rsidR="00276322" w:rsidRPr="009E2F11" w:rsidRDefault="002253AD" w:rsidP="004B691D">
      <w:pPr>
        <w:pStyle w:val="ListParagraph"/>
        <w:numPr>
          <w:ilvl w:val="0"/>
          <w:numId w:val="12"/>
        </w:numPr>
        <w:spacing w:line="480" w:lineRule="auto"/>
        <w:rPr>
          <w:szCs w:val="24"/>
        </w:rPr>
        <w:pPrChange w:id="247" w:author="Seth Corwin" w:date="2022-12-11T20:01:00Z">
          <w:pPr>
            <w:pStyle w:val="ListParagraph"/>
            <w:numPr>
              <w:numId w:val="12"/>
            </w:numPr>
            <w:ind w:left="360" w:hanging="360"/>
          </w:pPr>
        </w:pPrChange>
      </w:pPr>
      <w:r>
        <w:t>Mapping t</w:t>
      </w:r>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allowed the public to participate in new ways in a process from which they had previously been excluded. </w:t>
      </w:r>
      <w:commentRangeStart w:id="248"/>
      <w:r w:rsidRPr="00287EE1">
        <w:rPr>
          <w:bCs/>
        </w:rPr>
        <w:t xml:space="preserve">These </w:t>
      </w:r>
      <w:r w:rsidRPr="00287EE1">
        <w:rPr>
          <w:bCs/>
        </w:rPr>
        <w:lastRenderedPageBreak/>
        <w:t xml:space="preserve">tools included data on past election results and demography. </w:t>
      </w:r>
      <w:commentRangeEnd w:id="248"/>
      <w:r w:rsidR="00DF05DB">
        <w:rPr>
          <w:rStyle w:val="CommentReference"/>
        </w:rPr>
        <w:commentReference w:id="248"/>
      </w:r>
      <w:commentRangeStart w:id="249"/>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752D69">
        <w:t xml:space="preserve"> </w:t>
      </w:r>
      <w:commentRangeEnd w:id="249"/>
      <w:r w:rsidR="00DF05DB">
        <w:rPr>
          <w:rStyle w:val="CommentReference"/>
        </w:rPr>
        <w:commentReference w:id="249"/>
      </w:r>
      <w:r w:rsidR="00276322">
        <w:t>P</w:t>
      </w:r>
      <w:commentRangeStart w:id="250"/>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 xml:space="preserve">with respect to a large set of metrics and compare legislative maps to alternatives. </w:t>
      </w:r>
      <w:commentRangeEnd w:id="250"/>
      <w:r w:rsidR="00DF05DB">
        <w:rPr>
          <w:rStyle w:val="CommentReference"/>
        </w:rPr>
        <w:commentReference w:id="250"/>
      </w:r>
    </w:p>
    <w:p w14:paraId="7A3C4009" w14:textId="203A6D82" w:rsidR="00276322" w:rsidRPr="009E2F11" w:rsidDel="00DF05DB" w:rsidRDefault="00276322" w:rsidP="003951A0">
      <w:pPr>
        <w:pStyle w:val="ListParagraph"/>
        <w:numPr>
          <w:ilvl w:val="0"/>
          <w:numId w:val="12"/>
        </w:numPr>
        <w:spacing w:line="480" w:lineRule="auto"/>
        <w:rPr>
          <w:del w:id="251" w:author="Seth Corwin" w:date="2022-12-11T22:05:00Z"/>
          <w:szCs w:val="24"/>
        </w:rPr>
        <w:pPrChange w:id="252" w:author="Seth Corwin" w:date="2022-12-11T20:01:00Z">
          <w:pPr>
            <w:pStyle w:val="ListParagraph"/>
            <w:numPr>
              <w:numId w:val="12"/>
            </w:numPr>
            <w:ind w:left="360" w:hanging="360"/>
          </w:pPr>
        </w:pPrChange>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ins w:id="253" w:author="Seth Corwin" w:date="2022-12-11T22:05:00Z">
        <w:r w:rsidR="00DF05DB">
          <w:t>.</w:t>
        </w:r>
        <w:r w:rsidR="00DF05DB">
          <w:rPr>
            <w:rStyle w:val="FootnoteReference"/>
          </w:rPr>
          <w:footnoteReference w:id="91"/>
        </w:r>
      </w:ins>
      <w:del w:id="255" w:author="Seth Corwin" w:date="2022-12-11T22:05:00Z">
        <w:r w:rsidDel="00DF05DB">
          <w:delText xml:space="preserve"> </w:delText>
        </w:r>
        <w:r w:rsidDel="00DF05DB">
          <w:fldChar w:fldCharType="begin"/>
        </w:r>
        <w:r w:rsidR="002F78E6" w:rsidDel="00DF05DB">
          <w:delInstrText xml:space="preserve"> ADDIN ZOTERO_ITEM CSL_CITATION {"citationID":"sE38neuQ","properties":{"formattedCitation":"(Becker, Duchin, Gold, and Hirsch 2021; Chen and Cottrell 2016; Chen and Rodden 2015; Duchin and Spencer 2021; Duchin and Walch 2022)","plainCitation":"(Becker, Duchin, Gold, and Hirsch 2021; Chen and Cottrell 2016; Chen and Rodden 2015;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delInstrText>
        </w:r>
        <w:r w:rsidDel="00DF05DB">
          <w:fldChar w:fldCharType="separate"/>
        </w:r>
        <w:r w:rsidR="002F78E6" w:rsidDel="00DF05DB">
          <w:rPr>
            <w:noProof/>
          </w:rPr>
          <w:delText>(Becker, Duchin, Gold, and Hirsch 2021; Chen and Cottrell 2016; Chen and Rodden 2015; Duchin and Spencer 2021; Duchin and Walch 2022)</w:delText>
        </w:r>
        <w:r w:rsidDel="00DF05DB">
          <w:fldChar w:fldCharType="end"/>
        </w:r>
      </w:del>
    </w:p>
    <w:p w14:paraId="628E6B4E" w14:textId="307C5DA9" w:rsidR="005D2141" w:rsidRPr="00DF05DB" w:rsidRDefault="005D2141" w:rsidP="003951A0">
      <w:pPr>
        <w:pStyle w:val="ListParagraph"/>
        <w:numPr>
          <w:ilvl w:val="0"/>
          <w:numId w:val="12"/>
        </w:numPr>
        <w:spacing w:line="480" w:lineRule="auto"/>
        <w:rPr>
          <w:szCs w:val="24"/>
        </w:rPr>
        <w:pPrChange w:id="256" w:author="Seth Corwin" w:date="2022-12-11T20:01:00Z">
          <w:pPr/>
        </w:pPrChange>
      </w:pPr>
    </w:p>
    <w:p w14:paraId="70642F10" w14:textId="3ADC30DB" w:rsidR="00C45087" w:rsidRPr="00921F87" w:rsidRDefault="00C82A9B" w:rsidP="004B691D">
      <w:pPr>
        <w:spacing w:line="480" w:lineRule="auto"/>
        <w:pPrChange w:id="257" w:author="Seth Corwin" w:date="2022-12-11T20:01:00Z">
          <w:pPr/>
        </w:pPrChange>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del w:id="258" w:author="Seth Corwin" w:date="2022-12-11T22:05:00Z">
        <w:r w:rsidR="007074EC" w:rsidDel="00735874">
          <w:fldChar w:fldCharType="begin"/>
        </w:r>
        <w:r w:rsidR="007074EC" w:rsidDel="00735874">
          <w:delInstrText xml:space="preserve"> REF _Ref119491889 \h </w:delInstrText>
        </w:r>
        <w:r w:rsidR="004B691D" w:rsidDel="00735874">
          <w:delInstrText xml:space="preserve"> \* MERGEFORMAT </w:delInstrText>
        </w:r>
        <w:r w:rsidR="007074EC" w:rsidDel="00735874">
          <w:fldChar w:fldCharType="separate"/>
        </w:r>
        <w:r w:rsidR="007074EC" w:rsidDel="00735874">
          <w:delText xml:space="preserve">Table </w:delText>
        </w:r>
        <w:r w:rsidR="007074EC" w:rsidDel="00735874">
          <w:rPr>
            <w:noProof/>
          </w:rPr>
          <w:delText>1</w:delText>
        </w:r>
        <w:r w:rsidR="007074EC" w:rsidDel="00735874">
          <w:fldChar w:fldCharType="end"/>
        </w:r>
        <w:r w:rsidR="007074EC" w:rsidDel="00735874">
          <w:delText xml:space="preserve"> </w:delText>
        </w:r>
      </w:del>
      <w:ins w:id="259" w:author="Seth Corwin" w:date="2022-12-11T22:05:00Z">
        <w:r w:rsidR="00735874">
          <w:fldChar w:fldCharType="begin"/>
        </w:r>
        <w:r w:rsidR="00735874">
          <w:instrText xml:space="preserve"> REF _Ref119491889 \h </w:instrText>
        </w:r>
        <w:r w:rsidR="00735874">
          <w:instrText xml:space="preserve"> \* MERGEFORMAT </w:instrText>
        </w:r>
        <w:r w:rsidR="00735874">
          <w:fldChar w:fldCharType="separate"/>
        </w:r>
        <w:r w:rsidR="00735874">
          <w:t xml:space="preserve">Table </w:t>
        </w:r>
        <w:r w:rsidR="00735874">
          <w:rPr>
            <w:noProof/>
          </w:rPr>
          <w:t>One</w:t>
        </w:r>
        <w:r w:rsidR="00735874">
          <w:fldChar w:fldCharType="end"/>
        </w:r>
        <w:r w:rsidR="00735874">
          <w:t xml:space="preserve"> </w:t>
        </w:r>
      </w:ins>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del w:id="260" w:author="Seth Corwin" w:date="2022-12-11T22:06:00Z">
        <w:r w:rsidR="00B02412" w:rsidDel="00735874">
          <w:delText>.</w:delText>
        </w:r>
      </w:del>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del w:id="261" w:author="Seth Corwin" w:date="2022-12-11T22:06:00Z">
        <w:r w:rsidR="007074EC" w:rsidDel="00735874">
          <w:delText xml:space="preserve">Table </w:delText>
        </w:r>
        <w:r w:rsidR="007074EC" w:rsidDel="00735874">
          <w:rPr>
            <w:noProof/>
          </w:rPr>
          <w:delText>1</w:delText>
        </w:r>
      </w:del>
      <w:ins w:id="262" w:author="Seth Corwin" w:date="2022-12-11T22:06:00Z">
        <w:r w:rsidR="00735874">
          <w:t>Table One</w:t>
        </w:r>
      </w:ins>
      <w:r w:rsidR="007074EC">
        <w:fldChar w:fldCharType="end"/>
      </w:r>
      <w:r w:rsidR="007074EC">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7074EC">
        <w:rPr>
          <w:rStyle w:val="FootnoteReference"/>
          <w:iCs/>
        </w:rPr>
        <w:footnoteReference w:id="92"/>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4B691D">
      <w:pPr>
        <w:spacing w:line="480" w:lineRule="auto"/>
        <w:pPrChange w:id="263" w:author="Seth Corwin" w:date="2022-12-11T20:01:00Z">
          <w:pPr/>
        </w:pPrChange>
      </w:pPr>
    </w:p>
    <w:p w14:paraId="7BDC6205" w14:textId="7AC4B112" w:rsidR="00FE630D" w:rsidRPr="002474A2" w:rsidRDefault="00FE630D" w:rsidP="004B691D">
      <w:pPr>
        <w:pStyle w:val="Caption"/>
        <w:spacing w:line="480" w:lineRule="auto"/>
        <w:ind w:firstLine="0"/>
        <w:rPr>
          <w:b/>
          <w:szCs w:val="32"/>
        </w:rPr>
        <w:pPrChange w:id="264" w:author="Seth Corwin" w:date="2022-12-11T20:01:00Z">
          <w:pPr>
            <w:pStyle w:val="Caption"/>
            <w:ind w:firstLine="0"/>
          </w:pPr>
        </w:pPrChange>
      </w:pPr>
      <w:bookmarkStart w:id="265" w:name="_Ref119491889"/>
      <w:commentRangeStart w:id="266"/>
      <w:del w:id="267" w:author="Seth Corwin" w:date="2022-12-11T22:06:00Z">
        <w:r w:rsidDel="00735874">
          <w:delText xml:space="preserve">Table </w:delText>
        </w:r>
        <w:r w:rsidR="00000000" w:rsidDel="00735874">
          <w:fldChar w:fldCharType="begin"/>
        </w:r>
        <w:r w:rsidR="00000000" w:rsidDel="00735874">
          <w:delInstrText xml:space="preserve"> SEQ Table \* ARABIC </w:delInstrText>
        </w:r>
        <w:r w:rsidR="00000000" w:rsidDel="00735874">
          <w:fldChar w:fldCharType="separate"/>
        </w:r>
        <w:r w:rsidR="00752D69" w:rsidDel="00735874">
          <w:rPr>
            <w:noProof/>
          </w:rPr>
          <w:delText>1</w:delText>
        </w:r>
        <w:r w:rsidR="00000000" w:rsidDel="00735874">
          <w:rPr>
            <w:noProof/>
          </w:rPr>
          <w:fldChar w:fldCharType="end"/>
        </w:r>
      </w:del>
      <w:bookmarkEnd w:id="265"/>
      <w:ins w:id="268" w:author="Seth Corwin" w:date="2022-12-11T22:06:00Z">
        <w:r w:rsidR="00735874">
          <w:t xml:space="preserve">Table </w:t>
        </w:r>
      </w:ins>
      <w:ins w:id="269" w:author="Seth Corwin" w:date="2022-12-11T22:25:00Z">
        <w:r w:rsidR="006F3176">
          <w:t>1</w:t>
        </w:r>
      </w:ins>
      <w:r>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266"/>
      <w:r w:rsidR="006F3176">
        <w:rPr>
          <w:rStyle w:val="CommentReference"/>
          <w:i w:val="0"/>
          <w:iCs w:val="0"/>
          <w:szCs w:val="20"/>
        </w:rPr>
        <w:commentReference w:id="266"/>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0A56235" w:rsidR="00D513F2" w:rsidRPr="00E57B97" w:rsidRDefault="006F3176" w:rsidP="004B691D">
            <w:pPr>
              <w:widowControl/>
              <w:spacing w:before="0" w:line="480" w:lineRule="auto"/>
              <w:ind w:firstLine="0"/>
              <w:jc w:val="center"/>
              <w:rPr>
                <w:color w:val="C00000"/>
                <w:sz w:val="16"/>
                <w:szCs w:val="16"/>
              </w:rPr>
              <w:pPrChange w:id="270" w:author="Seth Corwin" w:date="2022-12-11T20:01:00Z">
                <w:pPr>
                  <w:widowControl/>
                  <w:spacing w:before="0"/>
                  <w:ind w:firstLine="0"/>
                  <w:jc w:val="center"/>
                </w:pPr>
              </w:pPrChange>
            </w:pPr>
            <w:ins w:id="271" w:author="Seth Corwin" w:date="2022-12-11T22:24:00Z">
              <w:r>
                <w:rPr>
                  <w:color w:val="C00000"/>
                  <w:sz w:val="16"/>
                  <w:szCs w:val="16"/>
                </w:rPr>
                <w:t>N</w:t>
              </w:r>
            </w:ins>
            <w:r w:rsidR="00D513F2" w:rsidRPr="00E57B97">
              <w:rPr>
                <w:color w:val="C00000"/>
                <w:sz w:val="16"/>
                <w:szCs w:val="16"/>
              </w:rPr>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4B691D">
            <w:pPr>
              <w:widowControl/>
              <w:spacing w:before="0" w:line="480" w:lineRule="auto"/>
              <w:ind w:firstLine="0"/>
              <w:jc w:val="center"/>
              <w:rPr>
                <w:color w:val="C00000"/>
                <w:sz w:val="16"/>
                <w:szCs w:val="16"/>
              </w:rPr>
              <w:pPrChange w:id="272" w:author="Seth Corwin" w:date="2022-12-11T20:01:00Z">
                <w:pPr>
                  <w:widowControl/>
                  <w:spacing w:before="0"/>
                  <w:ind w:firstLine="0"/>
                  <w:jc w:val="center"/>
                </w:pPr>
              </w:pPrChange>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4B691D">
            <w:pPr>
              <w:widowControl/>
              <w:spacing w:before="0" w:line="480" w:lineRule="auto"/>
              <w:ind w:firstLine="0"/>
              <w:jc w:val="center"/>
              <w:rPr>
                <w:color w:val="C00000"/>
                <w:sz w:val="16"/>
                <w:szCs w:val="16"/>
              </w:rPr>
              <w:pPrChange w:id="273" w:author="Seth Corwin" w:date="2022-12-11T20:01:00Z">
                <w:pPr>
                  <w:widowControl/>
                  <w:spacing w:before="0"/>
                  <w:ind w:firstLine="0"/>
                  <w:jc w:val="center"/>
                </w:pPr>
              </w:pPrChange>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4B691D">
            <w:pPr>
              <w:widowControl/>
              <w:spacing w:before="0" w:line="480" w:lineRule="auto"/>
              <w:ind w:firstLine="0"/>
              <w:jc w:val="center"/>
              <w:rPr>
                <w:color w:val="C00000"/>
                <w:sz w:val="16"/>
                <w:szCs w:val="16"/>
              </w:rPr>
              <w:pPrChange w:id="274" w:author="Seth Corwin" w:date="2022-12-11T20:01:00Z">
                <w:pPr>
                  <w:widowControl/>
                  <w:spacing w:before="0"/>
                  <w:ind w:firstLine="0"/>
                  <w:jc w:val="center"/>
                </w:pPr>
              </w:pPrChange>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4B691D">
            <w:pPr>
              <w:widowControl/>
              <w:spacing w:before="0" w:line="480" w:lineRule="auto"/>
              <w:ind w:firstLine="0"/>
              <w:jc w:val="center"/>
              <w:rPr>
                <w:color w:val="C00000"/>
                <w:sz w:val="16"/>
                <w:szCs w:val="16"/>
              </w:rPr>
              <w:pPrChange w:id="275" w:author="Seth Corwin" w:date="2022-12-11T20:01:00Z">
                <w:pPr>
                  <w:widowControl/>
                  <w:spacing w:before="0"/>
                  <w:ind w:firstLine="0"/>
                  <w:jc w:val="center"/>
                </w:pPr>
              </w:pPrChange>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4B691D">
            <w:pPr>
              <w:widowControl/>
              <w:spacing w:before="0" w:line="480" w:lineRule="auto"/>
              <w:ind w:firstLine="0"/>
              <w:jc w:val="center"/>
              <w:rPr>
                <w:color w:val="C00000"/>
                <w:sz w:val="16"/>
                <w:szCs w:val="16"/>
              </w:rPr>
              <w:pPrChange w:id="276" w:author="Seth Corwin" w:date="2022-12-11T20:01:00Z">
                <w:pPr>
                  <w:widowControl/>
                  <w:spacing w:before="0"/>
                  <w:ind w:firstLine="0"/>
                  <w:jc w:val="center"/>
                </w:pPr>
              </w:pPrChange>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4B691D">
            <w:pPr>
              <w:widowControl/>
              <w:spacing w:before="0" w:line="480" w:lineRule="auto"/>
              <w:ind w:firstLine="0"/>
              <w:jc w:val="center"/>
              <w:rPr>
                <w:color w:val="C00000"/>
                <w:sz w:val="16"/>
                <w:szCs w:val="16"/>
              </w:rPr>
              <w:pPrChange w:id="277" w:author="Seth Corwin" w:date="2022-12-11T20:01:00Z">
                <w:pPr>
                  <w:widowControl/>
                  <w:spacing w:before="0"/>
                  <w:ind w:firstLine="0"/>
                  <w:jc w:val="center"/>
                </w:pPr>
              </w:pPrChange>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4B691D">
            <w:pPr>
              <w:widowControl/>
              <w:spacing w:before="0" w:line="480" w:lineRule="auto"/>
              <w:ind w:firstLine="0"/>
              <w:jc w:val="center"/>
              <w:rPr>
                <w:color w:val="C00000"/>
                <w:sz w:val="16"/>
                <w:szCs w:val="16"/>
              </w:rPr>
              <w:pPrChange w:id="278" w:author="Seth Corwin" w:date="2022-12-11T20:01:00Z">
                <w:pPr>
                  <w:widowControl/>
                  <w:spacing w:before="0"/>
                  <w:ind w:firstLine="0"/>
                  <w:jc w:val="center"/>
                </w:pPr>
              </w:pPrChange>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4B691D">
            <w:pPr>
              <w:widowControl/>
              <w:spacing w:before="0" w:line="480" w:lineRule="auto"/>
              <w:ind w:firstLine="0"/>
              <w:jc w:val="left"/>
              <w:rPr>
                <w:b/>
                <w:bCs/>
                <w:color w:val="000000"/>
                <w:sz w:val="16"/>
                <w:szCs w:val="16"/>
              </w:rPr>
              <w:pPrChange w:id="279" w:author="Seth Corwin" w:date="2022-12-11T20:01:00Z">
                <w:pPr>
                  <w:widowControl/>
                  <w:spacing w:before="0"/>
                  <w:ind w:firstLine="0"/>
                  <w:jc w:val="left"/>
                </w:pPr>
              </w:pPrChange>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4B691D">
            <w:pPr>
              <w:widowControl/>
              <w:spacing w:before="0" w:line="480" w:lineRule="auto"/>
              <w:ind w:firstLine="0"/>
              <w:jc w:val="center"/>
              <w:rPr>
                <w:color w:val="000000"/>
                <w:sz w:val="16"/>
                <w:szCs w:val="16"/>
              </w:rPr>
              <w:pPrChange w:id="280" w:author="Seth Corwin" w:date="2022-12-11T20:01:00Z">
                <w:pPr>
                  <w:widowControl/>
                  <w:spacing w:before="0"/>
                  <w:ind w:firstLine="0"/>
                  <w:jc w:val="center"/>
                </w:pPr>
              </w:pPrChange>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4B691D">
            <w:pPr>
              <w:widowControl/>
              <w:spacing w:before="0" w:line="480" w:lineRule="auto"/>
              <w:ind w:firstLine="0"/>
              <w:jc w:val="center"/>
              <w:rPr>
                <w:color w:val="000000"/>
                <w:sz w:val="16"/>
                <w:szCs w:val="16"/>
              </w:rPr>
              <w:pPrChange w:id="281" w:author="Seth Corwin" w:date="2022-12-11T20:01:00Z">
                <w:pPr>
                  <w:widowControl/>
                  <w:spacing w:before="0"/>
                  <w:ind w:firstLine="0"/>
                  <w:jc w:val="center"/>
                </w:pPr>
              </w:pPrChange>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4B691D">
            <w:pPr>
              <w:widowControl/>
              <w:spacing w:before="0" w:line="480" w:lineRule="auto"/>
              <w:ind w:firstLine="0"/>
              <w:jc w:val="center"/>
              <w:rPr>
                <w:color w:val="000000"/>
                <w:sz w:val="16"/>
                <w:szCs w:val="16"/>
              </w:rPr>
              <w:pPrChange w:id="282"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4B691D">
            <w:pPr>
              <w:widowControl/>
              <w:spacing w:before="0" w:line="480" w:lineRule="auto"/>
              <w:ind w:firstLine="0"/>
              <w:jc w:val="center"/>
              <w:rPr>
                <w:color w:val="000000"/>
                <w:sz w:val="16"/>
                <w:szCs w:val="16"/>
              </w:rPr>
              <w:pPrChange w:id="283"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4B691D">
            <w:pPr>
              <w:widowControl/>
              <w:spacing w:before="0" w:line="480" w:lineRule="auto"/>
              <w:ind w:firstLine="0"/>
              <w:jc w:val="center"/>
              <w:rPr>
                <w:color w:val="000000"/>
                <w:sz w:val="16"/>
                <w:szCs w:val="16"/>
              </w:rPr>
              <w:pPrChange w:id="284"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4B691D">
            <w:pPr>
              <w:widowControl/>
              <w:spacing w:before="0" w:line="480" w:lineRule="auto"/>
              <w:ind w:firstLine="0"/>
              <w:jc w:val="center"/>
              <w:rPr>
                <w:color w:val="000000"/>
                <w:sz w:val="16"/>
                <w:szCs w:val="16"/>
              </w:rPr>
              <w:pPrChange w:id="285"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4B691D">
            <w:pPr>
              <w:widowControl/>
              <w:spacing w:before="0" w:line="480" w:lineRule="auto"/>
              <w:ind w:firstLine="0"/>
              <w:jc w:val="center"/>
              <w:rPr>
                <w:color w:val="000000"/>
                <w:sz w:val="16"/>
                <w:szCs w:val="16"/>
              </w:rPr>
              <w:pPrChange w:id="286" w:author="Seth Corwin" w:date="2022-12-11T20:01:00Z">
                <w:pPr>
                  <w:widowControl/>
                  <w:spacing w:before="0"/>
                  <w:ind w:firstLine="0"/>
                  <w:jc w:val="center"/>
                </w:pPr>
              </w:pPrChange>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4B691D">
            <w:pPr>
              <w:widowControl/>
              <w:spacing w:before="0" w:line="480" w:lineRule="auto"/>
              <w:ind w:firstLine="0"/>
              <w:jc w:val="left"/>
              <w:rPr>
                <w:color w:val="000000"/>
                <w:sz w:val="16"/>
                <w:szCs w:val="16"/>
              </w:rPr>
              <w:pPrChange w:id="287" w:author="Seth Corwin" w:date="2022-12-11T20:01:00Z">
                <w:pPr>
                  <w:widowControl/>
                  <w:spacing w:before="0"/>
                  <w:ind w:firstLine="0"/>
                  <w:jc w:val="left"/>
                </w:pPr>
              </w:pPrChange>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4B691D">
            <w:pPr>
              <w:widowControl/>
              <w:spacing w:before="0" w:line="480" w:lineRule="auto"/>
              <w:ind w:firstLine="0"/>
              <w:jc w:val="center"/>
              <w:rPr>
                <w:color w:val="000000"/>
                <w:sz w:val="16"/>
                <w:szCs w:val="16"/>
              </w:rPr>
              <w:pPrChange w:id="288" w:author="Seth Corwin" w:date="2022-12-11T20:01:00Z">
                <w:pPr>
                  <w:widowControl/>
                  <w:spacing w:before="0"/>
                  <w:ind w:firstLine="0"/>
                  <w:jc w:val="center"/>
                </w:pPr>
              </w:pPrChange>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4B691D">
            <w:pPr>
              <w:widowControl/>
              <w:spacing w:before="0" w:line="480" w:lineRule="auto"/>
              <w:ind w:firstLine="0"/>
              <w:jc w:val="center"/>
              <w:rPr>
                <w:color w:val="000000"/>
                <w:sz w:val="16"/>
                <w:szCs w:val="16"/>
              </w:rPr>
              <w:pPrChange w:id="289" w:author="Seth Corwin" w:date="2022-12-11T20:01:00Z">
                <w:pPr>
                  <w:widowControl/>
                  <w:spacing w:before="0"/>
                  <w:ind w:firstLine="0"/>
                  <w:jc w:val="center"/>
                </w:pPr>
              </w:pPrChange>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4B691D">
            <w:pPr>
              <w:widowControl/>
              <w:spacing w:before="0" w:line="480" w:lineRule="auto"/>
              <w:ind w:firstLine="0"/>
              <w:jc w:val="center"/>
              <w:rPr>
                <w:color w:val="000000"/>
                <w:sz w:val="16"/>
                <w:szCs w:val="16"/>
              </w:rPr>
              <w:pPrChange w:id="290" w:author="Seth Corwin" w:date="2022-12-11T20:01:00Z">
                <w:pPr>
                  <w:widowControl/>
                  <w:spacing w:before="0"/>
                  <w:ind w:firstLine="0"/>
                  <w:jc w:val="center"/>
                </w:pPr>
              </w:pPrChange>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4B691D">
            <w:pPr>
              <w:widowControl/>
              <w:spacing w:before="0" w:line="480" w:lineRule="auto"/>
              <w:ind w:firstLine="0"/>
              <w:jc w:val="center"/>
              <w:rPr>
                <w:color w:val="000000"/>
                <w:sz w:val="16"/>
                <w:szCs w:val="16"/>
              </w:rPr>
              <w:pPrChange w:id="291"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4B691D">
            <w:pPr>
              <w:widowControl/>
              <w:spacing w:before="0" w:line="480" w:lineRule="auto"/>
              <w:ind w:firstLine="0"/>
              <w:jc w:val="center"/>
              <w:rPr>
                <w:color w:val="000000"/>
                <w:sz w:val="16"/>
                <w:szCs w:val="16"/>
              </w:rPr>
              <w:pPrChange w:id="292"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4B691D">
            <w:pPr>
              <w:widowControl/>
              <w:spacing w:before="0" w:line="480" w:lineRule="auto"/>
              <w:ind w:firstLine="0"/>
              <w:jc w:val="center"/>
              <w:rPr>
                <w:color w:val="000000"/>
                <w:sz w:val="16"/>
                <w:szCs w:val="16"/>
              </w:rPr>
              <w:pPrChange w:id="293" w:author="Seth Corwin" w:date="2022-12-11T20:01:00Z">
                <w:pPr>
                  <w:widowControl/>
                  <w:spacing w:before="0"/>
                  <w:ind w:firstLine="0"/>
                  <w:jc w:val="center"/>
                </w:pPr>
              </w:pPrChange>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4B691D">
            <w:pPr>
              <w:widowControl/>
              <w:spacing w:before="0" w:line="480" w:lineRule="auto"/>
              <w:ind w:firstLine="0"/>
              <w:jc w:val="center"/>
              <w:rPr>
                <w:color w:val="000000"/>
                <w:sz w:val="16"/>
                <w:szCs w:val="16"/>
              </w:rPr>
              <w:pPrChange w:id="294" w:author="Seth Corwin" w:date="2022-12-11T20:01:00Z">
                <w:pPr>
                  <w:widowControl/>
                  <w:spacing w:before="0"/>
                  <w:ind w:firstLine="0"/>
                  <w:jc w:val="center"/>
                </w:pPr>
              </w:pPrChange>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4B691D">
            <w:pPr>
              <w:widowControl/>
              <w:spacing w:before="0" w:line="480" w:lineRule="auto"/>
              <w:ind w:firstLine="0"/>
              <w:jc w:val="left"/>
              <w:rPr>
                <w:color w:val="000000"/>
                <w:sz w:val="16"/>
                <w:szCs w:val="16"/>
              </w:rPr>
              <w:pPrChange w:id="295" w:author="Seth Corwin" w:date="2022-12-11T20:01:00Z">
                <w:pPr>
                  <w:widowControl/>
                  <w:spacing w:before="0"/>
                  <w:ind w:firstLine="0"/>
                  <w:jc w:val="left"/>
                </w:pPr>
              </w:pPrChange>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4B691D">
            <w:pPr>
              <w:widowControl/>
              <w:spacing w:before="0" w:line="480" w:lineRule="auto"/>
              <w:ind w:firstLine="0"/>
              <w:jc w:val="center"/>
              <w:rPr>
                <w:color w:val="000000"/>
                <w:sz w:val="16"/>
                <w:szCs w:val="16"/>
              </w:rPr>
              <w:pPrChange w:id="296" w:author="Seth Corwin" w:date="2022-12-11T20:01:00Z">
                <w:pPr>
                  <w:widowControl/>
                  <w:spacing w:before="0"/>
                  <w:ind w:firstLine="0"/>
                  <w:jc w:val="center"/>
                </w:pPr>
              </w:pPrChange>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4B691D">
            <w:pPr>
              <w:widowControl/>
              <w:spacing w:before="0" w:line="480" w:lineRule="auto"/>
              <w:ind w:firstLine="0"/>
              <w:jc w:val="center"/>
              <w:rPr>
                <w:color w:val="000000"/>
                <w:sz w:val="16"/>
                <w:szCs w:val="16"/>
              </w:rPr>
              <w:pPrChange w:id="297" w:author="Seth Corwin" w:date="2022-12-11T20:01:00Z">
                <w:pPr>
                  <w:widowControl/>
                  <w:spacing w:before="0"/>
                  <w:ind w:firstLine="0"/>
                  <w:jc w:val="center"/>
                </w:pPr>
              </w:pPrChange>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4B691D">
            <w:pPr>
              <w:widowControl/>
              <w:spacing w:before="0" w:line="480" w:lineRule="auto"/>
              <w:ind w:firstLine="0"/>
              <w:jc w:val="center"/>
              <w:rPr>
                <w:color w:val="000000"/>
                <w:sz w:val="16"/>
                <w:szCs w:val="16"/>
              </w:rPr>
              <w:pPrChange w:id="298" w:author="Seth Corwin" w:date="2022-12-11T20:01:00Z">
                <w:pPr>
                  <w:widowControl/>
                  <w:spacing w:before="0"/>
                  <w:ind w:firstLine="0"/>
                  <w:jc w:val="center"/>
                </w:pPr>
              </w:pPrChange>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4B691D">
            <w:pPr>
              <w:widowControl/>
              <w:spacing w:before="0" w:line="480" w:lineRule="auto"/>
              <w:ind w:firstLine="0"/>
              <w:jc w:val="center"/>
              <w:rPr>
                <w:color w:val="000000"/>
                <w:sz w:val="16"/>
                <w:szCs w:val="16"/>
              </w:rPr>
              <w:pPrChange w:id="299" w:author="Seth Corwin" w:date="2022-12-11T20:01:00Z">
                <w:pPr>
                  <w:widowControl/>
                  <w:spacing w:before="0"/>
                  <w:ind w:firstLine="0"/>
                  <w:jc w:val="center"/>
                </w:pPr>
              </w:pPrChange>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4B691D">
            <w:pPr>
              <w:widowControl/>
              <w:spacing w:before="0" w:line="480" w:lineRule="auto"/>
              <w:ind w:firstLine="0"/>
              <w:jc w:val="center"/>
              <w:rPr>
                <w:color w:val="000000"/>
                <w:sz w:val="16"/>
                <w:szCs w:val="16"/>
              </w:rPr>
              <w:pPrChange w:id="300" w:author="Seth Corwin" w:date="2022-12-11T20:01:00Z">
                <w:pPr>
                  <w:widowControl/>
                  <w:spacing w:before="0"/>
                  <w:ind w:firstLine="0"/>
                  <w:jc w:val="center"/>
                </w:pPr>
              </w:pPrChange>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4B691D">
            <w:pPr>
              <w:widowControl/>
              <w:spacing w:before="0" w:line="480" w:lineRule="auto"/>
              <w:ind w:firstLine="0"/>
              <w:jc w:val="center"/>
              <w:rPr>
                <w:color w:val="000000"/>
                <w:sz w:val="16"/>
                <w:szCs w:val="16"/>
              </w:rPr>
              <w:pPrChange w:id="301" w:author="Seth Corwin" w:date="2022-12-11T20:01:00Z">
                <w:pPr>
                  <w:widowControl/>
                  <w:spacing w:before="0"/>
                  <w:ind w:firstLine="0"/>
                  <w:jc w:val="center"/>
                </w:pPr>
              </w:pPrChange>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4B691D">
            <w:pPr>
              <w:widowControl/>
              <w:spacing w:before="0" w:line="480" w:lineRule="auto"/>
              <w:ind w:firstLine="0"/>
              <w:jc w:val="center"/>
              <w:rPr>
                <w:color w:val="000000"/>
                <w:sz w:val="16"/>
                <w:szCs w:val="16"/>
              </w:rPr>
              <w:pPrChange w:id="302" w:author="Seth Corwin" w:date="2022-12-11T20:01:00Z">
                <w:pPr>
                  <w:widowControl/>
                  <w:spacing w:before="0"/>
                  <w:ind w:firstLine="0"/>
                  <w:jc w:val="center"/>
                </w:pPr>
              </w:pPrChange>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4B691D">
            <w:pPr>
              <w:widowControl/>
              <w:spacing w:before="0" w:line="480" w:lineRule="auto"/>
              <w:ind w:firstLine="0"/>
              <w:jc w:val="left"/>
              <w:rPr>
                <w:b/>
                <w:bCs/>
                <w:color w:val="000000"/>
                <w:sz w:val="16"/>
                <w:szCs w:val="16"/>
              </w:rPr>
              <w:pPrChange w:id="303" w:author="Seth Corwin" w:date="2022-12-11T20:01:00Z">
                <w:pPr>
                  <w:widowControl/>
                  <w:spacing w:before="0"/>
                  <w:ind w:firstLine="0"/>
                  <w:jc w:val="left"/>
                </w:pPr>
              </w:pPrChange>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4B691D">
            <w:pPr>
              <w:widowControl/>
              <w:spacing w:before="0" w:line="480" w:lineRule="auto"/>
              <w:ind w:firstLine="0"/>
              <w:jc w:val="center"/>
              <w:rPr>
                <w:color w:val="000000"/>
                <w:sz w:val="16"/>
                <w:szCs w:val="16"/>
              </w:rPr>
              <w:pPrChange w:id="304" w:author="Seth Corwin" w:date="2022-12-11T20:01:00Z">
                <w:pPr>
                  <w:widowControl/>
                  <w:spacing w:before="0"/>
                  <w:ind w:firstLine="0"/>
                  <w:jc w:val="center"/>
                </w:pPr>
              </w:pPrChange>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4B691D">
            <w:pPr>
              <w:widowControl/>
              <w:spacing w:before="0" w:line="480" w:lineRule="auto"/>
              <w:ind w:firstLine="0"/>
              <w:jc w:val="center"/>
              <w:rPr>
                <w:color w:val="000000"/>
                <w:sz w:val="16"/>
                <w:szCs w:val="16"/>
              </w:rPr>
              <w:pPrChange w:id="305" w:author="Seth Corwin" w:date="2022-12-11T20:01:00Z">
                <w:pPr>
                  <w:widowControl/>
                  <w:spacing w:before="0"/>
                  <w:ind w:firstLine="0"/>
                  <w:jc w:val="center"/>
                </w:pPr>
              </w:pPrChange>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4B691D">
            <w:pPr>
              <w:widowControl/>
              <w:spacing w:before="0" w:line="480" w:lineRule="auto"/>
              <w:ind w:firstLine="0"/>
              <w:jc w:val="center"/>
              <w:rPr>
                <w:color w:val="000000"/>
                <w:sz w:val="16"/>
                <w:szCs w:val="16"/>
              </w:rPr>
              <w:pPrChange w:id="30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4B691D">
            <w:pPr>
              <w:widowControl/>
              <w:spacing w:before="0" w:line="480" w:lineRule="auto"/>
              <w:ind w:firstLine="0"/>
              <w:jc w:val="center"/>
              <w:rPr>
                <w:color w:val="000000"/>
                <w:sz w:val="16"/>
                <w:szCs w:val="16"/>
              </w:rPr>
              <w:pPrChange w:id="307"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4B691D">
            <w:pPr>
              <w:widowControl/>
              <w:spacing w:before="0" w:line="480" w:lineRule="auto"/>
              <w:ind w:firstLine="0"/>
              <w:jc w:val="center"/>
              <w:rPr>
                <w:color w:val="000000"/>
                <w:sz w:val="16"/>
                <w:szCs w:val="16"/>
              </w:rPr>
              <w:pPrChange w:id="308"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4B691D">
            <w:pPr>
              <w:widowControl/>
              <w:spacing w:before="0" w:line="480" w:lineRule="auto"/>
              <w:ind w:firstLine="0"/>
              <w:jc w:val="center"/>
              <w:rPr>
                <w:color w:val="000000"/>
                <w:sz w:val="16"/>
                <w:szCs w:val="16"/>
              </w:rPr>
              <w:pPrChange w:id="309"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4B691D">
            <w:pPr>
              <w:widowControl/>
              <w:spacing w:before="0" w:line="480" w:lineRule="auto"/>
              <w:ind w:firstLine="0"/>
              <w:jc w:val="center"/>
              <w:rPr>
                <w:color w:val="000000"/>
                <w:sz w:val="16"/>
                <w:szCs w:val="16"/>
              </w:rPr>
              <w:pPrChange w:id="310" w:author="Seth Corwin" w:date="2022-12-11T20:01:00Z">
                <w:pPr>
                  <w:widowControl/>
                  <w:spacing w:before="0"/>
                  <w:ind w:firstLine="0"/>
                  <w:jc w:val="center"/>
                </w:pPr>
              </w:pPrChange>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4B691D">
            <w:pPr>
              <w:widowControl/>
              <w:spacing w:before="0" w:line="480" w:lineRule="auto"/>
              <w:ind w:firstLine="0"/>
              <w:jc w:val="left"/>
              <w:rPr>
                <w:color w:val="000000"/>
                <w:sz w:val="16"/>
                <w:szCs w:val="16"/>
              </w:rPr>
              <w:pPrChange w:id="311" w:author="Seth Corwin" w:date="2022-12-11T20:01:00Z">
                <w:pPr>
                  <w:widowControl/>
                  <w:spacing w:before="0"/>
                  <w:ind w:firstLine="0"/>
                  <w:jc w:val="left"/>
                </w:pPr>
              </w:pPrChange>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4B691D">
            <w:pPr>
              <w:widowControl/>
              <w:spacing w:before="0" w:line="480" w:lineRule="auto"/>
              <w:ind w:firstLine="0"/>
              <w:jc w:val="center"/>
              <w:rPr>
                <w:color w:val="000000"/>
                <w:sz w:val="16"/>
                <w:szCs w:val="16"/>
              </w:rPr>
              <w:pPrChange w:id="312" w:author="Seth Corwin" w:date="2022-12-11T20:01:00Z">
                <w:pPr>
                  <w:widowControl/>
                  <w:spacing w:before="0"/>
                  <w:ind w:firstLine="0"/>
                  <w:jc w:val="center"/>
                </w:pPr>
              </w:pPrChange>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4B691D">
            <w:pPr>
              <w:widowControl/>
              <w:spacing w:before="0" w:line="480" w:lineRule="auto"/>
              <w:ind w:firstLine="0"/>
              <w:jc w:val="center"/>
              <w:rPr>
                <w:color w:val="000000"/>
                <w:sz w:val="16"/>
                <w:szCs w:val="16"/>
              </w:rPr>
              <w:pPrChange w:id="313" w:author="Seth Corwin" w:date="2022-12-11T20:01:00Z">
                <w:pPr>
                  <w:widowControl/>
                  <w:spacing w:before="0"/>
                  <w:ind w:firstLine="0"/>
                  <w:jc w:val="center"/>
                </w:pPr>
              </w:pPrChange>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4B691D">
            <w:pPr>
              <w:widowControl/>
              <w:spacing w:before="0" w:line="480" w:lineRule="auto"/>
              <w:ind w:firstLine="0"/>
              <w:jc w:val="center"/>
              <w:rPr>
                <w:color w:val="000000"/>
                <w:sz w:val="16"/>
                <w:szCs w:val="16"/>
              </w:rPr>
              <w:pPrChange w:id="314" w:author="Seth Corwin" w:date="2022-12-11T20:01:00Z">
                <w:pPr>
                  <w:widowControl/>
                  <w:spacing w:before="0"/>
                  <w:ind w:firstLine="0"/>
                  <w:jc w:val="center"/>
                </w:pPr>
              </w:pPrChange>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4B691D">
            <w:pPr>
              <w:widowControl/>
              <w:spacing w:before="0" w:line="480" w:lineRule="auto"/>
              <w:ind w:firstLine="0"/>
              <w:jc w:val="center"/>
              <w:rPr>
                <w:color w:val="000000"/>
                <w:sz w:val="16"/>
                <w:szCs w:val="16"/>
              </w:rPr>
              <w:pPrChange w:id="315"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4B691D">
            <w:pPr>
              <w:widowControl/>
              <w:spacing w:before="0" w:line="480" w:lineRule="auto"/>
              <w:ind w:firstLine="0"/>
              <w:jc w:val="center"/>
              <w:rPr>
                <w:color w:val="000000"/>
                <w:sz w:val="16"/>
                <w:szCs w:val="16"/>
              </w:rPr>
              <w:pPrChange w:id="316" w:author="Seth Corwin" w:date="2022-12-11T20:01:00Z">
                <w:pPr>
                  <w:widowControl/>
                  <w:spacing w:before="0"/>
                  <w:ind w:firstLine="0"/>
                  <w:jc w:val="center"/>
                </w:pPr>
              </w:pPrChange>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4B691D">
            <w:pPr>
              <w:widowControl/>
              <w:spacing w:before="0" w:line="480" w:lineRule="auto"/>
              <w:ind w:firstLine="0"/>
              <w:jc w:val="center"/>
              <w:rPr>
                <w:color w:val="000000"/>
                <w:sz w:val="16"/>
                <w:szCs w:val="16"/>
              </w:rPr>
              <w:pPrChange w:id="317" w:author="Seth Corwin" w:date="2022-12-11T20:01:00Z">
                <w:pPr>
                  <w:widowControl/>
                  <w:spacing w:before="0"/>
                  <w:ind w:firstLine="0"/>
                  <w:jc w:val="center"/>
                </w:pPr>
              </w:pPrChange>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4B691D">
            <w:pPr>
              <w:widowControl/>
              <w:spacing w:before="0" w:line="480" w:lineRule="auto"/>
              <w:ind w:firstLine="0"/>
              <w:jc w:val="center"/>
              <w:rPr>
                <w:color w:val="000000"/>
                <w:sz w:val="16"/>
                <w:szCs w:val="16"/>
              </w:rPr>
              <w:pPrChange w:id="318" w:author="Seth Corwin" w:date="2022-12-11T20:01:00Z">
                <w:pPr>
                  <w:widowControl/>
                  <w:spacing w:before="0"/>
                  <w:ind w:firstLine="0"/>
                  <w:jc w:val="center"/>
                </w:pPr>
              </w:pPrChange>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4B691D">
            <w:pPr>
              <w:widowControl/>
              <w:spacing w:before="0" w:line="480" w:lineRule="auto"/>
              <w:ind w:firstLine="0"/>
              <w:jc w:val="left"/>
              <w:rPr>
                <w:color w:val="000000"/>
                <w:sz w:val="16"/>
                <w:szCs w:val="16"/>
              </w:rPr>
              <w:pPrChange w:id="319" w:author="Seth Corwin" w:date="2022-12-11T20:01:00Z">
                <w:pPr>
                  <w:widowControl/>
                  <w:spacing w:before="0"/>
                  <w:ind w:firstLine="0"/>
                  <w:jc w:val="left"/>
                </w:pPr>
              </w:pPrChange>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4B691D">
            <w:pPr>
              <w:widowControl/>
              <w:spacing w:before="0" w:line="480" w:lineRule="auto"/>
              <w:ind w:firstLine="0"/>
              <w:jc w:val="center"/>
              <w:rPr>
                <w:color w:val="000000"/>
                <w:sz w:val="16"/>
                <w:szCs w:val="16"/>
              </w:rPr>
              <w:pPrChange w:id="320" w:author="Seth Corwin" w:date="2022-12-11T20:01:00Z">
                <w:pPr>
                  <w:widowControl/>
                  <w:spacing w:before="0"/>
                  <w:ind w:firstLine="0"/>
                  <w:jc w:val="center"/>
                </w:pPr>
              </w:pPrChange>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4B691D">
            <w:pPr>
              <w:widowControl/>
              <w:spacing w:before="0" w:line="480" w:lineRule="auto"/>
              <w:ind w:firstLine="0"/>
              <w:jc w:val="center"/>
              <w:rPr>
                <w:color w:val="000000"/>
                <w:sz w:val="16"/>
                <w:szCs w:val="16"/>
              </w:rPr>
              <w:pPrChange w:id="321" w:author="Seth Corwin" w:date="2022-12-11T20:01:00Z">
                <w:pPr>
                  <w:widowControl/>
                  <w:spacing w:before="0"/>
                  <w:ind w:firstLine="0"/>
                  <w:jc w:val="center"/>
                </w:pPr>
              </w:pPrChange>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4B691D">
            <w:pPr>
              <w:widowControl/>
              <w:spacing w:before="0" w:line="480" w:lineRule="auto"/>
              <w:ind w:firstLine="0"/>
              <w:jc w:val="center"/>
              <w:rPr>
                <w:color w:val="000000"/>
                <w:sz w:val="16"/>
                <w:szCs w:val="16"/>
              </w:rPr>
              <w:pPrChange w:id="322" w:author="Seth Corwin" w:date="2022-12-11T20:01:00Z">
                <w:pPr>
                  <w:widowControl/>
                  <w:spacing w:before="0"/>
                  <w:ind w:firstLine="0"/>
                  <w:jc w:val="center"/>
                </w:pPr>
              </w:pPrChange>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4B691D">
            <w:pPr>
              <w:widowControl/>
              <w:spacing w:before="0" w:line="480" w:lineRule="auto"/>
              <w:ind w:firstLine="0"/>
              <w:jc w:val="center"/>
              <w:rPr>
                <w:color w:val="000000"/>
                <w:sz w:val="16"/>
                <w:szCs w:val="16"/>
              </w:rPr>
              <w:pPrChange w:id="323" w:author="Seth Corwin" w:date="2022-12-11T20:01:00Z">
                <w:pPr>
                  <w:widowControl/>
                  <w:spacing w:before="0"/>
                  <w:ind w:firstLine="0"/>
                  <w:jc w:val="center"/>
                </w:pPr>
              </w:pPrChange>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4B691D">
            <w:pPr>
              <w:widowControl/>
              <w:spacing w:before="0" w:line="480" w:lineRule="auto"/>
              <w:ind w:firstLine="0"/>
              <w:jc w:val="center"/>
              <w:rPr>
                <w:color w:val="000000"/>
                <w:sz w:val="16"/>
                <w:szCs w:val="16"/>
              </w:rPr>
              <w:pPrChange w:id="324" w:author="Seth Corwin" w:date="2022-12-11T20:01:00Z">
                <w:pPr>
                  <w:widowControl/>
                  <w:spacing w:before="0"/>
                  <w:ind w:firstLine="0"/>
                  <w:jc w:val="center"/>
                </w:pPr>
              </w:pPrChange>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4B691D">
            <w:pPr>
              <w:widowControl/>
              <w:spacing w:before="0" w:line="480" w:lineRule="auto"/>
              <w:ind w:firstLine="0"/>
              <w:jc w:val="center"/>
              <w:rPr>
                <w:color w:val="000000"/>
                <w:sz w:val="16"/>
                <w:szCs w:val="16"/>
              </w:rPr>
              <w:pPrChange w:id="325" w:author="Seth Corwin" w:date="2022-12-11T20:01:00Z">
                <w:pPr>
                  <w:widowControl/>
                  <w:spacing w:before="0"/>
                  <w:ind w:firstLine="0"/>
                  <w:jc w:val="center"/>
                </w:pPr>
              </w:pPrChange>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4B691D">
            <w:pPr>
              <w:widowControl/>
              <w:spacing w:before="0" w:line="480" w:lineRule="auto"/>
              <w:ind w:firstLine="0"/>
              <w:jc w:val="center"/>
              <w:rPr>
                <w:color w:val="000000"/>
                <w:sz w:val="16"/>
                <w:szCs w:val="16"/>
              </w:rPr>
              <w:pPrChange w:id="326" w:author="Seth Corwin" w:date="2022-12-11T20:01:00Z">
                <w:pPr>
                  <w:widowControl/>
                  <w:spacing w:before="0"/>
                  <w:ind w:firstLine="0"/>
                  <w:jc w:val="center"/>
                </w:pPr>
              </w:pPrChange>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4B691D">
            <w:pPr>
              <w:widowControl/>
              <w:spacing w:before="0" w:line="480" w:lineRule="auto"/>
              <w:ind w:firstLine="0"/>
              <w:jc w:val="left"/>
              <w:rPr>
                <w:color w:val="000000"/>
                <w:sz w:val="16"/>
                <w:szCs w:val="16"/>
              </w:rPr>
              <w:pPrChange w:id="327" w:author="Seth Corwin" w:date="2022-12-11T20:01:00Z">
                <w:pPr>
                  <w:widowControl/>
                  <w:spacing w:before="0"/>
                  <w:ind w:firstLine="0"/>
                  <w:jc w:val="left"/>
                </w:pPr>
              </w:pPrChange>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4B691D">
            <w:pPr>
              <w:widowControl/>
              <w:spacing w:before="0" w:line="480" w:lineRule="auto"/>
              <w:ind w:firstLine="0"/>
              <w:jc w:val="center"/>
              <w:rPr>
                <w:color w:val="000000"/>
                <w:sz w:val="16"/>
                <w:szCs w:val="16"/>
              </w:rPr>
              <w:pPrChange w:id="328" w:author="Seth Corwin" w:date="2022-12-11T20:01:00Z">
                <w:pPr>
                  <w:widowControl/>
                  <w:spacing w:before="0"/>
                  <w:ind w:firstLine="0"/>
                  <w:jc w:val="center"/>
                </w:pPr>
              </w:pPrChange>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4B691D">
            <w:pPr>
              <w:widowControl/>
              <w:spacing w:before="0" w:line="480" w:lineRule="auto"/>
              <w:ind w:firstLine="0"/>
              <w:jc w:val="center"/>
              <w:rPr>
                <w:color w:val="000000"/>
                <w:sz w:val="16"/>
                <w:szCs w:val="16"/>
              </w:rPr>
              <w:pPrChange w:id="329" w:author="Seth Corwin" w:date="2022-12-11T20:01:00Z">
                <w:pPr>
                  <w:widowControl/>
                  <w:spacing w:before="0"/>
                  <w:ind w:firstLine="0"/>
                  <w:jc w:val="center"/>
                </w:pPr>
              </w:pPrChange>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4B691D">
            <w:pPr>
              <w:widowControl/>
              <w:spacing w:before="0" w:line="480" w:lineRule="auto"/>
              <w:ind w:firstLine="0"/>
              <w:jc w:val="center"/>
              <w:rPr>
                <w:color w:val="000000"/>
                <w:sz w:val="16"/>
                <w:szCs w:val="16"/>
              </w:rPr>
              <w:pPrChange w:id="330" w:author="Seth Corwin" w:date="2022-12-11T20:01:00Z">
                <w:pPr>
                  <w:widowControl/>
                  <w:spacing w:before="0"/>
                  <w:ind w:firstLine="0"/>
                  <w:jc w:val="center"/>
                </w:pPr>
              </w:pPrChange>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4B691D">
            <w:pPr>
              <w:widowControl/>
              <w:spacing w:before="0" w:line="480" w:lineRule="auto"/>
              <w:ind w:firstLine="0"/>
              <w:jc w:val="center"/>
              <w:rPr>
                <w:color w:val="000000"/>
                <w:sz w:val="16"/>
                <w:szCs w:val="16"/>
              </w:rPr>
              <w:pPrChange w:id="331" w:author="Seth Corwin" w:date="2022-12-11T20:01:00Z">
                <w:pPr>
                  <w:widowControl/>
                  <w:spacing w:before="0"/>
                  <w:ind w:firstLine="0"/>
                  <w:jc w:val="center"/>
                </w:pPr>
              </w:pPrChange>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4B691D">
            <w:pPr>
              <w:widowControl/>
              <w:spacing w:before="0" w:line="480" w:lineRule="auto"/>
              <w:ind w:firstLine="0"/>
              <w:jc w:val="center"/>
              <w:rPr>
                <w:color w:val="000000"/>
                <w:sz w:val="16"/>
                <w:szCs w:val="16"/>
              </w:rPr>
              <w:pPrChange w:id="332" w:author="Seth Corwin" w:date="2022-12-11T20:01:00Z">
                <w:pPr>
                  <w:widowControl/>
                  <w:spacing w:before="0"/>
                  <w:ind w:firstLine="0"/>
                  <w:jc w:val="center"/>
                </w:pPr>
              </w:pPrChange>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4B691D">
            <w:pPr>
              <w:widowControl/>
              <w:spacing w:before="0" w:line="480" w:lineRule="auto"/>
              <w:ind w:firstLine="0"/>
              <w:jc w:val="center"/>
              <w:rPr>
                <w:color w:val="000000"/>
                <w:sz w:val="16"/>
                <w:szCs w:val="16"/>
              </w:rPr>
              <w:pPrChange w:id="333" w:author="Seth Corwin" w:date="2022-12-11T20:01:00Z">
                <w:pPr>
                  <w:widowControl/>
                  <w:spacing w:before="0"/>
                  <w:ind w:firstLine="0"/>
                  <w:jc w:val="center"/>
                </w:pPr>
              </w:pPrChange>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4B691D">
            <w:pPr>
              <w:widowControl/>
              <w:spacing w:before="0" w:line="480" w:lineRule="auto"/>
              <w:ind w:firstLine="0"/>
              <w:jc w:val="center"/>
              <w:rPr>
                <w:color w:val="000000"/>
                <w:sz w:val="16"/>
                <w:szCs w:val="16"/>
              </w:rPr>
              <w:pPrChange w:id="334" w:author="Seth Corwin" w:date="2022-12-11T20:01:00Z">
                <w:pPr>
                  <w:widowControl/>
                  <w:spacing w:before="0"/>
                  <w:ind w:firstLine="0"/>
                  <w:jc w:val="center"/>
                </w:pPr>
              </w:pPrChange>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4B691D">
            <w:pPr>
              <w:widowControl/>
              <w:spacing w:before="0" w:line="480" w:lineRule="auto"/>
              <w:ind w:firstLine="0"/>
              <w:jc w:val="left"/>
              <w:rPr>
                <w:color w:val="000000"/>
                <w:sz w:val="16"/>
                <w:szCs w:val="16"/>
              </w:rPr>
              <w:pPrChange w:id="335" w:author="Seth Corwin" w:date="2022-12-11T20:01:00Z">
                <w:pPr>
                  <w:widowControl/>
                  <w:spacing w:before="0"/>
                  <w:ind w:firstLine="0"/>
                  <w:jc w:val="left"/>
                </w:pPr>
              </w:pPrChange>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4B691D">
            <w:pPr>
              <w:widowControl/>
              <w:spacing w:before="0" w:line="480" w:lineRule="auto"/>
              <w:ind w:firstLine="0"/>
              <w:jc w:val="center"/>
              <w:rPr>
                <w:color w:val="000000"/>
                <w:sz w:val="16"/>
                <w:szCs w:val="16"/>
              </w:rPr>
              <w:pPrChange w:id="336" w:author="Seth Corwin" w:date="2022-12-11T20:01:00Z">
                <w:pPr>
                  <w:widowControl/>
                  <w:spacing w:before="0"/>
                  <w:ind w:firstLine="0"/>
                  <w:jc w:val="center"/>
                </w:pPr>
              </w:pPrChange>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4B691D">
            <w:pPr>
              <w:widowControl/>
              <w:spacing w:before="0" w:line="480" w:lineRule="auto"/>
              <w:ind w:firstLine="0"/>
              <w:jc w:val="center"/>
              <w:rPr>
                <w:color w:val="000000"/>
                <w:sz w:val="16"/>
                <w:szCs w:val="16"/>
              </w:rPr>
              <w:pPrChange w:id="337" w:author="Seth Corwin" w:date="2022-12-11T20:01:00Z">
                <w:pPr>
                  <w:widowControl/>
                  <w:spacing w:before="0"/>
                  <w:ind w:firstLine="0"/>
                  <w:jc w:val="center"/>
                </w:pPr>
              </w:pPrChange>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4B691D">
            <w:pPr>
              <w:widowControl/>
              <w:spacing w:before="0" w:line="480" w:lineRule="auto"/>
              <w:ind w:firstLine="0"/>
              <w:jc w:val="center"/>
              <w:rPr>
                <w:color w:val="000000"/>
                <w:sz w:val="16"/>
                <w:szCs w:val="16"/>
              </w:rPr>
              <w:pPrChange w:id="338" w:author="Seth Corwin" w:date="2022-12-11T20:01:00Z">
                <w:pPr>
                  <w:widowControl/>
                  <w:spacing w:before="0"/>
                  <w:ind w:firstLine="0"/>
                  <w:jc w:val="center"/>
                </w:pPr>
              </w:pPrChange>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4B691D">
            <w:pPr>
              <w:widowControl/>
              <w:spacing w:before="0" w:line="480" w:lineRule="auto"/>
              <w:ind w:firstLine="0"/>
              <w:jc w:val="center"/>
              <w:rPr>
                <w:color w:val="000000"/>
                <w:sz w:val="16"/>
                <w:szCs w:val="16"/>
              </w:rPr>
              <w:pPrChange w:id="339" w:author="Seth Corwin" w:date="2022-12-11T20:01:00Z">
                <w:pPr>
                  <w:widowControl/>
                  <w:spacing w:before="0"/>
                  <w:ind w:firstLine="0"/>
                  <w:jc w:val="center"/>
                </w:pPr>
              </w:pPrChange>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4B691D">
            <w:pPr>
              <w:widowControl/>
              <w:spacing w:before="0" w:line="480" w:lineRule="auto"/>
              <w:ind w:firstLine="0"/>
              <w:jc w:val="center"/>
              <w:rPr>
                <w:color w:val="000000"/>
                <w:sz w:val="16"/>
                <w:szCs w:val="16"/>
              </w:rPr>
              <w:pPrChange w:id="340" w:author="Seth Corwin" w:date="2022-12-11T20:01:00Z">
                <w:pPr>
                  <w:widowControl/>
                  <w:spacing w:before="0"/>
                  <w:ind w:firstLine="0"/>
                  <w:jc w:val="center"/>
                </w:pPr>
              </w:pPrChange>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4B691D">
            <w:pPr>
              <w:widowControl/>
              <w:spacing w:before="0" w:line="480" w:lineRule="auto"/>
              <w:ind w:firstLine="0"/>
              <w:jc w:val="center"/>
              <w:rPr>
                <w:color w:val="000000"/>
                <w:sz w:val="16"/>
                <w:szCs w:val="16"/>
              </w:rPr>
              <w:pPrChange w:id="341" w:author="Seth Corwin" w:date="2022-12-11T20:01:00Z">
                <w:pPr>
                  <w:widowControl/>
                  <w:spacing w:before="0"/>
                  <w:ind w:firstLine="0"/>
                  <w:jc w:val="center"/>
                </w:pPr>
              </w:pPrChange>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4B691D">
            <w:pPr>
              <w:widowControl/>
              <w:spacing w:before="0" w:line="480" w:lineRule="auto"/>
              <w:ind w:firstLine="0"/>
              <w:jc w:val="center"/>
              <w:rPr>
                <w:color w:val="000000"/>
                <w:sz w:val="16"/>
                <w:szCs w:val="16"/>
              </w:rPr>
              <w:pPrChange w:id="342" w:author="Seth Corwin" w:date="2022-12-11T20:01:00Z">
                <w:pPr>
                  <w:widowControl/>
                  <w:spacing w:before="0"/>
                  <w:ind w:firstLine="0"/>
                  <w:jc w:val="center"/>
                </w:pPr>
              </w:pPrChange>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4B691D">
            <w:pPr>
              <w:widowControl/>
              <w:spacing w:before="0" w:line="480" w:lineRule="auto"/>
              <w:ind w:firstLine="0"/>
              <w:jc w:val="left"/>
              <w:rPr>
                <w:b/>
                <w:bCs/>
                <w:color w:val="000000"/>
                <w:sz w:val="16"/>
                <w:szCs w:val="16"/>
              </w:rPr>
              <w:pPrChange w:id="343" w:author="Seth Corwin" w:date="2022-12-11T20:01:00Z">
                <w:pPr>
                  <w:widowControl/>
                  <w:spacing w:before="0"/>
                  <w:ind w:firstLine="0"/>
                  <w:jc w:val="left"/>
                </w:pPr>
              </w:pPrChange>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4B691D">
            <w:pPr>
              <w:widowControl/>
              <w:spacing w:before="0" w:line="480" w:lineRule="auto"/>
              <w:ind w:firstLine="0"/>
              <w:jc w:val="center"/>
              <w:rPr>
                <w:color w:val="000000"/>
                <w:sz w:val="16"/>
                <w:szCs w:val="16"/>
              </w:rPr>
              <w:pPrChange w:id="344" w:author="Seth Corwin" w:date="2022-12-11T20:01:00Z">
                <w:pPr>
                  <w:widowControl/>
                  <w:spacing w:before="0"/>
                  <w:ind w:firstLine="0"/>
                  <w:jc w:val="center"/>
                </w:pPr>
              </w:pPrChange>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4B691D">
            <w:pPr>
              <w:widowControl/>
              <w:spacing w:before="0" w:line="480" w:lineRule="auto"/>
              <w:ind w:firstLine="0"/>
              <w:jc w:val="center"/>
              <w:rPr>
                <w:color w:val="000000"/>
                <w:sz w:val="16"/>
                <w:szCs w:val="16"/>
              </w:rPr>
              <w:pPrChange w:id="345" w:author="Seth Corwin" w:date="2022-12-11T20:01:00Z">
                <w:pPr>
                  <w:widowControl/>
                  <w:spacing w:before="0"/>
                  <w:ind w:firstLine="0"/>
                  <w:jc w:val="center"/>
                </w:pPr>
              </w:pPrChange>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4B691D">
            <w:pPr>
              <w:widowControl/>
              <w:spacing w:before="0" w:line="480" w:lineRule="auto"/>
              <w:ind w:firstLine="0"/>
              <w:jc w:val="center"/>
              <w:rPr>
                <w:color w:val="000000"/>
                <w:sz w:val="16"/>
                <w:szCs w:val="16"/>
              </w:rPr>
              <w:pPrChange w:id="34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4B691D">
            <w:pPr>
              <w:widowControl/>
              <w:spacing w:before="0" w:line="480" w:lineRule="auto"/>
              <w:ind w:firstLine="0"/>
              <w:jc w:val="center"/>
              <w:rPr>
                <w:color w:val="000000"/>
                <w:sz w:val="16"/>
                <w:szCs w:val="16"/>
              </w:rPr>
              <w:pPrChange w:id="347"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4B691D">
            <w:pPr>
              <w:widowControl/>
              <w:spacing w:before="0" w:line="480" w:lineRule="auto"/>
              <w:ind w:firstLine="0"/>
              <w:jc w:val="center"/>
              <w:rPr>
                <w:color w:val="000000"/>
                <w:sz w:val="16"/>
                <w:szCs w:val="16"/>
              </w:rPr>
              <w:pPrChange w:id="348"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4B691D">
            <w:pPr>
              <w:widowControl/>
              <w:spacing w:before="0" w:line="480" w:lineRule="auto"/>
              <w:ind w:firstLine="0"/>
              <w:jc w:val="center"/>
              <w:rPr>
                <w:color w:val="000000"/>
                <w:sz w:val="16"/>
                <w:szCs w:val="16"/>
              </w:rPr>
              <w:pPrChange w:id="349"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4B691D">
            <w:pPr>
              <w:widowControl/>
              <w:spacing w:before="0" w:line="480" w:lineRule="auto"/>
              <w:ind w:firstLine="0"/>
              <w:jc w:val="center"/>
              <w:rPr>
                <w:color w:val="000000"/>
                <w:sz w:val="16"/>
                <w:szCs w:val="16"/>
              </w:rPr>
              <w:pPrChange w:id="350" w:author="Seth Corwin" w:date="2022-12-11T20:01:00Z">
                <w:pPr>
                  <w:widowControl/>
                  <w:spacing w:before="0"/>
                  <w:ind w:firstLine="0"/>
                  <w:jc w:val="center"/>
                </w:pPr>
              </w:pPrChange>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4B691D">
            <w:pPr>
              <w:widowControl/>
              <w:spacing w:before="0" w:line="480" w:lineRule="auto"/>
              <w:ind w:firstLine="0"/>
              <w:jc w:val="left"/>
              <w:rPr>
                <w:b/>
                <w:bCs/>
                <w:color w:val="000000"/>
                <w:sz w:val="16"/>
                <w:szCs w:val="16"/>
              </w:rPr>
              <w:pPrChange w:id="351" w:author="Seth Corwin" w:date="2022-12-11T20:01:00Z">
                <w:pPr>
                  <w:widowControl/>
                  <w:spacing w:before="0"/>
                  <w:ind w:firstLine="0"/>
                  <w:jc w:val="left"/>
                </w:pPr>
              </w:pPrChange>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4B691D">
            <w:pPr>
              <w:widowControl/>
              <w:spacing w:before="0" w:line="480" w:lineRule="auto"/>
              <w:ind w:firstLine="0"/>
              <w:jc w:val="center"/>
              <w:rPr>
                <w:color w:val="000000"/>
                <w:sz w:val="16"/>
                <w:szCs w:val="16"/>
              </w:rPr>
              <w:pPrChange w:id="352" w:author="Seth Corwin" w:date="2022-12-11T20:01:00Z">
                <w:pPr>
                  <w:widowControl/>
                  <w:spacing w:before="0"/>
                  <w:ind w:firstLine="0"/>
                  <w:jc w:val="center"/>
                </w:pPr>
              </w:pPrChange>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4B691D">
            <w:pPr>
              <w:widowControl/>
              <w:spacing w:before="0" w:line="480" w:lineRule="auto"/>
              <w:ind w:firstLine="0"/>
              <w:jc w:val="center"/>
              <w:rPr>
                <w:color w:val="000000"/>
                <w:sz w:val="16"/>
                <w:szCs w:val="16"/>
              </w:rPr>
              <w:pPrChange w:id="353" w:author="Seth Corwin" w:date="2022-12-11T20:01:00Z">
                <w:pPr>
                  <w:widowControl/>
                  <w:spacing w:before="0"/>
                  <w:ind w:firstLine="0"/>
                  <w:jc w:val="center"/>
                </w:pPr>
              </w:pPrChange>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4B691D">
            <w:pPr>
              <w:widowControl/>
              <w:spacing w:before="0" w:line="480" w:lineRule="auto"/>
              <w:ind w:firstLine="0"/>
              <w:jc w:val="center"/>
              <w:rPr>
                <w:color w:val="000000"/>
                <w:sz w:val="16"/>
                <w:szCs w:val="16"/>
              </w:rPr>
              <w:pPrChange w:id="354"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4B691D">
            <w:pPr>
              <w:widowControl/>
              <w:spacing w:before="0" w:line="480" w:lineRule="auto"/>
              <w:ind w:firstLine="0"/>
              <w:jc w:val="center"/>
              <w:rPr>
                <w:color w:val="000000"/>
                <w:sz w:val="16"/>
                <w:szCs w:val="16"/>
              </w:rPr>
              <w:pPrChange w:id="355"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4B691D">
            <w:pPr>
              <w:widowControl/>
              <w:spacing w:before="0" w:line="480" w:lineRule="auto"/>
              <w:ind w:firstLine="0"/>
              <w:jc w:val="center"/>
              <w:rPr>
                <w:color w:val="000000"/>
                <w:sz w:val="16"/>
                <w:szCs w:val="16"/>
              </w:rPr>
              <w:pPrChange w:id="356"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4B691D">
            <w:pPr>
              <w:widowControl/>
              <w:spacing w:before="0" w:line="480" w:lineRule="auto"/>
              <w:ind w:firstLine="0"/>
              <w:jc w:val="center"/>
              <w:rPr>
                <w:color w:val="000000"/>
                <w:sz w:val="16"/>
                <w:szCs w:val="16"/>
              </w:rPr>
              <w:pPrChange w:id="357"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4B691D">
            <w:pPr>
              <w:widowControl/>
              <w:spacing w:before="0" w:line="480" w:lineRule="auto"/>
              <w:ind w:firstLine="0"/>
              <w:jc w:val="center"/>
              <w:rPr>
                <w:color w:val="000000"/>
                <w:sz w:val="16"/>
                <w:szCs w:val="16"/>
              </w:rPr>
              <w:pPrChange w:id="358" w:author="Seth Corwin" w:date="2022-12-11T20:01:00Z">
                <w:pPr>
                  <w:widowControl/>
                  <w:spacing w:before="0"/>
                  <w:ind w:firstLine="0"/>
                  <w:jc w:val="center"/>
                </w:pPr>
              </w:pPrChange>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4B691D">
            <w:pPr>
              <w:widowControl/>
              <w:spacing w:before="0" w:line="480" w:lineRule="auto"/>
              <w:ind w:firstLine="0"/>
              <w:jc w:val="left"/>
              <w:rPr>
                <w:color w:val="000000"/>
                <w:sz w:val="16"/>
                <w:szCs w:val="16"/>
              </w:rPr>
              <w:pPrChange w:id="359" w:author="Seth Corwin" w:date="2022-12-11T20:01:00Z">
                <w:pPr>
                  <w:widowControl/>
                  <w:spacing w:before="0"/>
                  <w:ind w:firstLine="0"/>
                  <w:jc w:val="left"/>
                </w:pPr>
              </w:pPrChange>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4B691D">
            <w:pPr>
              <w:widowControl/>
              <w:spacing w:before="0" w:line="480" w:lineRule="auto"/>
              <w:ind w:firstLine="0"/>
              <w:jc w:val="center"/>
              <w:rPr>
                <w:color w:val="000000"/>
                <w:sz w:val="16"/>
                <w:szCs w:val="16"/>
              </w:rPr>
              <w:pPrChange w:id="360" w:author="Seth Corwin" w:date="2022-12-11T20:01:00Z">
                <w:pPr>
                  <w:widowControl/>
                  <w:spacing w:before="0"/>
                  <w:ind w:firstLine="0"/>
                  <w:jc w:val="center"/>
                </w:pPr>
              </w:pPrChange>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4B691D">
            <w:pPr>
              <w:widowControl/>
              <w:spacing w:before="0" w:line="480" w:lineRule="auto"/>
              <w:ind w:firstLine="0"/>
              <w:jc w:val="center"/>
              <w:rPr>
                <w:color w:val="000000"/>
                <w:sz w:val="16"/>
                <w:szCs w:val="16"/>
              </w:rPr>
              <w:pPrChange w:id="361" w:author="Seth Corwin" w:date="2022-12-11T20:01:00Z">
                <w:pPr>
                  <w:widowControl/>
                  <w:spacing w:before="0"/>
                  <w:ind w:firstLine="0"/>
                  <w:jc w:val="center"/>
                </w:pPr>
              </w:pPrChange>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4B691D">
            <w:pPr>
              <w:widowControl/>
              <w:spacing w:before="0" w:line="480" w:lineRule="auto"/>
              <w:ind w:firstLine="0"/>
              <w:jc w:val="center"/>
              <w:rPr>
                <w:color w:val="000000"/>
                <w:sz w:val="16"/>
                <w:szCs w:val="16"/>
              </w:rPr>
              <w:pPrChange w:id="362" w:author="Seth Corwin" w:date="2022-12-11T20:01:00Z">
                <w:pPr>
                  <w:widowControl/>
                  <w:spacing w:before="0"/>
                  <w:ind w:firstLine="0"/>
                  <w:jc w:val="center"/>
                </w:pPr>
              </w:pPrChange>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4B691D">
            <w:pPr>
              <w:widowControl/>
              <w:spacing w:before="0" w:line="480" w:lineRule="auto"/>
              <w:ind w:firstLine="0"/>
              <w:jc w:val="center"/>
              <w:rPr>
                <w:color w:val="000000"/>
                <w:sz w:val="16"/>
                <w:szCs w:val="16"/>
              </w:rPr>
              <w:pPrChange w:id="363"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4B691D">
            <w:pPr>
              <w:widowControl/>
              <w:spacing w:before="0" w:line="480" w:lineRule="auto"/>
              <w:ind w:firstLine="0"/>
              <w:jc w:val="center"/>
              <w:rPr>
                <w:color w:val="000000"/>
                <w:sz w:val="16"/>
                <w:szCs w:val="16"/>
              </w:rPr>
              <w:pPrChange w:id="364" w:author="Seth Corwin" w:date="2022-12-11T20:01:00Z">
                <w:pPr>
                  <w:widowControl/>
                  <w:spacing w:before="0"/>
                  <w:ind w:firstLine="0"/>
                  <w:jc w:val="center"/>
                </w:pPr>
              </w:pPrChange>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4B691D">
            <w:pPr>
              <w:widowControl/>
              <w:spacing w:before="0" w:line="480" w:lineRule="auto"/>
              <w:ind w:firstLine="0"/>
              <w:jc w:val="center"/>
              <w:rPr>
                <w:color w:val="000000"/>
                <w:sz w:val="16"/>
                <w:szCs w:val="16"/>
              </w:rPr>
              <w:pPrChange w:id="365" w:author="Seth Corwin" w:date="2022-12-11T20:01:00Z">
                <w:pPr>
                  <w:widowControl/>
                  <w:spacing w:before="0"/>
                  <w:ind w:firstLine="0"/>
                  <w:jc w:val="center"/>
                </w:pPr>
              </w:pPrChange>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4B691D">
            <w:pPr>
              <w:widowControl/>
              <w:spacing w:before="0" w:line="480" w:lineRule="auto"/>
              <w:ind w:firstLine="0"/>
              <w:jc w:val="center"/>
              <w:rPr>
                <w:color w:val="000000"/>
                <w:sz w:val="16"/>
                <w:szCs w:val="16"/>
              </w:rPr>
              <w:pPrChange w:id="366" w:author="Seth Corwin" w:date="2022-12-11T20:01:00Z">
                <w:pPr>
                  <w:widowControl/>
                  <w:spacing w:before="0"/>
                  <w:ind w:firstLine="0"/>
                  <w:jc w:val="center"/>
                </w:pPr>
              </w:pPrChange>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4B691D">
            <w:pPr>
              <w:widowControl/>
              <w:spacing w:before="0" w:line="480" w:lineRule="auto"/>
              <w:ind w:firstLine="0"/>
              <w:jc w:val="left"/>
              <w:rPr>
                <w:color w:val="000000"/>
                <w:sz w:val="16"/>
                <w:szCs w:val="16"/>
              </w:rPr>
              <w:pPrChange w:id="367" w:author="Seth Corwin" w:date="2022-12-11T20:01:00Z">
                <w:pPr>
                  <w:widowControl/>
                  <w:spacing w:before="0"/>
                  <w:ind w:firstLine="0"/>
                  <w:jc w:val="left"/>
                </w:pPr>
              </w:pPrChange>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4B691D">
            <w:pPr>
              <w:widowControl/>
              <w:spacing w:before="0" w:line="480" w:lineRule="auto"/>
              <w:ind w:firstLine="0"/>
              <w:jc w:val="center"/>
              <w:rPr>
                <w:color w:val="000000"/>
                <w:sz w:val="16"/>
                <w:szCs w:val="16"/>
              </w:rPr>
              <w:pPrChange w:id="368" w:author="Seth Corwin" w:date="2022-12-11T20:01:00Z">
                <w:pPr>
                  <w:widowControl/>
                  <w:spacing w:before="0"/>
                  <w:ind w:firstLine="0"/>
                  <w:jc w:val="center"/>
                </w:pPr>
              </w:pPrChange>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4B691D">
            <w:pPr>
              <w:widowControl/>
              <w:spacing w:before="0" w:line="480" w:lineRule="auto"/>
              <w:ind w:firstLine="0"/>
              <w:jc w:val="center"/>
              <w:rPr>
                <w:color w:val="000000"/>
                <w:sz w:val="16"/>
                <w:szCs w:val="16"/>
              </w:rPr>
              <w:pPrChange w:id="369" w:author="Seth Corwin" w:date="2022-12-11T20:01:00Z">
                <w:pPr>
                  <w:widowControl/>
                  <w:spacing w:before="0"/>
                  <w:ind w:firstLine="0"/>
                  <w:jc w:val="center"/>
                </w:pPr>
              </w:pPrChange>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4B691D">
            <w:pPr>
              <w:widowControl/>
              <w:spacing w:before="0" w:line="480" w:lineRule="auto"/>
              <w:ind w:firstLine="0"/>
              <w:jc w:val="center"/>
              <w:rPr>
                <w:color w:val="000000"/>
                <w:sz w:val="16"/>
                <w:szCs w:val="16"/>
              </w:rPr>
              <w:pPrChange w:id="370" w:author="Seth Corwin" w:date="2022-12-11T20:01:00Z">
                <w:pPr>
                  <w:widowControl/>
                  <w:spacing w:before="0"/>
                  <w:ind w:firstLine="0"/>
                  <w:jc w:val="center"/>
                </w:pPr>
              </w:pPrChange>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4B691D">
            <w:pPr>
              <w:widowControl/>
              <w:spacing w:before="0" w:line="480" w:lineRule="auto"/>
              <w:ind w:firstLine="0"/>
              <w:jc w:val="center"/>
              <w:rPr>
                <w:color w:val="000000"/>
                <w:sz w:val="16"/>
                <w:szCs w:val="16"/>
              </w:rPr>
              <w:pPrChange w:id="371" w:author="Seth Corwin" w:date="2022-12-11T20:01:00Z">
                <w:pPr>
                  <w:widowControl/>
                  <w:spacing w:before="0"/>
                  <w:ind w:firstLine="0"/>
                  <w:jc w:val="center"/>
                </w:pPr>
              </w:pPrChange>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4B691D">
            <w:pPr>
              <w:widowControl/>
              <w:spacing w:before="0" w:line="480" w:lineRule="auto"/>
              <w:ind w:firstLine="0"/>
              <w:jc w:val="center"/>
              <w:rPr>
                <w:color w:val="000000"/>
                <w:sz w:val="16"/>
                <w:szCs w:val="16"/>
              </w:rPr>
              <w:pPrChange w:id="372" w:author="Seth Corwin" w:date="2022-12-11T20:01:00Z">
                <w:pPr>
                  <w:widowControl/>
                  <w:spacing w:before="0"/>
                  <w:ind w:firstLine="0"/>
                  <w:jc w:val="center"/>
                </w:pPr>
              </w:pPrChange>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4B691D">
            <w:pPr>
              <w:widowControl/>
              <w:spacing w:before="0" w:line="480" w:lineRule="auto"/>
              <w:ind w:firstLine="0"/>
              <w:jc w:val="center"/>
              <w:rPr>
                <w:color w:val="000000"/>
                <w:sz w:val="16"/>
                <w:szCs w:val="16"/>
              </w:rPr>
              <w:pPrChange w:id="373" w:author="Seth Corwin" w:date="2022-12-11T20:01:00Z">
                <w:pPr>
                  <w:widowControl/>
                  <w:spacing w:before="0"/>
                  <w:ind w:firstLine="0"/>
                  <w:jc w:val="center"/>
                </w:pPr>
              </w:pPrChange>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4B691D">
            <w:pPr>
              <w:widowControl/>
              <w:spacing w:before="0" w:line="480" w:lineRule="auto"/>
              <w:ind w:firstLine="0"/>
              <w:jc w:val="center"/>
              <w:rPr>
                <w:color w:val="000000"/>
                <w:sz w:val="16"/>
                <w:szCs w:val="16"/>
              </w:rPr>
              <w:pPrChange w:id="374" w:author="Seth Corwin" w:date="2022-12-11T20:01:00Z">
                <w:pPr>
                  <w:widowControl/>
                  <w:spacing w:before="0"/>
                  <w:ind w:firstLine="0"/>
                  <w:jc w:val="center"/>
                </w:pPr>
              </w:pPrChange>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4B691D">
            <w:pPr>
              <w:widowControl/>
              <w:spacing w:before="0" w:line="480" w:lineRule="auto"/>
              <w:ind w:firstLine="0"/>
              <w:jc w:val="left"/>
              <w:rPr>
                <w:b/>
                <w:bCs/>
                <w:color w:val="000000"/>
                <w:sz w:val="16"/>
                <w:szCs w:val="16"/>
              </w:rPr>
              <w:pPrChange w:id="375" w:author="Seth Corwin" w:date="2022-12-11T20:01:00Z">
                <w:pPr>
                  <w:widowControl/>
                  <w:spacing w:before="0"/>
                  <w:ind w:firstLine="0"/>
                  <w:jc w:val="left"/>
                </w:pPr>
              </w:pPrChange>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4B691D">
            <w:pPr>
              <w:widowControl/>
              <w:spacing w:before="0" w:line="480" w:lineRule="auto"/>
              <w:ind w:firstLine="0"/>
              <w:jc w:val="center"/>
              <w:rPr>
                <w:color w:val="000000"/>
                <w:sz w:val="16"/>
                <w:szCs w:val="16"/>
              </w:rPr>
              <w:pPrChange w:id="376" w:author="Seth Corwin" w:date="2022-12-11T20:01:00Z">
                <w:pPr>
                  <w:widowControl/>
                  <w:spacing w:before="0"/>
                  <w:ind w:firstLine="0"/>
                  <w:jc w:val="center"/>
                </w:pPr>
              </w:pPrChange>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4B691D">
            <w:pPr>
              <w:widowControl/>
              <w:spacing w:before="0" w:line="480" w:lineRule="auto"/>
              <w:ind w:firstLine="0"/>
              <w:jc w:val="center"/>
              <w:rPr>
                <w:color w:val="000000"/>
                <w:sz w:val="16"/>
                <w:szCs w:val="16"/>
              </w:rPr>
              <w:pPrChange w:id="377" w:author="Seth Corwin" w:date="2022-12-11T20:01:00Z">
                <w:pPr>
                  <w:widowControl/>
                  <w:spacing w:before="0"/>
                  <w:ind w:firstLine="0"/>
                  <w:jc w:val="center"/>
                </w:pPr>
              </w:pPrChange>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4B691D">
            <w:pPr>
              <w:widowControl/>
              <w:spacing w:before="0" w:line="480" w:lineRule="auto"/>
              <w:ind w:firstLine="0"/>
              <w:jc w:val="center"/>
              <w:rPr>
                <w:color w:val="000000"/>
                <w:sz w:val="16"/>
                <w:szCs w:val="16"/>
              </w:rPr>
              <w:pPrChange w:id="378"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4B691D">
            <w:pPr>
              <w:widowControl/>
              <w:spacing w:before="0" w:line="480" w:lineRule="auto"/>
              <w:ind w:firstLine="0"/>
              <w:jc w:val="center"/>
              <w:rPr>
                <w:color w:val="000000"/>
                <w:sz w:val="16"/>
                <w:szCs w:val="16"/>
              </w:rPr>
              <w:pPrChange w:id="379"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4B691D">
            <w:pPr>
              <w:widowControl/>
              <w:spacing w:before="0" w:line="480" w:lineRule="auto"/>
              <w:ind w:firstLine="0"/>
              <w:jc w:val="center"/>
              <w:rPr>
                <w:color w:val="000000"/>
                <w:sz w:val="16"/>
                <w:szCs w:val="16"/>
              </w:rPr>
              <w:pPrChange w:id="380"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4B691D">
            <w:pPr>
              <w:widowControl/>
              <w:spacing w:before="0" w:line="480" w:lineRule="auto"/>
              <w:ind w:firstLine="0"/>
              <w:jc w:val="center"/>
              <w:rPr>
                <w:color w:val="000000"/>
                <w:sz w:val="16"/>
                <w:szCs w:val="16"/>
              </w:rPr>
              <w:pPrChange w:id="381"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4B691D">
            <w:pPr>
              <w:widowControl/>
              <w:spacing w:before="0" w:line="480" w:lineRule="auto"/>
              <w:ind w:firstLine="0"/>
              <w:jc w:val="center"/>
              <w:rPr>
                <w:color w:val="000000"/>
                <w:sz w:val="16"/>
                <w:szCs w:val="16"/>
              </w:rPr>
              <w:pPrChange w:id="382" w:author="Seth Corwin" w:date="2022-12-11T20:01:00Z">
                <w:pPr>
                  <w:widowControl/>
                  <w:spacing w:before="0"/>
                  <w:ind w:firstLine="0"/>
                  <w:jc w:val="center"/>
                </w:pPr>
              </w:pPrChange>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4B691D">
            <w:pPr>
              <w:widowControl/>
              <w:spacing w:before="0" w:line="480" w:lineRule="auto"/>
              <w:ind w:firstLine="0"/>
              <w:jc w:val="left"/>
              <w:rPr>
                <w:b/>
                <w:bCs/>
                <w:color w:val="000000"/>
                <w:sz w:val="16"/>
                <w:szCs w:val="16"/>
              </w:rPr>
              <w:pPrChange w:id="383" w:author="Seth Corwin" w:date="2022-12-11T20:01:00Z">
                <w:pPr>
                  <w:widowControl/>
                  <w:spacing w:before="0"/>
                  <w:ind w:firstLine="0"/>
                  <w:jc w:val="left"/>
                </w:pPr>
              </w:pPrChange>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4B691D">
            <w:pPr>
              <w:widowControl/>
              <w:spacing w:before="0" w:line="480" w:lineRule="auto"/>
              <w:ind w:firstLine="0"/>
              <w:jc w:val="center"/>
              <w:rPr>
                <w:color w:val="000000"/>
                <w:sz w:val="16"/>
                <w:szCs w:val="16"/>
              </w:rPr>
              <w:pPrChange w:id="384" w:author="Seth Corwin" w:date="2022-12-11T20:01:00Z">
                <w:pPr>
                  <w:widowControl/>
                  <w:spacing w:before="0"/>
                  <w:ind w:firstLine="0"/>
                  <w:jc w:val="center"/>
                </w:pPr>
              </w:pPrChange>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4B691D">
            <w:pPr>
              <w:widowControl/>
              <w:spacing w:before="0" w:line="480" w:lineRule="auto"/>
              <w:ind w:firstLine="0"/>
              <w:jc w:val="center"/>
              <w:rPr>
                <w:color w:val="000000"/>
                <w:sz w:val="16"/>
                <w:szCs w:val="16"/>
              </w:rPr>
              <w:pPrChange w:id="385" w:author="Seth Corwin" w:date="2022-12-11T20:01:00Z">
                <w:pPr>
                  <w:widowControl/>
                  <w:spacing w:before="0"/>
                  <w:ind w:firstLine="0"/>
                  <w:jc w:val="center"/>
                </w:pPr>
              </w:pPrChange>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4B691D">
            <w:pPr>
              <w:widowControl/>
              <w:spacing w:before="0" w:line="480" w:lineRule="auto"/>
              <w:ind w:firstLine="0"/>
              <w:jc w:val="center"/>
              <w:rPr>
                <w:color w:val="000000"/>
                <w:sz w:val="16"/>
                <w:szCs w:val="16"/>
              </w:rPr>
              <w:pPrChange w:id="38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4B691D">
            <w:pPr>
              <w:widowControl/>
              <w:spacing w:before="0" w:line="480" w:lineRule="auto"/>
              <w:ind w:firstLine="0"/>
              <w:jc w:val="center"/>
              <w:rPr>
                <w:color w:val="000000"/>
                <w:sz w:val="16"/>
                <w:szCs w:val="16"/>
              </w:rPr>
              <w:pPrChange w:id="387"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4B691D">
            <w:pPr>
              <w:widowControl/>
              <w:spacing w:before="0" w:line="480" w:lineRule="auto"/>
              <w:ind w:firstLine="0"/>
              <w:jc w:val="center"/>
              <w:rPr>
                <w:color w:val="000000"/>
                <w:sz w:val="16"/>
                <w:szCs w:val="16"/>
              </w:rPr>
              <w:pPrChange w:id="388"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4B691D">
            <w:pPr>
              <w:widowControl/>
              <w:spacing w:before="0" w:line="480" w:lineRule="auto"/>
              <w:ind w:firstLine="0"/>
              <w:jc w:val="center"/>
              <w:rPr>
                <w:color w:val="000000"/>
                <w:sz w:val="16"/>
                <w:szCs w:val="16"/>
              </w:rPr>
              <w:pPrChange w:id="389"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4B691D">
            <w:pPr>
              <w:widowControl/>
              <w:spacing w:before="0" w:line="480" w:lineRule="auto"/>
              <w:ind w:firstLine="0"/>
              <w:jc w:val="center"/>
              <w:rPr>
                <w:color w:val="000000"/>
                <w:sz w:val="16"/>
                <w:szCs w:val="16"/>
              </w:rPr>
              <w:pPrChange w:id="390" w:author="Seth Corwin" w:date="2022-12-11T20:01:00Z">
                <w:pPr>
                  <w:widowControl/>
                  <w:spacing w:before="0"/>
                  <w:ind w:firstLine="0"/>
                  <w:jc w:val="center"/>
                </w:pPr>
              </w:pPrChange>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4B691D">
            <w:pPr>
              <w:widowControl/>
              <w:spacing w:before="0" w:line="480" w:lineRule="auto"/>
              <w:ind w:firstLine="0"/>
              <w:jc w:val="left"/>
              <w:rPr>
                <w:b/>
                <w:bCs/>
                <w:color w:val="000000"/>
                <w:sz w:val="16"/>
                <w:szCs w:val="16"/>
              </w:rPr>
              <w:pPrChange w:id="391" w:author="Seth Corwin" w:date="2022-12-11T20:01:00Z">
                <w:pPr>
                  <w:widowControl/>
                  <w:spacing w:before="0"/>
                  <w:ind w:firstLine="0"/>
                  <w:jc w:val="left"/>
                </w:pPr>
              </w:pPrChange>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4B691D">
            <w:pPr>
              <w:widowControl/>
              <w:spacing w:before="0" w:line="480" w:lineRule="auto"/>
              <w:ind w:firstLine="0"/>
              <w:jc w:val="center"/>
              <w:rPr>
                <w:color w:val="000000"/>
                <w:sz w:val="16"/>
                <w:szCs w:val="16"/>
              </w:rPr>
              <w:pPrChange w:id="392" w:author="Seth Corwin" w:date="2022-12-11T20:01:00Z">
                <w:pPr>
                  <w:widowControl/>
                  <w:spacing w:before="0"/>
                  <w:ind w:firstLine="0"/>
                  <w:jc w:val="center"/>
                </w:pPr>
              </w:pPrChange>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4B691D">
            <w:pPr>
              <w:widowControl/>
              <w:spacing w:before="0" w:line="480" w:lineRule="auto"/>
              <w:ind w:firstLine="0"/>
              <w:jc w:val="center"/>
              <w:rPr>
                <w:color w:val="000000"/>
                <w:sz w:val="16"/>
                <w:szCs w:val="16"/>
              </w:rPr>
              <w:pPrChange w:id="393" w:author="Seth Corwin" w:date="2022-12-11T20:01:00Z">
                <w:pPr>
                  <w:widowControl/>
                  <w:spacing w:before="0"/>
                  <w:ind w:firstLine="0"/>
                  <w:jc w:val="center"/>
                </w:pPr>
              </w:pPrChange>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4B691D">
            <w:pPr>
              <w:widowControl/>
              <w:spacing w:before="0" w:line="480" w:lineRule="auto"/>
              <w:ind w:firstLine="0"/>
              <w:jc w:val="center"/>
              <w:rPr>
                <w:color w:val="000000"/>
                <w:sz w:val="16"/>
                <w:szCs w:val="16"/>
              </w:rPr>
              <w:pPrChange w:id="394"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4B691D">
            <w:pPr>
              <w:widowControl/>
              <w:spacing w:before="0" w:line="480" w:lineRule="auto"/>
              <w:ind w:firstLine="0"/>
              <w:jc w:val="center"/>
              <w:rPr>
                <w:color w:val="000000"/>
                <w:sz w:val="16"/>
                <w:szCs w:val="16"/>
              </w:rPr>
              <w:pPrChange w:id="395"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4B691D">
            <w:pPr>
              <w:widowControl/>
              <w:spacing w:before="0" w:line="480" w:lineRule="auto"/>
              <w:ind w:firstLine="0"/>
              <w:jc w:val="center"/>
              <w:rPr>
                <w:color w:val="000000"/>
                <w:sz w:val="16"/>
                <w:szCs w:val="16"/>
              </w:rPr>
              <w:pPrChange w:id="396"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4B691D">
            <w:pPr>
              <w:widowControl/>
              <w:spacing w:before="0" w:line="480" w:lineRule="auto"/>
              <w:ind w:firstLine="0"/>
              <w:jc w:val="center"/>
              <w:rPr>
                <w:color w:val="000000"/>
                <w:sz w:val="16"/>
                <w:szCs w:val="16"/>
              </w:rPr>
              <w:pPrChange w:id="397"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4B691D">
            <w:pPr>
              <w:widowControl/>
              <w:spacing w:before="0" w:line="480" w:lineRule="auto"/>
              <w:ind w:firstLine="0"/>
              <w:jc w:val="center"/>
              <w:rPr>
                <w:color w:val="000000"/>
                <w:sz w:val="16"/>
                <w:szCs w:val="16"/>
              </w:rPr>
              <w:pPrChange w:id="398" w:author="Seth Corwin" w:date="2022-12-11T20:01:00Z">
                <w:pPr>
                  <w:widowControl/>
                  <w:spacing w:before="0"/>
                  <w:ind w:firstLine="0"/>
                  <w:jc w:val="center"/>
                </w:pPr>
              </w:pPrChange>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4B691D">
            <w:pPr>
              <w:widowControl/>
              <w:spacing w:before="0" w:line="480" w:lineRule="auto"/>
              <w:ind w:firstLine="0"/>
              <w:jc w:val="left"/>
              <w:rPr>
                <w:b/>
                <w:bCs/>
                <w:color w:val="000000"/>
                <w:sz w:val="16"/>
                <w:szCs w:val="16"/>
              </w:rPr>
              <w:pPrChange w:id="399" w:author="Seth Corwin" w:date="2022-12-11T20:01:00Z">
                <w:pPr>
                  <w:widowControl/>
                  <w:spacing w:before="0"/>
                  <w:ind w:firstLine="0"/>
                  <w:jc w:val="left"/>
                </w:pPr>
              </w:pPrChange>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4B691D">
            <w:pPr>
              <w:widowControl/>
              <w:spacing w:before="0" w:line="480" w:lineRule="auto"/>
              <w:ind w:firstLine="0"/>
              <w:jc w:val="center"/>
              <w:rPr>
                <w:color w:val="000000"/>
                <w:sz w:val="16"/>
                <w:szCs w:val="16"/>
              </w:rPr>
              <w:pPrChange w:id="400" w:author="Seth Corwin" w:date="2022-12-11T20:01:00Z">
                <w:pPr>
                  <w:widowControl/>
                  <w:spacing w:before="0"/>
                  <w:ind w:firstLine="0"/>
                  <w:jc w:val="center"/>
                </w:pPr>
              </w:pPrChange>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4B691D">
            <w:pPr>
              <w:widowControl/>
              <w:spacing w:before="0" w:line="480" w:lineRule="auto"/>
              <w:ind w:firstLine="0"/>
              <w:jc w:val="center"/>
              <w:rPr>
                <w:color w:val="000000"/>
                <w:sz w:val="16"/>
                <w:szCs w:val="16"/>
              </w:rPr>
              <w:pPrChange w:id="401" w:author="Seth Corwin" w:date="2022-12-11T20:01:00Z">
                <w:pPr>
                  <w:widowControl/>
                  <w:spacing w:before="0"/>
                  <w:ind w:firstLine="0"/>
                  <w:jc w:val="center"/>
                </w:pPr>
              </w:pPrChange>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4B691D">
            <w:pPr>
              <w:widowControl/>
              <w:spacing w:before="0" w:line="480" w:lineRule="auto"/>
              <w:ind w:firstLine="0"/>
              <w:jc w:val="center"/>
              <w:rPr>
                <w:color w:val="000000"/>
                <w:sz w:val="16"/>
                <w:szCs w:val="16"/>
              </w:rPr>
              <w:pPrChange w:id="402"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4B691D">
            <w:pPr>
              <w:widowControl/>
              <w:spacing w:before="0" w:line="480" w:lineRule="auto"/>
              <w:ind w:firstLine="0"/>
              <w:jc w:val="center"/>
              <w:rPr>
                <w:color w:val="000000"/>
                <w:sz w:val="16"/>
                <w:szCs w:val="16"/>
              </w:rPr>
              <w:pPrChange w:id="403"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4B691D">
            <w:pPr>
              <w:widowControl/>
              <w:spacing w:before="0" w:line="480" w:lineRule="auto"/>
              <w:ind w:firstLine="0"/>
              <w:jc w:val="center"/>
              <w:rPr>
                <w:color w:val="000000"/>
                <w:sz w:val="16"/>
                <w:szCs w:val="16"/>
              </w:rPr>
              <w:pPrChange w:id="404"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4B691D">
            <w:pPr>
              <w:widowControl/>
              <w:spacing w:before="0" w:line="480" w:lineRule="auto"/>
              <w:ind w:firstLine="0"/>
              <w:jc w:val="center"/>
              <w:rPr>
                <w:color w:val="000000"/>
                <w:sz w:val="16"/>
                <w:szCs w:val="16"/>
              </w:rPr>
              <w:pPrChange w:id="405"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4B691D">
            <w:pPr>
              <w:widowControl/>
              <w:spacing w:before="0" w:line="480" w:lineRule="auto"/>
              <w:ind w:firstLine="0"/>
              <w:jc w:val="center"/>
              <w:rPr>
                <w:color w:val="000000"/>
                <w:sz w:val="16"/>
                <w:szCs w:val="16"/>
              </w:rPr>
              <w:pPrChange w:id="406" w:author="Seth Corwin" w:date="2022-12-11T20:01:00Z">
                <w:pPr>
                  <w:widowControl/>
                  <w:spacing w:before="0"/>
                  <w:ind w:firstLine="0"/>
                  <w:jc w:val="center"/>
                </w:pPr>
              </w:pPrChange>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4B691D">
            <w:pPr>
              <w:widowControl/>
              <w:spacing w:before="0" w:line="480" w:lineRule="auto"/>
              <w:ind w:firstLine="0"/>
              <w:jc w:val="left"/>
              <w:rPr>
                <w:b/>
                <w:bCs/>
                <w:color w:val="000000"/>
                <w:sz w:val="16"/>
                <w:szCs w:val="16"/>
              </w:rPr>
              <w:pPrChange w:id="407" w:author="Seth Corwin" w:date="2022-12-11T20:01:00Z">
                <w:pPr>
                  <w:widowControl/>
                  <w:spacing w:before="0"/>
                  <w:ind w:firstLine="0"/>
                  <w:jc w:val="left"/>
                </w:pPr>
              </w:pPrChange>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4B691D">
            <w:pPr>
              <w:widowControl/>
              <w:spacing w:before="0" w:line="480" w:lineRule="auto"/>
              <w:ind w:firstLine="0"/>
              <w:jc w:val="center"/>
              <w:rPr>
                <w:color w:val="000000"/>
                <w:sz w:val="16"/>
                <w:szCs w:val="16"/>
              </w:rPr>
              <w:pPrChange w:id="408" w:author="Seth Corwin" w:date="2022-12-11T20:01:00Z">
                <w:pPr>
                  <w:widowControl/>
                  <w:spacing w:before="0"/>
                  <w:ind w:firstLine="0"/>
                  <w:jc w:val="center"/>
                </w:pPr>
              </w:pPrChange>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4B691D">
            <w:pPr>
              <w:widowControl/>
              <w:spacing w:before="0" w:line="480" w:lineRule="auto"/>
              <w:ind w:firstLine="0"/>
              <w:jc w:val="center"/>
              <w:rPr>
                <w:color w:val="000000"/>
                <w:sz w:val="16"/>
                <w:szCs w:val="16"/>
              </w:rPr>
              <w:pPrChange w:id="409" w:author="Seth Corwin" w:date="2022-12-11T20:01:00Z">
                <w:pPr>
                  <w:widowControl/>
                  <w:spacing w:before="0"/>
                  <w:ind w:firstLine="0"/>
                  <w:jc w:val="center"/>
                </w:pPr>
              </w:pPrChange>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4B691D">
            <w:pPr>
              <w:widowControl/>
              <w:spacing w:before="0" w:line="480" w:lineRule="auto"/>
              <w:ind w:firstLine="0"/>
              <w:jc w:val="center"/>
              <w:rPr>
                <w:color w:val="000000"/>
                <w:sz w:val="16"/>
                <w:szCs w:val="16"/>
              </w:rPr>
              <w:pPrChange w:id="410"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4B691D">
            <w:pPr>
              <w:widowControl/>
              <w:spacing w:before="0" w:line="480" w:lineRule="auto"/>
              <w:ind w:firstLine="0"/>
              <w:jc w:val="center"/>
              <w:rPr>
                <w:color w:val="000000"/>
                <w:sz w:val="16"/>
                <w:szCs w:val="16"/>
              </w:rPr>
              <w:pPrChange w:id="411"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4B691D">
            <w:pPr>
              <w:widowControl/>
              <w:spacing w:before="0" w:line="480" w:lineRule="auto"/>
              <w:ind w:firstLine="0"/>
              <w:jc w:val="center"/>
              <w:rPr>
                <w:color w:val="000000"/>
                <w:sz w:val="16"/>
                <w:szCs w:val="16"/>
              </w:rPr>
              <w:pPrChange w:id="412"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4B691D">
            <w:pPr>
              <w:widowControl/>
              <w:spacing w:before="0" w:line="480" w:lineRule="auto"/>
              <w:ind w:firstLine="0"/>
              <w:jc w:val="center"/>
              <w:rPr>
                <w:color w:val="000000"/>
                <w:sz w:val="16"/>
                <w:szCs w:val="16"/>
              </w:rPr>
              <w:pPrChange w:id="413"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4B691D">
            <w:pPr>
              <w:widowControl/>
              <w:spacing w:before="0" w:line="480" w:lineRule="auto"/>
              <w:ind w:firstLine="0"/>
              <w:jc w:val="center"/>
              <w:rPr>
                <w:color w:val="000000"/>
                <w:sz w:val="16"/>
                <w:szCs w:val="16"/>
              </w:rPr>
              <w:pPrChange w:id="414" w:author="Seth Corwin" w:date="2022-12-11T20:01:00Z">
                <w:pPr>
                  <w:widowControl/>
                  <w:spacing w:before="0"/>
                  <w:ind w:firstLine="0"/>
                  <w:jc w:val="center"/>
                </w:pPr>
              </w:pPrChange>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4B691D">
            <w:pPr>
              <w:widowControl/>
              <w:spacing w:before="0" w:line="480" w:lineRule="auto"/>
              <w:ind w:firstLine="0"/>
              <w:jc w:val="left"/>
              <w:rPr>
                <w:b/>
                <w:bCs/>
                <w:color w:val="000000"/>
                <w:sz w:val="16"/>
                <w:szCs w:val="16"/>
              </w:rPr>
              <w:pPrChange w:id="415" w:author="Seth Corwin" w:date="2022-12-11T20:01:00Z">
                <w:pPr>
                  <w:widowControl/>
                  <w:spacing w:before="0"/>
                  <w:ind w:firstLine="0"/>
                  <w:jc w:val="left"/>
                </w:pPr>
              </w:pPrChange>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4B691D">
            <w:pPr>
              <w:widowControl/>
              <w:spacing w:before="0" w:line="480" w:lineRule="auto"/>
              <w:ind w:firstLine="0"/>
              <w:jc w:val="center"/>
              <w:rPr>
                <w:color w:val="000000"/>
                <w:sz w:val="16"/>
                <w:szCs w:val="16"/>
              </w:rPr>
              <w:pPrChange w:id="416" w:author="Seth Corwin" w:date="2022-12-11T20:01:00Z">
                <w:pPr>
                  <w:widowControl/>
                  <w:spacing w:before="0"/>
                  <w:ind w:firstLine="0"/>
                  <w:jc w:val="center"/>
                </w:pPr>
              </w:pPrChange>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4B691D">
            <w:pPr>
              <w:widowControl/>
              <w:spacing w:before="0" w:line="480" w:lineRule="auto"/>
              <w:ind w:firstLine="0"/>
              <w:jc w:val="center"/>
              <w:rPr>
                <w:color w:val="000000"/>
                <w:sz w:val="16"/>
                <w:szCs w:val="16"/>
              </w:rPr>
              <w:pPrChange w:id="417" w:author="Seth Corwin" w:date="2022-12-11T20:01:00Z">
                <w:pPr>
                  <w:widowControl/>
                  <w:spacing w:before="0"/>
                  <w:ind w:firstLine="0"/>
                  <w:jc w:val="center"/>
                </w:pPr>
              </w:pPrChange>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4B691D">
            <w:pPr>
              <w:widowControl/>
              <w:spacing w:before="0" w:line="480" w:lineRule="auto"/>
              <w:ind w:firstLine="0"/>
              <w:jc w:val="center"/>
              <w:rPr>
                <w:color w:val="000000"/>
                <w:sz w:val="16"/>
                <w:szCs w:val="16"/>
              </w:rPr>
              <w:pPrChange w:id="418"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4B691D">
            <w:pPr>
              <w:widowControl/>
              <w:spacing w:before="0" w:line="480" w:lineRule="auto"/>
              <w:ind w:firstLine="0"/>
              <w:jc w:val="center"/>
              <w:rPr>
                <w:color w:val="000000"/>
                <w:sz w:val="16"/>
                <w:szCs w:val="16"/>
              </w:rPr>
              <w:pPrChange w:id="419"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4B691D">
            <w:pPr>
              <w:widowControl/>
              <w:spacing w:before="0" w:line="480" w:lineRule="auto"/>
              <w:ind w:firstLine="0"/>
              <w:jc w:val="center"/>
              <w:rPr>
                <w:color w:val="000000"/>
                <w:sz w:val="16"/>
                <w:szCs w:val="16"/>
              </w:rPr>
              <w:pPrChange w:id="420"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4B691D">
            <w:pPr>
              <w:widowControl/>
              <w:spacing w:before="0" w:line="480" w:lineRule="auto"/>
              <w:ind w:firstLine="0"/>
              <w:jc w:val="center"/>
              <w:rPr>
                <w:color w:val="000000"/>
                <w:sz w:val="16"/>
                <w:szCs w:val="16"/>
              </w:rPr>
              <w:pPrChange w:id="421"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4B691D">
            <w:pPr>
              <w:widowControl/>
              <w:spacing w:before="0" w:line="480" w:lineRule="auto"/>
              <w:ind w:firstLine="0"/>
              <w:jc w:val="center"/>
              <w:rPr>
                <w:color w:val="000000"/>
                <w:sz w:val="16"/>
                <w:szCs w:val="16"/>
              </w:rPr>
              <w:pPrChange w:id="422" w:author="Seth Corwin" w:date="2022-12-11T20:01:00Z">
                <w:pPr>
                  <w:widowControl/>
                  <w:spacing w:before="0"/>
                  <w:ind w:firstLine="0"/>
                  <w:jc w:val="center"/>
                </w:pPr>
              </w:pPrChange>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4B691D">
            <w:pPr>
              <w:widowControl/>
              <w:spacing w:before="0" w:line="480" w:lineRule="auto"/>
              <w:ind w:firstLine="0"/>
              <w:jc w:val="left"/>
              <w:rPr>
                <w:color w:val="000000"/>
                <w:sz w:val="16"/>
                <w:szCs w:val="16"/>
              </w:rPr>
              <w:pPrChange w:id="423" w:author="Seth Corwin" w:date="2022-12-11T20:01:00Z">
                <w:pPr>
                  <w:widowControl/>
                  <w:spacing w:before="0"/>
                  <w:ind w:firstLine="0"/>
                  <w:jc w:val="left"/>
                </w:pPr>
              </w:pPrChange>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4B691D">
            <w:pPr>
              <w:widowControl/>
              <w:spacing w:before="0" w:line="480" w:lineRule="auto"/>
              <w:ind w:firstLine="0"/>
              <w:jc w:val="center"/>
              <w:rPr>
                <w:color w:val="000000"/>
                <w:sz w:val="16"/>
                <w:szCs w:val="16"/>
              </w:rPr>
              <w:pPrChange w:id="424" w:author="Seth Corwin" w:date="2022-12-11T20:01:00Z">
                <w:pPr>
                  <w:widowControl/>
                  <w:spacing w:before="0"/>
                  <w:ind w:firstLine="0"/>
                  <w:jc w:val="center"/>
                </w:pPr>
              </w:pPrChange>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4B691D">
            <w:pPr>
              <w:widowControl/>
              <w:spacing w:before="0" w:line="480" w:lineRule="auto"/>
              <w:ind w:firstLine="0"/>
              <w:jc w:val="center"/>
              <w:rPr>
                <w:color w:val="000000"/>
                <w:sz w:val="16"/>
                <w:szCs w:val="16"/>
              </w:rPr>
              <w:pPrChange w:id="425" w:author="Seth Corwin" w:date="2022-12-11T20:01:00Z">
                <w:pPr>
                  <w:widowControl/>
                  <w:spacing w:before="0"/>
                  <w:ind w:firstLine="0"/>
                  <w:jc w:val="center"/>
                </w:pPr>
              </w:pPrChange>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4B691D">
            <w:pPr>
              <w:widowControl/>
              <w:spacing w:before="0" w:line="480" w:lineRule="auto"/>
              <w:ind w:firstLine="0"/>
              <w:jc w:val="center"/>
              <w:rPr>
                <w:color w:val="000000"/>
                <w:sz w:val="16"/>
                <w:szCs w:val="16"/>
              </w:rPr>
              <w:pPrChange w:id="42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4B691D">
            <w:pPr>
              <w:widowControl/>
              <w:spacing w:before="0" w:line="480" w:lineRule="auto"/>
              <w:ind w:firstLine="0"/>
              <w:jc w:val="center"/>
              <w:rPr>
                <w:color w:val="000000"/>
                <w:sz w:val="16"/>
                <w:szCs w:val="16"/>
              </w:rPr>
              <w:pPrChange w:id="427" w:author="Seth Corwin" w:date="2022-12-11T20:01:00Z">
                <w:pPr>
                  <w:widowControl/>
                  <w:spacing w:before="0"/>
                  <w:ind w:firstLine="0"/>
                  <w:jc w:val="center"/>
                </w:pPr>
              </w:pPrChange>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4B691D">
            <w:pPr>
              <w:widowControl/>
              <w:spacing w:before="0" w:line="480" w:lineRule="auto"/>
              <w:ind w:firstLine="0"/>
              <w:jc w:val="center"/>
              <w:rPr>
                <w:color w:val="000000"/>
                <w:sz w:val="16"/>
                <w:szCs w:val="16"/>
              </w:rPr>
              <w:pPrChange w:id="428"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4B691D">
            <w:pPr>
              <w:widowControl/>
              <w:spacing w:before="0" w:line="480" w:lineRule="auto"/>
              <w:ind w:firstLine="0"/>
              <w:jc w:val="center"/>
              <w:rPr>
                <w:color w:val="000000"/>
                <w:sz w:val="16"/>
                <w:szCs w:val="16"/>
              </w:rPr>
              <w:pPrChange w:id="429"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4B691D">
            <w:pPr>
              <w:widowControl/>
              <w:spacing w:before="0" w:line="480" w:lineRule="auto"/>
              <w:ind w:firstLine="0"/>
              <w:jc w:val="center"/>
              <w:rPr>
                <w:color w:val="000000"/>
                <w:sz w:val="16"/>
                <w:szCs w:val="16"/>
              </w:rPr>
              <w:pPrChange w:id="430" w:author="Seth Corwin" w:date="2022-12-11T20:01:00Z">
                <w:pPr>
                  <w:widowControl/>
                  <w:spacing w:before="0"/>
                  <w:ind w:firstLine="0"/>
                  <w:jc w:val="center"/>
                </w:pPr>
              </w:pPrChange>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4B691D">
            <w:pPr>
              <w:widowControl/>
              <w:spacing w:before="0" w:line="480" w:lineRule="auto"/>
              <w:ind w:firstLine="0"/>
              <w:jc w:val="left"/>
              <w:rPr>
                <w:b/>
                <w:bCs/>
                <w:color w:val="000000"/>
                <w:sz w:val="16"/>
                <w:szCs w:val="16"/>
              </w:rPr>
              <w:pPrChange w:id="431" w:author="Seth Corwin" w:date="2022-12-11T20:01:00Z">
                <w:pPr>
                  <w:widowControl/>
                  <w:spacing w:before="0"/>
                  <w:ind w:firstLine="0"/>
                  <w:jc w:val="left"/>
                </w:pPr>
              </w:pPrChange>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4B691D">
            <w:pPr>
              <w:widowControl/>
              <w:spacing w:before="0" w:line="480" w:lineRule="auto"/>
              <w:ind w:firstLine="0"/>
              <w:jc w:val="center"/>
              <w:rPr>
                <w:color w:val="000000"/>
                <w:sz w:val="16"/>
                <w:szCs w:val="16"/>
              </w:rPr>
              <w:pPrChange w:id="432" w:author="Seth Corwin" w:date="2022-12-11T20:01:00Z">
                <w:pPr>
                  <w:widowControl/>
                  <w:spacing w:before="0"/>
                  <w:ind w:firstLine="0"/>
                  <w:jc w:val="center"/>
                </w:pPr>
              </w:pPrChange>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4B691D">
            <w:pPr>
              <w:widowControl/>
              <w:spacing w:before="0" w:line="480" w:lineRule="auto"/>
              <w:ind w:firstLine="0"/>
              <w:jc w:val="center"/>
              <w:rPr>
                <w:color w:val="000000"/>
                <w:sz w:val="16"/>
                <w:szCs w:val="16"/>
              </w:rPr>
              <w:pPrChange w:id="433" w:author="Seth Corwin" w:date="2022-12-11T20:01:00Z">
                <w:pPr>
                  <w:widowControl/>
                  <w:spacing w:before="0"/>
                  <w:ind w:firstLine="0"/>
                  <w:jc w:val="center"/>
                </w:pPr>
              </w:pPrChange>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4B691D">
            <w:pPr>
              <w:widowControl/>
              <w:spacing w:before="0" w:line="480" w:lineRule="auto"/>
              <w:ind w:firstLine="0"/>
              <w:jc w:val="center"/>
              <w:rPr>
                <w:color w:val="000000"/>
                <w:sz w:val="16"/>
                <w:szCs w:val="16"/>
              </w:rPr>
              <w:pPrChange w:id="434"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4B691D">
            <w:pPr>
              <w:widowControl/>
              <w:spacing w:before="0" w:line="480" w:lineRule="auto"/>
              <w:ind w:firstLine="0"/>
              <w:jc w:val="center"/>
              <w:rPr>
                <w:color w:val="000000"/>
                <w:sz w:val="16"/>
                <w:szCs w:val="16"/>
              </w:rPr>
              <w:pPrChange w:id="435" w:author="Seth Corwin" w:date="2022-12-11T20:01:00Z">
                <w:pPr>
                  <w:widowControl/>
                  <w:spacing w:before="0"/>
                  <w:ind w:firstLine="0"/>
                  <w:jc w:val="center"/>
                </w:pPr>
              </w:pPrChange>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4B691D">
            <w:pPr>
              <w:widowControl/>
              <w:spacing w:before="0" w:line="480" w:lineRule="auto"/>
              <w:ind w:firstLine="0"/>
              <w:jc w:val="center"/>
              <w:rPr>
                <w:color w:val="000000"/>
                <w:sz w:val="16"/>
                <w:szCs w:val="16"/>
              </w:rPr>
              <w:pPrChange w:id="436" w:author="Seth Corwin" w:date="2022-12-11T20:01:00Z">
                <w:pPr>
                  <w:widowControl/>
                  <w:spacing w:before="0"/>
                  <w:ind w:firstLine="0"/>
                  <w:jc w:val="center"/>
                </w:pPr>
              </w:pPrChange>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4B691D">
            <w:pPr>
              <w:widowControl/>
              <w:spacing w:before="0" w:line="480" w:lineRule="auto"/>
              <w:ind w:firstLine="0"/>
              <w:jc w:val="center"/>
              <w:rPr>
                <w:color w:val="000000"/>
                <w:sz w:val="16"/>
                <w:szCs w:val="16"/>
              </w:rPr>
              <w:pPrChange w:id="437"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4B691D">
            <w:pPr>
              <w:widowControl/>
              <w:spacing w:before="0" w:line="480" w:lineRule="auto"/>
              <w:ind w:firstLine="0"/>
              <w:jc w:val="center"/>
              <w:rPr>
                <w:color w:val="000000"/>
                <w:sz w:val="16"/>
                <w:szCs w:val="16"/>
              </w:rPr>
              <w:pPrChange w:id="438" w:author="Seth Corwin" w:date="2022-12-11T20:01:00Z">
                <w:pPr>
                  <w:widowControl/>
                  <w:spacing w:before="0"/>
                  <w:ind w:firstLine="0"/>
                  <w:jc w:val="center"/>
                </w:pPr>
              </w:pPrChange>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4B691D">
            <w:pPr>
              <w:widowControl/>
              <w:spacing w:before="0" w:line="480" w:lineRule="auto"/>
              <w:ind w:firstLine="0"/>
              <w:jc w:val="left"/>
              <w:rPr>
                <w:b/>
                <w:bCs/>
                <w:color w:val="000000"/>
                <w:sz w:val="16"/>
                <w:szCs w:val="16"/>
              </w:rPr>
              <w:pPrChange w:id="439" w:author="Seth Corwin" w:date="2022-12-11T20:01:00Z">
                <w:pPr>
                  <w:widowControl/>
                  <w:spacing w:before="0"/>
                  <w:ind w:firstLine="0"/>
                  <w:jc w:val="left"/>
                </w:pPr>
              </w:pPrChange>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4B691D">
            <w:pPr>
              <w:widowControl/>
              <w:spacing w:before="0" w:line="480" w:lineRule="auto"/>
              <w:ind w:firstLine="0"/>
              <w:jc w:val="center"/>
              <w:rPr>
                <w:color w:val="000000"/>
                <w:sz w:val="16"/>
                <w:szCs w:val="16"/>
              </w:rPr>
              <w:pPrChange w:id="440" w:author="Seth Corwin" w:date="2022-12-11T20:01:00Z">
                <w:pPr>
                  <w:widowControl/>
                  <w:spacing w:before="0"/>
                  <w:ind w:firstLine="0"/>
                  <w:jc w:val="center"/>
                </w:pPr>
              </w:pPrChange>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4B691D">
            <w:pPr>
              <w:widowControl/>
              <w:spacing w:before="0" w:line="480" w:lineRule="auto"/>
              <w:ind w:firstLine="0"/>
              <w:jc w:val="center"/>
              <w:rPr>
                <w:color w:val="000000"/>
                <w:sz w:val="16"/>
                <w:szCs w:val="16"/>
              </w:rPr>
              <w:pPrChange w:id="441" w:author="Seth Corwin" w:date="2022-12-11T20:01:00Z">
                <w:pPr>
                  <w:widowControl/>
                  <w:spacing w:before="0"/>
                  <w:ind w:firstLine="0"/>
                  <w:jc w:val="center"/>
                </w:pPr>
              </w:pPrChange>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4B691D">
            <w:pPr>
              <w:widowControl/>
              <w:spacing w:before="0" w:line="480" w:lineRule="auto"/>
              <w:ind w:firstLine="0"/>
              <w:jc w:val="center"/>
              <w:rPr>
                <w:color w:val="000000"/>
                <w:sz w:val="16"/>
                <w:szCs w:val="16"/>
              </w:rPr>
              <w:pPrChange w:id="442"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4B691D">
            <w:pPr>
              <w:widowControl/>
              <w:spacing w:before="0" w:line="480" w:lineRule="auto"/>
              <w:ind w:firstLine="0"/>
              <w:jc w:val="center"/>
              <w:rPr>
                <w:color w:val="000000"/>
                <w:sz w:val="16"/>
                <w:szCs w:val="16"/>
              </w:rPr>
              <w:pPrChange w:id="443" w:author="Seth Corwin" w:date="2022-12-11T20:01:00Z">
                <w:pPr>
                  <w:widowControl/>
                  <w:spacing w:before="0"/>
                  <w:ind w:firstLine="0"/>
                  <w:jc w:val="center"/>
                </w:pPr>
              </w:pPrChange>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4B691D">
            <w:pPr>
              <w:widowControl/>
              <w:spacing w:before="0" w:line="480" w:lineRule="auto"/>
              <w:ind w:firstLine="0"/>
              <w:jc w:val="center"/>
              <w:rPr>
                <w:color w:val="000000"/>
                <w:sz w:val="16"/>
                <w:szCs w:val="16"/>
              </w:rPr>
              <w:pPrChange w:id="444"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4B691D">
            <w:pPr>
              <w:widowControl/>
              <w:spacing w:before="0" w:line="480" w:lineRule="auto"/>
              <w:ind w:firstLine="0"/>
              <w:jc w:val="center"/>
              <w:rPr>
                <w:color w:val="000000"/>
                <w:sz w:val="16"/>
                <w:szCs w:val="16"/>
              </w:rPr>
              <w:pPrChange w:id="445"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4B691D">
            <w:pPr>
              <w:widowControl/>
              <w:spacing w:before="0" w:line="480" w:lineRule="auto"/>
              <w:ind w:firstLine="0"/>
              <w:jc w:val="center"/>
              <w:rPr>
                <w:color w:val="000000"/>
                <w:sz w:val="16"/>
                <w:szCs w:val="16"/>
              </w:rPr>
              <w:pPrChange w:id="446" w:author="Seth Corwin" w:date="2022-12-11T20:01:00Z">
                <w:pPr>
                  <w:widowControl/>
                  <w:spacing w:before="0"/>
                  <w:ind w:firstLine="0"/>
                  <w:jc w:val="center"/>
                </w:pPr>
              </w:pPrChange>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4B691D">
            <w:pPr>
              <w:widowControl/>
              <w:spacing w:before="0" w:line="480" w:lineRule="auto"/>
              <w:ind w:firstLine="0"/>
              <w:jc w:val="left"/>
              <w:rPr>
                <w:color w:val="000000"/>
                <w:sz w:val="16"/>
                <w:szCs w:val="16"/>
              </w:rPr>
              <w:pPrChange w:id="447" w:author="Seth Corwin" w:date="2022-12-11T20:01:00Z">
                <w:pPr>
                  <w:widowControl/>
                  <w:spacing w:before="0"/>
                  <w:ind w:firstLine="0"/>
                  <w:jc w:val="left"/>
                </w:pPr>
              </w:pPrChange>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4B691D">
            <w:pPr>
              <w:widowControl/>
              <w:spacing w:before="0" w:line="480" w:lineRule="auto"/>
              <w:ind w:firstLine="0"/>
              <w:jc w:val="center"/>
              <w:rPr>
                <w:color w:val="000000"/>
                <w:sz w:val="16"/>
                <w:szCs w:val="16"/>
              </w:rPr>
              <w:pPrChange w:id="448" w:author="Seth Corwin" w:date="2022-12-11T20:01:00Z">
                <w:pPr>
                  <w:widowControl/>
                  <w:spacing w:before="0"/>
                  <w:ind w:firstLine="0"/>
                  <w:jc w:val="center"/>
                </w:pPr>
              </w:pPrChange>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4B691D">
            <w:pPr>
              <w:widowControl/>
              <w:spacing w:before="0" w:line="480" w:lineRule="auto"/>
              <w:ind w:firstLine="0"/>
              <w:jc w:val="center"/>
              <w:rPr>
                <w:color w:val="000000"/>
                <w:sz w:val="16"/>
                <w:szCs w:val="16"/>
              </w:rPr>
              <w:pPrChange w:id="449" w:author="Seth Corwin" w:date="2022-12-11T20:01:00Z">
                <w:pPr>
                  <w:widowControl/>
                  <w:spacing w:before="0"/>
                  <w:ind w:firstLine="0"/>
                  <w:jc w:val="center"/>
                </w:pPr>
              </w:pPrChange>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4B691D">
            <w:pPr>
              <w:widowControl/>
              <w:spacing w:before="0" w:line="480" w:lineRule="auto"/>
              <w:ind w:firstLine="0"/>
              <w:jc w:val="center"/>
              <w:rPr>
                <w:color w:val="000000"/>
                <w:sz w:val="16"/>
                <w:szCs w:val="16"/>
              </w:rPr>
              <w:pPrChange w:id="450" w:author="Seth Corwin" w:date="2022-12-11T20:01:00Z">
                <w:pPr>
                  <w:widowControl/>
                  <w:spacing w:before="0"/>
                  <w:ind w:firstLine="0"/>
                  <w:jc w:val="center"/>
                </w:pPr>
              </w:pPrChange>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4B691D">
            <w:pPr>
              <w:widowControl/>
              <w:spacing w:before="0" w:line="480" w:lineRule="auto"/>
              <w:ind w:firstLine="0"/>
              <w:jc w:val="center"/>
              <w:rPr>
                <w:color w:val="000000"/>
                <w:sz w:val="16"/>
                <w:szCs w:val="16"/>
              </w:rPr>
              <w:pPrChange w:id="451" w:author="Seth Corwin" w:date="2022-12-11T20:01:00Z">
                <w:pPr>
                  <w:widowControl/>
                  <w:spacing w:before="0"/>
                  <w:ind w:firstLine="0"/>
                  <w:jc w:val="center"/>
                </w:pPr>
              </w:pPrChange>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4B691D">
            <w:pPr>
              <w:widowControl/>
              <w:spacing w:before="0" w:line="480" w:lineRule="auto"/>
              <w:ind w:firstLine="0"/>
              <w:jc w:val="center"/>
              <w:rPr>
                <w:color w:val="000000"/>
                <w:sz w:val="16"/>
                <w:szCs w:val="16"/>
              </w:rPr>
              <w:pPrChange w:id="452" w:author="Seth Corwin" w:date="2022-12-11T20:01:00Z">
                <w:pPr>
                  <w:widowControl/>
                  <w:spacing w:before="0"/>
                  <w:ind w:firstLine="0"/>
                  <w:jc w:val="center"/>
                </w:pPr>
              </w:pPrChange>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4B691D">
            <w:pPr>
              <w:widowControl/>
              <w:spacing w:before="0" w:line="480" w:lineRule="auto"/>
              <w:ind w:firstLine="0"/>
              <w:jc w:val="center"/>
              <w:rPr>
                <w:color w:val="000000"/>
                <w:sz w:val="16"/>
                <w:szCs w:val="16"/>
              </w:rPr>
              <w:pPrChange w:id="453" w:author="Seth Corwin" w:date="2022-12-11T20:01:00Z">
                <w:pPr>
                  <w:widowControl/>
                  <w:spacing w:before="0"/>
                  <w:ind w:firstLine="0"/>
                  <w:jc w:val="center"/>
                </w:pPr>
              </w:pPrChange>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4B691D">
            <w:pPr>
              <w:widowControl/>
              <w:spacing w:before="0" w:line="480" w:lineRule="auto"/>
              <w:ind w:firstLine="0"/>
              <w:jc w:val="center"/>
              <w:rPr>
                <w:color w:val="000000"/>
                <w:sz w:val="16"/>
                <w:szCs w:val="16"/>
              </w:rPr>
              <w:pPrChange w:id="454" w:author="Seth Corwin" w:date="2022-12-11T20:01:00Z">
                <w:pPr>
                  <w:widowControl/>
                  <w:spacing w:before="0"/>
                  <w:ind w:firstLine="0"/>
                  <w:jc w:val="center"/>
                </w:pPr>
              </w:pPrChange>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4B691D">
            <w:pPr>
              <w:widowControl/>
              <w:spacing w:before="0" w:line="480" w:lineRule="auto"/>
              <w:ind w:firstLine="0"/>
              <w:jc w:val="left"/>
              <w:rPr>
                <w:color w:val="000000"/>
                <w:sz w:val="16"/>
                <w:szCs w:val="16"/>
              </w:rPr>
              <w:pPrChange w:id="455" w:author="Seth Corwin" w:date="2022-12-11T20:01:00Z">
                <w:pPr>
                  <w:widowControl/>
                  <w:spacing w:before="0"/>
                  <w:ind w:firstLine="0"/>
                  <w:jc w:val="left"/>
                </w:pPr>
              </w:pPrChange>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4B691D">
            <w:pPr>
              <w:widowControl/>
              <w:spacing w:before="0" w:line="480" w:lineRule="auto"/>
              <w:ind w:firstLine="0"/>
              <w:jc w:val="center"/>
              <w:rPr>
                <w:color w:val="000000"/>
                <w:sz w:val="16"/>
                <w:szCs w:val="16"/>
              </w:rPr>
              <w:pPrChange w:id="456" w:author="Seth Corwin" w:date="2022-12-11T20:01:00Z">
                <w:pPr>
                  <w:widowControl/>
                  <w:spacing w:before="0"/>
                  <w:ind w:firstLine="0"/>
                  <w:jc w:val="center"/>
                </w:pPr>
              </w:pPrChange>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4B691D">
            <w:pPr>
              <w:widowControl/>
              <w:spacing w:before="0" w:line="480" w:lineRule="auto"/>
              <w:ind w:firstLine="0"/>
              <w:jc w:val="center"/>
              <w:rPr>
                <w:color w:val="000000"/>
                <w:sz w:val="16"/>
                <w:szCs w:val="16"/>
              </w:rPr>
              <w:pPrChange w:id="457" w:author="Seth Corwin" w:date="2022-12-11T20:01:00Z">
                <w:pPr>
                  <w:widowControl/>
                  <w:spacing w:before="0"/>
                  <w:ind w:firstLine="0"/>
                  <w:jc w:val="center"/>
                </w:pPr>
              </w:pPrChange>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4B691D">
            <w:pPr>
              <w:widowControl/>
              <w:spacing w:before="0" w:line="480" w:lineRule="auto"/>
              <w:ind w:firstLine="0"/>
              <w:jc w:val="center"/>
              <w:rPr>
                <w:color w:val="000000"/>
                <w:sz w:val="16"/>
                <w:szCs w:val="16"/>
              </w:rPr>
              <w:pPrChange w:id="458" w:author="Seth Corwin" w:date="2022-12-11T20:01:00Z">
                <w:pPr>
                  <w:widowControl/>
                  <w:spacing w:before="0"/>
                  <w:ind w:firstLine="0"/>
                  <w:jc w:val="center"/>
                </w:pPr>
              </w:pPrChange>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4B691D">
            <w:pPr>
              <w:widowControl/>
              <w:spacing w:before="0" w:line="480" w:lineRule="auto"/>
              <w:ind w:firstLine="0"/>
              <w:jc w:val="center"/>
              <w:rPr>
                <w:color w:val="000000"/>
                <w:sz w:val="16"/>
                <w:szCs w:val="16"/>
              </w:rPr>
              <w:pPrChange w:id="459" w:author="Seth Corwin" w:date="2022-12-11T20:01:00Z">
                <w:pPr>
                  <w:widowControl/>
                  <w:spacing w:before="0"/>
                  <w:ind w:firstLine="0"/>
                  <w:jc w:val="center"/>
                </w:pPr>
              </w:pPrChange>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4B691D">
            <w:pPr>
              <w:widowControl/>
              <w:spacing w:before="0" w:line="480" w:lineRule="auto"/>
              <w:ind w:firstLine="0"/>
              <w:jc w:val="center"/>
              <w:rPr>
                <w:color w:val="000000"/>
                <w:sz w:val="16"/>
                <w:szCs w:val="16"/>
              </w:rPr>
              <w:pPrChange w:id="460" w:author="Seth Corwin" w:date="2022-12-11T20:01:00Z">
                <w:pPr>
                  <w:widowControl/>
                  <w:spacing w:before="0"/>
                  <w:ind w:firstLine="0"/>
                  <w:jc w:val="center"/>
                </w:pPr>
              </w:pPrChange>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4B691D">
            <w:pPr>
              <w:widowControl/>
              <w:spacing w:before="0" w:line="480" w:lineRule="auto"/>
              <w:ind w:firstLine="0"/>
              <w:jc w:val="center"/>
              <w:rPr>
                <w:color w:val="000000"/>
                <w:sz w:val="16"/>
                <w:szCs w:val="16"/>
              </w:rPr>
              <w:pPrChange w:id="461" w:author="Seth Corwin" w:date="2022-12-11T20:01:00Z">
                <w:pPr>
                  <w:widowControl/>
                  <w:spacing w:before="0"/>
                  <w:ind w:firstLine="0"/>
                  <w:jc w:val="center"/>
                </w:pPr>
              </w:pPrChange>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4B691D">
            <w:pPr>
              <w:widowControl/>
              <w:spacing w:before="0" w:line="480" w:lineRule="auto"/>
              <w:ind w:firstLine="0"/>
              <w:jc w:val="center"/>
              <w:rPr>
                <w:color w:val="000000"/>
                <w:sz w:val="16"/>
                <w:szCs w:val="16"/>
              </w:rPr>
              <w:pPrChange w:id="462" w:author="Seth Corwin" w:date="2022-12-11T20:01:00Z">
                <w:pPr>
                  <w:widowControl/>
                  <w:spacing w:before="0"/>
                  <w:ind w:firstLine="0"/>
                  <w:jc w:val="center"/>
                </w:pPr>
              </w:pPrChange>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4B691D">
            <w:pPr>
              <w:widowControl/>
              <w:spacing w:before="0" w:line="480" w:lineRule="auto"/>
              <w:ind w:firstLine="0"/>
              <w:jc w:val="left"/>
              <w:rPr>
                <w:b/>
                <w:bCs/>
                <w:color w:val="000000"/>
                <w:sz w:val="16"/>
                <w:szCs w:val="16"/>
              </w:rPr>
              <w:pPrChange w:id="463" w:author="Seth Corwin" w:date="2022-12-11T20:01:00Z">
                <w:pPr>
                  <w:widowControl/>
                  <w:spacing w:before="0"/>
                  <w:ind w:firstLine="0"/>
                  <w:jc w:val="left"/>
                </w:pPr>
              </w:pPrChange>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4B691D">
            <w:pPr>
              <w:widowControl/>
              <w:spacing w:before="0" w:line="480" w:lineRule="auto"/>
              <w:ind w:firstLine="0"/>
              <w:jc w:val="center"/>
              <w:rPr>
                <w:color w:val="000000"/>
                <w:sz w:val="16"/>
                <w:szCs w:val="16"/>
              </w:rPr>
              <w:pPrChange w:id="464" w:author="Seth Corwin" w:date="2022-12-11T20:01:00Z">
                <w:pPr>
                  <w:widowControl/>
                  <w:spacing w:before="0"/>
                  <w:ind w:firstLine="0"/>
                  <w:jc w:val="center"/>
                </w:pPr>
              </w:pPrChange>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4B691D">
            <w:pPr>
              <w:widowControl/>
              <w:spacing w:before="0" w:line="480" w:lineRule="auto"/>
              <w:ind w:firstLine="0"/>
              <w:jc w:val="center"/>
              <w:rPr>
                <w:color w:val="000000"/>
                <w:sz w:val="16"/>
                <w:szCs w:val="16"/>
              </w:rPr>
              <w:pPrChange w:id="465" w:author="Seth Corwin" w:date="2022-12-11T20:01:00Z">
                <w:pPr>
                  <w:widowControl/>
                  <w:spacing w:before="0"/>
                  <w:ind w:firstLine="0"/>
                  <w:jc w:val="center"/>
                </w:pPr>
              </w:pPrChange>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4B691D">
            <w:pPr>
              <w:widowControl/>
              <w:spacing w:before="0" w:line="480" w:lineRule="auto"/>
              <w:ind w:firstLine="0"/>
              <w:jc w:val="center"/>
              <w:rPr>
                <w:color w:val="000000"/>
                <w:sz w:val="16"/>
                <w:szCs w:val="16"/>
              </w:rPr>
              <w:pPrChange w:id="46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4B691D">
            <w:pPr>
              <w:widowControl/>
              <w:spacing w:before="0" w:line="480" w:lineRule="auto"/>
              <w:ind w:firstLine="0"/>
              <w:jc w:val="center"/>
              <w:rPr>
                <w:color w:val="000000"/>
                <w:sz w:val="16"/>
                <w:szCs w:val="16"/>
              </w:rPr>
              <w:pPrChange w:id="467"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4B691D">
            <w:pPr>
              <w:widowControl/>
              <w:spacing w:before="0" w:line="480" w:lineRule="auto"/>
              <w:ind w:firstLine="0"/>
              <w:jc w:val="center"/>
              <w:rPr>
                <w:color w:val="000000"/>
                <w:sz w:val="16"/>
                <w:szCs w:val="16"/>
              </w:rPr>
              <w:pPrChange w:id="468"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4B691D">
            <w:pPr>
              <w:widowControl/>
              <w:spacing w:before="0" w:line="480" w:lineRule="auto"/>
              <w:ind w:firstLine="0"/>
              <w:jc w:val="center"/>
              <w:rPr>
                <w:color w:val="000000"/>
                <w:sz w:val="16"/>
                <w:szCs w:val="16"/>
              </w:rPr>
              <w:pPrChange w:id="469"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4B691D">
            <w:pPr>
              <w:widowControl/>
              <w:spacing w:before="0" w:line="480" w:lineRule="auto"/>
              <w:ind w:firstLine="0"/>
              <w:jc w:val="center"/>
              <w:rPr>
                <w:color w:val="000000"/>
                <w:sz w:val="16"/>
                <w:szCs w:val="16"/>
              </w:rPr>
              <w:pPrChange w:id="470" w:author="Seth Corwin" w:date="2022-12-11T20:01:00Z">
                <w:pPr>
                  <w:widowControl/>
                  <w:spacing w:before="0"/>
                  <w:ind w:firstLine="0"/>
                  <w:jc w:val="center"/>
                </w:pPr>
              </w:pPrChange>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4B691D">
            <w:pPr>
              <w:widowControl/>
              <w:spacing w:before="0" w:line="480" w:lineRule="auto"/>
              <w:ind w:firstLine="0"/>
              <w:jc w:val="left"/>
              <w:rPr>
                <w:b/>
                <w:bCs/>
                <w:color w:val="000000"/>
                <w:sz w:val="16"/>
                <w:szCs w:val="16"/>
              </w:rPr>
              <w:pPrChange w:id="471" w:author="Seth Corwin" w:date="2022-12-11T20:01:00Z">
                <w:pPr>
                  <w:widowControl/>
                  <w:spacing w:before="0"/>
                  <w:ind w:firstLine="0"/>
                  <w:jc w:val="left"/>
                </w:pPr>
              </w:pPrChange>
            </w:pPr>
            <w:r w:rsidRPr="00FE630D">
              <w:rPr>
                <w:b/>
                <w:bCs/>
                <w:color w:val="000000"/>
                <w:sz w:val="16"/>
                <w:szCs w:val="16"/>
              </w:rPr>
              <w:lastRenderedPageBreak/>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4B691D">
            <w:pPr>
              <w:widowControl/>
              <w:spacing w:before="0" w:line="480" w:lineRule="auto"/>
              <w:ind w:firstLine="0"/>
              <w:jc w:val="center"/>
              <w:rPr>
                <w:color w:val="000000"/>
                <w:sz w:val="16"/>
                <w:szCs w:val="16"/>
              </w:rPr>
              <w:pPrChange w:id="472" w:author="Seth Corwin" w:date="2022-12-11T20:01:00Z">
                <w:pPr>
                  <w:widowControl/>
                  <w:spacing w:before="0"/>
                  <w:ind w:firstLine="0"/>
                  <w:jc w:val="center"/>
                </w:pPr>
              </w:pPrChange>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4B691D">
            <w:pPr>
              <w:widowControl/>
              <w:spacing w:before="0" w:line="480" w:lineRule="auto"/>
              <w:ind w:firstLine="0"/>
              <w:jc w:val="center"/>
              <w:rPr>
                <w:color w:val="000000"/>
                <w:sz w:val="16"/>
                <w:szCs w:val="16"/>
              </w:rPr>
              <w:pPrChange w:id="473" w:author="Seth Corwin" w:date="2022-12-11T20:01:00Z">
                <w:pPr>
                  <w:widowControl/>
                  <w:spacing w:before="0"/>
                  <w:ind w:firstLine="0"/>
                  <w:jc w:val="center"/>
                </w:pPr>
              </w:pPrChange>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4B691D">
            <w:pPr>
              <w:widowControl/>
              <w:spacing w:before="0" w:line="480" w:lineRule="auto"/>
              <w:ind w:firstLine="0"/>
              <w:jc w:val="center"/>
              <w:rPr>
                <w:color w:val="000000"/>
                <w:sz w:val="16"/>
                <w:szCs w:val="16"/>
              </w:rPr>
              <w:pPrChange w:id="474"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4B691D">
            <w:pPr>
              <w:widowControl/>
              <w:spacing w:before="0" w:line="480" w:lineRule="auto"/>
              <w:ind w:firstLine="0"/>
              <w:jc w:val="center"/>
              <w:rPr>
                <w:color w:val="000000"/>
                <w:sz w:val="16"/>
                <w:szCs w:val="16"/>
              </w:rPr>
              <w:pPrChange w:id="475"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4B691D">
            <w:pPr>
              <w:widowControl/>
              <w:spacing w:before="0" w:line="480" w:lineRule="auto"/>
              <w:ind w:firstLine="0"/>
              <w:jc w:val="center"/>
              <w:rPr>
                <w:color w:val="000000"/>
                <w:sz w:val="16"/>
                <w:szCs w:val="16"/>
              </w:rPr>
              <w:pPrChange w:id="476"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4B691D">
            <w:pPr>
              <w:widowControl/>
              <w:spacing w:before="0" w:line="480" w:lineRule="auto"/>
              <w:ind w:firstLine="0"/>
              <w:jc w:val="center"/>
              <w:rPr>
                <w:color w:val="000000"/>
                <w:sz w:val="16"/>
                <w:szCs w:val="16"/>
              </w:rPr>
              <w:pPrChange w:id="477"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4B691D">
            <w:pPr>
              <w:widowControl/>
              <w:spacing w:before="0" w:line="480" w:lineRule="auto"/>
              <w:ind w:firstLine="0"/>
              <w:jc w:val="center"/>
              <w:rPr>
                <w:color w:val="000000"/>
                <w:sz w:val="16"/>
                <w:szCs w:val="16"/>
              </w:rPr>
              <w:pPrChange w:id="478" w:author="Seth Corwin" w:date="2022-12-11T20:01:00Z">
                <w:pPr>
                  <w:widowControl/>
                  <w:spacing w:before="0"/>
                  <w:ind w:firstLine="0"/>
                  <w:jc w:val="center"/>
                </w:pPr>
              </w:pPrChange>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4B691D">
            <w:pPr>
              <w:widowControl/>
              <w:spacing w:before="0" w:line="480" w:lineRule="auto"/>
              <w:ind w:firstLine="0"/>
              <w:jc w:val="left"/>
              <w:rPr>
                <w:color w:val="000000"/>
                <w:sz w:val="16"/>
                <w:szCs w:val="16"/>
              </w:rPr>
              <w:pPrChange w:id="479" w:author="Seth Corwin" w:date="2022-12-11T20:01:00Z">
                <w:pPr>
                  <w:widowControl/>
                  <w:spacing w:before="0"/>
                  <w:ind w:firstLine="0"/>
                  <w:jc w:val="left"/>
                </w:pPr>
              </w:pPrChange>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4B691D">
            <w:pPr>
              <w:widowControl/>
              <w:spacing w:before="0" w:line="480" w:lineRule="auto"/>
              <w:ind w:firstLine="0"/>
              <w:jc w:val="center"/>
              <w:rPr>
                <w:color w:val="000000"/>
                <w:sz w:val="16"/>
                <w:szCs w:val="16"/>
              </w:rPr>
              <w:pPrChange w:id="480" w:author="Seth Corwin" w:date="2022-12-11T20:01:00Z">
                <w:pPr>
                  <w:widowControl/>
                  <w:spacing w:before="0"/>
                  <w:ind w:firstLine="0"/>
                  <w:jc w:val="center"/>
                </w:pPr>
              </w:pPrChange>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4B691D">
            <w:pPr>
              <w:widowControl/>
              <w:spacing w:before="0" w:line="480" w:lineRule="auto"/>
              <w:ind w:firstLine="0"/>
              <w:jc w:val="center"/>
              <w:rPr>
                <w:color w:val="000000"/>
                <w:sz w:val="16"/>
                <w:szCs w:val="16"/>
              </w:rPr>
              <w:pPrChange w:id="481" w:author="Seth Corwin" w:date="2022-12-11T20:01:00Z">
                <w:pPr>
                  <w:widowControl/>
                  <w:spacing w:before="0"/>
                  <w:ind w:firstLine="0"/>
                  <w:jc w:val="center"/>
                </w:pPr>
              </w:pPrChange>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4B691D">
            <w:pPr>
              <w:widowControl/>
              <w:spacing w:before="0" w:line="480" w:lineRule="auto"/>
              <w:ind w:firstLine="0"/>
              <w:jc w:val="center"/>
              <w:rPr>
                <w:color w:val="000000"/>
                <w:sz w:val="16"/>
                <w:szCs w:val="16"/>
              </w:rPr>
              <w:pPrChange w:id="482" w:author="Seth Corwin" w:date="2022-12-11T20:01:00Z">
                <w:pPr>
                  <w:widowControl/>
                  <w:spacing w:before="0"/>
                  <w:ind w:firstLine="0"/>
                  <w:jc w:val="center"/>
                </w:pPr>
              </w:pPrChange>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4B691D">
            <w:pPr>
              <w:widowControl/>
              <w:spacing w:before="0" w:line="480" w:lineRule="auto"/>
              <w:ind w:firstLine="0"/>
              <w:jc w:val="center"/>
              <w:rPr>
                <w:color w:val="000000"/>
                <w:sz w:val="16"/>
                <w:szCs w:val="16"/>
              </w:rPr>
              <w:pPrChange w:id="483"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4B691D">
            <w:pPr>
              <w:widowControl/>
              <w:spacing w:before="0" w:line="480" w:lineRule="auto"/>
              <w:ind w:firstLine="0"/>
              <w:jc w:val="center"/>
              <w:rPr>
                <w:color w:val="000000"/>
                <w:sz w:val="16"/>
                <w:szCs w:val="16"/>
              </w:rPr>
              <w:pPrChange w:id="484" w:author="Seth Corwin" w:date="2022-12-11T20:01:00Z">
                <w:pPr>
                  <w:widowControl/>
                  <w:spacing w:before="0"/>
                  <w:ind w:firstLine="0"/>
                  <w:jc w:val="center"/>
                </w:pPr>
              </w:pPrChange>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4B691D">
            <w:pPr>
              <w:widowControl/>
              <w:spacing w:before="0" w:line="480" w:lineRule="auto"/>
              <w:ind w:firstLine="0"/>
              <w:jc w:val="center"/>
              <w:rPr>
                <w:color w:val="000000"/>
                <w:sz w:val="16"/>
                <w:szCs w:val="16"/>
              </w:rPr>
              <w:pPrChange w:id="485"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4B691D">
            <w:pPr>
              <w:widowControl/>
              <w:spacing w:before="0" w:line="480" w:lineRule="auto"/>
              <w:ind w:firstLine="0"/>
              <w:jc w:val="center"/>
              <w:rPr>
                <w:color w:val="000000"/>
                <w:sz w:val="16"/>
                <w:szCs w:val="16"/>
              </w:rPr>
              <w:pPrChange w:id="486" w:author="Seth Corwin" w:date="2022-12-11T20:01:00Z">
                <w:pPr>
                  <w:widowControl/>
                  <w:spacing w:before="0"/>
                  <w:ind w:firstLine="0"/>
                  <w:jc w:val="center"/>
                </w:pPr>
              </w:pPrChange>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4B691D">
            <w:pPr>
              <w:widowControl/>
              <w:spacing w:before="0" w:line="480" w:lineRule="auto"/>
              <w:ind w:firstLine="0"/>
              <w:jc w:val="left"/>
              <w:rPr>
                <w:b/>
                <w:bCs/>
                <w:color w:val="000000"/>
                <w:sz w:val="16"/>
                <w:szCs w:val="16"/>
              </w:rPr>
              <w:pPrChange w:id="487" w:author="Seth Corwin" w:date="2022-12-11T20:01:00Z">
                <w:pPr>
                  <w:widowControl/>
                  <w:spacing w:before="0"/>
                  <w:ind w:firstLine="0"/>
                  <w:jc w:val="left"/>
                </w:pPr>
              </w:pPrChange>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4B691D">
            <w:pPr>
              <w:widowControl/>
              <w:spacing w:before="0" w:line="480" w:lineRule="auto"/>
              <w:ind w:firstLine="0"/>
              <w:jc w:val="center"/>
              <w:rPr>
                <w:color w:val="000000"/>
                <w:sz w:val="16"/>
                <w:szCs w:val="16"/>
              </w:rPr>
              <w:pPrChange w:id="488" w:author="Seth Corwin" w:date="2022-12-11T20:01:00Z">
                <w:pPr>
                  <w:widowControl/>
                  <w:spacing w:before="0"/>
                  <w:ind w:firstLine="0"/>
                  <w:jc w:val="center"/>
                </w:pPr>
              </w:pPrChange>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4B691D">
            <w:pPr>
              <w:widowControl/>
              <w:spacing w:before="0" w:line="480" w:lineRule="auto"/>
              <w:ind w:firstLine="0"/>
              <w:jc w:val="center"/>
              <w:rPr>
                <w:color w:val="000000"/>
                <w:sz w:val="16"/>
                <w:szCs w:val="16"/>
              </w:rPr>
              <w:pPrChange w:id="489" w:author="Seth Corwin" w:date="2022-12-11T20:01:00Z">
                <w:pPr>
                  <w:widowControl/>
                  <w:spacing w:before="0"/>
                  <w:ind w:firstLine="0"/>
                  <w:jc w:val="center"/>
                </w:pPr>
              </w:pPrChange>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4B691D">
            <w:pPr>
              <w:widowControl/>
              <w:spacing w:before="0" w:line="480" w:lineRule="auto"/>
              <w:ind w:firstLine="0"/>
              <w:jc w:val="center"/>
              <w:rPr>
                <w:color w:val="000000"/>
                <w:sz w:val="16"/>
                <w:szCs w:val="16"/>
              </w:rPr>
              <w:pPrChange w:id="490"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4B691D">
            <w:pPr>
              <w:widowControl/>
              <w:spacing w:before="0" w:line="480" w:lineRule="auto"/>
              <w:ind w:firstLine="0"/>
              <w:jc w:val="center"/>
              <w:rPr>
                <w:color w:val="000000"/>
                <w:sz w:val="16"/>
                <w:szCs w:val="16"/>
              </w:rPr>
              <w:pPrChange w:id="491"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4B691D">
            <w:pPr>
              <w:widowControl/>
              <w:spacing w:before="0" w:line="480" w:lineRule="auto"/>
              <w:ind w:firstLine="0"/>
              <w:jc w:val="center"/>
              <w:rPr>
                <w:color w:val="000000"/>
                <w:sz w:val="16"/>
                <w:szCs w:val="16"/>
              </w:rPr>
              <w:pPrChange w:id="492"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4B691D">
            <w:pPr>
              <w:widowControl/>
              <w:spacing w:before="0" w:line="480" w:lineRule="auto"/>
              <w:ind w:firstLine="0"/>
              <w:jc w:val="center"/>
              <w:rPr>
                <w:color w:val="000000"/>
                <w:sz w:val="16"/>
                <w:szCs w:val="16"/>
              </w:rPr>
              <w:pPrChange w:id="493"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4B691D">
            <w:pPr>
              <w:widowControl/>
              <w:spacing w:before="0" w:line="480" w:lineRule="auto"/>
              <w:ind w:firstLine="0"/>
              <w:jc w:val="center"/>
              <w:rPr>
                <w:color w:val="000000"/>
                <w:sz w:val="16"/>
                <w:szCs w:val="16"/>
              </w:rPr>
              <w:pPrChange w:id="494" w:author="Seth Corwin" w:date="2022-12-11T20:01:00Z">
                <w:pPr>
                  <w:widowControl/>
                  <w:spacing w:before="0"/>
                  <w:ind w:firstLine="0"/>
                  <w:jc w:val="center"/>
                </w:pPr>
              </w:pPrChange>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4B691D">
            <w:pPr>
              <w:widowControl/>
              <w:spacing w:before="0" w:line="480" w:lineRule="auto"/>
              <w:ind w:firstLine="0"/>
              <w:jc w:val="left"/>
              <w:rPr>
                <w:b/>
                <w:bCs/>
                <w:color w:val="000000"/>
                <w:sz w:val="16"/>
                <w:szCs w:val="16"/>
              </w:rPr>
              <w:pPrChange w:id="495" w:author="Seth Corwin" w:date="2022-12-11T20:01:00Z">
                <w:pPr>
                  <w:widowControl/>
                  <w:spacing w:before="0"/>
                  <w:ind w:firstLine="0"/>
                  <w:jc w:val="left"/>
                </w:pPr>
              </w:pPrChange>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4B691D">
            <w:pPr>
              <w:widowControl/>
              <w:spacing w:before="0" w:line="480" w:lineRule="auto"/>
              <w:ind w:firstLine="0"/>
              <w:jc w:val="center"/>
              <w:rPr>
                <w:color w:val="000000"/>
                <w:sz w:val="16"/>
                <w:szCs w:val="16"/>
              </w:rPr>
              <w:pPrChange w:id="496" w:author="Seth Corwin" w:date="2022-12-11T20:01:00Z">
                <w:pPr>
                  <w:widowControl/>
                  <w:spacing w:before="0"/>
                  <w:ind w:firstLine="0"/>
                  <w:jc w:val="center"/>
                </w:pPr>
              </w:pPrChange>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4B691D">
            <w:pPr>
              <w:widowControl/>
              <w:spacing w:before="0" w:line="480" w:lineRule="auto"/>
              <w:ind w:firstLine="0"/>
              <w:jc w:val="center"/>
              <w:rPr>
                <w:color w:val="000000"/>
                <w:sz w:val="16"/>
                <w:szCs w:val="16"/>
              </w:rPr>
              <w:pPrChange w:id="497" w:author="Seth Corwin" w:date="2022-12-11T20:01:00Z">
                <w:pPr>
                  <w:widowControl/>
                  <w:spacing w:before="0"/>
                  <w:ind w:firstLine="0"/>
                  <w:jc w:val="center"/>
                </w:pPr>
              </w:pPrChange>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4B691D">
            <w:pPr>
              <w:widowControl/>
              <w:spacing w:before="0" w:line="480" w:lineRule="auto"/>
              <w:ind w:firstLine="0"/>
              <w:jc w:val="center"/>
              <w:rPr>
                <w:color w:val="000000"/>
                <w:sz w:val="16"/>
                <w:szCs w:val="16"/>
              </w:rPr>
              <w:pPrChange w:id="498"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4B691D">
            <w:pPr>
              <w:widowControl/>
              <w:spacing w:before="0" w:line="480" w:lineRule="auto"/>
              <w:ind w:firstLine="0"/>
              <w:jc w:val="center"/>
              <w:rPr>
                <w:color w:val="000000"/>
                <w:sz w:val="16"/>
                <w:szCs w:val="16"/>
              </w:rPr>
              <w:pPrChange w:id="499"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4B691D">
            <w:pPr>
              <w:widowControl/>
              <w:spacing w:before="0" w:line="480" w:lineRule="auto"/>
              <w:ind w:firstLine="0"/>
              <w:jc w:val="center"/>
              <w:rPr>
                <w:color w:val="000000"/>
                <w:sz w:val="16"/>
                <w:szCs w:val="16"/>
              </w:rPr>
              <w:pPrChange w:id="500"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4B691D">
            <w:pPr>
              <w:widowControl/>
              <w:spacing w:before="0" w:line="480" w:lineRule="auto"/>
              <w:ind w:firstLine="0"/>
              <w:jc w:val="center"/>
              <w:rPr>
                <w:color w:val="000000"/>
                <w:sz w:val="16"/>
                <w:szCs w:val="16"/>
              </w:rPr>
              <w:pPrChange w:id="501"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4B691D">
            <w:pPr>
              <w:widowControl/>
              <w:spacing w:before="0" w:line="480" w:lineRule="auto"/>
              <w:ind w:firstLine="0"/>
              <w:jc w:val="center"/>
              <w:rPr>
                <w:color w:val="000000"/>
                <w:sz w:val="16"/>
                <w:szCs w:val="16"/>
              </w:rPr>
              <w:pPrChange w:id="502" w:author="Seth Corwin" w:date="2022-12-11T20:01:00Z">
                <w:pPr>
                  <w:widowControl/>
                  <w:spacing w:before="0"/>
                  <w:ind w:firstLine="0"/>
                  <w:jc w:val="center"/>
                </w:pPr>
              </w:pPrChange>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4B691D">
            <w:pPr>
              <w:widowControl/>
              <w:spacing w:before="0" w:line="480" w:lineRule="auto"/>
              <w:ind w:firstLine="0"/>
              <w:jc w:val="left"/>
              <w:rPr>
                <w:b/>
                <w:bCs/>
                <w:color w:val="000000"/>
                <w:sz w:val="16"/>
                <w:szCs w:val="16"/>
              </w:rPr>
              <w:pPrChange w:id="503" w:author="Seth Corwin" w:date="2022-12-11T20:01:00Z">
                <w:pPr>
                  <w:widowControl/>
                  <w:spacing w:before="0"/>
                  <w:ind w:firstLine="0"/>
                  <w:jc w:val="left"/>
                </w:pPr>
              </w:pPrChange>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4B691D">
            <w:pPr>
              <w:widowControl/>
              <w:spacing w:before="0" w:line="480" w:lineRule="auto"/>
              <w:ind w:firstLine="0"/>
              <w:jc w:val="center"/>
              <w:rPr>
                <w:color w:val="000000"/>
                <w:sz w:val="16"/>
                <w:szCs w:val="16"/>
              </w:rPr>
              <w:pPrChange w:id="504" w:author="Seth Corwin" w:date="2022-12-11T20:01:00Z">
                <w:pPr>
                  <w:widowControl/>
                  <w:spacing w:before="0"/>
                  <w:ind w:firstLine="0"/>
                  <w:jc w:val="center"/>
                </w:pPr>
              </w:pPrChange>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4B691D">
            <w:pPr>
              <w:widowControl/>
              <w:spacing w:before="0" w:line="480" w:lineRule="auto"/>
              <w:ind w:firstLine="0"/>
              <w:jc w:val="center"/>
              <w:rPr>
                <w:color w:val="000000"/>
                <w:sz w:val="16"/>
                <w:szCs w:val="16"/>
              </w:rPr>
              <w:pPrChange w:id="505" w:author="Seth Corwin" w:date="2022-12-11T20:01:00Z">
                <w:pPr>
                  <w:widowControl/>
                  <w:spacing w:before="0"/>
                  <w:ind w:firstLine="0"/>
                  <w:jc w:val="center"/>
                </w:pPr>
              </w:pPrChange>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4B691D">
            <w:pPr>
              <w:widowControl/>
              <w:spacing w:before="0" w:line="480" w:lineRule="auto"/>
              <w:ind w:firstLine="0"/>
              <w:jc w:val="center"/>
              <w:rPr>
                <w:color w:val="000000"/>
                <w:sz w:val="16"/>
                <w:szCs w:val="16"/>
              </w:rPr>
              <w:pPrChange w:id="50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4B691D">
            <w:pPr>
              <w:widowControl/>
              <w:spacing w:before="0" w:line="480" w:lineRule="auto"/>
              <w:ind w:firstLine="0"/>
              <w:jc w:val="center"/>
              <w:rPr>
                <w:color w:val="000000"/>
                <w:sz w:val="16"/>
                <w:szCs w:val="16"/>
              </w:rPr>
              <w:pPrChange w:id="507"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4B691D">
            <w:pPr>
              <w:widowControl/>
              <w:spacing w:before="0" w:line="480" w:lineRule="auto"/>
              <w:ind w:firstLine="0"/>
              <w:jc w:val="center"/>
              <w:rPr>
                <w:color w:val="000000"/>
                <w:sz w:val="16"/>
                <w:szCs w:val="16"/>
              </w:rPr>
              <w:pPrChange w:id="508" w:author="Seth Corwin" w:date="2022-12-11T20:01:00Z">
                <w:pPr>
                  <w:widowControl/>
                  <w:spacing w:before="0"/>
                  <w:ind w:firstLine="0"/>
                  <w:jc w:val="center"/>
                </w:pPr>
              </w:pPrChange>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4B691D">
            <w:pPr>
              <w:widowControl/>
              <w:spacing w:before="0" w:line="480" w:lineRule="auto"/>
              <w:ind w:firstLine="0"/>
              <w:jc w:val="center"/>
              <w:rPr>
                <w:color w:val="000000"/>
                <w:sz w:val="16"/>
                <w:szCs w:val="16"/>
              </w:rPr>
              <w:pPrChange w:id="509"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4B691D">
            <w:pPr>
              <w:widowControl/>
              <w:spacing w:before="0" w:line="480" w:lineRule="auto"/>
              <w:ind w:firstLine="0"/>
              <w:jc w:val="center"/>
              <w:rPr>
                <w:color w:val="000000"/>
                <w:sz w:val="16"/>
                <w:szCs w:val="16"/>
              </w:rPr>
              <w:pPrChange w:id="510" w:author="Seth Corwin" w:date="2022-12-11T20:01:00Z">
                <w:pPr>
                  <w:widowControl/>
                  <w:spacing w:before="0"/>
                  <w:ind w:firstLine="0"/>
                  <w:jc w:val="center"/>
                </w:pPr>
              </w:pPrChange>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4B691D">
            <w:pPr>
              <w:widowControl/>
              <w:spacing w:before="0" w:line="480" w:lineRule="auto"/>
              <w:ind w:firstLine="0"/>
              <w:jc w:val="left"/>
              <w:rPr>
                <w:color w:val="000000"/>
                <w:sz w:val="16"/>
                <w:szCs w:val="16"/>
              </w:rPr>
              <w:pPrChange w:id="511" w:author="Seth Corwin" w:date="2022-12-11T20:01:00Z">
                <w:pPr>
                  <w:widowControl/>
                  <w:spacing w:before="0"/>
                  <w:ind w:firstLine="0"/>
                  <w:jc w:val="left"/>
                </w:pPr>
              </w:pPrChange>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4B691D">
            <w:pPr>
              <w:widowControl/>
              <w:spacing w:before="0" w:line="480" w:lineRule="auto"/>
              <w:ind w:firstLine="0"/>
              <w:jc w:val="center"/>
              <w:rPr>
                <w:color w:val="000000"/>
                <w:sz w:val="16"/>
                <w:szCs w:val="16"/>
              </w:rPr>
              <w:pPrChange w:id="512" w:author="Seth Corwin" w:date="2022-12-11T20:01:00Z">
                <w:pPr>
                  <w:widowControl/>
                  <w:spacing w:before="0"/>
                  <w:ind w:firstLine="0"/>
                  <w:jc w:val="center"/>
                </w:pPr>
              </w:pPrChange>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4B691D">
            <w:pPr>
              <w:widowControl/>
              <w:spacing w:before="0" w:line="480" w:lineRule="auto"/>
              <w:ind w:firstLine="0"/>
              <w:jc w:val="center"/>
              <w:rPr>
                <w:color w:val="000000"/>
                <w:sz w:val="16"/>
                <w:szCs w:val="16"/>
              </w:rPr>
              <w:pPrChange w:id="513" w:author="Seth Corwin" w:date="2022-12-11T20:01:00Z">
                <w:pPr>
                  <w:widowControl/>
                  <w:spacing w:before="0"/>
                  <w:ind w:firstLine="0"/>
                  <w:jc w:val="center"/>
                </w:pPr>
              </w:pPrChange>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4B691D">
            <w:pPr>
              <w:widowControl/>
              <w:spacing w:before="0" w:line="480" w:lineRule="auto"/>
              <w:ind w:firstLine="0"/>
              <w:jc w:val="center"/>
              <w:rPr>
                <w:color w:val="000000"/>
                <w:sz w:val="16"/>
                <w:szCs w:val="16"/>
              </w:rPr>
              <w:pPrChange w:id="514" w:author="Seth Corwin" w:date="2022-12-11T20:01:00Z">
                <w:pPr>
                  <w:widowControl/>
                  <w:spacing w:before="0"/>
                  <w:ind w:firstLine="0"/>
                  <w:jc w:val="center"/>
                </w:pPr>
              </w:pPrChange>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4B691D">
            <w:pPr>
              <w:widowControl/>
              <w:spacing w:before="0" w:line="480" w:lineRule="auto"/>
              <w:ind w:firstLine="0"/>
              <w:jc w:val="center"/>
              <w:rPr>
                <w:color w:val="000000"/>
                <w:sz w:val="16"/>
                <w:szCs w:val="16"/>
              </w:rPr>
              <w:pPrChange w:id="515"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4B691D">
            <w:pPr>
              <w:widowControl/>
              <w:spacing w:before="0" w:line="480" w:lineRule="auto"/>
              <w:ind w:firstLine="0"/>
              <w:jc w:val="center"/>
              <w:rPr>
                <w:color w:val="000000"/>
                <w:sz w:val="16"/>
                <w:szCs w:val="16"/>
              </w:rPr>
              <w:pPrChange w:id="516" w:author="Seth Corwin" w:date="2022-12-11T20:01:00Z">
                <w:pPr>
                  <w:widowControl/>
                  <w:spacing w:before="0"/>
                  <w:ind w:firstLine="0"/>
                  <w:jc w:val="center"/>
                </w:pPr>
              </w:pPrChange>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4B691D">
            <w:pPr>
              <w:widowControl/>
              <w:spacing w:before="0" w:line="480" w:lineRule="auto"/>
              <w:ind w:firstLine="0"/>
              <w:jc w:val="center"/>
              <w:rPr>
                <w:color w:val="000000"/>
                <w:sz w:val="16"/>
                <w:szCs w:val="16"/>
              </w:rPr>
              <w:pPrChange w:id="517"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4B691D">
            <w:pPr>
              <w:widowControl/>
              <w:spacing w:before="0" w:line="480" w:lineRule="auto"/>
              <w:ind w:firstLine="0"/>
              <w:jc w:val="center"/>
              <w:rPr>
                <w:color w:val="000000"/>
                <w:sz w:val="16"/>
                <w:szCs w:val="16"/>
              </w:rPr>
              <w:pPrChange w:id="518" w:author="Seth Corwin" w:date="2022-12-11T20:01:00Z">
                <w:pPr>
                  <w:widowControl/>
                  <w:spacing w:before="0"/>
                  <w:ind w:firstLine="0"/>
                  <w:jc w:val="center"/>
                </w:pPr>
              </w:pPrChange>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4B691D">
            <w:pPr>
              <w:widowControl/>
              <w:spacing w:before="0" w:line="480" w:lineRule="auto"/>
              <w:ind w:firstLine="0"/>
              <w:jc w:val="left"/>
              <w:rPr>
                <w:b/>
                <w:bCs/>
                <w:color w:val="000000"/>
                <w:sz w:val="16"/>
                <w:szCs w:val="16"/>
              </w:rPr>
              <w:pPrChange w:id="519" w:author="Seth Corwin" w:date="2022-12-11T20:01:00Z">
                <w:pPr>
                  <w:widowControl/>
                  <w:spacing w:before="0"/>
                  <w:ind w:firstLine="0"/>
                  <w:jc w:val="left"/>
                </w:pPr>
              </w:pPrChange>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4B691D">
            <w:pPr>
              <w:widowControl/>
              <w:spacing w:before="0" w:line="480" w:lineRule="auto"/>
              <w:ind w:firstLine="0"/>
              <w:jc w:val="center"/>
              <w:rPr>
                <w:color w:val="000000"/>
                <w:sz w:val="16"/>
                <w:szCs w:val="16"/>
              </w:rPr>
              <w:pPrChange w:id="520" w:author="Seth Corwin" w:date="2022-12-11T20:01:00Z">
                <w:pPr>
                  <w:widowControl/>
                  <w:spacing w:before="0"/>
                  <w:ind w:firstLine="0"/>
                  <w:jc w:val="center"/>
                </w:pPr>
              </w:pPrChange>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4B691D">
            <w:pPr>
              <w:widowControl/>
              <w:spacing w:before="0" w:line="480" w:lineRule="auto"/>
              <w:ind w:firstLine="0"/>
              <w:jc w:val="center"/>
              <w:rPr>
                <w:color w:val="000000"/>
                <w:sz w:val="16"/>
                <w:szCs w:val="16"/>
              </w:rPr>
              <w:pPrChange w:id="521" w:author="Seth Corwin" w:date="2022-12-11T20:01:00Z">
                <w:pPr>
                  <w:widowControl/>
                  <w:spacing w:before="0"/>
                  <w:ind w:firstLine="0"/>
                  <w:jc w:val="center"/>
                </w:pPr>
              </w:pPrChange>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4B691D">
            <w:pPr>
              <w:widowControl/>
              <w:spacing w:before="0" w:line="480" w:lineRule="auto"/>
              <w:ind w:firstLine="0"/>
              <w:jc w:val="center"/>
              <w:rPr>
                <w:color w:val="000000"/>
                <w:sz w:val="16"/>
                <w:szCs w:val="16"/>
              </w:rPr>
              <w:pPrChange w:id="522"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4B691D">
            <w:pPr>
              <w:widowControl/>
              <w:spacing w:before="0" w:line="480" w:lineRule="auto"/>
              <w:ind w:firstLine="0"/>
              <w:jc w:val="center"/>
              <w:rPr>
                <w:color w:val="000000"/>
                <w:sz w:val="16"/>
                <w:szCs w:val="16"/>
              </w:rPr>
              <w:pPrChange w:id="523"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4B691D">
            <w:pPr>
              <w:widowControl/>
              <w:spacing w:before="0" w:line="480" w:lineRule="auto"/>
              <w:ind w:firstLine="0"/>
              <w:jc w:val="center"/>
              <w:rPr>
                <w:color w:val="000000"/>
                <w:sz w:val="16"/>
                <w:szCs w:val="16"/>
              </w:rPr>
              <w:pPrChange w:id="524"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4B691D">
            <w:pPr>
              <w:widowControl/>
              <w:spacing w:before="0" w:line="480" w:lineRule="auto"/>
              <w:ind w:firstLine="0"/>
              <w:jc w:val="center"/>
              <w:rPr>
                <w:color w:val="000000"/>
                <w:sz w:val="16"/>
                <w:szCs w:val="16"/>
              </w:rPr>
              <w:pPrChange w:id="525"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4B691D">
            <w:pPr>
              <w:widowControl/>
              <w:spacing w:before="0" w:line="480" w:lineRule="auto"/>
              <w:ind w:firstLine="0"/>
              <w:jc w:val="center"/>
              <w:rPr>
                <w:color w:val="000000"/>
                <w:sz w:val="16"/>
                <w:szCs w:val="16"/>
              </w:rPr>
              <w:pPrChange w:id="526" w:author="Seth Corwin" w:date="2022-12-11T20:01:00Z">
                <w:pPr>
                  <w:widowControl/>
                  <w:spacing w:before="0"/>
                  <w:ind w:firstLine="0"/>
                  <w:jc w:val="center"/>
                </w:pPr>
              </w:pPrChange>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4B691D">
            <w:pPr>
              <w:widowControl/>
              <w:spacing w:before="0" w:line="480" w:lineRule="auto"/>
              <w:ind w:firstLine="0"/>
              <w:jc w:val="left"/>
              <w:rPr>
                <w:b/>
                <w:bCs/>
                <w:color w:val="000000"/>
                <w:sz w:val="16"/>
                <w:szCs w:val="16"/>
              </w:rPr>
              <w:pPrChange w:id="527" w:author="Seth Corwin" w:date="2022-12-11T20:01:00Z">
                <w:pPr>
                  <w:widowControl/>
                  <w:spacing w:before="0"/>
                  <w:ind w:firstLine="0"/>
                  <w:jc w:val="left"/>
                </w:pPr>
              </w:pPrChange>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4B691D">
            <w:pPr>
              <w:widowControl/>
              <w:spacing w:before="0" w:line="480" w:lineRule="auto"/>
              <w:ind w:firstLine="0"/>
              <w:jc w:val="center"/>
              <w:rPr>
                <w:color w:val="000000"/>
                <w:sz w:val="16"/>
                <w:szCs w:val="16"/>
              </w:rPr>
              <w:pPrChange w:id="528" w:author="Seth Corwin" w:date="2022-12-11T20:01:00Z">
                <w:pPr>
                  <w:widowControl/>
                  <w:spacing w:before="0"/>
                  <w:ind w:firstLine="0"/>
                  <w:jc w:val="center"/>
                </w:pPr>
              </w:pPrChange>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4B691D">
            <w:pPr>
              <w:widowControl/>
              <w:spacing w:before="0" w:line="480" w:lineRule="auto"/>
              <w:ind w:firstLine="0"/>
              <w:jc w:val="center"/>
              <w:rPr>
                <w:color w:val="000000"/>
                <w:sz w:val="16"/>
                <w:szCs w:val="16"/>
              </w:rPr>
              <w:pPrChange w:id="529" w:author="Seth Corwin" w:date="2022-12-11T20:01:00Z">
                <w:pPr>
                  <w:widowControl/>
                  <w:spacing w:before="0"/>
                  <w:ind w:firstLine="0"/>
                  <w:jc w:val="center"/>
                </w:pPr>
              </w:pPrChange>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4B691D">
            <w:pPr>
              <w:widowControl/>
              <w:spacing w:before="0" w:line="480" w:lineRule="auto"/>
              <w:ind w:firstLine="0"/>
              <w:jc w:val="center"/>
              <w:rPr>
                <w:color w:val="000000"/>
                <w:sz w:val="16"/>
                <w:szCs w:val="16"/>
              </w:rPr>
              <w:pPrChange w:id="530" w:author="Seth Corwin" w:date="2022-12-11T20:01:00Z">
                <w:pPr>
                  <w:widowControl/>
                  <w:spacing w:before="0"/>
                  <w:ind w:firstLine="0"/>
                  <w:jc w:val="center"/>
                </w:pPr>
              </w:pPrChange>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4B691D">
            <w:pPr>
              <w:widowControl/>
              <w:spacing w:before="0" w:line="480" w:lineRule="auto"/>
              <w:ind w:firstLine="0"/>
              <w:jc w:val="center"/>
              <w:rPr>
                <w:color w:val="000000"/>
                <w:sz w:val="16"/>
                <w:szCs w:val="16"/>
              </w:rPr>
              <w:pPrChange w:id="531" w:author="Seth Corwin" w:date="2022-12-11T20:01:00Z">
                <w:pPr>
                  <w:widowControl/>
                  <w:spacing w:before="0"/>
                  <w:ind w:firstLine="0"/>
                  <w:jc w:val="center"/>
                </w:pPr>
              </w:pPrChange>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4B691D">
            <w:pPr>
              <w:widowControl/>
              <w:spacing w:before="0" w:line="480" w:lineRule="auto"/>
              <w:ind w:firstLine="0"/>
              <w:jc w:val="center"/>
              <w:rPr>
                <w:color w:val="000000"/>
                <w:sz w:val="16"/>
                <w:szCs w:val="16"/>
              </w:rPr>
              <w:pPrChange w:id="532" w:author="Seth Corwin" w:date="2022-12-11T20:01:00Z">
                <w:pPr>
                  <w:widowControl/>
                  <w:spacing w:before="0"/>
                  <w:ind w:firstLine="0"/>
                  <w:jc w:val="center"/>
                </w:pPr>
              </w:pPrChange>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4B691D">
            <w:pPr>
              <w:widowControl/>
              <w:spacing w:before="0" w:line="480" w:lineRule="auto"/>
              <w:ind w:firstLine="0"/>
              <w:jc w:val="center"/>
              <w:rPr>
                <w:color w:val="000000"/>
                <w:sz w:val="16"/>
                <w:szCs w:val="16"/>
              </w:rPr>
              <w:pPrChange w:id="533"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4B691D">
            <w:pPr>
              <w:widowControl/>
              <w:spacing w:before="0" w:line="480" w:lineRule="auto"/>
              <w:ind w:firstLine="0"/>
              <w:jc w:val="center"/>
              <w:rPr>
                <w:color w:val="000000"/>
                <w:sz w:val="16"/>
                <w:szCs w:val="16"/>
              </w:rPr>
              <w:pPrChange w:id="534" w:author="Seth Corwin" w:date="2022-12-11T20:01:00Z">
                <w:pPr>
                  <w:widowControl/>
                  <w:spacing w:before="0"/>
                  <w:ind w:firstLine="0"/>
                  <w:jc w:val="center"/>
                </w:pPr>
              </w:pPrChange>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4B691D">
            <w:pPr>
              <w:widowControl/>
              <w:spacing w:before="0" w:line="480" w:lineRule="auto"/>
              <w:ind w:firstLine="0"/>
              <w:jc w:val="left"/>
              <w:rPr>
                <w:b/>
                <w:bCs/>
                <w:color w:val="000000"/>
                <w:sz w:val="16"/>
                <w:szCs w:val="16"/>
              </w:rPr>
              <w:pPrChange w:id="535" w:author="Seth Corwin" w:date="2022-12-11T20:01:00Z">
                <w:pPr>
                  <w:widowControl/>
                  <w:spacing w:before="0"/>
                  <w:ind w:firstLine="0"/>
                  <w:jc w:val="left"/>
                </w:pPr>
              </w:pPrChange>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4B691D">
            <w:pPr>
              <w:widowControl/>
              <w:spacing w:before="0" w:line="480" w:lineRule="auto"/>
              <w:ind w:firstLine="0"/>
              <w:jc w:val="center"/>
              <w:rPr>
                <w:color w:val="000000"/>
                <w:sz w:val="16"/>
                <w:szCs w:val="16"/>
              </w:rPr>
              <w:pPrChange w:id="536" w:author="Seth Corwin" w:date="2022-12-11T20:01:00Z">
                <w:pPr>
                  <w:widowControl/>
                  <w:spacing w:before="0"/>
                  <w:ind w:firstLine="0"/>
                  <w:jc w:val="center"/>
                </w:pPr>
              </w:pPrChange>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4B691D">
            <w:pPr>
              <w:widowControl/>
              <w:spacing w:before="0" w:line="480" w:lineRule="auto"/>
              <w:ind w:firstLine="0"/>
              <w:jc w:val="center"/>
              <w:rPr>
                <w:color w:val="000000"/>
                <w:sz w:val="16"/>
                <w:szCs w:val="16"/>
              </w:rPr>
              <w:pPrChange w:id="537" w:author="Seth Corwin" w:date="2022-12-11T20:01:00Z">
                <w:pPr>
                  <w:widowControl/>
                  <w:spacing w:before="0"/>
                  <w:ind w:firstLine="0"/>
                  <w:jc w:val="center"/>
                </w:pPr>
              </w:pPrChange>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4B691D">
            <w:pPr>
              <w:widowControl/>
              <w:spacing w:before="0" w:line="480" w:lineRule="auto"/>
              <w:ind w:firstLine="0"/>
              <w:jc w:val="center"/>
              <w:rPr>
                <w:color w:val="000000"/>
                <w:sz w:val="16"/>
                <w:szCs w:val="16"/>
              </w:rPr>
              <w:pPrChange w:id="538"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4B691D">
            <w:pPr>
              <w:widowControl/>
              <w:spacing w:before="0" w:line="480" w:lineRule="auto"/>
              <w:ind w:firstLine="0"/>
              <w:jc w:val="center"/>
              <w:rPr>
                <w:color w:val="000000"/>
                <w:sz w:val="16"/>
                <w:szCs w:val="16"/>
              </w:rPr>
              <w:pPrChange w:id="539"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4B691D">
            <w:pPr>
              <w:widowControl/>
              <w:spacing w:before="0" w:line="480" w:lineRule="auto"/>
              <w:ind w:firstLine="0"/>
              <w:jc w:val="center"/>
              <w:rPr>
                <w:color w:val="000000"/>
                <w:sz w:val="16"/>
                <w:szCs w:val="16"/>
              </w:rPr>
              <w:pPrChange w:id="540" w:author="Seth Corwin" w:date="2022-12-11T20:01:00Z">
                <w:pPr>
                  <w:widowControl/>
                  <w:spacing w:before="0"/>
                  <w:ind w:firstLine="0"/>
                  <w:jc w:val="center"/>
                </w:pPr>
              </w:pPrChange>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4B691D">
            <w:pPr>
              <w:widowControl/>
              <w:spacing w:before="0" w:line="480" w:lineRule="auto"/>
              <w:ind w:firstLine="0"/>
              <w:jc w:val="center"/>
              <w:rPr>
                <w:color w:val="000000"/>
                <w:sz w:val="16"/>
                <w:szCs w:val="16"/>
              </w:rPr>
              <w:pPrChange w:id="541"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4B691D">
            <w:pPr>
              <w:widowControl/>
              <w:spacing w:before="0" w:line="480" w:lineRule="auto"/>
              <w:ind w:firstLine="0"/>
              <w:jc w:val="center"/>
              <w:rPr>
                <w:color w:val="000000"/>
                <w:sz w:val="16"/>
                <w:szCs w:val="16"/>
              </w:rPr>
              <w:pPrChange w:id="542" w:author="Seth Corwin" w:date="2022-12-11T20:01:00Z">
                <w:pPr>
                  <w:widowControl/>
                  <w:spacing w:before="0"/>
                  <w:ind w:firstLine="0"/>
                  <w:jc w:val="center"/>
                </w:pPr>
              </w:pPrChange>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4B691D">
            <w:pPr>
              <w:widowControl/>
              <w:spacing w:before="0" w:line="480" w:lineRule="auto"/>
              <w:ind w:firstLine="0"/>
              <w:jc w:val="left"/>
              <w:rPr>
                <w:color w:val="000000"/>
                <w:sz w:val="16"/>
                <w:szCs w:val="16"/>
              </w:rPr>
              <w:pPrChange w:id="543" w:author="Seth Corwin" w:date="2022-12-11T20:01:00Z">
                <w:pPr>
                  <w:widowControl/>
                  <w:spacing w:before="0"/>
                  <w:ind w:firstLine="0"/>
                  <w:jc w:val="left"/>
                </w:pPr>
              </w:pPrChange>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4B691D">
            <w:pPr>
              <w:widowControl/>
              <w:spacing w:before="0" w:line="480" w:lineRule="auto"/>
              <w:ind w:firstLine="0"/>
              <w:jc w:val="center"/>
              <w:rPr>
                <w:color w:val="000000"/>
                <w:sz w:val="16"/>
                <w:szCs w:val="16"/>
              </w:rPr>
              <w:pPrChange w:id="544" w:author="Seth Corwin" w:date="2022-12-11T20:01:00Z">
                <w:pPr>
                  <w:widowControl/>
                  <w:spacing w:before="0"/>
                  <w:ind w:firstLine="0"/>
                  <w:jc w:val="center"/>
                </w:pPr>
              </w:pPrChange>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4B691D">
            <w:pPr>
              <w:widowControl/>
              <w:spacing w:before="0" w:line="480" w:lineRule="auto"/>
              <w:ind w:firstLine="0"/>
              <w:jc w:val="center"/>
              <w:rPr>
                <w:color w:val="000000"/>
                <w:sz w:val="16"/>
                <w:szCs w:val="16"/>
              </w:rPr>
              <w:pPrChange w:id="545" w:author="Seth Corwin" w:date="2022-12-11T20:01:00Z">
                <w:pPr>
                  <w:widowControl/>
                  <w:spacing w:before="0"/>
                  <w:ind w:firstLine="0"/>
                  <w:jc w:val="center"/>
                </w:pPr>
              </w:pPrChange>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4B691D">
            <w:pPr>
              <w:widowControl/>
              <w:spacing w:before="0" w:line="480" w:lineRule="auto"/>
              <w:ind w:firstLine="0"/>
              <w:jc w:val="center"/>
              <w:rPr>
                <w:color w:val="000000"/>
                <w:sz w:val="16"/>
                <w:szCs w:val="16"/>
              </w:rPr>
              <w:pPrChange w:id="546" w:author="Seth Corwin" w:date="2022-12-11T20:01:00Z">
                <w:pPr>
                  <w:widowControl/>
                  <w:spacing w:before="0"/>
                  <w:ind w:firstLine="0"/>
                  <w:jc w:val="center"/>
                </w:pPr>
              </w:pPrChange>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4B691D">
            <w:pPr>
              <w:widowControl/>
              <w:spacing w:before="0" w:line="480" w:lineRule="auto"/>
              <w:ind w:firstLine="0"/>
              <w:jc w:val="center"/>
              <w:rPr>
                <w:color w:val="000000"/>
                <w:sz w:val="16"/>
                <w:szCs w:val="16"/>
              </w:rPr>
              <w:pPrChange w:id="547"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4B691D">
            <w:pPr>
              <w:widowControl/>
              <w:spacing w:before="0" w:line="480" w:lineRule="auto"/>
              <w:ind w:firstLine="0"/>
              <w:jc w:val="center"/>
              <w:rPr>
                <w:color w:val="000000"/>
                <w:sz w:val="16"/>
                <w:szCs w:val="16"/>
              </w:rPr>
              <w:pPrChange w:id="548"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4B691D">
            <w:pPr>
              <w:widowControl/>
              <w:spacing w:before="0" w:line="480" w:lineRule="auto"/>
              <w:ind w:firstLine="0"/>
              <w:jc w:val="center"/>
              <w:rPr>
                <w:color w:val="000000"/>
                <w:sz w:val="16"/>
                <w:szCs w:val="16"/>
              </w:rPr>
              <w:pPrChange w:id="549"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4B691D">
            <w:pPr>
              <w:widowControl/>
              <w:spacing w:before="0" w:line="480" w:lineRule="auto"/>
              <w:ind w:firstLine="0"/>
              <w:jc w:val="center"/>
              <w:rPr>
                <w:color w:val="000000"/>
                <w:sz w:val="16"/>
                <w:szCs w:val="16"/>
              </w:rPr>
              <w:pPrChange w:id="550" w:author="Seth Corwin" w:date="2022-12-11T20:01:00Z">
                <w:pPr>
                  <w:widowControl/>
                  <w:spacing w:before="0"/>
                  <w:ind w:firstLine="0"/>
                  <w:jc w:val="center"/>
                </w:pPr>
              </w:pPrChange>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4B691D">
            <w:pPr>
              <w:widowControl/>
              <w:spacing w:before="0" w:line="480" w:lineRule="auto"/>
              <w:ind w:firstLine="0"/>
              <w:jc w:val="left"/>
              <w:rPr>
                <w:b/>
                <w:bCs/>
                <w:color w:val="000000"/>
                <w:sz w:val="16"/>
                <w:szCs w:val="16"/>
              </w:rPr>
              <w:pPrChange w:id="551" w:author="Seth Corwin" w:date="2022-12-11T20:01:00Z">
                <w:pPr>
                  <w:widowControl/>
                  <w:spacing w:before="0"/>
                  <w:ind w:firstLine="0"/>
                  <w:jc w:val="left"/>
                </w:pPr>
              </w:pPrChange>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4B691D">
            <w:pPr>
              <w:widowControl/>
              <w:spacing w:before="0" w:line="480" w:lineRule="auto"/>
              <w:ind w:firstLine="0"/>
              <w:jc w:val="center"/>
              <w:rPr>
                <w:color w:val="000000"/>
                <w:sz w:val="16"/>
                <w:szCs w:val="16"/>
              </w:rPr>
              <w:pPrChange w:id="552" w:author="Seth Corwin" w:date="2022-12-11T20:01:00Z">
                <w:pPr>
                  <w:widowControl/>
                  <w:spacing w:before="0"/>
                  <w:ind w:firstLine="0"/>
                  <w:jc w:val="center"/>
                </w:pPr>
              </w:pPrChange>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4B691D">
            <w:pPr>
              <w:widowControl/>
              <w:spacing w:before="0" w:line="480" w:lineRule="auto"/>
              <w:ind w:firstLine="0"/>
              <w:jc w:val="center"/>
              <w:rPr>
                <w:color w:val="000000"/>
                <w:sz w:val="16"/>
                <w:szCs w:val="16"/>
              </w:rPr>
              <w:pPrChange w:id="553" w:author="Seth Corwin" w:date="2022-12-11T20:01:00Z">
                <w:pPr>
                  <w:widowControl/>
                  <w:spacing w:before="0"/>
                  <w:ind w:firstLine="0"/>
                  <w:jc w:val="center"/>
                </w:pPr>
              </w:pPrChange>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4B691D">
            <w:pPr>
              <w:widowControl/>
              <w:spacing w:before="0" w:line="480" w:lineRule="auto"/>
              <w:ind w:firstLine="0"/>
              <w:jc w:val="center"/>
              <w:rPr>
                <w:color w:val="000000"/>
                <w:sz w:val="16"/>
                <w:szCs w:val="16"/>
              </w:rPr>
              <w:pPrChange w:id="554"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4B691D">
            <w:pPr>
              <w:widowControl/>
              <w:spacing w:before="0" w:line="480" w:lineRule="auto"/>
              <w:ind w:firstLine="0"/>
              <w:jc w:val="center"/>
              <w:rPr>
                <w:color w:val="000000"/>
                <w:sz w:val="16"/>
                <w:szCs w:val="16"/>
              </w:rPr>
              <w:pPrChange w:id="555"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4B691D">
            <w:pPr>
              <w:widowControl/>
              <w:spacing w:before="0" w:line="480" w:lineRule="auto"/>
              <w:ind w:firstLine="0"/>
              <w:jc w:val="center"/>
              <w:rPr>
                <w:color w:val="000000"/>
                <w:sz w:val="16"/>
                <w:szCs w:val="16"/>
              </w:rPr>
              <w:pPrChange w:id="556"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4B691D">
            <w:pPr>
              <w:widowControl/>
              <w:spacing w:before="0" w:line="480" w:lineRule="auto"/>
              <w:ind w:firstLine="0"/>
              <w:jc w:val="center"/>
              <w:rPr>
                <w:color w:val="000000"/>
                <w:sz w:val="16"/>
                <w:szCs w:val="16"/>
              </w:rPr>
              <w:pPrChange w:id="557"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4B691D">
            <w:pPr>
              <w:widowControl/>
              <w:spacing w:before="0" w:line="480" w:lineRule="auto"/>
              <w:ind w:firstLine="0"/>
              <w:jc w:val="center"/>
              <w:rPr>
                <w:color w:val="000000"/>
                <w:sz w:val="16"/>
                <w:szCs w:val="16"/>
              </w:rPr>
              <w:pPrChange w:id="558" w:author="Seth Corwin" w:date="2022-12-11T20:01:00Z">
                <w:pPr>
                  <w:widowControl/>
                  <w:spacing w:before="0"/>
                  <w:ind w:firstLine="0"/>
                  <w:jc w:val="center"/>
                </w:pPr>
              </w:pPrChange>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4B691D">
            <w:pPr>
              <w:widowControl/>
              <w:spacing w:before="0" w:line="480" w:lineRule="auto"/>
              <w:ind w:firstLine="0"/>
              <w:jc w:val="left"/>
              <w:rPr>
                <w:b/>
                <w:bCs/>
                <w:color w:val="000000"/>
                <w:sz w:val="16"/>
                <w:szCs w:val="16"/>
              </w:rPr>
              <w:pPrChange w:id="559" w:author="Seth Corwin" w:date="2022-12-11T20:01:00Z">
                <w:pPr>
                  <w:widowControl/>
                  <w:spacing w:before="0"/>
                  <w:ind w:firstLine="0"/>
                  <w:jc w:val="left"/>
                </w:pPr>
              </w:pPrChange>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4B691D">
            <w:pPr>
              <w:widowControl/>
              <w:spacing w:before="0" w:line="480" w:lineRule="auto"/>
              <w:ind w:firstLine="0"/>
              <w:jc w:val="center"/>
              <w:rPr>
                <w:color w:val="000000"/>
                <w:sz w:val="16"/>
                <w:szCs w:val="16"/>
              </w:rPr>
              <w:pPrChange w:id="560" w:author="Seth Corwin" w:date="2022-12-11T20:01:00Z">
                <w:pPr>
                  <w:widowControl/>
                  <w:spacing w:before="0"/>
                  <w:ind w:firstLine="0"/>
                  <w:jc w:val="center"/>
                </w:pPr>
              </w:pPrChange>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4B691D">
            <w:pPr>
              <w:widowControl/>
              <w:spacing w:before="0" w:line="480" w:lineRule="auto"/>
              <w:ind w:firstLine="0"/>
              <w:jc w:val="center"/>
              <w:rPr>
                <w:color w:val="000000"/>
                <w:sz w:val="16"/>
                <w:szCs w:val="16"/>
              </w:rPr>
              <w:pPrChange w:id="561" w:author="Seth Corwin" w:date="2022-12-11T20:01:00Z">
                <w:pPr>
                  <w:widowControl/>
                  <w:spacing w:before="0"/>
                  <w:ind w:firstLine="0"/>
                  <w:jc w:val="center"/>
                </w:pPr>
              </w:pPrChange>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4B691D">
            <w:pPr>
              <w:widowControl/>
              <w:spacing w:before="0" w:line="480" w:lineRule="auto"/>
              <w:ind w:firstLine="0"/>
              <w:jc w:val="center"/>
              <w:rPr>
                <w:color w:val="000000"/>
                <w:sz w:val="16"/>
                <w:szCs w:val="16"/>
              </w:rPr>
              <w:pPrChange w:id="562"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4B691D">
            <w:pPr>
              <w:widowControl/>
              <w:spacing w:before="0" w:line="480" w:lineRule="auto"/>
              <w:ind w:firstLine="0"/>
              <w:jc w:val="center"/>
              <w:rPr>
                <w:color w:val="000000"/>
                <w:sz w:val="16"/>
                <w:szCs w:val="16"/>
              </w:rPr>
              <w:pPrChange w:id="563"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4B691D">
            <w:pPr>
              <w:widowControl/>
              <w:spacing w:before="0" w:line="480" w:lineRule="auto"/>
              <w:ind w:firstLine="0"/>
              <w:jc w:val="center"/>
              <w:rPr>
                <w:color w:val="000000"/>
                <w:sz w:val="16"/>
                <w:szCs w:val="16"/>
              </w:rPr>
              <w:pPrChange w:id="564"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4B691D">
            <w:pPr>
              <w:widowControl/>
              <w:spacing w:before="0" w:line="480" w:lineRule="auto"/>
              <w:ind w:firstLine="0"/>
              <w:jc w:val="center"/>
              <w:rPr>
                <w:color w:val="000000"/>
                <w:sz w:val="16"/>
                <w:szCs w:val="16"/>
              </w:rPr>
              <w:pPrChange w:id="565"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4B691D">
            <w:pPr>
              <w:widowControl/>
              <w:spacing w:before="0" w:line="480" w:lineRule="auto"/>
              <w:ind w:firstLine="0"/>
              <w:jc w:val="center"/>
              <w:rPr>
                <w:color w:val="000000"/>
                <w:sz w:val="16"/>
                <w:szCs w:val="16"/>
              </w:rPr>
              <w:pPrChange w:id="566" w:author="Seth Corwin" w:date="2022-12-11T20:01:00Z">
                <w:pPr>
                  <w:widowControl/>
                  <w:spacing w:before="0"/>
                  <w:ind w:firstLine="0"/>
                  <w:jc w:val="center"/>
                </w:pPr>
              </w:pPrChange>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4B691D">
            <w:pPr>
              <w:widowControl/>
              <w:spacing w:before="0" w:line="480" w:lineRule="auto"/>
              <w:ind w:firstLine="0"/>
              <w:jc w:val="left"/>
              <w:rPr>
                <w:b/>
                <w:bCs/>
                <w:color w:val="000000"/>
                <w:sz w:val="16"/>
                <w:szCs w:val="16"/>
              </w:rPr>
              <w:pPrChange w:id="567" w:author="Seth Corwin" w:date="2022-12-11T20:01:00Z">
                <w:pPr>
                  <w:widowControl/>
                  <w:spacing w:before="0"/>
                  <w:ind w:firstLine="0"/>
                  <w:jc w:val="left"/>
                </w:pPr>
              </w:pPrChange>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4B691D">
            <w:pPr>
              <w:widowControl/>
              <w:spacing w:before="0" w:line="480" w:lineRule="auto"/>
              <w:ind w:firstLine="0"/>
              <w:jc w:val="center"/>
              <w:rPr>
                <w:color w:val="000000"/>
                <w:sz w:val="16"/>
                <w:szCs w:val="16"/>
              </w:rPr>
              <w:pPrChange w:id="568" w:author="Seth Corwin" w:date="2022-12-11T20:01:00Z">
                <w:pPr>
                  <w:widowControl/>
                  <w:spacing w:before="0"/>
                  <w:ind w:firstLine="0"/>
                  <w:jc w:val="center"/>
                </w:pPr>
              </w:pPrChange>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4B691D">
            <w:pPr>
              <w:widowControl/>
              <w:spacing w:before="0" w:line="480" w:lineRule="auto"/>
              <w:ind w:firstLine="0"/>
              <w:jc w:val="center"/>
              <w:rPr>
                <w:color w:val="000000"/>
                <w:sz w:val="16"/>
                <w:szCs w:val="16"/>
              </w:rPr>
              <w:pPrChange w:id="569" w:author="Seth Corwin" w:date="2022-12-11T20:01:00Z">
                <w:pPr>
                  <w:widowControl/>
                  <w:spacing w:before="0"/>
                  <w:ind w:firstLine="0"/>
                  <w:jc w:val="center"/>
                </w:pPr>
              </w:pPrChange>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4B691D">
            <w:pPr>
              <w:widowControl/>
              <w:spacing w:before="0" w:line="480" w:lineRule="auto"/>
              <w:ind w:firstLine="0"/>
              <w:jc w:val="center"/>
              <w:rPr>
                <w:color w:val="000000"/>
                <w:sz w:val="16"/>
                <w:szCs w:val="16"/>
              </w:rPr>
              <w:pPrChange w:id="570"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4B691D">
            <w:pPr>
              <w:widowControl/>
              <w:spacing w:before="0" w:line="480" w:lineRule="auto"/>
              <w:ind w:firstLine="0"/>
              <w:jc w:val="center"/>
              <w:rPr>
                <w:color w:val="000000"/>
                <w:sz w:val="16"/>
                <w:szCs w:val="16"/>
              </w:rPr>
              <w:pPrChange w:id="571"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4B691D">
            <w:pPr>
              <w:widowControl/>
              <w:spacing w:before="0" w:line="480" w:lineRule="auto"/>
              <w:ind w:firstLine="0"/>
              <w:jc w:val="center"/>
              <w:rPr>
                <w:color w:val="000000"/>
                <w:sz w:val="16"/>
                <w:szCs w:val="16"/>
              </w:rPr>
              <w:pPrChange w:id="572"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4B691D">
            <w:pPr>
              <w:widowControl/>
              <w:spacing w:before="0" w:line="480" w:lineRule="auto"/>
              <w:ind w:firstLine="0"/>
              <w:jc w:val="center"/>
              <w:rPr>
                <w:color w:val="000000"/>
                <w:sz w:val="16"/>
                <w:szCs w:val="16"/>
              </w:rPr>
              <w:pPrChange w:id="573"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4B691D">
            <w:pPr>
              <w:widowControl/>
              <w:spacing w:before="0" w:line="480" w:lineRule="auto"/>
              <w:ind w:firstLine="0"/>
              <w:jc w:val="center"/>
              <w:rPr>
                <w:color w:val="000000"/>
                <w:sz w:val="16"/>
                <w:szCs w:val="16"/>
              </w:rPr>
              <w:pPrChange w:id="574" w:author="Seth Corwin" w:date="2022-12-11T20:01:00Z">
                <w:pPr>
                  <w:widowControl/>
                  <w:spacing w:before="0"/>
                  <w:ind w:firstLine="0"/>
                  <w:jc w:val="center"/>
                </w:pPr>
              </w:pPrChange>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4B691D">
            <w:pPr>
              <w:widowControl/>
              <w:spacing w:before="0" w:line="480" w:lineRule="auto"/>
              <w:ind w:firstLine="0"/>
              <w:jc w:val="left"/>
              <w:rPr>
                <w:color w:val="000000"/>
                <w:sz w:val="16"/>
                <w:szCs w:val="16"/>
              </w:rPr>
              <w:pPrChange w:id="575" w:author="Seth Corwin" w:date="2022-12-11T20:01:00Z">
                <w:pPr>
                  <w:widowControl/>
                  <w:spacing w:before="0"/>
                  <w:ind w:firstLine="0"/>
                  <w:jc w:val="left"/>
                </w:pPr>
              </w:pPrChange>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4B691D">
            <w:pPr>
              <w:widowControl/>
              <w:spacing w:before="0" w:line="480" w:lineRule="auto"/>
              <w:ind w:firstLine="0"/>
              <w:jc w:val="center"/>
              <w:rPr>
                <w:color w:val="000000"/>
                <w:sz w:val="16"/>
                <w:szCs w:val="16"/>
              </w:rPr>
              <w:pPrChange w:id="576" w:author="Seth Corwin" w:date="2022-12-11T20:01:00Z">
                <w:pPr>
                  <w:widowControl/>
                  <w:spacing w:before="0"/>
                  <w:ind w:firstLine="0"/>
                  <w:jc w:val="center"/>
                </w:pPr>
              </w:pPrChange>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4B691D">
            <w:pPr>
              <w:widowControl/>
              <w:spacing w:before="0" w:line="480" w:lineRule="auto"/>
              <w:ind w:firstLine="0"/>
              <w:jc w:val="center"/>
              <w:rPr>
                <w:color w:val="000000"/>
                <w:sz w:val="16"/>
                <w:szCs w:val="16"/>
              </w:rPr>
              <w:pPrChange w:id="577" w:author="Seth Corwin" w:date="2022-12-11T20:01:00Z">
                <w:pPr>
                  <w:widowControl/>
                  <w:spacing w:before="0"/>
                  <w:ind w:firstLine="0"/>
                  <w:jc w:val="center"/>
                </w:pPr>
              </w:pPrChange>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4B691D">
            <w:pPr>
              <w:widowControl/>
              <w:spacing w:before="0" w:line="480" w:lineRule="auto"/>
              <w:ind w:firstLine="0"/>
              <w:jc w:val="center"/>
              <w:rPr>
                <w:color w:val="000000"/>
                <w:sz w:val="16"/>
                <w:szCs w:val="16"/>
              </w:rPr>
              <w:pPrChange w:id="578"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4B691D">
            <w:pPr>
              <w:widowControl/>
              <w:spacing w:before="0" w:line="480" w:lineRule="auto"/>
              <w:ind w:firstLine="0"/>
              <w:jc w:val="center"/>
              <w:rPr>
                <w:color w:val="000000"/>
                <w:sz w:val="16"/>
                <w:szCs w:val="16"/>
              </w:rPr>
              <w:pPrChange w:id="579" w:author="Seth Corwin" w:date="2022-12-11T20:01:00Z">
                <w:pPr>
                  <w:widowControl/>
                  <w:spacing w:before="0"/>
                  <w:ind w:firstLine="0"/>
                  <w:jc w:val="center"/>
                </w:pPr>
              </w:pPrChange>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4B691D">
            <w:pPr>
              <w:widowControl/>
              <w:spacing w:before="0" w:line="480" w:lineRule="auto"/>
              <w:ind w:firstLine="0"/>
              <w:jc w:val="center"/>
              <w:rPr>
                <w:color w:val="000000"/>
                <w:sz w:val="16"/>
                <w:szCs w:val="16"/>
              </w:rPr>
              <w:pPrChange w:id="580" w:author="Seth Corwin" w:date="2022-12-11T20:01:00Z">
                <w:pPr>
                  <w:widowControl/>
                  <w:spacing w:before="0"/>
                  <w:ind w:firstLine="0"/>
                  <w:jc w:val="center"/>
                </w:pPr>
              </w:pPrChange>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4B691D">
            <w:pPr>
              <w:widowControl/>
              <w:spacing w:before="0" w:line="480" w:lineRule="auto"/>
              <w:ind w:firstLine="0"/>
              <w:jc w:val="center"/>
              <w:rPr>
                <w:color w:val="000000"/>
                <w:sz w:val="16"/>
                <w:szCs w:val="16"/>
              </w:rPr>
              <w:pPrChange w:id="581"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4B691D">
            <w:pPr>
              <w:widowControl/>
              <w:spacing w:before="0" w:line="480" w:lineRule="auto"/>
              <w:ind w:firstLine="0"/>
              <w:jc w:val="center"/>
              <w:rPr>
                <w:color w:val="000000"/>
                <w:sz w:val="16"/>
                <w:szCs w:val="16"/>
              </w:rPr>
              <w:pPrChange w:id="582" w:author="Seth Corwin" w:date="2022-12-11T20:01:00Z">
                <w:pPr>
                  <w:widowControl/>
                  <w:spacing w:before="0"/>
                  <w:ind w:firstLine="0"/>
                  <w:jc w:val="center"/>
                </w:pPr>
              </w:pPrChange>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4B691D">
            <w:pPr>
              <w:widowControl/>
              <w:spacing w:before="0" w:line="480" w:lineRule="auto"/>
              <w:ind w:firstLine="0"/>
              <w:jc w:val="left"/>
              <w:rPr>
                <w:b/>
                <w:bCs/>
                <w:color w:val="000000"/>
                <w:sz w:val="16"/>
                <w:szCs w:val="16"/>
              </w:rPr>
              <w:pPrChange w:id="583" w:author="Seth Corwin" w:date="2022-12-11T20:01:00Z">
                <w:pPr>
                  <w:widowControl/>
                  <w:spacing w:before="0"/>
                  <w:ind w:firstLine="0"/>
                  <w:jc w:val="left"/>
                </w:pPr>
              </w:pPrChange>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4B691D">
            <w:pPr>
              <w:widowControl/>
              <w:spacing w:before="0" w:line="480" w:lineRule="auto"/>
              <w:ind w:firstLine="0"/>
              <w:jc w:val="center"/>
              <w:rPr>
                <w:color w:val="000000"/>
                <w:sz w:val="16"/>
                <w:szCs w:val="16"/>
              </w:rPr>
              <w:pPrChange w:id="584" w:author="Seth Corwin" w:date="2022-12-11T20:01:00Z">
                <w:pPr>
                  <w:widowControl/>
                  <w:spacing w:before="0"/>
                  <w:ind w:firstLine="0"/>
                  <w:jc w:val="center"/>
                </w:pPr>
              </w:pPrChange>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4B691D">
            <w:pPr>
              <w:widowControl/>
              <w:spacing w:before="0" w:line="480" w:lineRule="auto"/>
              <w:ind w:firstLine="0"/>
              <w:jc w:val="center"/>
              <w:rPr>
                <w:color w:val="000000"/>
                <w:sz w:val="16"/>
                <w:szCs w:val="16"/>
              </w:rPr>
              <w:pPrChange w:id="585" w:author="Seth Corwin" w:date="2022-12-11T20:01:00Z">
                <w:pPr>
                  <w:widowControl/>
                  <w:spacing w:before="0"/>
                  <w:ind w:firstLine="0"/>
                  <w:jc w:val="center"/>
                </w:pPr>
              </w:pPrChange>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4B691D">
            <w:pPr>
              <w:widowControl/>
              <w:spacing w:before="0" w:line="480" w:lineRule="auto"/>
              <w:ind w:firstLine="0"/>
              <w:jc w:val="center"/>
              <w:rPr>
                <w:color w:val="000000"/>
                <w:sz w:val="16"/>
                <w:szCs w:val="16"/>
              </w:rPr>
              <w:pPrChange w:id="58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4B691D">
            <w:pPr>
              <w:widowControl/>
              <w:spacing w:before="0" w:line="480" w:lineRule="auto"/>
              <w:ind w:firstLine="0"/>
              <w:jc w:val="center"/>
              <w:rPr>
                <w:color w:val="000000"/>
                <w:sz w:val="16"/>
                <w:szCs w:val="16"/>
              </w:rPr>
              <w:pPrChange w:id="587" w:author="Seth Corwin" w:date="2022-12-11T20:01:00Z">
                <w:pPr>
                  <w:widowControl/>
                  <w:spacing w:before="0"/>
                  <w:ind w:firstLine="0"/>
                  <w:jc w:val="center"/>
                </w:pPr>
              </w:pPrChange>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4B691D">
            <w:pPr>
              <w:widowControl/>
              <w:spacing w:before="0" w:line="480" w:lineRule="auto"/>
              <w:ind w:firstLine="0"/>
              <w:jc w:val="center"/>
              <w:rPr>
                <w:color w:val="000000"/>
                <w:sz w:val="16"/>
                <w:szCs w:val="16"/>
              </w:rPr>
              <w:pPrChange w:id="588"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4B691D">
            <w:pPr>
              <w:widowControl/>
              <w:spacing w:before="0" w:line="480" w:lineRule="auto"/>
              <w:ind w:firstLine="0"/>
              <w:jc w:val="center"/>
              <w:rPr>
                <w:color w:val="000000"/>
                <w:sz w:val="16"/>
                <w:szCs w:val="16"/>
              </w:rPr>
              <w:pPrChange w:id="589"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4B691D">
            <w:pPr>
              <w:widowControl/>
              <w:spacing w:before="0" w:line="480" w:lineRule="auto"/>
              <w:ind w:firstLine="0"/>
              <w:jc w:val="center"/>
              <w:rPr>
                <w:color w:val="000000"/>
                <w:sz w:val="16"/>
                <w:szCs w:val="16"/>
              </w:rPr>
              <w:pPrChange w:id="590" w:author="Seth Corwin" w:date="2022-12-11T20:01:00Z">
                <w:pPr>
                  <w:widowControl/>
                  <w:spacing w:before="0"/>
                  <w:ind w:firstLine="0"/>
                  <w:jc w:val="center"/>
                </w:pPr>
              </w:pPrChange>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4B691D">
            <w:pPr>
              <w:widowControl/>
              <w:spacing w:before="0" w:line="480" w:lineRule="auto"/>
              <w:ind w:firstLine="0"/>
              <w:jc w:val="left"/>
              <w:rPr>
                <w:b/>
                <w:bCs/>
                <w:color w:val="000000"/>
                <w:sz w:val="16"/>
                <w:szCs w:val="16"/>
              </w:rPr>
              <w:pPrChange w:id="591" w:author="Seth Corwin" w:date="2022-12-11T20:01:00Z">
                <w:pPr>
                  <w:widowControl/>
                  <w:spacing w:before="0"/>
                  <w:ind w:firstLine="0"/>
                  <w:jc w:val="left"/>
                </w:pPr>
              </w:pPrChange>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4B691D">
            <w:pPr>
              <w:widowControl/>
              <w:spacing w:before="0" w:line="480" w:lineRule="auto"/>
              <w:ind w:firstLine="0"/>
              <w:jc w:val="center"/>
              <w:rPr>
                <w:color w:val="000000"/>
                <w:sz w:val="16"/>
                <w:szCs w:val="16"/>
              </w:rPr>
              <w:pPrChange w:id="592" w:author="Seth Corwin" w:date="2022-12-11T20:01:00Z">
                <w:pPr>
                  <w:widowControl/>
                  <w:spacing w:before="0"/>
                  <w:ind w:firstLine="0"/>
                  <w:jc w:val="center"/>
                </w:pPr>
              </w:pPrChange>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4B691D">
            <w:pPr>
              <w:widowControl/>
              <w:spacing w:before="0" w:line="480" w:lineRule="auto"/>
              <w:ind w:firstLine="0"/>
              <w:jc w:val="center"/>
              <w:rPr>
                <w:color w:val="000000"/>
                <w:sz w:val="16"/>
                <w:szCs w:val="16"/>
              </w:rPr>
              <w:pPrChange w:id="593" w:author="Seth Corwin" w:date="2022-12-11T20:01:00Z">
                <w:pPr>
                  <w:widowControl/>
                  <w:spacing w:before="0"/>
                  <w:ind w:firstLine="0"/>
                  <w:jc w:val="center"/>
                </w:pPr>
              </w:pPrChange>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4B691D">
            <w:pPr>
              <w:widowControl/>
              <w:spacing w:before="0" w:line="480" w:lineRule="auto"/>
              <w:ind w:firstLine="0"/>
              <w:jc w:val="center"/>
              <w:rPr>
                <w:color w:val="000000"/>
                <w:sz w:val="16"/>
                <w:szCs w:val="16"/>
              </w:rPr>
              <w:pPrChange w:id="594"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4B691D">
            <w:pPr>
              <w:widowControl/>
              <w:spacing w:before="0" w:line="480" w:lineRule="auto"/>
              <w:ind w:firstLine="0"/>
              <w:jc w:val="center"/>
              <w:rPr>
                <w:color w:val="000000"/>
                <w:sz w:val="16"/>
                <w:szCs w:val="16"/>
              </w:rPr>
              <w:pPrChange w:id="595"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4B691D">
            <w:pPr>
              <w:widowControl/>
              <w:spacing w:before="0" w:line="480" w:lineRule="auto"/>
              <w:ind w:firstLine="0"/>
              <w:jc w:val="center"/>
              <w:rPr>
                <w:color w:val="000000"/>
                <w:sz w:val="16"/>
                <w:szCs w:val="16"/>
              </w:rPr>
              <w:pPrChange w:id="596"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4B691D">
            <w:pPr>
              <w:widowControl/>
              <w:spacing w:before="0" w:line="480" w:lineRule="auto"/>
              <w:ind w:firstLine="0"/>
              <w:jc w:val="center"/>
              <w:rPr>
                <w:color w:val="000000"/>
                <w:sz w:val="16"/>
                <w:szCs w:val="16"/>
              </w:rPr>
              <w:pPrChange w:id="597"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4B691D">
            <w:pPr>
              <w:widowControl/>
              <w:spacing w:before="0" w:line="480" w:lineRule="auto"/>
              <w:ind w:firstLine="0"/>
              <w:jc w:val="center"/>
              <w:rPr>
                <w:color w:val="000000"/>
                <w:sz w:val="16"/>
                <w:szCs w:val="16"/>
              </w:rPr>
              <w:pPrChange w:id="598" w:author="Seth Corwin" w:date="2022-12-11T20:01:00Z">
                <w:pPr>
                  <w:widowControl/>
                  <w:spacing w:before="0"/>
                  <w:ind w:firstLine="0"/>
                  <w:jc w:val="center"/>
                </w:pPr>
              </w:pPrChange>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4B691D">
            <w:pPr>
              <w:widowControl/>
              <w:spacing w:before="0" w:line="480" w:lineRule="auto"/>
              <w:ind w:firstLine="0"/>
              <w:jc w:val="left"/>
              <w:rPr>
                <w:color w:val="000000"/>
                <w:sz w:val="16"/>
                <w:szCs w:val="16"/>
              </w:rPr>
              <w:pPrChange w:id="599" w:author="Seth Corwin" w:date="2022-12-11T20:01:00Z">
                <w:pPr>
                  <w:widowControl/>
                  <w:spacing w:before="0"/>
                  <w:ind w:firstLine="0"/>
                  <w:jc w:val="left"/>
                </w:pPr>
              </w:pPrChange>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4B691D">
            <w:pPr>
              <w:widowControl/>
              <w:spacing w:before="0" w:line="480" w:lineRule="auto"/>
              <w:ind w:firstLine="0"/>
              <w:jc w:val="center"/>
              <w:rPr>
                <w:color w:val="000000"/>
                <w:sz w:val="16"/>
                <w:szCs w:val="16"/>
              </w:rPr>
              <w:pPrChange w:id="600" w:author="Seth Corwin" w:date="2022-12-11T20:01:00Z">
                <w:pPr>
                  <w:widowControl/>
                  <w:spacing w:before="0"/>
                  <w:ind w:firstLine="0"/>
                  <w:jc w:val="center"/>
                </w:pPr>
              </w:pPrChange>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4B691D">
            <w:pPr>
              <w:widowControl/>
              <w:spacing w:before="0" w:line="480" w:lineRule="auto"/>
              <w:ind w:firstLine="0"/>
              <w:jc w:val="center"/>
              <w:rPr>
                <w:color w:val="000000"/>
                <w:sz w:val="16"/>
                <w:szCs w:val="16"/>
              </w:rPr>
              <w:pPrChange w:id="601" w:author="Seth Corwin" w:date="2022-12-11T20:01:00Z">
                <w:pPr>
                  <w:widowControl/>
                  <w:spacing w:before="0"/>
                  <w:ind w:firstLine="0"/>
                  <w:jc w:val="center"/>
                </w:pPr>
              </w:pPrChange>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4B691D">
            <w:pPr>
              <w:widowControl/>
              <w:spacing w:before="0" w:line="480" w:lineRule="auto"/>
              <w:ind w:firstLine="0"/>
              <w:jc w:val="center"/>
              <w:rPr>
                <w:color w:val="000000"/>
                <w:sz w:val="16"/>
                <w:szCs w:val="16"/>
              </w:rPr>
              <w:pPrChange w:id="602" w:author="Seth Corwin" w:date="2022-12-11T20:01:00Z">
                <w:pPr>
                  <w:widowControl/>
                  <w:spacing w:before="0"/>
                  <w:ind w:firstLine="0"/>
                  <w:jc w:val="center"/>
                </w:pPr>
              </w:pPrChange>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4B691D">
            <w:pPr>
              <w:widowControl/>
              <w:spacing w:before="0" w:line="480" w:lineRule="auto"/>
              <w:ind w:firstLine="0"/>
              <w:jc w:val="center"/>
              <w:rPr>
                <w:color w:val="000000"/>
                <w:sz w:val="16"/>
                <w:szCs w:val="16"/>
              </w:rPr>
              <w:pPrChange w:id="603"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4B691D">
            <w:pPr>
              <w:widowControl/>
              <w:spacing w:before="0" w:line="480" w:lineRule="auto"/>
              <w:ind w:firstLine="0"/>
              <w:jc w:val="center"/>
              <w:rPr>
                <w:color w:val="000000"/>
                <w:sz w:val="16"/>
                <w:szCs w:val="16"/>
              </w:rPr>
              <w:pPrChange w:id="604"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4B691D">
            <w:pPr>
              <w:widowControl/>
              <w:spacing w:before="0" w:line="480" w:lineRule="auto"/>
              <w:ind w:firstLine="0"/>
              <w:jc w:val="center"/>
              <w:rPr>
                <w:color w:val="000000"/>
                <w:sz w:val="16"/>
                <w:szCs w:val="16"/>
              </w:rPr>
              <w:pPrChange w:id="605"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4B691D">
            <w:pPr>
              <w:widowControl/>
              <w:spacing w:before="0" w:line="480" w:lineRule="auto"/>
              <w:ind w:firstLine="0"/>
              <w:jc w:val="center"/>
              <w:rPr>
                <w:color w:val="000000"/>
                <w:sz w:val="16"/>
                <w:szCs w:val="16"/>
              </w:rPr>
              <w:pPrChange w:id="606" w:author="Seth Corwin" w:date="2022-12-11T20:01:00Z">
                <w:pPr>
                  <w:widowControl/>
                  <w:spacing w:before="0"/>
                  <w:ind w:firstLine="0"/>
                  <w:jc w:val="center"/>
                </w:pPr>
              </w:pPrChange>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4B691D">
            <w:pPr>
              <w:widowControl/>
              <w:spacing w:before="0" w:line="480" w:lineRule="auto"/>
              <w:ind w:firstLine="0"/>
              <w:jc w:val="left"/>
              <w:rPr>
                <w:b/>
                <w:bCs/>
                <w:color w:val="000000"/>
                <w:sz w:val="16"/>
                <w:szCs w:val="16"/>
              </w:rPr>
              <w:pPrChange w:id="607" w:author="Seth Corwin" w:date="2022-12-11T20:01:00Z">
                <w:pPr>
                  <w:widowControl/>
                  <w:spacing w:before="0"/>
                  <w:ind w:firstLine="0"/>
                  <w:jc w:val="left"/>
                </w:pPr>
              </w:pPrChange>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4B691D">
            <w:pPr>
              <w:widowControl/>
              <w:spacing w:before="0" w:line="480" w:lineRule="auto"/>
              <w:ind w:firstLine="0"/>
              <w:jc w:val="center"/>
              <w:rPr>
                <w:color w:val="000000"/>
                <w:sz w:val="16"/>
                <w:szCs w:val="16"/>
              </w:rPr>
              <w:pPrChange w:id="608" w:author="Seth Corwin" w:date="2022-12-11T20:01:00Z">
                <w:pPr>
                  <w:widowControl/>
                  <w:spacing w:before="0"/>
                  <w:ind w:firstLine="0"/>
                  <w:jc w:val="center"/>
                </w:pPr>
              </w:pPrChange>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4B691D">
            <w:pPr>
              <w:widowControl/>
              <w:spacing w:before="0" w:line="480" w:lineRule="auto"/>
              <w:ind w:firstLine="0"/>
              <w:jc w:val="center"/>
              <w:rPr>
                <w:color w:val="000000"/>
                <w:sz w:val="16"/>
                <w:szCs w:val="16"/>
              </w:rPr>
              <w:pPrChange w:id="609" w:author="Seth Corwin" w:date="2022-12-11T20:01:00Z">
                <w:pPr>
                  <w:widowControl/>
                  <w:spacing w:before="0"/>
                  <w:ind w:firstLine="0"/>
                  <w:jc w:val="center"/>
                </w:pPr>
              </w:pPrChange>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4B691D">
            <w:pPr>
              <w:widowControl/>
              <w:spacing w:before="0" w:line="480" w:lineRule="auto"/>
              <w:ind w:firstLine="0"/>
              <w:jc w:val="center"/>
              <w:rPr>
                <w:color w:val="000000"/>
                <w:sz w:val="16"/>
                <w:szCs w:val="16"/>
              </w:rPr>
              <w:pPrChange w:id="610"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4B691D">
            <w:pPr>
              <w:widowControl/>
              <w:spacing w:before="0" w:line="480" w:lineRule="auto"/>
              <w:ind w:firstLine="0"/>
              <w:jc w:val="center"/>
              <w:rPr>
                <w:color w:val="000000"/>
                <w:sz w:val="16"/>
                <w:szCs w:val="16"/>
              </w:rPr>
              <w:pPrChange w:id="611"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4B691D">
            <w:pPr>
              <w:widowControl/>
              <w:spacing w:before="0" w:line="480" w:lineRule="auto"/>
              <w:ind w:firstLine="0"/>
              <w:jc w:val="center"/>
              <w:rPr>
                <w:color w:val="000000"/>
                <w:sz w:val="16"/>
                <w:szCs w:val="16"/>
              </w:rPr>
              <w:pPrChange w:id="612"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4B691D">
            <w:pPr>
              <w:widowControl/>
              <w:spacing w:before="0" w:line="480" w:lineRule="auto"/>
              <w:ind w:firstLine="0"/>
              <w:jc w:val="center"/>
              <w:rPr>
                <w:color w:val="000000"/>
                <w:sz w:val="16"/>
                <w:szCs w:val="16"/>
              </w:rPr>
              <w:pPrChange w:id="613"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4B691D">
            <w:pPr>
              <w:widowControl/>
              <w:spacing w:before="0" w:line="480" w:lineRule="auto"/>
              <w:ind w:firstLine="0"/>
              <w:jc w:val="center"/>
              <w:rPr>
                <w:color w:val="000000"/>
                <w:sz w:val="16"/>
                <w:szCs w:val="16"/>
              </w:rPr>
              <w:pPrChange w:id="614" w:author="Seth Corwin" w:date="2022-12-11T20:01:00Z">
                <w:pPr>
                  <w:widowControl/>
                  <w:spacing w:before="0"/>
                  <w:ind w:firstLine="0"/>
                  <w:jc w:val="center"/>
                </w:pPr>
              </w:pPrChange>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4B691D">
            <w:pPr>
              <w:widowControl/>
              <w:spacing w:before="0" w:line="480" w:lineRule="auto"/>
              <w:ind w:firstLine="0"/>
              <w:jc w:val="left"/>
              <w:rPr>
                <w:b/>
                <w:bCs/>
                <w:color w:val="000000"/>
                <w:sz w:val="16"/>
                <w:szCs w:val="16"/>
              </w:rPr>
              <w:pPrChange w:id="615" w:author="Seth Corwin" w:date="2022-12-11T20:01:00Z">
                <w:pPr>
                  <w:widowControl/>
                  <w:spacing w:before="0"/>
                  <w:ind w:firstLine="0"/>
                  <w:jc w:val="left"/>
                </w:pPr>
              </w:pPrChange>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4B691D">
            <w:pPr>
              <w:widowControl/>
              <w:spacing w:before="0" w:line="480" w:lineRule="auto"/>
              <w:ind w:firstLine="0"/>
              <w:jc w:val="center"/>
              <w:rPr>
                <w:color w:val="000000"/>
                <w:sz w:val="16"/>
                <w:szCs w:val="16"/>
              </w:rPr>
              <w:pPrChange w:id="616" w:author="Seth Corwin" w:date="2022-12-11T20:01:00Z">
                <w:pPr>
                  <w:widowControl/>
                  <w:spacing w:before="0"/>
                  <w:ind w:firstLine="0"/>
                  <w:jc w:val="center"/>
                </w:pPr>
              </w:pPrChange>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4B691D">
            <w:pPr>
              <w:widowControl/>
              <w:spacing w:before="0" w:line="480" w:lineRule="auto"/>
              <w:ind w:firstLine="0"/>
              <w:jc w:val="center"/>
              <w:rPr>
                <w:color w:val="000000"/>
                <w:sz w:val="16"/>
                <w:szCs w:val="16"/>
              </w:rPr>
              <w:pPrChange w:id="617" w:author="Seth Corwin" w:date="2022-12-11T20:01:00Z">
                <w:pPr>
                  <w:widowControl/>
                  <w:spacing w:before="0"/>
                  <w:ind w:firstLine="0"/>
                  <w:jc w:val="center"/>
                </w:pPr>
              </w:pPrChange>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4B691D">
            <w:pPr>
              <w:widowControl/>
              <w:spacing w:before="0" w:line="480" w:lineRule="auto"/>
              <w:ind w:firstLine="0"/>
              <w:jc w:val="center"/>
              <w:rPr>
                <w:color w:val="000000"/>
                <w:sz w:val="16"/>
                <w:szCs w:val="16"/>
              </w:rPr>
              <w:pPrChange w:id="618"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4B691D">
            <w:pPr>
              <w:widowControl/>
              <w:spacing w:before="0" w:line="480" w:lineRule="auto"/>
              <w:ind w:firstLine="0"/>
              <w:jc w:val="center"/>
              <w:rPr>
                <w:color w:val="000000"/>
                <w:sz w:val="16"/>
                <w:szCs w:val="16"/>
              </w:rPr>
              <w:pPrChange w:id="619"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4B691D">
            <w:pPr>
              <w:widowControl/>
              <w:spacing w:before="0" w:line="480" w:lineRule="auto"/>
              <w:ind w:firstLine="0"/>
              <w:jc w:val="center"/>
              <w:rPr>
                <w:color w:val="000000"/>
                <w:sz w:val="16"/>
                <w:szCs w:val="16"/>
              </w:rPr>
              <w:pPrChange w:id="620"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4B691D">
            <w:pPr>
              <w:widowControl/>
              <w:spacing w:before="0" w:line="480" w:lineRule="auto"/>
              <w:ind w:firstLine="0"/>
              <w:jc w:val="center"/>
              <w:rPr>
                <w:color w:val="000000"/>
                <w:sz w:val="16"/>
                <w:szCs w:val="16"/>
              </w:rPr>
              <w:pPrChange w:id="621"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4B691D">
            <w:pPr>
              <w:widowControl/>
              <w:spacing w:before="0" w:line="480" w:lineRule="auto"/>
              <w:ind w:firstLine="0"/>
              <w:jc w:val="center"/>
              <w:rPr>
                <w:color w:val="000000"/>
                <w:sz w:val="16"/>
                <w:szCs w:val="16"/>
              </w:rPr>
              <w:pPrChange w:id="622" w:author="Seth Corwin" w:date="2022-12-11T20:01:00Z">
                <w:pPr>
                  <w:widowControl/>
                  <w:spacing w:before="0"/>
                  <w:ind w:firstLine="0"/>
                  <w:jc w:val="center"/>
                </w:pPr>
              </w:pPrChange>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4B691D">
            <w:pPr>
              <w:widowControl/>
              <w:spacing w:before="0" w:line="480" w:lineRule="auto"/>
              <w:ind w:firstLine="0"/>
              <w:jc w:val="left"/>
              <w:rPr>
                <w:b/>
                <w:bCs/>
                <w:color w:val="000000"/>
                <w:sz w:val="16"/>
                <w:szCs w:val="16"/>
              </w:rPr>
              <w:pPrChange w:id="623" w:author="Seth Corwin" w:date="2022-12-11T20:01:00Z">
                <w:pPr>
                  <w:widowControl/>
                  <w:spacing w:before="0"/>
                  <w:ind w:firstLine="0"/>
                  <w:jc w:val="left"/>
                </w:pPr>
              </w:pPrChange>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4B691D">
            <w:pPr>
              <w:widowControl/>
              <w:spacing w:before="0" w:line="480" w:lineRule="auto"/>
              <w:ind w:firstLine="0"/>
              <w:jc w:val="center"/>
              <w:rPr>
                <w:color w:val="000000"/>
                <w:sz w:val="16"/>
                <w:szCs w:val="16"/>
              </w:rPr>
              <w:pPrChange w:id="624" w:author="Seth Corwin" w:date="2022-12-11T20:01:00Z">
                <w:pPr>
                  <w:widowControl/>
                  <w:spacing w:before="0"/>
                  <w:ind w:firstLine="0"/>
                  <w:jc w:val="center"/>
                </w:pPr>
              </w:pPrChange>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4B691D">
            <w:pPr>
              <w:widowControl/>
              <w:spacing w:before="0" w:line="480" w:lineRule="auto"/>
              <w:ind w:firstLine="0"/>
              <w:jc w:val="center"/>
              <w:rPr>
                <w:color w:val="000000"/>
                <w:sz w:val="16"/>
                <w:szCs w:val="16"/>
              </w:rPr>
              <w:pPrChange w:id="625" w:author="Seth Corwin" w:date="2022-12-11T20:01:00Z">
                <w:pPr>
                  <w:widowControl/>
                  <w:spacing w:before="0"/>
                  <w:ind w:firstLine="0"/>
                  <w:jc w:val="center"/>
                </w:pPr>
              </w:pPrChange>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4B691D">
            <w:pPr>
              <w:widowControl/>
              <w:spacing w:before="0" w:line="480" w:lineRule="auto"/>
              <w:ind w:firstLine="0"/>
              <w:jc w:val="center"/>
              <w:rPr>
                <w:color w:val="000000"/>
                <w:sz w:val="16"/>
                <w:szCs w:val="16"/>
              </w:rPr>
              <w:pPrChange w:id="62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4B691D">
            <w:pPr>
              <w:widowControl/>
              <w:spacing w:before="0" w:line="480" w:lineRule="auto"/>
              <w:ind w:firstLine="0"/>
              <w:jc w:val="center"/>
              <w:rPr>
                <w:color w:val="000000"/>
                <w:sz w:val="16"/>
                <w:szCs w:val="16"/>
              </w:rPr>
              <w:pPrChange w:id="627"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4B691D">
            <w:pPr>
              <w:widowControl/>
              <w:spacing w:before="0" w:line="480" w:lineRule="auto"/>
              <w:ind w:firstLine="0"/>
              <w:jc w:val="center"/>
              <w:rPr>
                <w:color w:val="000000"/>
                <w:sz w:val="16"/>
                <w:szCs w:val="16"/>
              </w:rPr>
              <w:pPrChange w:id="628"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4B691D">
            <w:pPr>
              <w:widowControl/>
              <w:spacing w:before="0" w:line="480" w:lineRule="auto"/>
              <w:ind w:firstLine="0"/>
              <w:jc w:val="center"/>
              <w:rPr>
                <w:color w:val="000000"/>
                <w:sz w:val="16"/>
                <w:szCs w:val="16"/>
              </w:rPr>
              <w:pPrChange w:id="629"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4B691D">
            <w:pPr>
              <w:widowControl/>
              <w:spacing w:before="0" w:line="480" w:lineRule="auto"/>
              <w:ind w:firstLine="0"/>
              <w:jc w:val="center"/>
              <w:rPr>
                <w:color w:val="000000"/>
                <w:sz w:val="16"/>
                <w:szCs w:val="16"/>
              </w:rPr>
              <w:pPrChange w:id="630" w:author="Seth Corwin" w:date="2022-12-11T20:01:00Z">
                <w:pPr>
                  <w:widowControl/>
                  <w:spacing w:before="0"/>
                  <w:ind w:firstLine="0"/>
                  <w:jc w:val="center"/>
                </w:pPr>
              </w:pPrChange>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4B691D">
            <w:pPr>
              <w:widowControl/>
              <w:spacing w:before="0" w:line="480" w:lineRule="auto"/>
              <w:ind w:firstLine="0"/>
              <w:jc w:val="left"/>
              <w:rPr>
                <w:color w:val="000000"/>
                <w:sz w:val="16"/>
                <w:szCs w:val="16"/>
              </w:rPr>
              <w:pPrChange w:id="631" w:author="Seth Corwin" w:date="2022-12-11T20:01:00Z">
                <w:pPr>
                  <w:widowControl/>
                  <w:spacing w:before="0"/>
                  <w:ind w:firstLine="0"/>
                  <w:jc w:val="left"/>
                </w:pPr>
              </w:pPrChange>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4B691D">
            <w:pPr>
              <w:widowControl/>
              <w:spacing w:before="0" w:line="480" w:lineRule="auto"/>
              <w:ind w:firstLine="0"/>
              <w:jc w:val="center"/>
              <w:rPr>
                <w:color w:val="000000"/>
                <w:sz w:val="16"/>
                <w:szCs w:val="16"/>
              </w:rPr>
              <w:pPrChange w:id="632" w:author="Seth Corwin" w:date="2022-12-11T20:01:00Z">
                <w:pPr>
                  <w:widowControl/>
                  <w:spacing w:before="0"/>
                  <w:ind w:firstLine="0"/>
                  <w:jc w:val="center"/>
                </w:pPr>
              </w:pPrChange>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4B691D">
            <w:pPr>
              <w:widowControl/>
              <w:spacing w:before="0" w:line="480" w:lineRule="auto"/>
              <w:ind w:firstLine="0"/>
              <w:jc w:val="center"/>
              <w:rPr>
                <w:color w:val="000000"/>
                <w:sz w:val="16"/>
                <w:szCs w:val="16"/>
              </w:rPr>
              <w:pPrChange w:id="633" w:author="Seth Corwin" w:date="2022-12-11T20:01:00Z">
                <w:pPr>
                  <w:widowControl/>
                  <w:spacing w:before="0"/>
                  <w:ind w:firstLine="0"/>
                  <w:jc w:val="center"/>
                </w:pPr>
              </w:pPrChange>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4B691D">
            <w:pPr>
              <w:widowControl/>
              <w:spacing w:before="0" w:line="480" w:lineRule="auto"/>
              <w:ind w:firstLine="0"/>
              <w:jc w:val="center"/>
              <w:rPr>
                <w:color w:val="000000"/>
                <w:sz w:val="16"/>
                <w:szCs w:val="16"/>
              </w:rPr>
              <w:pPrChange w:id="634" w:author="Seth Corwin" w:date="2022-12-11T20:01:00Z">
                <w:pPr>
                  <w:widowControl/>
                  <w:spacing w:before="0"/>
                  <w:ind w:firstLine="0"/>
                  <w:jc w:val="center"/>
                </w:pPr>
              </w:pPrChange>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4B691D">
            <w:pPr>
              <w:widowControl/>
              <w:spacing w:before="0" w:line="480" w:lineRule="auto"/>
              <w:ind w:firstLine="0"/>
              <w:jc w:val="center"/>
              <w:rPr>
                <w:color w:val="000000"/>
                <w:sz w:val="16"/>
                <w:szCs w:val="16"/>
              </w:rPr>
              <w:pPrChange w:id="635"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4B691D">
            <w:pPr>
              <w:widowControl/>
              <w:spacing w:before="0" w:line="480" w:lineRule="auto"/>
              <w:ind w:firstLine="0"/>
              <w:jc w:val="center"/>
              <w:rPr>
                <w:color w:val="000000"/>
                <w:sz w:val="16"/>
                <w:szCs w:val="16"/>
              </w:rPr>
              <w:pPrChange w:id="636" w:author="Seth Corwin" w:date="2022-12-11T20:01:00Z">
                <w:pPr>
                  <w:widowControl/>
                  <w:spacing w:before="0"/>
                  <w:ind w:firstLine="0"/>
                  <w:jc w:val="center"/>
                </w:pPr>
              </w:pPrChange>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4B691D">
            <w:pPr>
              <w:widowControl/>
              <w:spacing w:before="0" w:line="480" w:lineRule="auto"/>
              <w:ind w:firstLine="0"/>
              <w:jc w:val="center"/>
              <w:rPr>
                <w:color w:val="000000"/>
                <w:sz w:val="16"/>
                <w:szCs w:val="16"/>
              </w:rPr>
              <w:pPrChange w:id="637" w:author="Seth Corwin" w:date="2022-12-11T20:01:00Z">
                <w:pPr>
                  <w:widowControl/>
                  <w:spacing w:before="0"/>
                  <w:ind w:firstLine="0"/>
                  <w:jc w:val="center"/>
                </w:pPr>
              </w:pPrChange>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4B691D">
            <w:pPr>
              <w:widowControl/>
              <w:spacing w:before="0" w:line="480" w:lineRule="auto"/>
              <w:ind w:firstLine="0"/>
              <w:jc w:val="center"/>
              <w:rPr>
                <w:color w:val="000000"/>
                <w:sz w:val="16"/>
                <w:szCs w:val="16"/>
              </w:rPr>
              <w:pPrChange w:id="638" w:author="Seth Corwin" w:date="2022-12-11T20:01:00Z">
                <w:pPr>
                  <w:widowControl/>
                  <w:spacing w:before="0"/>
                  <w:ind w:firstLine="0"/>
                  <w:jc w:val="center"/>
                </w:pPr>
              </w:pPrChange>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4B691D">
            <w:pPr>
              <w:widowControl/>
              <w:spacing w:before="0" w:line="480" w:lineRule="auto"/>
              <w:ind w:firstLine="0"/>
              <w:jc w:val="left"/>
              <w:rPr>
                <w:color w:val="000000"/>
                <w:sz w:val="16"/>
                <w:szCs w:val="16"/>
              </w:rPr>
              <w:pPrChange w:id="639" w:author="Seth Corwin" w:date="2022-12-11T20:01:00Z">
                <w:pPr>
                  <w:widowControl/>
                  <w:spacing w:before="0"/>
                  <w:ind w:firstLine="0"/>
                  <w:jc w:val="left"/>
                </w:pPr>
              </w:pPrChange>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4B691D">
            <w:pPr>
              <w:widowControl/>
              <w:spacing w:before="0" w:line="480" w:lineRule="auto"/>
              <w:ind w:firstLine="0"/>
              <w:jc w:val="center"/>
              <w:rPr>
                <w:color w:val="000000"/>
                <w:sz w:val="16"/>
                <w:szCs w:val="16"/>
              </w:rPr>
              <w:pPrChange w:id="640" w:author="Seth Corwin" w:date="2022-12-11T20:01:00Z">
                <w:pPr>
                  <w:widowControl/>
                  <w:spacing w:before="0"/>
                  <w:ind w:firstLine="0"/>
                  <w:jc w:val="center"/>
                </w:pPr>
              </w:pPrChange>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4B691D">
            <w:pPr>
              <w:widowControl/>
              <w:spacing w:before="0" w:line="480" w:lineRule="auto"/>
              <w:ind w:firstLine="0"/>
              <w:jc w:val="center"/>
              <w:rPr>
                <w:color w:val="000000"/>
                <w:sz w:val="16"/>
                <w:szCs w:val="16"/>
              </w:rPr>
              <w:pPrChange w:id="641" w:author="Seth Corwin" w:date="2022-12-11T20:01:00Z">
                <w:pPr>
                  <w:widowControl/>
                  <w:spacing w:before="0"/>
                  <w:ind w:firstLine="0"/>
                  <w:jc w:val="center"/>
                </w:pPr>
              </w:pPrChange>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4B691D">
            <w:pPr>
              <w:widowControl/>
              <w:spacing w:before="0" w:line="480" w:lineRule="auto"/>
              <w:ind w:firstLine="0"/>
              <w:jc w:val="center"/>
              <w:rPr>
                <w:color w:val="000000"/>
                <w:sz w:val="16"/>
                <w:szCs w:val="16"/>
              </w:rPr>
              <w:pPrChange w:id="642" w:author="Seth Corwin" w:date="2022-12-11T20:01:00Z">
                <w:pPr>
                  <w:widowControl/>
                  <w:spacing w:before="0"/>
                  <w:ind w:firstLine="0"/>
                  <w:jc w:val="center"/>
                </w:pPr>
              </w:pPrChange>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4B691D">
            <w:pPr>
              <w:widowControl/>
              <w:spacing w:before="0" w:line="480" w:lineRule="auto"/>
              <w:ind w:firstLine="0"/>
              <w:jc w:val="center"/>
              <w:rPr>
                <w:color w:val="000000"/>
                <w:sz w:val="16"/>
                <w:szCs w:val="16"/>
              </w:rPr>
              <w:pPrChange w:id="643" w:author="Seth Corwin" w:date="2022-12-11T20:01:00Z">
                <w:pPr>
                  <w:widowControl/>
                  <w:spacing w:before="0"/>
                  <w:ind w:firstLine="0"/>
                  <w:jc w:val="center"/>
                </w:pPr>
              </w:pPrChange>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4B691D">
            <w:pPr>
              <w:widowControl/>
              <w:spacing w:before="0" w:line="480" w:lineRule="auto"/>
              <w:ind w:firstLine="0"/>
              <w:jc w:val="center"/>
              <w:rPr>
                <w:color w:val="000000"/>
                <w:sz w:val="16"/>
                <w:szCs w:val="16"/>
              </w:rPr>
              <w:pPrChange w:id="644" w:author="Seth Corwin" w:date="2022-12-11T20:01:00Z">
                <w:pPr>
                  <w:widowControl/>
                  <w:spacing w:before="0"/>
                  <w:ind w:firstLine="0"/>
                  <w:jc w:val="center"/>
                </w:pPr>
              </w:pPrChange>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4B691D">
            <w:pPr>
              <w:widowControl/>
              <w:spacing w:before="0" w:line="480" w:lineRule="auto"/>
              <w:ind w:firstLine="0"/>
              <w:jc w:val="center"/>
              <w:rPr>
                <w:color w:val="000000"/>
                <w:sz w:val="16"/>
                <w:szCs w:val="16"/>
              </w:rPr>
              <w:pPrChange w:id="645" w:author="Seth Corwin" w:date="2022-12-11T20:01:00Z">
                <w:pPr>
                  <w:widowControl/>
                  <w:spacing w:before="0"/>
                  <w:ind w:firstLine="0"/>
                  <w:jc w:val="center"/>
                </w:pPr>
              </w:pPrChange>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4B691D">
            <w:pPr>
              <w:widowControl/>
              <w:spacing w:before="0" w:line="480" w:lineRule="auto"/>
              <w:ind w:firstLine="0"/>
              <w:jc w:val="center"/>
              <w:rPr>
                <w:color w:val="000000"/>
                <w:sz w:val="16"/>
                <w:szCs w:val="16"/>
              </w:rPr>
              <w:pPrChange w:id="646" w:author="Seth Corwin" w:date="2022-12-11T20:01:00Z">
                <w:pPr>
                  <w:widowControl/>
                  <w:spacing w:before="0"/>
                  <w:ind w:firstLine="0"/>
                  <w:jc w:val="center"/>
                </w:pPr>
              </w:pPrChange>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4B691D">
            <w:pPr>
              <w:widowControl/>
              <w:spacing w:before="0" w:line="480" w:lineRule="auto"/>
              <w:ind w:firstLine="0"/>
              <w:jc w:val="left"/>
              <w:rPr>
                <w:color w:val="000000"/>
                <w:sz w:val="16"/>
                <w:szCs w:val="16"/>
              </w:rPr>
              <w:pPrChange w:id="647" w:author="Seth Corwin" w:date="2022-12-11T20:01:00Z">
                <w:pPr>
                  <w:widowControl/>
                  <w:spacing w:before="0"/>
                  <w:ind w:firstLine="0"/>
                  <w:jc w:val="left"/>
                </w:pPr>
              </w:pPrChange>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4B691D">
            <w:pPr>
              <w:widowControl/>
              <w:spacing w:before="0" w:line="480" w:lineRule="auto"/>
              <w:ind w:firstLine="0"/>
              <w:jc w:val="center"/>
              <w:rPr>
                <w:color w:val="000000"/>
                <w:sz w:val="16"/>
                <w:szCs w:val="16"/>
              </w:rPr>
              <w:pPrChange w:id="648" w:author="Seth Corwin" w:date="2022-12-11T20:01:00Z">
                <w:pPr>
                  <w:widowControl/>
                  <w:spacing w:before="0"/>
                  <w:ind w:firstLine="0"/>
                  <w:jc w:val="center"/>
                </w:pPr>
              </w:pPrChange>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4B691D">
            <w:pPr>
              <w:widowControl/>
              <w:spacing w:before="0" w:line="480" w:lineRule="auto"/>
              <w:ind w:firstLine="0"/>
              <w:jc w:val="center"/>
              <w:rPr>
                <w:color w:val="000000"/>
                <w:sz w:val="16"/>
                <w:szCs w:val="16"/>
              </w:rPr>
              <w:pPrChange w:id="649" w:author="Seth Corwin" w:date="2022-12-11T20:01:00Z">
                <w:pPr>
                  <w:widowControl/>
                  <w:spacing w:before="0"/>
                  <w:ind w:firstLine="0"/>
                  <w:jc w:val="center"/>
                </w:pPr>
              </w:pPrChange>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4B691D">
            <w:pPr>
              <w:widowControl/>
              <w:spacing w:before="0" w:line="480" w:lineRule="auto"/>
              <w:ind w:firstLine="0"/>
              <w:jc w:val="center"/>
              <w:rPr>
                <w:color w:val="000000"/>
                <w:sz w:val="16"/>
                <w:szCs w:val="16"/>
              </w:rPr>
              <w:pPrChange w:id="650" w:author="Seth Corwin" w:date="2022-12-11T20:01:00Z">
                <w:pPr>
                  <w:widowControl/>
                  <w:spacing w:before="0"/>
                  <w:ind w:firstLine="0"/>
                  <w:jc w:val="center"/>
                </w:pPr>
              </w:pPrChange>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4B691D">
            <w:pPr>
              <w:widowControl/>
              <w:spacing w:before="0" w:line="480" w:lineRule="auto"/>
              <w:ind w:firstLine="0"/>
              <w:jc w:val="center"/>
              <w:rPr>
                <w:color w:val="000000"/>
                <w:sz w:val="16"/>
                <w:szCs w:val="16"/>
              </w:rPr>
              <w:pPrChange w:id="651" w:author="Seth Corwin" w:date="2022-12-11T20:01:00Z">
                <w:pPr>
                  <w:widowControl/>
                  <w:spacing w:before="0"/>
                  <w:ind w:firstLine="0"/>
                  <w:jc w:val="center"/>
                </w:pPr>
              </w:pPrChange>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4B691D">
            <w:pPr>
              <w:widowControl/>
              <w:spacing w:before="0" w:line="480" w:lineRule="auto"/>
              <w:ind w:firstLine="0"/>
              <w:jc w:val="center"/>
              <w:rPr>
                <w:color w:val="000000"/>
                <w:sz w:val="16"/>
                <w:szCs w:val="16"/>
              </w:rPr>
              <w:pPrChange w:id="652" w:author="Seth Corwin" w:date="2022-12-11T20:01:00Z">
                <w:pPr>
                  <w:widowControl/>
                  <w:spacing w:before="0"/>
                  <w:ind w:firstLine="0"/>
                  <w:jc w:val="center"/>
                </w:pPr>
              </w:pPrChange>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4B691D">
            <w:pPr>
              <w:widowControl/>
              <w:spacing w:before="0" w:line="480" w:lineRule="auto"/>
              <w:ind w:firstLine="0"/>
              <w:jc w:val="center"/>
              <w:rPr>
                <w:color w:val="000000"/>
                <w:sz w:val="16"/>
                <w:szCs w:val="16"/>
              </w:rPr>
              <w:pPrChange w:id="653" w:author="Seth Corwin" w:date="2022-12-11T20:01:00Z">
                <w:pPr>
                  <w:widowControl/>
                  <w:spacing w:before="0"/>
                  <w:ind w:firstLine="0"/>
                  <w:jc w:val="center"/>
                </w:pPr>
              </w:pPrChange>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4B691D">
            <w:pPr>
              <w:widowControl/>
              <w:spacing w:before="0" w:line="480" w:lineRule="auto"/>
              <w:ind w:firstLine="0"/>
              <w:jc w:val="center"/>
              <w:rPr>
                <w:color w:val="000000"/>
                <w:sz w:val="16"/>
                <w:szCs w:val="16"/>
              </w:rPr>
              <w:pPrChange w:id="654" w:author="Seth Corwin" w:date="2022-12-11T20:01:00Z">
                <w:pPr>
                  <w:widowControl/>
                  <w:spacing w:before="0"/>
                  <w:ind w:firstLine="0"/>
                  <w:jc w:val="center"/>
                </w:pPr>
              </w:pPrChange>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4B691D">
            <w:pPr>
              <w:widowControl/>
              <w:spacing w:before="0" w:line="480" w:lineRule="auto"/>
              <w:ind w:firstLine="0"/>
              <w:jc w:val="left"/>
              <w:rPr>
                <w:b/>
                <w:bCs/>
                <w:color w:val="000000"/>
                <w:sz w:val="16"/>
                <w:szCs w:val="16"/>
              </w:rPr>
              <w:pPrChange w:id="655" w:author="Seth Corwin" w:date="2022-12-11T20:01:00Z">
                <w:pPr>
                  <w:widowControl/>
                  <w:spacing w:before="0"/>
                  <w:ind w:firstLine="0"/>
                  <w:jc w:val="left"/>
                </w:pPr>
              </w:pPrChange>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4B691D">
            <w:pPr>
              <w:widowControl/>
              <w:spacing w:before="0" w:line="480" w:lineRule="auto"/>
              <w:ind w:firstLine="0"/>
              <w:jc w:val="center"/>
              <w:rPr>
                <w:color w:val="000000"/>
                <w:sz w:val="16"/>
                <w:szCs w:val="16"/>
              </w:rPr>
              <w:pPrChange w:id="656" w:author="Seth Corwin" w:date="2022-12-11T20:01:00Z">
                <w:pPr>
                  <w:widowControl/>
                  <w:spacing w:before="0"/>
                  <w:ind w:firstLine="0"/>
                  <w:jc w:val="center"/>
                </w:pPr>
              </w:pPrChange>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4B691D">
            <w:pPr>
              <w:widowControl/>
              <w:spacing w:before="0" w:line="480" w:lineRule="auto"/>
              <w:ind w:firstLine="0"/>
              <w:jc w:val="center"/>
              <w:rPr>
                <w:color w:val="000000"/>
                <w:sz w:val="16"/>
                <w:szCs w:val="16"/>
              </w:rPr>
              <w:pPrChange w:id="657" w:author="Seth Corwin" w:date="2022-12-11T20:01:00Z">
                <w:pPr>
                  <w:widowControl/>
                  <w:spacing w:before="0"/>
                  <w:ind w:firstLine="0"/>
                  <w:jc w:val="center"/>
                </w:pPr>
              </w:pPrChange>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4B691D">
            <w:pPr>
              <w:widowControl/>
              <w:spacing w:before="0" w:line="480" w:lineRule="auto"/>
              <w:ind w:firstLine="0"/>
              <w:jc w:val="center"/>
              <w:rPr>
                <w:color w:val="000000"/>
                <w:sz w:val="16"/>
                <w:szCs w:val="16"/>
              </w:rPr>
              <w:pPrChange w:id="658"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4B691D">
            <w:pPr>
              <w:widowControl/>
              <w:spacing w:before="0" w:line="480" w:lineRule="auto"/>
              <w:ind w:firstLine="0"/>
              <w:jc w:val="center"/>
              <w:rPr>
                <w:color w:val="000000"/>
                <w:sz w:val="16"/>
                <w:szCs w:val="16"/>
              </w:rPr>
              <w:pPrChange w:id="659" w:author="Seth Corwin" w:date="2022-12-11T20:01:00Z">
                <w:pPr>
                  <w:widowControl/>
                  <w:spacing w:before="0"/>
                  <w:ind w:firstLine="0"/>
                  <w:jc w:val="center"/>
                </w:pPr>
              </w:pPrChange>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4B691D">
            <w:pPr>
              <w:widowControl/>
              <w:spacing w:before="0" w:line="480" w:lineRule="auto"/>
              <w:ind w:firstLine="0"/>
              <w:jc w:val="center"/>
              <w:rPr>
                <w:color w:val="000000"/>
                <w:sz w:val="16"/>
                <w:szCs w:val="16"/>
              </w:rPr>
              <w:pPrChange w:id="660" w:author="Seth Corwin" w:date="2022-12-11T20:01:00Z">
                <w:pPr>
                  <w:widowControl/>
                  <w:spacing w:before="0"/>
                  <w:ind w:firstLine="0"/>
                  <w:jc w:val="center"/>
                </w:pPr>
              </w:pPrChange>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4B691D">
            <w:pPr>
              <w:widowControl/>
              <w:spacing w:before="0" w:line="480" w:lineRule="auto"/>
              <w:ind w:firstLine="0"/>
              <w:jc w:val="center"/>
              <w:rPr>
                <w:color w:val="000000"/>
                <w:sz w:val="16"/>
                <w:szCs w:val="16"/>
              </w:rPr>
              <w:pPrChange w:id="661" w:author="Seth Corwin" w:date="2022-12-11T20:01:00Z">
                <w:pPr>
                  <w:widowControl/>
                  <w:spacing w:before="0"/>
                  <w:ind w:firstLine="0"/>
                  <w:jc w:val="center"/>
                </w:pPr>
              </w:pPrChange>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4B691D">
            <w:pPr>
              <w:widowControl/>
              <w:spacing w:before="0" w:line="480" w:lineRule="auto"/>
              <w:ind w:firstLine="0"/>
              <w:jc w:val="center"/>
              <w:rPr>
                <w:color w:val="000000"/>
                <w:sz w:val="16"/>
                <w:szCs w:val="16"/>
              </w:rPr>
              <w:pPrChange w:id="662" w:author="Seth Corwin" w:date="2022-12-11T20:01:00Z">
                <w:pPr>
                  <w:widowControl/>
                  <w:spacing w:before="0"/>
                  <w:ind w:firstLine="0"/>
                  <w:jc w:val="center"/>
                </w:pPr>
              </w:pPrChange>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4B691D">
            <w:pPr>
              <w:widowControl/>
              <w:spacing w:before="0" w:line="480" w:lineRule="auto"/>
              <w:ind w:firstLine="0"/>
              <w:jc w:val="left"/>
              <w:rPr>
                <w:color w:val="000000"/>
                <w:sz w:val="16"/>
                <w:szCs w:val="16"/>
              </w:rPr>
              <w:pPrChange w:id="663" w:author="Seth Corwin" w:date="2022-12-11T20:01:00Z">
                <w:pPr>
                  <w:widowControl/>
                  <w:spacing w:before="0"/>
                  <w:ind w:firstLine="0"/>
                  <w:jc w:val="left"/>
                </w:pPr>
              </w:pPrChange>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4B691D">
            <w:pPr>
              <w:widowControl/>
              <w:spacing w:before="0" w:line="480" w:lineRule="auto"/>
              <w:ind w:firstLine="0"/>
              <w:jc w:val="center"/>
              <w:rPr>
                <w:color w:val="000000"/>
                <w:sz w:val="16"/>
                <w:szCs w:val="16"/>
              </w:rPr>
              <w:pPrChange w:id="664" w:author="Seth Corwin" w:date="2022-12-11T20:01:00Z">
                <w:pPr>
                  <w:widowControl/>
                  <w:spacing w:before="0"/>
                  <w:ind w:firstLine="0"/>
                  <w:jc w:val="center"/>
                </w:pPr>
              </w:pPrChange>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4B691D">
            <w:pPr>
              <w:widowControl/>
              <w:spacing w:before="0" w:line="480" w:lineRule="auto"/>
              <w:ind w:firstLine="0"/>
              <w:jc w:val="center"/>
              <w:rPr>
                <w:color w:val="000000"/>
                <w:sz w:val="16"/>
                <w:szCs w:val="16"/>
              </w:rPr>
              <w:pPrChange w:id="665" w:author="Seth Corwin" w:date="2022-12-11T20:01:00Z">
                <w:pPr>
                  <w:widowControl/>
                  <w:spacing w:before="0"/>
                  <w:ind w:firstLine="0"/>
                  <w:jc w:val="center"/>
                </w:pPr>
              </w:pPrChange>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4B691D">
            <w:pPr>
              <w:widowControl/>
              <w:spacing w:before="0" w:line="480" w:lineRule="auto"/>
              <w:ind w:firstLine="0"/>
              <w:jc w:val="center"/>
              <w:rPr>
                <w:color w:val="000000"/>
                <w:sz w:val="16"/>
                <w:szCs w:val="16"/>
              </w:rPr>
              <w:pPrChange w:id="666" w:author="Seth Corwin" w:date="2022-12-11T20:01:00Z">
                <w:pPr>
                  <w:widowControl/>
                  <w:spacing w:before="0"/>
                  <w:ind w:firstLine="0"/>
                  <w:jc w:val="center"/>
                </w:pPr>
              </w:pPrChange>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4B691D">
            <w:pPr>
              <w:widowControl/>
              <w:spacing w:before="0" w:line="480" w:lineRule="auto"/>
              <w:ind w:firstLine="0"/>
              <w:jc w:val="center"/>
              <w:rPr>
                <w:color w:val="000000"/>
                <w:sz w:val="16"/>
                <w:szCs w:val="16"/>
              </w:rPr>
              <w:pPrChange w:id="667" w:author="Seth Corwin" w:date="2022-12-11T20:01:00Z">
                <w:pPr>
                  <w:widowControl/>
                  <w:spacing w:before="0"/>
                  <w:ind w:firstLine="0"/>
                  <w:jc w:val="center"/>
                </w:pPr>
              </w:pPrChange>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4B691D">
            <w:pPr>
              <w:widowControl/>
              <w:spacing w:before="0" w:line="480" w:lineRule="auto"/>
              <w:ind w:firstLine="0"/>
              <w:jc w:val="center"/>
              <w:rPr>
                <w:color w:val="000000"/>
                <w:sz w:val="16"/>
                <w:szCs w:val="16"/>
              </w:rPr>
              <w:pPrChange w:id="668" w:author="Seth Corwin" w:date="2022-12-11T20:01:00Z">
                <w:pPr>
                  <w:widowControl/>
                  <w:spacing w:before="0"/>
                  <w:ind w:firstLine="0"/>
                  <w:jc w:val="center"/>
                </w:pPr>
              </w:pPrChange>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4B691D">
            <w:pPr>
              <w:widowControl/>
              <w:spacing w:before="0" w:line="480" w:lineRule="auto"/>
              <w:ind w:firstLine="0"/>
              <w:jc w:val="center"/>
              <w:rPr>
                <w:color w:val="000000"/>
                <w:sz w:val="16"/>
                <w:szCs w:val="16"/>
              </w:rPr>
              <w:pPrChange w:id="669" w:author="Seth Corwin" w:date="2022-12-11T20:01:00Z">
                <w:pPr>
                  <w:widowControl/>
                  <w:spacing w:before="0"/>
                  <w:ind w:firstLine="0"/>
                  <w:jc w:val="center"/>
                </w:pPr>
              </w:pPrChange>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4B691D">
            <w:pPr>
              <w:widowControl/>
              <w:spacing w:before="0" w:line="480" w:lineRule="auto"/>
              <w:ind w:firstLine="0"/>
              <w:jc w:val="center"/>
              <w:rPr>
                <w:color w:val="000000"/>
                <w:sz w:val="16"/>
                <w:szCs w:val="16"/>
              </w:rPr>
              <w:pPrChange w:id="670" w:author="Seth Corwin" w:date="2022-12-11T20:01:00Z">
                <w:pPr>
                  <w:widowControl/>
                  <w:spacing w:before="0"/>
                  <w:ind w:firstLine="0"/>
                  <w:jc w:val="center"/>
                </w:pPr>
              </w:pPrChange>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4B691D">
            <w:pPr>
              <w:widowControl/>
              <w:spacing w:before="0" w:line="480" w:lineRule="auto"/>
              <w:ind w:firstLine="0"/>
              <w:jc w:val="left"/>
              <w:rPr>
                <w:color w:val="000000"/>
                <w:sz w:val="16"/>
                <w:szCs w:val="16"/>
              </w:rPr>
              <w:pPrChange w:id="671" w:author="Seth Corwin" w:date="2022-12-11T20:01:00Z">
                <w:pPr>
                  <w:widowControl/>
                  <w:spacing w:before="0"/>
                  <w:ind w:firstLine="0"/>
                  <w:jc w:val="left"/>
                </w:pPr>
              </w:pPrChange>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4B691D">
            <w:pPr>
              <w:widowControl/>
              <w:spacing w:before="0" w:line="480" w:lineRule="auto"/>
              <w:ind w:firstLine="0"/>
              <w:jc w:val="center"/>
              <w:rPr>
                <w:color w:val="000000"/>
                <w:sz w:val="16"/>
                <w:szCs w:val="16"/>
              </w:rPr>
              <w:pPrChange w:id="672" w:author="Seth Corwin" w:date="2022-12-11T20:01:00Z">
                <w:pPr>
                  <w:widowControl/>
                  <w:spacing w:before="0"/>
                  <w:ind w:firstLine="0"/>
                  <w:jc w:val="center"/>
                </w:pPr>
              </w:pPrChange>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4B691D">
            <w:pPr>
              <w:widowControl/>
              <w:spacing w:before="0" w:line="480" w:lineRule="auto"/>
              <w:ind w:firstLine="0"/>
              <w:jc w:val="center"/>
              <w:rPr>
                <w:color w:val="000000"/>
                <w:sz w:val="16"/>
                <w:szCs w:val="16"/>
              </w:rPr>
              <w:pPrChange w:id="673" w:author="Seth Corwin" w:date="2022-12-11T20:01:00Z">
                <w:pPr>
                  <w:widowControl/>
                  <w:spacing w:before="0"/>
                  <w:ind w:firstLine="0"/>
                  <w:jc w:val="center"/>
                </w:pPr>
              </w:pPrChange>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4B691D">
            <w:pPr>
              <w:widowControl/>
              <w:spacing w:before="0" w:line="480" w:lineRule="auto"/>
              <w:ind w:firstLine="0"/>
              <w:jc w:val="center"/>
              <w:rPr>
                <w:color w:val="000000"/>
                <w:sz w:val="16"/>
                <w:szCs w:val="16"/>
              </w:rPr>
              <w:pPrChange w:id="674" w:author="Seth Corwin" w:date="2022-12-11T20:01:00Z">
                <w:pPr>
                  <w:widowControl/>
                  <w:spacing w:before="0"/>
                  <w:ind w:firstLine="0"/>
                  <w:jc w:val="center"/>
                </w:pPr>
              </w:pPrChange>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4B691D">
            <w:pPr>
              <w:widowControl/>
              <w:spacing w:before="0" w:line="480" w:lineRule="auto"/>
              <w:ind w:firstLine="0"/>
              <w:jc w:val="center"/>
              <w:rPr>
                <w:color w:val="000000"/>
                <w:sz w:val="16"/>
                <w:szCs w:val="16"/>
              </w:rPr>
              <w:pPrChange w:id="675" w:author="Seth Corwin" w:date="2022-12-11T20:01:00Z">
                <w:pPr>
                  <w:widowControl/>
                  <w:spacing w:before="0"/>
                  <w:ind w:firstLine="0"/>
                  <w:jc w:val="center"/>
                </w:pPr>
              </w:pPrChange>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4B691D">
            <w:pPr>
              <w:widowControl/>
              <w:spacing w:before="0" w:line="480" w:lineRule="auto"/>
              <w:ind w:firstLine="0"/>
              <w:jc w:val="center"/>
              <w:rPr>
                <w:color w:val="000000"/>
                <w:sz w:val="16"/>
                <w:szCs w:val="16"/>
              </w:rPr>
              <w:pPrChange w:id="676" w:author="Seth Corwin" w:date="2022-12-11T20:01:00Z">
                <w:pPr>
                  <w:widowControl/>
                  <w:spacing w:before="0"/>
                  <w:ind w:firstLine="0"/>
                  <w:jc w:val="center"/>
                </w:pPr>
              </w:pPrChange>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4B691D">
            <w:pPr>
              <w:widowControl/>
              <w:spacing w:before="0" w:line="480" w:lineRule="auto"/>
              <w:ind w:firstLine="0"/>
              <w:jc w:val="center"/>
              <w:rPr>
                <w:color w:val="000000"/>
                <w:sz w:val="16"/>
                <w:szCs w:val="16"/>
              </w:rPr>
              <w:pPrChange w:id="677" w:author="Seth Corwin" w:date="2022-12-11T20:01:00Z">
                <w:pPr>
                  <w:widowControl/>
                  <w:spacing w:before="0"/>
                  <w:ind w:firstLine="0"/>
                  <w:jc w:val="center"/>
                </w:pPr>
              </w:pPrChange>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4B691D">
            <w:pPr>
              <w:widowControl/>
              <w:spacing w:before="0" w:line="480" w:lineRule="auto"/>
              <w:ind w:firstLine="0"/>
              <w:jc w:val="center"/>
              <w:rPr>
                <w:color w:val="000000"/>
                <w:sz w:val="16"/>
                <w:szCs w:val="16"/>
              </w:rPr>
              <w:pPrChange w:id="678" w:author="Seth Corwin" w:date="2022-12-11T20:01:00Z">
                <w:pPr>
                  <w:widowControl/>
                  <w:spacing w:before="0"/>
                  <w:ind w:firstLine="0"/>
                  <w:jc w:val="center"/>
                </w:pPr>
              </w:pPrChange>
            </w:pPr>
            <w:r w:rsidRPr="00FE630D">
              <w:rPr>
                <w:color w:val="000000"/>
                <w:sz w:val="16"/>
                <w:szCs w:val="16"/>
              </w:rPr>
              <w:t> </w:t>
            </w:r>
          </w:p>
        </w:tc>
      </w:tr>
    </w:tbl>
    <w:p w14:paraId="1A2E6FCC" w14:textId="5358FB75" w:rsidR="00FE630D" w:rsidRPr="00550B2D" w:rsidRDefault="00AE2AF0" w:rsidP="004B691D">
      <w:pPr>
        <w:spacing w:line="480" w:lineRule="auto"/>
        <w:ind w:firstLine="0"/>
        <w:rPr>
          <w:i/>
          <w:iCs/>
        </w:rPr>
        <w:pPrChange w:id="679" w:author="Seth Corwin" w:date="2022-12-11T20:01:00Z">
          <w:pPr>
            <w:ind w:firstLine="0"/>
          </w:pPr>
        </w:pPrChange>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4B691D">
      <w:pPr>
        <w:spacing w:line="480" w:lineRule="auto"/>
        <w:ind w:firstLine="0"/>
        <w:pPrChange w:id="680" w:author="Seth Corwin" w:date="2022-12-11T20:01:00Z">
          <w:pPr>
            <w:ind w:firstLine="0"/>
          </w:pPr>
        </w:pPrChange>
      </w:pPr>
    </w:p>
    <w:p w14:paraId="7EC014D7" w14:textId="30AD357F" w:rsidR="00F15806" w:rsidRDefault="0076491B" w:rsidP="004B691D">
      <w:pPr>
        <w:spacing w:line="480" w:lineRule="auto"/>
        <w:pPrChange w:id="681" w:author="Seth Corwin" w:date="2022-12-11T20:01:00Z">
          <w:pPr/>
        </w:pPrChange>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5D2141">
        <w:rPr>
          <w:bCs/>
        </w:rPr>
      </w:r>
      <w:r w:rsidR="004B691D">
        <w:rPr>
          <w:bCs/>
        </w:rPr>
        <w:instrText xml:space="preserve"> \* MERGEFORMAT </w:instrText>
      </w:r>
      <w:r w:rsidR="005D2141">
        <w:rPr>
          <w:bCs/>
        </w:rPr>
        <w:fldChar w:fldCharType="separate"/>
      </w:r>
      <w:del w:id="682" w:author="Seth Corwin" w:date="2022-12-11T22:06:00Z">
        <w:r w:rsidR="005D2141" w:rsidDel="00735874">
          <w:delText xml:space="preserve">Table </w:delText>
        </w:r>
        <w:r w:rsidR="005D2141" w:rsidDel="00735874">
          <w:rPr>
            <w:noProof/>
          </w:rPr>
          <w:delText>1</w:delText>
        </w:r>
      </w:del>
      <w:ins w:id="683" w:author="Seth Corwin" w:date="2022-12-11T22:06:00Z">
        <w:r w:rsidR="00735874">
          <w:t>Table One</w:t>
        </w:r>
      </w:ins>
      <w:r w:rsidR="005D2141">
        <w:rPr>
          <w:bCs/>
        </w:rPr>
        <w:fldChar w:fldCharType="end"/>
      </w:r>
      <w:r w:rsidRPr="005D2141">
        <w:rPr>
          <w:bCs/>
        </w:rPr>
        <w:t>,</w:t>
      </w:r>
      <w:r>
        <w:t xml:space="preserve"> we </w:t>
      </w:r>
      <w:r w:rsidR="00BD424B">
        <w:t xml:space="preserve">identify </w:t>
      </w:r>
      <w:del w:id="684" w:author="Seth Corwin" w:date="2022-12-11T22:07:00Z">
        <w:r w:rsidR="00EA3A3C" w:rsidDel="00735874">
          <w:delText>2</w:delText>
        </w:r>
        <w:r w:rsidR="00AB194E" w:rsidDel="00735874">
          <w:delText>8</w:delText>
        </w:r>
        <w:r w:rsidR="00BD424B" w:rsidDel="00735874">
          <w:delText xml:space="preserve"> </w:delText>
        </w:r>
      </w:del>
      <w:ins w:id="685" w:author="Seth Corwin" w:date="2022-12-11T22:07:00Z">
        <w:r w:rsidR="00735874">
          <w:t>twenty-eight</w:t>
        </w:r>
        <w:r w:rsidR="00735874">
          <w:t xml:space="preserve"> </w:t>
        </w:r>
      </w:ins>
      <w:r w:rsidR="00BD424B">
        <w:t xml:space="preserve">states that meet the conditions for </w:t>
      </w:r>
      <w:r w:rsidR="00BD424B">
        <w:lastRenderedPageBreak/>
        <w:t>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3CD0165D" w:rsidR="00B02412" w:rsidRDefault="002F64E0" w:rsidP="004B691D">
      <w:pPr>
        <w:spacing w:line="480" w:lineRule="auto"/>
        <w:rPr>
          <w:bCs/>
        </w:rPr>
        <w:pPrChange w:id="686" w:author="Seth Corwin" w:date="2022-12-11T20:01:00Z">
          <w:pPr/>
        </w:pPrChange>
      </w:pPr>
      <w:r>
        <w:rPr>
          <w:bCs/>
        </w:rPr>
        <w:fldChar w:fldCharType="begin"/>
      </w:r>
      <w:r>
        <w:rPr>
          <w:bCs/>
        </w:rPr>
        <w:instrText xml:space="preserve"> REF _Ref120529544 \h </w:instrText>
      </w:r>
      <w:r>
        <w:rPr>
          <w:bCs/>
        </w:rPr>
      </w:r>
      <w:r w:rsidR="004B691D">
        <w:rPr>
          <w:bCs/>
        </w:rPr>
        <w:instrText xml:space="preserve"> \* MERGEFORMAT </w:instrText>
      </w:r>
      <w:r>
        <w:rPr>
          <w:bCs/>
        </w:rPr>
        <w:fldChar w:fldCharType="separate"/>
      </w:r>
      <w:del w:id="687" w:author="Seth Corwin" w:date="2022-12-11T22:07:00Z">
        <w:r w:rsidDel="00735874">
          <w:delText xml:space="preserve">Table </w:delText>
        </w:r>
        <w:r w:rsidDel="00735874">
          <w:rPr>
            <w:noProof/>
          </w:rPr>
          <w:delText>2</w:delText>
        </w:r>
      </w:del>
      <w:ins w:id="688" w:author="Seth Corwin" w:date="2022-12-11T22:07:00Z">
        <w:r w:rsidR="00735874">
          <w:t>Table Two</w:t>
        </w:r>
      </w:ins>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689" w:name="_Ref119667110"/>
      <w:bookmarkStart w:id="690" w:name="_Ref119667104"/>
    </w:p>
    <w:p w14:paraId="0A8DD765" w14:textId="77777777" w:rsidR="002F64E0" w:rsidRPr="002F64E0" w:rsidRDefault="002F64E0" w:rsidP="004B691D">
      <w:pPr>
        <w:spacing w:line="480" w:lineRule="auto"/>
        <w:rPr>
          <w:bCs/>
        </w:rPr>
        <w:pPrChange w:id="691" w:author="Seth Corwin" w:date="2022-12-11T20:01:00Z">
          <w:pPr/>
        </w:pPrChange>
      </w:pPr>
    </w:p>
    <w:p w14:paraId="2D10B58F" w14:textId="03BA0D4F" w:rsidR="00282E09" w:rsidRDefault="00282E09" w:rsidP="004B691D">
      <w:pPr>
        <w:pStyle w:val="Caption"/>
        <w:spacing w:line="480" w:lineRule="auto"/>
        <w:ind w:firstLine="0"/>
        <w:pPrChange w:id="692" w:author="Seth Corwin" w:date="2022-12-11T20:01:00Z">
          <w:pPr>
            <w:pStyle w:val="Caption"/>
            <w:ind w:firstLine="0"/>
          </w:pPr>
        </w:pPrChange>
      </w:pPr>
      <w:bookmarkStart w:id="693" w:name="_Ref120529544"/>
      <w:commentRangeStart w:id="694"/>
      <w:del w:id="695" w:author="Seth Corwin" w:date="2022-12-11T22:07:00Z">
        <w:r w:rsidDel="00735874">
          <w:delText xml:space="preserve">Table </w:delText>
        </w:r>
        <w:r w:rsidR="00000000" w:rsidDel="00735874">
          <w:fldChar w:fldCharType="begin"/>
        </w:r>
        <w:r w:rsidR="00000000" w:rsidDel="00735874">
          <w:delInstrText xml:space="preserve"> SEQ Table \* ARABIC </w:delInstrText>
        </w:r>
        <w:r w:rsidR="00000000" w:rsidDel="00735874">
          <w:fldChar w:fldCharType="separate"/>
        </w:r>
        <w:r w:rsidR="00752D69" w:rsidDel="00735874">
          <w:rPr>
            <w:noProof/>
          </w:rPr>
          <w:delText>2</w:delText>
        </w:r>
        <w:r w:rsidR="00000000" w:rsidDel="00735874">
          <w:rPr>
            <w:noProof/>
          </w:rPr>
          <w:fldChar w:fldCharType="end"/>
        </w:r>
      </w:del>
      <w:bookmarkEnd w:id="689"/>
      <w:bookmarkEnd w:id="693"/>
      <w:ins w:id="696" w:author="Seth Corwin" w:date="2022-12-11T22:07:00Z">
        <w:r w:rsidR="00735874">
          <w:t xml:space="preserve">Table </w:t>
        </w:r>
      </w:ins>
      <w:ins w:id="697" w:author="Seth Corwin" w:date="2022-12-11T22:25:00Z">
        <w:r w:rsidR="006F3176">
          <w:t>2</w:t>
        </w:r>
      </w:ins>
      <w:r>
        <w:t xml:space="preserve"> </w:t>
      </w:r>
      <w:r w:rsidRPr="002A68C2">
        <w:rPr>
          <w:i w:val="0"/>
          <w:iCs w:val="0"/>
        </w:rPr>
        <w:t>Party Control over Redistricting in 2010 and 2020</w:t>
      </w:r>
      <w:bookmarkEnd w:id="690"/>
      <w:commentRangeEnd w:id="694"/>
      <w:r w:rsidR="00735874">
        <w:rPr>
          <w:rStyle w:val="CommentReference"/>
          <w:i w:val="0"/>
          <w:iCs w:val="0"/>
          <w:szCs w:val="20"/>
        </w:rPr>
        <w:commentReference w:id="694"/>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4B691D">
            <w:pPr>
              <w:widowControl/>
              <w:tabs>
                <w:tab w:val="left" w:pos="2880"/>
                <w:tab w:val="left" w:pos="6120"/>
              </w:tabs>
              <w:spacing w:before="0" w:line="480" w:lineRule="auto"/>
              <w:ind w:firstLine="0"/>
              <w:jc w:val="left"/>
              <w:rPr>
                <w:color w:val="C00000"/>
                <w:sz w:val="21"/>
                <w:szCs w:val="21"/>
              </w:rPr>
              <w:pPrChange w:id="698" w:author="Seth Corwin" w:date="2022-12-11T20:01:00Z">
                <w:pPr>
                  <w:widowControl/>
                  <w:tabs>
                    <w:tab w:val="left" w:pos="2880"/>
                    <w:tab w:val="left" w:pos="6120"/>
                  </w:tabs>
                  <w:spacing w:before="0"/>
                  <w:ind w:firstLine="0"/>
                  <w:jc w:val="left"/>
                </w:pPr>
              </w:pPrChange>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4B691D">
            <w:pPr>
              <w:widowControl/>
              <w:tabs>
                <w:tab w:val="left" w:pos="2880"/>
                <w:tab w:val="left" w:pos="6120"/>
              </w:tabs>
              <w:spacing w:before="0" w:line="480" w:lineRule="auto"/>
              <w:ind w:firstLine="0"/>
              <w:jc w:val="center"/>
              <w:rPr>
                <w:color w:val="C00000"/>
                <w:sz w:val="21"/>
                <w:szCs w:val="21"/>
              </w:rPr>
              <w:pPrChange w:id="699" w:author="Seth Corwin" w:date="2022-12-11T20:01:00Z">
                <w:pPr>
                  <w:widowControl/>
                  <w:tabs>
                    <w:tab w:val="left" w:pos="2880"/>
                    <w:tab w:val="left" w:pos="6120"/>
                  </w:tabs>
                  <w:spacing w:before="0"/>
                  <w:ind w:firstLine="0"/>
                  <w:jc w:val="center"/>
                </w:pPr>
              </w:pPrChange>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4B691D">
            <w:pPr>
              <w:widowControl/>
              <w:tabs>
                <w:tab w:val="left" w:pos="2880"/>
                <w:tab w:val="left" w:pos="6120"/>
              </w:tabs>
              <w:spacing w:before="0" w:line="480" w:lineRule="auto"/>
              <w:ind w:firstLine="0"/>
              <w:jc w:val="center"/>
              <w:rPr>
                <w:color w:val="C00000"/>
                <w:sz w:val="21"/>
                <w:szCs w:val="21"/>
              </w:rPr>
              <w:pPrChange w:id="700" w:author="Seth Corwin" w:date="2022-12-11T20:01:00Z">
                <w:pPr>
                  <w:widowControl/>
                  <w:tabs>
                    <w:tab w:val="left" w:pos="2880"/>
                    <w:tab w:val="left" w:pos="6120"/>
                  </w:tabs>
                  <w:spacing w:before="0"/>
                  <w:ind w:firstLine="0"/>
                  <w:jc w:val="center"/>
                </w:pPr>
              </w:pPrChange>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4B691D">
            <w:pPr>
              <w:widowControl/>
              <w:tabs>
                <w:tab w:val="left" w:pos="2880"/>
                <w:tab w:val="left" w:pos="6120"/>
              </w:tabs>
              <w:spacing w:before="0" w:line="480" w:lineRule="auto"/>
              <w:ind w:firstLine="0"/>
              <w:jc w:val="center"/>
              <w:rPr>
                <w:color w:val="C00000"/>
                <w:sz w:val="21"/>
                <w:szCs w:val="21"/>
              </w:rPr>
              <w:pPrChange w:id="701" w:author="Seth Corwin" w:date="2022-12-11T20:01:00Z">
                <w:pPr>
                  <w:widowControl/>
                  <w:tabs>
                    <w:tab w:val="left" w:pos="2880"/>
                    <w:tab w:val="left" w:pos="6120"/>
                  </w:tabs>
                  <w:spacing w:before="0"/>
                  <w:ind w:firstLine="0"/>
                  <w:jc w:val="center"/>
                </w:pPr>
              </w:pPrChange>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4B691D">
            <w:pPr>
              <w:widowControl/>
              <w:tabs>
                <w:tab w:val="left" w:pos="2880"/>
                <w:tab w:val="left" w:pos="6120"/>
              </w:tabs>
              <w:spacing w:before="0" w:line="480" w:lineRule="auto"/>
              <w:ind w:firstLine="0"/>
              <w:jc w:val="center"/>
              <w:rPr>
                <w:color w:val="C00000"/>
                <w:sz w:val="21"/>
                <w:szCs w:val="21"/>
              </w:rPr>
              <w:pPrChange w:id="702" w:author="Seth Corwin" w:date="2022-12-11T20:01:00Z">
                <w:pPr>
                  <w:widowControl/>
                  <w:tabs>
                    <w:tab w:val="left" w:pos="2880"/>
                    <w:tab w:val="left" w:pos="6120"/>
                  </w:tabs>
                  <w:spacing w:before="0"/>
                  <w:ind w:firstLine="0"/>
                  <w:jc w:val="center"/>
                </w:pPr>
              </w:pPrChange>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4B691D">
            <w:pPr>
              <w:widowControl/>
              <w:tabs>
                <w:tab w:val="left" w:pos="2880"/>
                <w:tab w:val="left" w:pos="6120"/>
              </w:tabs>
              <w:spacing w:before="0" w:line="480" w:lineRule="auto"/>
              <w:ind w:firstLine="0"/>
              <w:jc w:val="right"/>
              <w:rPr>
                <w:b/>
                <w:bCs/>
                <w:color w:val="000000"/>
                <w:sz w:val="21"/>
                <w:szCs w:val="21"/>
              </w:rPr>
              <w:pPrChange w:id="703" w:author="Seth Corwin" w:date="2022-12-11T20:01:00Z">
                <w:pPr>
                  <w:widowControl/>
                  <w:tabs>
                    <w:tab w:val="left" w:pos="2880"/>
                    <w:tab w:val="left" w:pos="6120"/>
                  </w:tabs>
                  <w:spacing w:before="0"/>
                  <w:ind w:firstLine="0"/>
                  <w:jc w:val="right"/>
                </w:pPr>
              </w:pPrChange>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4B691D">
            <w:pPr>
              <w:widowControl/>
              <w:tabs>
                <w:tab w:val="left" w:pos="2880"/>
                <w:tab w:val="left" w:pos="6120"/>
              </w:tabs>
              <w:spacing w:before="0" w:line="480" w:lineRule="auto"/>
              <w:ind w:firstLine="0"/>
              <w:jc w:val="center"/>
              <w:rPr>
                <w:color w:val="000000"/>
                <w:sz w:val="21"/>
                <w:szCs w:val="21"/>
              </w:rPr>
              <w:pPrChange w:id="704" w:author="Seth Corwin" w:date="2022-12-11T20:01:00Z">
                <w:pPr>
                  <w:widowControl/>
                  <w:tabs>
                    <w:tab w:val="left" w:pos="2880"/>
                    <w:tab w:val="left" w:pos="6120"/>
                  </w:tabs>
                  <w:spacing w:before="0"/>
                  <w:ind w:firstLine="0"/>
                  <w:jc w:val="center"/>
                </w:pPr>
              </w:pPrChange>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4B691D">
            <w:pPr>
              <w:widowControl/>
              <w:tabs>
                <w:tab w:val="left" w:pos="2880"/>
                <w:tab w:val="left" w:pos="6120"/>
              </w:tabs>
              <w:spacing w:before="0" w:line="480" w:lineRule="auto"/>
              <w:ind w:firstLine="0"/>
              <w:jc w:val="center"/>
              <w:rPr>
                <w:color w:val="000000"/>
                <w:sz w:val="21"/>
                <w:szCs w:val="21"/>
              </w:rPr>
              <w:pPrChange w:id="705" w:author="Seth Corwin" w:date="2022-12-11T20:01:00Z">
                <w:pPr>
                  <w:widowControl/>
                  <w:tabs>
                    <w:tab w:val="left" w:pos="2880"/>
                    <w:tab w:val="left" w:pos="6120"/>
                  </w:tabs>
                  <w:spacing w:before="0"/>
                  <w:ind w:firstLine="0"/>
                  <w:jc w:val="center"/>
                </w:pPr>
              </w:pPrChange>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4B691D">
            <w:pPr>
              <w:widowControl/>
              <w:tabs>
                <w:tab w:val="left" w:pos="2880"/>
                <w:tab w:val="left" w:pos="6120"/>
              </w:tabs>
              <w:spacing w:before="0" w:line="480" w:lineRule="auto"/>
              <w:ind w:firstLine="0"/>
              <w:jc w:val="center"/>
              <w:rPr>
                <w:color w:val="000000"/>
                <w:sz w:val="21"/>
                <w:szCs w:val="21"/>
              </w:rPr>
              <w:pPrChange w:id="706" w:author="Seth Corwin" w:date="2022-12-11T20:01:00Z">
                <w:pPr>
                  <w:widowControl/>
                  <w:tabs>
                    <w:tab w:val="left" w:pos="2880"/>
                    <w:tab w:val="left" w:pos="6120"/>
                  </w:tabs>
                  <w:spacing w:before="0"/>
                  <w:ind w:firstLine="0"/>
                  <w:jc w:val="center"/>
                </w:pPr>
              </w:pPrChange>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4B691D">
            <w:pPr>
              <w:widowControl/>
              <w:tabs>
                <w:tab w:val="left" w:pos="2880"/>
                <w:tab w:val="left" w:pos="6120"/>
              </w:tabs>
              <w:spacing w:before="0" w:line="480" w:lineRule="auto"/>
              <w:ind w:firstLine="0"/>
              <w:jc w:val="center"/>
              <w:rPr>
                <w:color w:val="000000"/>
                <w:sz w:val="21"/>
                <w:szCs w:val="21"/>
              </w:rPr>
              <w:pPrChange w:id="707" w:author="Seth Corwin" w:date="2022-12-11T20:01:00Z">
                <w:pPr>
                  <w:widowControl/>
                  <w:tabs>
                    <w:tab w:val="left" w:pos="2880"/>
                    <w:tab w:val="left" w:pos="6120"/>
                  </w:tabs>
                  <w:spacing w:before="0"/>
                  <w:ind w:firstLine="0"/>
                  <w:jc w:val="center"/>
                </w:pPr>
              </w:pPrChange>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4B691D">
            <w:pPr>
              <w:widowControl/>
              <w:tabs>
                <w:tab w:val="left" w:pos="2880"/>
                <w:tab w:val="left" w:pos="6120"/>
              </w:tabs>
              <w:spacing w:before="0" w:line="480" w:lineRule="auto"/>
              <w:ind w:firstLine="0"/>
              <w:jc w:val="right"/>
              <w:rPr>
                <w:b/>
                <w:bCs/>
                <w:color w:val="000000"/>
                <w:sz w:val="21"/>
                <w:szCs w:val="21"/>
              </w:rPr>
              <w:pPrChange w:id="708" w:author="Seth Corwin" w:date="2022-12-11T20:01:00Z">
                <w:pPr>
                  <w:widowControl/>
                  <w:tabs>
                    <w:tab w:val="left" w:pos="2880"/>
                    <w:tab w:val="left" w:pos="6120"/>
                  </w:tabs>
                  <w:spacing w:before="0"/>
                  <w:ind w:firstLine="0"/>
                  <w:jc w:val="right"/>
                </w:pPr>
              </w:pPrChange>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4B691D">
            <w:pPr>
              <w:widowControl/>
              <w:tabs>
                <w:tab w:val="left" w:pos="2880"/>
                <w:tab w:val="left" w:pos="6120"/>
              </w:tabs>
              <w:spacing w:before="0" w:line="480" w:lineRule="auto"/>
              <w:ind w:firstLine="0"/>
              <w:jc w:val="center"/>
              <w:rPr>
                <w:color w:val="000000"/>
                <w:sz w:val="21"/>
                <w:szCs w:val="21"/>
              </w:rPr>
              <w:pPrChange w:id="709" w:author="Seth Corwin" w:date="2022-12-11T20:01:00Z">
                <w:pPr>
                  <w:widowControl/>
                  <w:tabs>
                    <w:tab w:val="left" w:pos="2880"/>
                    <w:tab w:val="left" w:pos="6120"/>
                  </w:tabs>
                  <w:spacing w:before="0"/>
                  <w:ind w:firstLine="0"/>
                  <w:jc w:val="center"/>
                </w:pPr>
              </w:pPrChange>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4B691D">
            <w:pPr>
              <w:widowControl/>
              <w:tabs>
                <w:tab w:val="left" w:pos="2880"/>
                <w:tab w:val="left" w:pos="6120"/>
              </w:tabs>
              <w:spacing w:before="0" w:line="480" w:lineRule="auto"/>
              <w:ind w:firstLine="0"/>
              <w:jc w:val="center"/>
              <w:rPr>
                <w:color w:val="000000"/>
                <w:sz w:val="21"/>
                <w:szCs w:val="21"/>
              </w:rPr>
              <w:pPrChange w:id="710" w:author="Seth Corwin" w:date="2022-12-11T20:01:00Z">
                <w:pPr>
                  <w:widowControl/>
                  <w:tabs>
                    <w:tab w:val="left" w:pos="2880"/>
                    <w:tab w:val="left" w:pos="6120"/>
                  </w:tabs>
                  <w:spacing w:before="0"/>
                  <w:ind w:firstLine="0"/>
                  <w:jc w:val="center"/>
                </w:pPr>
              </w:pPrChange>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4B691D">
            <w:pPr>
              <w:widowControl/>
              <w:tabs>
                <w:tab w:val="left" w:pos="2880"/>
                <w:tab w:val="left" w:pos="6120"/>
              </w:tabs>
              <w:spacing w:before="0" w:line="480" w:lineRule="auto"/>
              <w:ind w:firstLine="0"/>
              <w:jc w:val="center"/>
              <w:rPr>
                <w:color w:val="000000"/>
                <w:sz w:val="21"/>
                <w:szCs w:val="21"/>
              </w:rPr>
              <w:pPrChange w:id="711" w:author="Seth Corwin" w:date="2022-12-11T20:01:00Z">
                <w:pPr>
                  <w:widowControl/>
                  <w:tabs>
                    <w:tab w:val="left" w:pos="2880"/>
                    <w:tab w:val="left" w:pos="6120"/>
                  </w:tabs>
                  <w:spacing w:before="0"/>
                  <w:ind w:firstLine="0"/>
                  <w:jc w:val="center"/>
                </w:pPr>
              </w:pPrChange>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4B691D">
            <w:pPr>
              <w:widowControl/>
              <w:tabs>
                <w:tab w:val="left" w:pos="2880"/>
                <w:tab w:val="left" w:pos="6120"/>
              </w:tabs>
              <w:spacing w:before="0" w:line="480" w:lineRule="auto"/>
              <w:ind w:firstLine="0"/>
              <w:jc w:val="center"/>
              <w:rPr>
                <w:color w:val="000000"/>
                <w:sz w:val="21"/>
                <w:szCs w:val="21"/>
              </w:rPr>
              <w:pPrChange w:id="712" w:author="Seth Corwin" w:date="2022-12-11T20:01:00Z">
                <w:pPr>
                  <w:widowControl/>
                  <w:tabs>
                    <w:tab w:val="left" w:pos="2880"/>
                    <w:tab w:val="left" w:pos="6120"/>
                  </w:tabs>
                  <w:spacing w:before="0"/>
                  <w:ind w:firstLine="0"/>
                  <w:jc w:val="center"/>
                </w:pPr>
              </w:pPrChange>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77DBC81" w14:textId="79027D61" w:rsidR="00F8388A" w:rsidRPr="00550B2D" w:rsidDel="00735874" w:rsidRDefault="00F8388A" w:rsidP="004B691D">
      <w:pPr>
        <w:tabs>
          <w:tab w:val="left" w:pos="2880"/>
          <w:tab w:val="left" w:pos="6120"/>
        </w:tabs>
        <w:spacing w:line="480" w:lineRule="auto"/>
        <w:ind w:firstLine="0"/>
        <w:rPr>
          <w:del w:id="713" w:author="Seth Corwin" w:date="2022-12-11T22:09:00Z"/>
          <w:i/>
          <w:iCs/>
        </w:rPr>
        <w:pPrChange w:id="714" w:author="Seth Corwin" w:date="2022-12-11T20:01:00Z">
          <w:pPr>
            <w:tabs>
              <w:tab w:val="left" w:pos="2880"/>
              <w:tab w:val="left" w:pos="6120"/>
            </w:tabs>
            <w:ind w:firstLine="0"/>
          </w:pPr>
        </w:pPrChange>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p>
    <w:p w14:paraId="0D39B418" w14:textId="16A97867" w:rsidR="008C4A7D" w:rsidRDefault="008C4A7D" w:rsidP="004B691D">
      <w:pPr>
        <w:tabs>
          <w:tab w:val="left" w:pos="2880"/>
          <w:tab w:val="left" w:pos="6120"/>
        </w:tabs>
        <w:spacing w:line="480" w:lineRule="auto"/>
        <w:ind w:firstLine="0"/>
        <w:pPrChange w:id="715" w:author="Seth Corwin" w:date="2022-12-11T20:01:00Z">
          <w:pPr>
            <w:tabs>
              <w:tab w:val="left" w:pos="2880"/>
              <w:tab w:val="left" w:pos="6120"/>
            </w:tabs>
            <w:ind w:firstLine="0"/>
          </w:pPr>
        </w:pPrChange>
      </w:pPr>
    </w:p>
    <w:p w14:paraId="4068C77A" w14:textId="3ACB0AEE" w:rsidR="00B02412" w:rsidRDefault="00B02412" w:rsidP="004B691D">
      <w:pPr>
        <w:tabs>
          <w:tab w:val="left" w:pos="2880"/>
          <w:tab w:val="left" w:pos="6120"/>
        </w:tabs>
        <w:spacing w:line="480" w:lineRule="auto"/>
        <w:pPrChange w:id="716" w:author="Seth Corwin" w:date="2022-12-11T20:01:00Z">
          <w:pPr>
            <w:tabs>
              <w:tab w:val="left" w:pos="2880"/>
              <w:tab w:val="left" w:pos="6120"/>
            </w:tabs>
          </w:pPr>
        </w:pPrChange>
      </w:pPr>
      <w:r>
        <w:t xml:space="preserve">What we see is that for the 2020 cycle, the Democrats controlled the process in just eight of these </w:t>
      </w:r>
      <w:del w:id="717" w:author="Seth Corwin" w:date="2022-12-11T22:07:00Z">
        <w:r w:rsidRPr="006373AC" w:rsidDel="00735874">
          <w:rPr>
            <w:bCs/>
          </w:rPr>
          <w:delText>28</w:delText>
        </w:r>
        <w:r w:rsidDel="00735874">
          <w:delText xml:space="preserve"> </w:delText>
        </w:r>
      </w:del>
      <w:ins w:id="718" w:author="Seth Corwin" w:date="2022-12-11T22:07:00Z">
        <w:r w:rsidR="00735874">
          <w:rPr>
            <w:bCs/>
          </w:rPr>
          <w:t>twenty-eight</w:t>
        </w:r>
        <w:r w:rsidR="00735874">
          <w:t xml:space="preserve"> </w:t>
        </w:r>
      </w:ins>
      <w:r>
        <w:t xml:space="preserve">states. In those eight states, there is a total of </w:t>
      </w:r>
      <w:ins w:id="719" w:author="Seth Corwin" w:date="2022-12-11T22:07:00Z">
        <w:r w:rsidR="00735874">
          <w:t>seventy-five</w:t>
        </w:r>
      </w:ins>
      <w:del w:id="720" w:author="Seth Corwin" w:date="2022-12-11T22:07:00Z">
        <w:r w:rsidDel="00735874">
          <w:delText>75</w:delText>
        </w:r>
      </w:del>
      <w:r>
        <w:t xml:space="preserve"> districts. This was an increase from the </w:t>
      </w:r>
      <w:del w:id="721" w:author="Seth Corwin" w:date="2022-12-11T22:08:00Z">
        <w:r w:rsidDel="00735874">
          <w:delText xml:space="preserve">44 </w:delText>
        </w:r>
      </w:del>
      <w:ins w:id="722" w:author="Seth Corwin" w:date="2022-12-11T22:08:00Z">
        <w:r w:rsidR="00735874">
          <w:t>fourty-four</w:t>
        </w:r>
        <w:r w:rsidR="00735874">
          <w:t xml:space="preserve"> </w:t>
        </w:r>
      </w:ins>
      <w:r>
        <w:t xml:space="preserve">in the previous decade. Republicans had control in the other </w:t>
      </w:r>
      <w:ins w:id="723" w:author="Seth Corwin" w:date="2022-12-11T22:08:00Z">
        <w:r w:rsidR="00735874">
          <w:t>nineteen</w:t>
        </w:r>
      </w:ins>
      <w:del w:id="724" w:author="Seth Corwin" w:date="2022-12-11T22:08:00Z">
        <w:r w:rsidDel="00735874">
          <w:delText>19</w:delText>
        </w:r>
      </w:del>
      <w:r>
        <w:t xml:space="preserve"> states. Here, there are 189 districts. This is, however, a decrease from the 206 districts of the previous decade. </w:t>
      </w:r>
    </w:p>
    <w:p w14:paraId="7E7CBEC9" w14:textId="497598C8" w:rsidR="00B02412" w:rsidRPr="00282E09" w:rsidRDefault="00B02412" w:rsidP="004B691D">
      <w:pPr>
        <w:tabs>
          <w:tab w:val="left" w:pos="2880"/>
          <w:tab w:val="left" w:pos="6120"/>
        </w:tabs>
        <w:spacing w:line="480" w:lineRule="auto"/>
        <w:pPrChange w:id="725" w:author="Seth Corwin" w:date="2022-12-11T20:01:00Z">
          <w:pPr>
            <w:tabs>
              <w:tab w:val="left" w:pos="2880"/>
              <w:tab w:val="left" w:pos="6120"/>
            </w:tabs>
          </w:pPr>
        </w:pPrChange>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t>
      </w:r>
      <w:r w:rsidRPr="006373AC">
        <w:rPr>
          <w:bCs/>
        </w:rPr>
        <w:lastRenderedPageBreak/>
        <w:t>which they could effectuate</w:t>
      </w:r>
      <w:r w:rsidR="00752D69" w:rsidRPr="006373AC">
        <w:rPr>
          <w:bCs/>
        </w:rPr>
        <w:t xml:space="preserve"> </w:t>
      </w:r>
      <w:r w:rsidRPr="006373AC">
        <w:rPr>
          <w:bCs/>
        </w:rPr>
        <w:t>gerrymanders than did Democrats.</w:t>
      </w:r>
      <w:r w:rsidRPr="006373AC">
        <w:rPr>
          <w:rStyle w:val="FootnoteReference"/>
          <w:bCs/>
        </w:rPr>
        <w:footnoteReference w:id="93"/>
      </w:r>
      <w:r w:rsidR="00752D69" w:rsidRPr="006373AC">
        <w:rPr>
          <w:bCs/>
        </w:rPr>
        <w:t xml:space="preserve"> </w:t>
      </w:r>
      <w:commentRangeStart w:id="726"/>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726"/>
      <w:r w:rsidR="00735874">
        <w:rPr>
          <w:rStyle w:val="CommentReference"/>
        </w:rPr>
        <w:commentReference w:id="726"/>
      </w:r>
    </w:p>
    <w:p w14:paraId="026B97E5" w14:textId="08D64591" w:rsidR="00073CF1" w:rsidRDefault="00670CA0" w:rsidP="004B691D">
      <w:pPr>
        <w:pStyle w:val="Heading2"/>
        <w:spacing w:line="480" w:lineRule="auto"/>
        <w:pPrChange w:id="727" w:author="Seth Corwin" w:date="2022-12-11T20:01:00Z">
          <w:pPr>
            <w:pStyle w:val="Heading2"/>
          </w:pPr>
        </w:pPrChange>
      </w:pPr>
      <w:bookmarkStart w:id="728" w:name="_Toc120581557"/>
      <w:r>
        <w:t>Comparing out</w:t>
      </w:r>
      <w:r w:rsidR="00073CF1">
        <w:t>comes in congressional districts in the election of 2022 with projected outcomes of the presidential election of 2020 into the 2022 districts.</w:t>
      </w:r>
      <w:bookmarkEnd w:id="728"/>
    </w:p>
    <w:p w14:paraId="1FF4281A" w14:textId="05F97AD8" w:rsidR="009E2F11" w:rsidRPr="00790D65" w:rsidRDefault="00355C87" w:rsidP="004B691D">
      <w:pPr>
        <w:tabs>
          <w:tab w:val="left" w:pos="2880"/>
          <w:tab w:val="left" w:pos="6120"/>
        </w:tabs>
        <w:spacing w:line="480" w:lineRule="auto"/>
        <w:rPr>
          <w:szCs w:val="22"/>
        </w:rPr>
        <w:pPrChange w:id="729" w:author="Seth Corwin" w:date="2022-12-11T20:01:00Z">
          <w:pPr>
            <w:tabs>
              <w:tab w:val="left" w:pos="2880"/>
              <w:tab w:val="left" w:pos="6120"/>
            </w:tabs>
          </w:pPr>
        </w:pPrChange>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730"/>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730"/>
      <w:r w:rsidR="006F3176">
        <w:rPr>
          <w:rStyle w:val="CommentReference"/>
        </w:rPr>
        <w:commentReference w:id="730"/>
      </w:r>
      <w:r w:rsidR="00EF4404" w:rsidRPr="00790D65">
        <w:rPr>
          <w:szCs w:val="22"/>
        </w:rPr>
        <w:t>This simple analysis leaves aside very important considerations that would affect who wins in specific districts</w:t>
      </w:r>
      <w:del w:id="731" w:author="Seth Corwin" w:date="2022-12-11T22:18:00Z">
        <w:r w:rsidR="00EF4404" w:rsidRPr="00790D65" w:rsidDel="006F3176">
          <w:rPr>
            <w:szCs w:val="22"/>
          </w:rPr>
          <w:delText>.</w:delText>
        </w:r>
      </w:del>
      <w:r w:rsidR="00EF4404" w:rsidRPr="00790D65">
        <w:rPr>
          <w:szCs w:val="22"/>
        </w:rPr>
        <w:t>,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4CDB7926" w:rsidR="001E13E7" w:rsidRDefault="001F319C" w:rsidP="004B691D">
      <w:pPr>
        <w:tabs>
          <w:tab w:val="left" w:pos="2880"/>
          <w:tab w:val="left" w:pos="6120"/>
        </w:tabs>
        <w:spacing w:line="480" w:lineRule="auto"/>
        <w:pPrChange w:id="732" w:author="Seth Corwin" w:date="2022-12-11T20:01:00Z">
          <w:pPr>
            <w:tabs>
              <w:tab w:val="left" w:pos="2880"/>
              <w:tab w:val="left" w:pos="6120"/>
            </w:tabs>
          </w:pPr>
        </w:pPrChange>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733"/>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752D69">
        <w:rPr>
          <w:sz w:val="22"/>
          <w:szCs w:val="22"/>
        </w:rPr>
        <w:t xml:space="preserve"> </w:t>
      </w:r>
      <w:commentRangeEnd w:id="733"/>
      <w:r w:rsidR="006F3176">
        <w:rPr>
          <w:rStyle w:val="CommentReference"/>
        </w:rPr>
        <w:commentReference w:id="733"/>
      </w:r>
    </w:p>
    <w:p w14:paraId="351A2893" w14:textId="7F2F1722" w:rsidR="000818FC" w:rsidRPr="002C4796" w:rsidRDefault="00EF3145" w:rsidP="004B691D">
      <w:pPr>
        <w:spacing w:line="480" w:lineRule="auto"/>
        <w:rPr>
          <w:bCs/>
        </w:rPr>
        <w:pPrChange w:id="734" w:author="Seth Corwin" w:date="2022-12-11T20:01:00Z">
          <w:pPr/>
        </w:pPrChange>
      </w:pPr>
      <w:commentRangeStart w:id="735"/>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w:t>
      </w:r>
      <w:r w:rsidRPr="001F319C">
        <w:lastRenderedPageBreak/>
        <w:t>Biden carried th</w:t>
      </w:r>
      <w:r w:rsidR="00545A87" w:rsidRPr="001F319C">
        <w:t>e</w:t>
      </w:r>
      <w:r w:rsidRPr="001F319C">
        <w:t xml:space="preserve"> other </w:t>
      </w:r>
      <w:r w:rsidR="00843177" w:rsidRPr="001F319C">
        <w:t>225</w:t>
      </w:r>
      <w:r w:rsidRPr="001F319C">
        <w:t>.</w:t>
      </w:r>
      <w:r w:rsidR="00953962" w:rsidRPr="001F319C">
        <w:t xml:space="preserve"> </w:t>
      </w:r>
      <w:commentRangeEnd w:id="735"/>
      <w:r w:rsidR="006F3176">
        <w:rPr>
          <w:rStyle w:val="CommentReference"/>
        </w:rPr>
        <w:commentReference w:id="735"/>
      </w:r>
      <w:commentRangeStart w:id="736"/>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A5357">
        <w:t xml:space="preserve"> </w:t>
      </w:r>
      <w:commentRangeEnd w:id="736"/>
      <w:r w:rsidR="006F3176">
        <w:rPr>
          <w:rStyle w:val="CommentReference"/>
        </w:rPr>
        <w:commentReference w:id="736"/>
      </w:r>
      <w:commentRangeStart w:id="737"/>
      <w:r w:rsidR="00F171DD">
        <w:t>O</w:t>
      </w:r>
      <w:r w:rsidR="00CA5357">
        <w:t xml:space="preserve">nly </w:t>
      </w:r>
      <w:r w:rsidR="00CA5357" w:rsidRPr="00F07AC1">
        <w:rPr>
          <w:u w:val="single"/>
        </w:rPr>
        <w:t>one</w:t>
      </w:r>
      <w:r w:rsidR="00CA5357">
        <w:t xml:space="preserve"> seat would have changed </w:t>
      </w:r>
      <w:r w:rsidR="004A6D79">
        <w:t xml:space="preserve">party based solely on these changes. </w:t>
      </w:r>
      <w:commentRangeEnd w:id="737"/>
      <w:r w:rsidR="006F3176">
        <w:rPr>
          <w:rStyle w:val="CommentReference"/>
        </w:rPr>
        <w:commentReference w:id="737"/>
      </w:r>
      <w:r w:rsidR="00BA3743">
        <w:t>T</w:t>
      </w:r>
      <w:r w:rsidR="004A6D79">
        <w:t>hat seat benefited the Republicans.</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7F2AFBC1" w:rsidR="009A5E1B" w:rsidRPr="002C4796" w:rsidRDefault="007041D2" w:rsidP="004B691D">
      <w:pPr>
        <w:spacing w:line="480" w:lineRule="auto"/>
        <w:pPrChange w:id="738" w:author="Seth Corwin" w:date="2022-12-11T20:01:00Z">
          <w:pPr/>
        </w:pPrChange>
      </w:pPr>
      <w:r w:rsidRPr="001F0BCD">
        <w:t>However</w:t>
      </w:r>
      <w:r w:rsidR="004B4E72" w:rsidRPr="002C4796">
        <w:t xml:space="preserve">, </w:t>
      </w:r>
      <w:r w:rsidR="009E2F11" w:rsidRPr="002C4796">
        <w:t>of course, 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4B4E72" w:rsidRPr="002C4796">
        <w:t xml:space="preserve"> because there was a midterm tide toward the Republicans in most states.</w:t>
      </w:r>
      <w:commentRangeStart w:id="739"/>
      <w:r w:rsidR="002F4B30" w:rsidRPr="002C4796">
        <w:rPr>
          <w:rStyle w:val="FootnoteReference"/>
        </w:rPr>
        <w:footnoteReference w:id="94"/>
      </w:r>
      <w:r w:rsidR="00D977A1" w:rsidRPr="002C4796">
        <w:t xml:space="preserve"> </w:t>
      </w:r>
      <w:commentRangeEnd w:id="739"/>
      <w:r w:rsidR="006F3176">
        <w:rPr>
          <w:rStyle w:val="CommentReference"/>
        </w:rPr>
        <w:commentReference w:id="739"/>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4183ED88" w:rsidR="00A30511" w:rsidRDefault="00837256" w:rsidP="004B691D">
      <w:pPr>
        <w:spacing w:line="480" w:lineRule="auto"/>
        <w:pPrChange w:id="740" w:author="Seth Corwin" w:date="2022-12-11T20:01:00Z">
          <w:pPr/>
        </w:pPrChange>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741"/>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2718F7" w:rsidRPr="002474A2">
        <w:rPr>
          <w:b/>
        </w:rPr>
        <w:t xml:space="preserve"> </w:t>
      </w:r>
      <w:commentRangeEnd w:id="741"/>
      <w:r w:rsidR="006F3176">
        <w:rPr>
          <w:rStyle w:val="CommentReference"/>
        </w:rPr>
        <w:commentReference w:id="741"/>
      </w:r>
    </w:p>
    <w:p w14:paraId="66FF983A" w14:textId="55689CCF" w:rsidR="00550B2D" w:rsidRDefault="00094440" w:rsidP="004B691D">
      <w:pPr>
        <w:spacing w:line="480" w:lineRule="auto"/>
        <w:rPr>
          <w:b/>
        </w:rPr>
        <w:pPrChange w:id="742" w:author="Seth Corwin" w:date="2022-12-11T20:01:00Z">
          <w:pPr/>
        </w:pPrChange>
      </w:pPr>
      <w:r>
        <w:rPr>
          <w:b/>
        </w:rPr>
        <w:fldChar w:fldCharType="begin"/>
      </w:r>
      <w:r>
        <w:rPr>
          <w:b/>
        </w:rPr>
        <w:instrText xml:space="preserve"> REF _Ref120535119 \h </w:instrText>
      </w:r>
      <w:r>
        <w:rPr>
          <w:b/>
        </w:rPr>
      </w:r>
      <w:r w:rsidR="004B691D">
        <w:rPr>
          <w:b/>
        </w:rPr>
        <w:instrText xml:space="preserve"> \* MERGEFORMAT </w:instrText>
      </w:r>
      <w:r>
        <w:rPr>
          <w:b/>
        </w:rPr>
        <w:fldChar w:fldCharType="separate"/>
      </w:r>
      <w:del w:id="743" w:author="Seth Corwin" w:date="2022-12-11T22:22:00Z">
        <w:r w:rsidR="00A30511" w:rsidDel="006F3176">
          <w:delText xml:space="preserve">Table </w:delText>
        </w:r>
        <w:r w:rsidR="00A30511" w:rsidDel="006F3176">
          <w:rPr>
            <w:noProof/>
          </w:rPr>
          <w:delText>3</w:delText>
        </w:r>
      </w:del>
      <w:ins w:id="744" w:author="Seth Corwin" w:date="2022-12-11T22:22:00Z">
        <w:r w:rsidR="006F3176">
          <w:t>Table Three</w:t>
        </w:r>
      </w:ins>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745"/>
      <w:r w:rsidR="00E41CF8">
        <w:t>S</w:t>
      </w:r>
      <w:r w:rsidR="002F55DA" w:rsidRPr="007A51D4">
        <w:t xml:space="preserve">tate courts had </w:t>
      </w:r>
      <w:r w:rsidR="00E7526B" w:rsidRPr="007A51D4">
        <w:t xml:space="preserve">already </w:t>
      </w:r>
      <w:r w:rsidR="00E41CF8">
        <w:t>acted</w:t>
      </w:r>
      <w:r w:rsidR="003E5B7E" w:rsidRPr="007A51D4">
        <w:t xml:space="preserve"> in several states to strike down plans as gerrymanders.</w:t>
      </w:r>
      <w:commentRangeEnd w:id="745"/>
      <w:r w:rsidR="006F3176">
        <w:rPr>
          <w:rStyle w:val="CommentReference"/>
        </w:rPr>
        <w:commentReference w:id="745"/>
      </w:r>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 xml:space="preserve">as a measure of changes in </w:t>
      </w:r>
      <w:r w:rsidR="005228DD" w:rsidRPr="007A51D4">
        <w:lastRenderedPageBreak/>
        <w:t>gerrymandering between 2020 and 2022;</w:t>
      </w:r>
      <w:r w:rsidR="007A51D4" w:rsidRPr="007A51D4">
        <w:rPr>
          <w:rStyle w:val="FootnoteReference"/>
        </w:rPr>
        <w:footnoteReference w:id="95"/>
      </w:r>
      <w:r w:rsidR="005228DD" w:rsidRPr="007A51D4">
        <w:t xml:space="preserve"> it is only about comparisons between actual outcomes in 2020 and projected outcomes in 2022 based on the districts used in the 2022 election.</w:t>
      </w:r>
      <w:r w:rsidR="005228DD" w:rsidRPr="007A51D4">
        <w:rPr>
          <w:rStyle w:val="FootnoteReference"/>
        </w:rPr>
        <w:footnoteReference w:id="96"/>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746" w:name="_Ref119261291"/>
      <w:bookmarkStart w:id="747" w:name="_Ref119261248"/>
    </w:p>
    <w:p w14:paraId="1E08DC27" w14:textId="77777777" w:rsidR="00E41CF8" w:rsidRPr="00E41CF8" w:rsidRDefault="00E41CF8" w:rsidP="004B691D">
      <w:pPr>
        <w:spacing w:line="480" w:lineRule="auto"/>
        <w:rPr>
          <w:b/>
        </w:rPr>
        <w:pPrChange w:id="748" w:author="Seth Corwin" w:date="2022-12-11T20:01:00Z">
          <w:pPr/>
        </w:pPrChange>
      </w:pPr>
    </w:p>
    <w:p w14:paraId="04219FD7" w14:textId="1D2D74DC" w:rsidR="000818FC" w:rsidRDefault="000818FC" w:rsidP="004B691D">
      <w:pPr>
        <w:pStyle w:val="Caption"/>
        <w:spacing w:line="480" w:lineRule="auto"/>
        <w:ind w:firstLine="0"/>
        <w:pPrChange w:id="749" w:author="Seth Corwin" w:date="2022-12-11T20:01:00Z">
          <w:pPr>
            <w:pStyle w:val="Caption"/>
            <w:ind w:firstLine="0"/>
          </w:pPr>
        </w:pPrChange>
      </w:pPr>
      <w:bookmarkStart w:id="750" w:name="_Ref120535119"/>
      <w:commentRangeStart w:id="751"/>
      <w:del w:id="752" w:author="Seth Corwin" w:date="2022-12-11T22:22:00Z">
        <w:r w:rsidDel="006F3176">
          <w:delText xml:space="preserve">Table </w:delText>
        </w:r>
        <w:r w:rsidR="00000000" w:rsidDel="006F3176">
          <w:fldChar w:fldCharType="begin"/>
        </w:r>
        <w:r w:rsidR="00000000" w:rsidDel="006F3176">
          <w:delInstrText xml:space="preserve"> SEQ Table \* ARABIC </w:delInstrText>
        </w:r>
        <w:r w:rsidR="00000000" w:rsidDel="006F3176">
          <w:fldChar w:fldCharType="separate"/>
        </w:r>
        <w:r w:rsidR="00752D69" w:rsidDel="006F3176">
          <w:rPr>
            <w:noProof/>
          </w:rPr>
          <w:delText>3</w:delText>
        </w:r>
        <w:r w:rsidR="00000000" w:rsidDel="006F3176">
          <w:rPr>
            <w:noProof/>
          </w:rPr>
          <w:fldChar w:fldCharType="end"/>
        </w:r>
      </w:del>
      <w:bookmarkEnd w:id="750"/>
      <w:ins w:id="753" w:author="Seth Corwin" w:date="2022-12-11T22:22:00Z">
        <w:r w:rsidR="006F3176">
          <w:t xml:space="preserve">Table </w:t>
        </w:r>
      </w:ins>
      <w:ins w:id="754" w:author="Seth Corwin" w:date="2022-12-11T22:25:00Z">
        <w:r w:rsidR="006F3176">
          <w:t>3</w:t>
        </w:r>
      </w:ins>
      <w:r>
        <w:t xml:space="preserve"> </w:t>
      </w:r>
      <w:r w:rsidRPr="002A68C2">
        <w:rPr>
          <w:i w:val="0"/>
          <w:iCs w:val="0"/>
        </w:rPr>
        <w:t>Change in Congressional Districts by Party</w:t>
      </w:r>
      <w:commentRangeEnd w:id="751"/>
      <w:r w:rsidR="006F3176">
        <w:rPr>
          <w:rStyle w:val="CommentReference"/>
          <w:i w:val="0"/>
          <w:iCs w:val="0"/>
          <w:szCs w:val="20"/>
        </w:rPr>
        <w:commentReference w:id="751"/>
      </w:r>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4B691D">
            <w:pPr>
              <w:widowControl/>
              <w:spacing w:before="0" w:line="480" w:lineRule="auto"/>
              <w:ind w:firstLine="0"/>
              <w:jc w:val="left"/>
              <w:rPr>
                <w:sz w:val="18"/>
                <w:szCs w:val="18"/>
              </w:rPr>
              <w:pPrChange w:id="755" w:author="Seth Corwin" w:date="2022-12-11T20:01:00Z">
                <w:pPr>
                  <w:widowControl/>
                  <w:spacing w:before="0"/>
                  <w:ind w:firstLine="0"/>
                  <w:jc w:val="left"/>
                </w:pPr>
              </w:pPrChange>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4B691D">
            <w:pPr>
              <w:widowControl/>
              <w:spacing w:before="0" w:line="480" w:lineRule="auto"/>
              <w:ind w:firstLine="0"/>
              <w:jc w:val="center"/>
              <w:rPr>
                <w:color w:val="C00000"/>
                <w:sz w:val="18"/>
                <w:szCs w:val="18"/>
              </w:rPr>
              <w:pPrChange w:id="756" w:author="Seth Corwin" w:date="2022-12-11T20:01:00Z">
                <w:pPr>
                  <w:widowControl/>
                  <w:spacing w:before="0"/>
                  <w:ind w:firstLine="0"/>
                  <w:jc w:val="center"/>
                </w:pPr>
              </w:pPrChange>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4B691D">
            <w:pPr>
              <w:widowControl/>
              <w:spacing w:before="0" w:line="480" w:lineRule="auto"/>
              <w:ind w:firstLine="0"/>
              <w:jc w:val="center"/>
              <w:rPr>
                <w:color w:val="C00000"/>
                <w:sz w:val="18"/>
                <w:szCs w:val="18"/>
              </w:rPr>
              <w:pPrChange w:id="757" w:author="Seth Corwin" w:date="2022-12-11T20:01:00Z">
                <w:pPr>
                  <w:widowControl/>
                  <w:spacing w:before="0"/>
                  <w:ind w:firstLine="0"/>
                  <w:jc w:val="center"/>
                </w:pPr>
              </w:pPrChange>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4B691D">
            <w:pPr>
              <w:widowControl/>
              <w:spacing w:before="0" w:line="480" w:lineRule="auto"/>
              <w:ind w:firstLine="0"/>
              <w:jc w:val="left"/>
              <w:rPr>
                <w:color w:val="C00000"/>
                <w:sz w:val="18"/>
                <w:szCs w:val="18"/>
              </w:rPr>
              <w:pPrChange w:id="758" w:author="Seth Corwin" w:date="2022-12-11T20:01:00Z">
                <w:pPr>
                  <w:widowControl/>
                  <w:spacing w:before="0"/>
                  <w:ind w:firstLine="0"/>
                  <w:jc w:val="left"/>
                </w:pPr>
              </w:pPrChange>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4B691D">
            <w:pPr>
              <w:widowControl/>
              <w:spacing w:before="0" w:line="480" w:lineRule="auto"/>
              <w:ind w:firstLine="0"/>
              <w:jc w:val="center"/>
              <w:rPr>
                <w:color w:val="C00000"/>
                <w:sz w:val="18"/>
                <w:szCs w:val="18"/>
              </w:rPr>
              <w:pPrChange w:id="759" w:author="Seth Corwin" w:date="2022-12-11T20:01:00Z">
                <w:pPr>
                  <w:widowControl/>
                  <w:spacing w:before="0"/>
                  <w:ind w:firstLine="0"/>
                  <w:jc w:val="center"/>
                </w:pPr>
              </w:pPrChange>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4B691D">
            <w:pPr>
              <w:widowControl/>
              <w:spacing w:before="0" w:line="480" w:lineRule="auto"/>
              <w:ind w:firstLine="0"/>
              <w:jc w:val="center"/>
              <w:rPr>
                <w:color w:val="C00000"/>
                <w:sz w:val="18"/>
                <w:szCs w:val="18"/>
              </w:rPr>
              <w:pPrChange w:id="760" w:author="Seth Corwin" w:date="2022-12-11T20:01:00Z">
                <w:pPr>
                  <w:widowControl/>
                  <w:spacing w:before="0"/>
                  <w:ind w:firstLine="0"/>
                  <w:jc w:val="center"/>
                </w:pPr>
              </w:pPrChange>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4B691D">
            <w:pPr>
              <w:widowControl/>
              <w:spacing w:before="0" w:line="480" w:lineRule="auto"/>
              <w:ind w:firstLine="0"/>
              <w:jc w:val="center"/>
              <w:rPr>
                <w:color w:val="C00000"/>
                <w:sz w:val="18"/>
                <w:szCs w:val="18"/>
              </w:rPr>
              <w:pPrChange w:id="761" w:author="Seth Corwin" w:date="2022-12-11T20:01:00Z">
                <w:pPr>
                  <w:widowControl/>
                  <w:spacing w:before="0"/>
                  <w:ind w:firstLine="0"/>
                  <w:jc w:val="center"/>
                </w:pPr>
              </w:pPrChange>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4B691D">
            <w:pPr>
              <w:widowControl/>
              <w:spacing w:before="0" w:line="480" w:lineRule="auto"/>
              <w:ind w:firstLine="0"/>
              <w:jc w:val="center"/>
              <w:rPr>
                <w:color w:val="C00000"/>
                <w:sz w:val="18"/>
                <w:szCs w:val="18"/>
              </w:rPr>
              <w:pPrChange w:id="762" w:author="Seth Corwin" w:date="2022-12-11T20:01:00Z">
                <w:pPr>
                  <w:widowControl/>
                  <w:spacing w:before="0"/>
                  <w:ind w:firstLine="0"/>
                  <w:jc w:val="center"/>
                </w:pPr>
              </w:pPrChange>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4B691D">
            <w:pPr>
              <w:widowControl/>
              <w:spacing w:before="0" w:line="480" w:lineRule="auto"/>
              <w:ind w:firstLine="0"/>
              <w:jc w:val="center"/>
              <w:rPr>
                <w:color w:val="C00000"/>
                <w:sz w:val="18"/>
                <w:szCs w:val="18"/>
              </w:rPr>
              <w:pPrChange w:id="763" w:author="Seth Corwin" w:date="2022-12-11T20:01:00Z">
                <w:pPr>
                  <w:widowControl/>
                  <w:spacing w:before="0"/>
                  <w:ind w:firstLine="0"/>
                  <w:jc w:val="center"/>
                </w:pPr>
              </w:pPrChange>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4B691D">
            <w:pPr>
              <w:widowControl/>
              <w:spacing w:before="0" w:line="480" w:lineRule="auto"/>
              <w:ind w:firstLine="0"/>
              <w:jc w:val="center"/>
              <w:rPr>
                <w:color w:val="C00000"/>
                <w:sz w:val="18"/>
                <w:szCs w:val="18"/>
              </w:rPr>
              <w:pPrChange w:id="764" w:author="Seth Corwin" w:date="2022-12-11T20:01:00Z">
                <w:pPr>
                  <w:widowControl/>
                  <w:spacing w:before="0"/>
                  <w:ind w:firstLine="0"/>
                  <w:jc w:val="center"/>
                </w:pPr>
              </w:pPrChange>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4B691D">
            <w:pPr>
              <w:widowControl/>
              <w:spacing w:before="0" w:line="480" w:lineRule="auto"/>
              <w:ind w:firstLine="0"/>
              <w:jc w:val="left"/>
              <w:rPr>
                <w:b/>
                <w:bCs/>
                <w:color w:val="000000"/>
                <w:sz w:val="18"/>
                <w:szCs w:val="18"/>
              </w:rPr>
              <w:pPrChange w:id="765" w:author="Seth Corwin" w:date="2022-12-11T20:01:00Z">
                <w:pPr>
                  <w:widowControl/>
                  <w:spacing w:before="0"/>
                  <w:ind w:firstLine="0"/>
                  <w:jc w:val="left"/>
                </w:pPr>
              </w:pPrChange>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4B691D">
            <w:pPr>
              <w:widowControl/>
              <w:spacing w:before="0" w:line="480" w:lineRule="auto"/>
              <w:ind w:firstLine="0"/>
              <w:jc w:val="center"/>
              <w:rPr>
                <w:color w:val="000000"/>
                <w:sz w:val="18"/>
                <w:szCs w:val="18"/>
              </w:rPr>
              <w:pPrChange w:id="766" w:author="Seth Corwin" w:date="2022-12-11T20:01:00Z">
                <w:pPr>
                  <w:widowControl/>
                  <w:spacing w:before="0"/>
                  <w:ind w:firstLine="0"/>
                  <w:jc w:val="center"/>
                </w:pPr>
              </w:pPrChange>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4B691D">
            <w:pPr>
              <w:widowControl/>
              <w:spacing w:before="0" w:line="480" w:lineRule="auto"/>
              <w:ind w:firstLine="0"/>
              <w:jc w:val="center"/>
              <w:rPr>
                <w:color w:val="000000"/>
                <w:sz w:val="18"/>
                <w:szCs w:val="18"/>
              </w:rPr>
              <w:pPrChange w:id="767" w:author="Seth Corwin" w:date="2022-12-11T20:01:00Z">
                <w:pPr>
                  <w:widowControl/>
                  <w:spacing w:before="0"/>
                  <w:ind w:firstLine="0"/>
                  <w:jc w:val="center"/>
                </w:pPr>
              </w:pPrChange>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4B691D">
            <w:pPr>
              <w:widowControl/>
              <w:spacing w:before="0" w:line="480" w:lineRule="auto"/>
              <w:ind w:firstLine="0"/>
              <w:jc w:val="center"/>
              <w:rPr>
                <w:color w:val="000000"/>
                <w:sz w:val="18"/>
                <w:szCs w:val="18"/>
              </w:rPr>
              <w:pPrChange w:id="768" w:author="Seth Corwin" w:date="2022-12-11T20:01:00Z">
                <w:pPr>
                  <w:widowControl/>
                  <w:spacing w:before="0"/>
                  <w:ind w:firstLine="0"/>
                  <w:jc w:val="center"/>
                </w:pPr>
              </w:pPrChange>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4B691D">
            <w:pPr>
              <w:widowControl/>
              <w:spacing w:before="0" w:line="480" w:lineRule="auto"/>
              <w:ind w:firstLine="0"/>
              <w:jc w:val="center"/>
              <w:rPr>
                <w:color w:val="000000"/>
                <w:sz w:val="18"/>
                <w:szCs w:val="18"/>
              </w:rPr>
              <w:pPrChange w:id="769" w:author="Seth Corwin" w:date="2022-12-11T20:01:00Z">
                <w:pPr>
                  <w:widowControl/>
                  <w:spacing w:before="0"/>
                  <w:ind w:firstLine="0"/>
                  <w:jc w:val="center"/>
                </w:pPr>
              </w:pPrChange>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4B691D">
            <w:pPr>
              <w:widowControl/>
              <w:spacing w:before="0" w:line="480" w:lineRule="auto"/>
              <w:ind w:firstLine="0"/>
              <w:jc w:val="center"/>
              <w:rPr>
                <w:color w:val="000000"/>
                <w:sz w:val="18"/>
                <w:szCs w:val="18"/>
              </w:rPr>
              <w:pPrChange w:id="770" w:author="Seth Corwin" w:date="2022-12-11T20:01:00Z">
                <w:pPr>
                  <w:widowControl/>
                  <w:spacing w:before="0"/>
                  <w:ind w:firstLine="0"/>
                  <w:jc w:val="center"/>
                </w:pPr>
              </w:pPrChange>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4B691D">
            <w:pPr>
              <w:widowControl/>
              <w:spacing w:before="0" w:line="480" w:lineRule="auto"/>
              <w:ind w:firstLine="0"/>
              <w:jc w:val="center"/>
              <w:rPr>
                <w:color w:val="000000"/>
                <w:sz w:val="18"/>
                <w:szCs w:val="18"/>
              </w:rPr>
              <w:pPrChange w:id="771" w:author="Seth Corwin" w:date="2022-12-11T20:01:00Z">
                <w:pPr>
                  <w:widowControl/>
                  <w:spacing w:before="0"/>
                  <w:ind w:firstLine="0"/>
                  <w:jc w:val="center"/>
                </w:pPr>
              </w:pPrChange>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4B691D">
            <w:pPr>
              <w:widowControl/>
              <w:spacing w:before="0" w:line="480" w:lineRule="auto"/>
              <w:ind w:firstLine="0"/>
              <w:jc w:val="left"/>
              <w:rPr>
                <w:b/>
                <w:bCs/>
                <w:color w:val="000000"/>
                <w:sz w:val="18"/>
                <w:szCs w:val="18"/>
              </w:rPr>
              <w:pPrChange w:id="772" w:author="Seth Corwin" w:date="2022-12-11T20:01:00Z">
                <w:pPr>
                  <w:widowControl/>
                  <w:spacing w:before="0"/>
                  <w:ind w:firstLine="0"/>
                  <w:jc w:val="left"/>
                </w:pPr>
              </w:pPrChange>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4B691D">
            <w:pPr>
              <w:widowControl/>
              <w:spacing w:before="0" w:line="480" w:lineRule="auto"/>
              <w:ind w:firstLine="0"/>
              <w:jc w:val="center"/>
              <w:rPr>
                <w:color w:val="000000"/>
                <w:sz w:val="18"/>
                <w:szCs w:val="18"/>
              </w:rPr>
              <w:pPrChange w:id="773" w:author="Seth Corwin" w:date="2022-12-11T20:01:00Z">
                <w:pPr>
                  <w:widowControl/>
                  <w:spacing w:before="0"/>
                  <w:ind w:firstLine="0"/>
                  <w:jc w:val="center"/>
                </w:pPr>
              </w:pPrChange>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4B691D">
            <w:pPr>
              <w:widowControl/>
              <w:spacing w:before="0" w:line="480" w:lineRule="auto"/>
              <w:ind w:firstLine="0"/>
              <w:jc w:val="center"/>
              <w:rPr>
                <w:color w:val="000000"/>
                <w:sz w:val="18"/>
                <w:szCs w:val="18"/>
              </w:rPr>
              <w:pPrChange w:id="774" w:author="Seth Corwin" w:date="2022-12-11T20:01:00Z">
                <w:pPr>
                  <w:widowControl/>
                  <w:spacing w:before="0"/>
                  <w:ind w:firstLine="0"/>
                  <w:jc w:val="center"/>
                </w:pPr>
              </w:pPrChange>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4B691D">
            <w:pPr>
              <w:widowControl/>
              <w:spacing w:before="0" w:line="480" w:lineRule="auto"/>
              <w:ind w:firstLine="0"/>
              <w:jc w:val="center"/>
              <w:rPr>
                <w:color w:val="000000"/>
                <w:sz w:val="18"/>
                <w:szCs w:val="18"/>
              </w:rPr>
              <w:pPrChange w:id="775" w:author="Seth Corwin" w:date="2022-12-11T20:01:00Z">
                <w:pPr>
                  <w:widowControl/>
                  <w:spacing w:before="0"/>
                  <w:ind w:firstLine="0"/>
                  <w:jc w:val="center"/>
                </w:pPr>
              </w:pPrChange>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4B691D">
            <w:pPr>
              <w:widowControl/>
              <w:spacing w:before="0" w:line="480" w:lineRule="auto"/>
              <w:ind w:firstLine="0"/>
              <w:jc w:val="center"/>
              <w:rPr>
                <w:color w:val="000000"/>
                <w:sz w:val="18"/>
                <w:szCs w:val="18"/>
              </w:rPr>
              <w:pPrChange w:id="776" w:author="Seth Corwin" w:date="2022-12-11T20:01:00Z">
                <w:pPr>
                  <w:widowControl/>
                  <w:spacing w:before="0"/>
                  <w:ind w:firstLine="0"/>
                  <w:jc w:val="center"/>
                </w:pPr>
              </w:pPrChange>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4B691D">
            <w:pPr>
              <w:widowControl/>
              <w:spacing w:before="0" w:line="480" w:lineRule="auto"/>
              <w:ind w:firstLine="0"/>
              <w:jc w:val="center"/>
              <w:rPr>
                <w:color w:val="000000"/>
                <w:sz w:val="18"/>
                <w:szCs w:val="18"/>
              </w:rPr>
              <w:pPrChange w:id="777" w:author="Seth Corwin" w:date="2022-12-11T20:01:00Z">
                <w:pPr>
                  <w:widowControl/>
                  <w:spacing w:before="0"/>
                  <w:ind w:firstLine="0"/>
                  <w:jc w:val="center"/>
                </w:pPr>
              </w:pPrChange>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4B691D">
            <w:pPr>
              <w:widowControl/>
              <w:spacing w:before="0" w:line="480" w:lineRule="auto"/>
              <w:ind w:firstLine="0"/>
              <w:jc w:val="center"/>
              <w:rPr>
                <w:color w:val="000000"/>
                <w:sz w:val="18"/>
                <w:szCs w:val="18"/>
              </w:rPr>
              <w:pPrChange w:id="778" w:author="Seth Corwin" w:date="2022-12-11T20:01:00Z">
                <w:pPr>
                  <w:widowControl/>
                  <w:spacing w:before="0"/>
                  <w:ind w:firstLine="0"/>
                  <w:jc w:val="center"/>
                </w:pPr>
              </w:pPrChange>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4B691D">
            <w:pPr>
              <w:widowControl/>
              <w:spacing w:before="0" w:line="480" w:lineRule="auto"/>
              <w:ind w:firstLine="0"/>
              <w:jc w:val="left"/>
              <w:rPr>
                <w:b/>
                <w:bCs/>
                <w:color w:val="000000"/>
                <w:sz w:val="18"/>
                <w:szCs w:val="18"/>
              </w:rPr>
              <w:pPrChange w:id="779" w:author="Seth Corwin" w:date="2022-12-11T20:01:00Z">
                <w:pPr>
                  <w:widowControl/>
                  <w:spacing w:before="0"/>
                  <w:ind w:firstLine="0"/>
                  <w:jc w:val="left"/>
                </w:pPr>
              </w:pPrChange>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4B691D">
            <w:pPr>
              <w:widowControl/>
              <w:spacing w:before="0" w:line="480" w:lineRule="auto"/>
              <w:ind w:firstLine="0"/>
              <w:jc w:val="center"/>
              <w:rPr>
                <w:color w:val="000000"/>
                <w:sz w:val="18"/>
                <w:szCs w:val="18"/>
              </w:rPr>
              <w:pPrChange w:id="780" w:author="Seth Corwin" w:date="2022-12-11T20:01:00Z">
                <w:pPr>
                  <w:widowControl/>
                  <w:spacing w:before="0"/>
                  <w:ind w:firstLine="0"/>
                  <w:jc w:val="center"/>
                </w:pPr>
              </w:pPrChange>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4B691D">
            <w:pPr>
              <w:widowControl/>
              <w:spacing w:before="0" w:line="480" w:lineRule="auto"/>
              <w:ind w:firstLine="0"/>
              <w:jc w:val="center"/>
              <w:rPr>
                <w:color w:val="000000"/>
                <w:sz w:val="18"/>
                <w:szCs w:val="18"/>
              </w:rPr>
              <w:pPrChange w:id="781" w:author="Seth Corwin" w:date="2022-12-11T20:01:00Z">
                <w:pPr>
                  <w:widowControl/>
                  <w:spacing w:before="0"/>
                  <w:ind w:firstLine="0"/>
                  <w:jc w:val="center"/>
                </w:pPr>
              </w:pPrChange>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4B691D">
            <w:pPr>
              <w:widowControl/>
              <w:spacing w:before="0" w:line="480" w:lineRule="auto"/>
              <w:ind w:firstLine="0"/>
              <w:jc w:val="center"/>
              <w:rPr>
                <w:color w:val="000000"/>
                <w:sz w:val="18"/>
                <w:szCs w:val="18"/>
              </w:rPr>
              <w:pPrChange w:id="782" w:author="Seth Corwin" w:date="2022-12-11T20:01:00Z">
                <w:pPr>
                  <w:widowControl/>
                  <w:spacing w:before="0"/>
                  <w:ind w:firstLine="0"/>
                  <w:jc w:val="center"/>
                </w:pPr>
              </w:pPrChange>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4B691D">
            <w:pPr>
              <w:widowControl/>
              <w:spacing w:before="0" w:line="480" w:lineRule="auto"/>
              <w:ind w:firstLine="0"/>
              <w:jc w:val="center"/>
              <w:rPr>
                <w:color w:val="000000"/>
                <w:sz w:val="18"/>
                <w:szCs w:val="18"/>
              </w:rPr>
              <w:pPrChange w:id="783" w:author="Seth Corwin" w:date="2022-12-11T20:01:00Z">
                <w:pPr>
                  <w:widowControl/>
                  <w:spacing w:before="0"/>
                  <w:ind w:firstLine="0"/>
                  <w:jc w:val="center"/>
                </w:pPr>
              </w:pPrChange>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4B691D">
            <w:pPr>
              <w:widowControl/>
              <w:spacing w:before="0" w:line="480" w:lineRule="auto"/>
              <w:ind w:firstLine="0"/>
              <w:jc w:val="center"/>
              <w:rPr>
                <w:color w:val="000000"/>
                <w:sz w:val="18"/>
                <w:szCs w:val="18"/>
              </w:rPr>
              <w:pPrChange w:id="784" w:author="Seth Corwin" w:date="2022-12-11T20:01:00Z">
                <w:pPr>
                  <w:widowControl/>
                  <w:spacing w:before="0"/>
                  <w:ind w:firstLine="0"/>
                  <w:jc w:val="center"/>
                </w:pPr>
              </w:pPrChange>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4B691D">
            <w:pPr>
              <w:widowControl/>
              <w:spacing w:before="0" w:line="480" w:lineRule="auto"/>
              <w:ind w:firstLine="0"/>
              <w:jc w:val="center"/>
              <w:rPr>
                <w:color w:val="000000"/>
                <w:sz w:val="18"/>
                <w:szCs w:val="18"/>
              </w:rPr>
              <w:pPrChange w:id="785" w:author="Seth Corwin" w:date="2022-12-11T20:01:00Z">
                <w:pPr>
                  <w:widowControl/>
                  <w:spacing w:before="0"/>
                  <w:ind w:firstLine="0"/>
                  <w:jc w:val="center"/>
                </w:pPr>
              </w:pPrChange>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4B691D">
            <w:pPr>
              <w:widowControl/>
              <w:spacing w:before="0" w:line="480" w:lineRule="auto"/>
              <w:ind w:firstLine="0"/>
              <w:jc w:val="left"/>
              <w:rPr>
                <w:b/>
                <w:bCs/>
                <w:color w:val="000000"/>
                <w:sz w:val="18"/>
                <w:szCs w:val="18"/>
              </w:rPr>
              <w:pPrChange w:id="786" w:author="Seth Corwin" w:date="2022-12-11T20:01:00Z">
                <w:pPr>
                  <w:widowControl/>
                  <w:spacing w:before="0"/>
                  <w:ind w:firstLine="0"/>
                  <w:jc w:val="left"/>
                </w:pPr>
              </w:pPrChange>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4B691D">
            <w:pPr>
              <w:widowControl/>
              <w:spacing w:before="0" w:line="480" w:lineRule="auto"/>
              <w:ind w:firstLine="0"/>
              <w:jc w:val="center"/>
              <w:rPr>
                <w:color w:val="000000"/>
                <w:sz w:val="18"/>
                <w:szCs w:val="18"/>
              </w:rPr>
              <w:pPrChange w:id="787" w:author="Seth Corwin" w:date="2022-12-11T20:01:00Z">
                <w:pPr>
                  <w:widowControl/>
                  <w:spacing w:before="0"/>
                  <w:ind w:firstLine="0"/>
                  <w:jc w:val="center"/>
                </w:pPr>
              </w:pPrChange>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4B691D">
            <w:pPr>
              <w:widowControl/>
              <w:spacing w:before="0" w:line="480" w:lineRule="auto"/>
              <w:ind w:firstLine="0"/>
              <w:jc w:val="center"/>
              <w:rPr>
                <w:color w:val="000000"/>
                <w:sz w:val="18"/>
                <w:szCs w:val="18"/>
              </w:rPr>
              <w:pPrChange w:id="788" w:author="Seth Corwin" w:date="2022-12-11T20:01:00Z">
                <w:pPr>
                  <w:widowControl/>
                  <w:spacing w:before="0"/>
                  <w:ind w:firstLine="0"/>
                  <w:jc w:val="center"/>
                </w:pPr>
              </w:pPrChange>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4B691D">
            <w:pPr>
              <w:widowControl/>
              <w:spacing w:before="0" w:line="480" w:lineRule="auto"/>
              <w:ind w:firstLine="0"/>
              <w:jc w:val="center"/>
              <w:rPr>
                <w:color w:val="000000"/>
                <w:sz w:val="18"/>
                <w:szCs w:val="18"/>
              </w:rPr>
              <w:pPrChange w:id="789" w:author="Seth Corwin" w:date="2022-12-11T20:01:00Z">
                <w:pPr>
                  <w:widowControl/>
                  <w:spacing w:before="0"/>
                  <w:ind w:firstLine="0"/>
                  <w:jc w:val="center"/>
                </w:pPr>
              </w:pPrChange>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4B691D">
            <w:pPr>
              <w:widowControl/>
              <w:spacing w:before="0" w:line="480" w:lineRule="auto"/>
              <w:ind w:firstLine="0"/>
              <w:jc w:val="center"/>
              <w:rPr>
                <w:color w:val="000000"/>
                <w:sz w:val="18"/>
                <w:szCs w:val="18"/>
              </w:rPr>
              <w:pPrChange w:id="790" w:author="Seth Corwin" w:date="2022-12-11T20:01:00Z">
                <w:pPr>
                  <w:widowControl/>
                  <w:spacing w:before="0"/>
                  <w:ind w:firstLine="0"/>
                  <w:jc w:val="center"/>
                </w:pPr>
              </w:pPrChange>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4B691D">
            <w:pPr>
              <w:widowControl/>
              <w:spacing w:before="0" w:line="480" w:lineRule="auto"/>
              <w:ind w:firstLine="0"/>
              <w:jc w:val="center"/>
              <w:rPr>
                <w:color w:val="000000"/>
                <w:sz w:val="18"/>
                <w:szCs w:val="18"/>
              </w:rPr>
              <w:pPrChange w:id="791" w:author="Seth Corwin" w:date="2022-12-11T20:01:00Z">
                <w:pPr>
                  <w:widowControl/>
                  <w:spacing w:before="0"/>
                  <w:ind w:firstLine="0"/>
                  <w:jc w:val="center"/>
                </w:pPr>
              </w:pPrChange>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4B691D">
            <w:pPr>
              <w:widowControl/>
              <w:spacing w:before="0" w:line="480" w:lineRule="auto"/>
              <w:ind w:firstLine="0"/>
              <w:jc w:val="center"/>
              <w:rPr>
                <w:color w:val="000000"/>
                <w:sz w:val="18"/>
                <w:szCs w:val="18"/>
              </w:rPr>
              <w:pPrChange w:id="792" w:author="Seth Corwin" w:date="2022-12-11T20:01:00Z">
                <w:pPr>
                  <w:widowControl/>
                  <w:spacing w:before="0"/>
                  <w:ind w:firstLine="0"/>
                  <w:jc w:val="center"/>
                </w:pPr>
              </w:pPrChange>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4B691D">
            <w:pPr>
              <w:widowControl/>
              <w:spacing w:before="0" w:line="480" w:lineRule="auto"/>
              <w:ind w:firstLine="0"/>
              <w:jc w:val="left"/>
              <w:rPr>
                <w:b/>
                <w:bCs/>
                <w:color w:val="000000"/>
                <w:sz w:val="18"/>
                <w:szCs w:val="18"/>
              </w:rPr>
              <w:pPrChange w:id="793" w:author="Seth Corwin" w:date="2022-12-11T20:01:00Z">
                <w:pPr>
                  <w:widowControl/>
                  <w:spacing w:before="0"/>
                  <w:ind w:firstLine="0"/>
                  <w:jc w:val="left"/>
                </w:pPr>
              </w:pPrChange>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4B691D">
            <w:pPr>
              <w:widowControl/>
              <w:spacing w:before="0" w:line="480" w:lineRule="auto"/>
              <w:ind w:firstLine="0"/>
              <w:jc w:val="center"/>
              <w:rPr>
                <w:color w:val="000000"/>
                <w:sz w:val="18"/>
                <w:szCs w:val="18"/>
              </w:rPr>
              <w:pPrChange w:id="794" w:author="Seth Corwin" w:date="2022-12-11T20:01:00Z">
                <w:pPr>
                  <w:widowControl/>
                  <w:spacing w:before="0"/>
                  <w:ind w:firstLine="0"/>
                  <w:jc w:val="center"/>
                </w:pPr>
              </w:pPrChange>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4B691D">
            <w:pPr>
              <w:widowControl/>
              <w:spacing w:before="0" w:line="480" w:lineRule="auto"/>
              <w:ind w:firstLine="0"/>
              <w:jc w:val="center"/>
              <w:rPr>
                <w:color w:val="000000"/>
                <w:sz w:val="18"/>
                <w:szCs w:val="18"/>
              </w:rPr>
              <w:pPrChange w:id="795" w:author="Seth Corwin" w:date="2022-12-11T20:01:00Z">
                <w:pPr>
                  <w:widowControl/>
                  <w:spacing w:before="0"/>
                  <w:ind w:firstLine="0"/>
                  <w:jc w:val="center"/>
                </w:pPr>
              </w:pPrChange>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4B691D">
            <w:pPr>
              <w:widowControl/>
              <w:spacing w:before="0" w:line="480" w:lineRule="auto"/>
              <w:ind w:firstLine="0"/>
              <w:jc w:val="center"/>
              <w:rPr>
                <w:color w:val="000000"/>
                <w:sz w:val="18"/>
                <w:szCs w:val="18"/>
              </w:rPr>
              <w:pPrChange w:id="796" w:author="Seth Corwin" w:date="2022-12-11T20:01:00Z">
                <w:pPr>
                  <w:widowControl/>
                  <w:spacing w:before="0"/>
                  <w:ind w:firstLine="0"/>
                  <w:jc w:val="center"/>
                </w:pPr>
              </w:pPrChange>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4B691D">
            <w:pPr>
              <w:widowControl/>
              <w:spacing w:before="0" w:line="480" w:lineRule="auto"/>
              <w:ind w:firstLine="0"/>
              <w:jc w:val="center"/>
              <w:rPr>
                <w:color w:val="000000"/>
                <w:sz w:val="18"/>
                <w:szCs w:val="18"/>
              </w:rPr>
              <w:pPrChange w:id="797" w:author="Seth Corwin" w:date="2022-12-11T20:01:00Z">
                <w:pPr>
                  <w:widowControl/>
                  <w:spacing w:before="0"/>
                  <w:ind w:firstLine="0"/>
                  <w:jc w:val="center"/>
                </w:pPr>
              </w:pPrChange>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4B691D">
            <w:pPr>
              <w:widowControl/>
              <w:spacing w:before="0" w:line="480" w:lineRule="auto"/>
              <w:ind w:firstLine="0"/>
              <w:jc w:val="center"/>
              <w:rPr>
                <w:color w:val="000000"/>
                <w:sz w:val="18"/>
                <w:szCs w:val="18"/>
              </w:rPr>
              <w:pPrChange w:id="798" w:author="Seth Corwin" w:date="2022-12-11T20:01:00Z">
                <w:pPr>
                  <w:widowControl/>
                  <w:spacing w:before="0"/>
                  <w:ind w:firstLine="0"/>
                  <w:jc w:val="center"/>
                </w:pPr>
              </w:pPrChange>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4B691D">
            <w:pPr>
              <w:widowControl/>
              <w:spacing w:before="0" w:line="480" w:lineRule="auto"/>
              <w:ind w:firstLine="0"/>
              <w:jc w:val="center"/>
              <w:rPr>
                <w:color w:val="000000"/>
                <w:sz w:val="18"/>
                <w:szCs w:val="18"/>
              </w:rPr>
              <w:pPrChange w:id="799" w:author="Seth Corwin" w:date="2022-12-11T20:01:00Z">
                <w:pPr>
                  <w:widowControl/>
                  <w:spacing w:before="0"/>
                  <w:ind w:firstLine="0"/>
                  <w:jc w:val="center"/>
                </w:pPr>
              </w:pPrChange>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4B691D">
            <w:pPr>
              <w:widowControl/>
              <w:spacing w:before="0" w:line="480" w:lineRule="auto"/>
              <w:ind w:firstLine="0"/>
              <w:jc w:val="left"/>
              <w:rPr>
                <w:b/>
                <w:bCs/>
                <w:color w:val="000000"/>
                <w:sz w:val="18"/>
                <w:szCs w:val="18"/>
              </w:rPr>
              <w:pPrChange w:id="800" w:author="Seth Corwin" w:date="2022-12-11T20:01:00Z">
                <w:pPr>
                  <w:widowControl/>
                  <w:spacing w:before="0"/>
                  <w:ind w:firstLine="0"/>
                  <w:jc w:val="left"/>
                </w:pPr>
              </w:pPrChange>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4B691D">
            <w:pPr>
              <w:widowControl/>
              <w:spacing w:before="0" w:line="480" w:lineRule="auto"/>
              <w:ind w:firstLine="0"/>
              <w:jc w:val="center"/>
              <w:rPr>
                <w:color w:val="000000"/>
                <w:sz w:val="18"/>
                <w:szCs w:val="18"/>
              </w:rPr>
              <w:pPrChange w:id="801" w:author="Seth Corwin" w:date="2022-12-11T20:01:00Z">
                <w:pPr>
                  <w:widowControl/>
                  <w:spacing w:before="0"/>
                  <w:ind w:firstLine="0"/>
                  <w:jc w:val="center"/>
                </w:pPr>
              </w:pPrChange>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4B691D">
            <w:pPr>
              <w:widowControl/>
              <w:spacing w:before="0" w:line="480" w:lineRule="auto"/>
              <w:ind w:firstLine="0"/>
              <w:jc w:val="center"/>
              <w:rPr>
                <w:color w:val="000000"/>
                <w:sz w:val="18"/>
                <w:szCs w:val="18"/>
              </w:rPr>
              <w:pPrChange w:id="802" w:author="Seth Corwin" w:date="2022-12-11T20:01:00Z">
                <w:pPr>
                  <w:widowControl/>
                  <w:spacing w:before="0"/>
                  <w:ind w:firstLine="0"/>
                  <w:jc w:val="center"/>
                </w:pPr>
              </w:pPrChange>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4B691D">
            <w:pPr>
              <w:widowControl/>
              <w:spacing w:before="0" w:line="480" w:lineRule="auto"/>
              <w:ind w:firstLine="0"/>
              <w:jc w:val="center"/>
              <w:rPr>
                <w:color w:val="000000"/>
                <w:sz w:val="18"/>
                <w:szCs w:val="18"/>
              </w:rPr>
              <w:pPrChange w:id="803" w:author="Seth Corwin" w:date="2022-12-11T20:01:00Z">
                <w:pPr>
                  <w:widowControl/>
                  <w:spacing w:before="0"/>
                  <w:ind w:firstLine="0"/>
                  <w:jc w:val="center"/>
                </w:pPr>
              </w:pPrChange>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4B691D">
            <w:pPr>
              <w:widowControl/>
              <w:spacing w:before="0" w:line="480" w:lineRule="auto"/>
              <w:ind w:firstLine="0"/>
              <w:jc w:val="center"/>
              <w:rPr>
                <w:color w:val="000000"/>
                <w:sz w:val="18"/>
                <w:szCs w:val="18"/>
              </w:rPr>
              <w:pPrChange w:id="804" w:author="Seth Corwin" w:date="2022-12-11T20:01:00Z">
                <w:pPr>
                  <w:widowControl/>
                  <w:spacing w:before="0"/>
                  <w:ind w:firstLine="0"/>
                  <w:jc w:val="center"/>
                </w:pPr>
              </w:pPrChange>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4B691D">
            <w:pPr>
              <w:widowControl/>
              <w:spacing w:before="0" w:line="480" w:lineRule="auto"/>
              <w:ind w:firstLine="0"/>
              <w:jc w:val="center"/>
              <w:rPr>
                <w:color w:val="000000"/>
                <w:sz w:val="18"/>
                <w:szCs w:val="18"/>
              </w:rPr>
              <w:pPrChange w:id="805" w:author="Seth Corwin" w:date="2022-12-11T20:01:00Z">
                <w:pPr>
                  <w:widowControl/>
                  <w:spacing w:before="0"/>
                  <w:ind w:firstLine="0"/>
                  <w:jc w:val="center"/>
                </w:pPr>
              </w:pPrChange>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4B691D">
            <w:pPr>
              <w:widowControl/>
              <w:spacing w:before="0" w:line="480" w:lineRule="auto"/>
              <w:ind w:firstLine="0"/>
              <w:jc w:val="center"/>
              <w:rPr>
                <w:color w:val="000000"/>
                <w:sz w:val="18"/>
                <w:szCs w:val="18"/>
              </w:rPr>
              <w:pPrChange w:id="806" w:author="Seth Corwin" w:date="2022-12-11T20:01:00Z">
                <w:pPr>
                  <w:widowControl/>
                  <w:spacing w:before="0"/>
                  <w:ind w:firstLine="0"/>
                  <w:jc w:val="center"/>
                </w:pPr>
              </w:pPrChange>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4B691D">
            <w:pPr>
              <w:widowControl/>
              <w:spacing w:before="0" w:line="480" w:lineRule="auto"/>
              <w:ind w:firstLine="0"/>
              <w:jc w:val="left"/>
              <w:rPr>
                <w:b/>
                <w:bCs/>
                <w:color w:val="000000"/>
                <w:sz w:val="18"/>
                <w:szCs w:val="18"/>
              </w:rPr>
              <w:pPrChange w:id="807" w:author="Seth Corwin" w:date="2022-12-11T20:01:00Z">
                <w:pPr>
                  <w:widowControl/>
                  <w:spacing w:before="0"/>
                  <w:ind w:firstLine="0"/>
                  <w:jc w:val="left"/>
                </w:pPr>
              </w:pPrChange>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4B691D">
            <w:pPr>
              <w:widowControl/>
              <w:spacing w:before="0" w:line="480" w:lineRule="auto"/>
              <w:ind w:firstLine="0"/>
              <w:jc w:val="center"/>
              <w:rPr>
                <w:color w:val="000000"/>
                <w:sz w:val="18"/>
                <w:szCs w:val="18"/>
              </w:rPr>
              <w:pPrChange w:id="808" w:author="Seth Corwin" w:date="2022-12-11T20:01:00Z">
                <w:pPr>
                  <w:widowControl/>
                  <w:spacing w:before="0"/>
                  <w:ind w:firstLine="0"/>
                  <w:jc w:val="center"/>
                </w:pPr>
              </w:pPrChange>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4B691D">
            <w:pPr>
              <w:widowControl/>
              <w:spacing w:before="0" w:line="480" w:lineRule="auto"/>
              <w:ind w:firstLine="0"/>
              <w:jc w:val="center"/>
              <w:rPr>
                <w:color w:val="000000"/>
                <w:sz w:val="18"/>
                <w:szCs w:val="18"/>
              </w:rPr>
              <w:pPrChange w:id="809" w:author="Seth Corwin" w:date="2022-12-11T20:01:00Z">
                <w:pPr>
                  <w:widowControl/>
                  <w:spacing w:before="0"/>
                  <w:ind w:firstLine="0"/>
                  <w:jc w:val="center"/>
                </w:pPr>
              </w:pPrChange>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4B691D">
            <w:pPr>
              <w:widowControl/>
              <w:spacing w:before="0" w:line="480" w:lineRule="auto"/>
              <w:ind w:firstLine="0"/>
              <w:jc w:val="center"/>
              <w:rPr>
                <w:color w:val="000000"/>
                <w:sz w:val="18"/>
                <w:szCs w:val="18"/>
              </w:rPr>
              <w:pPrChange w:id="810" w:author="Seth Corwin" w:date="2022-12-11T20:01:00Z">
                <w:pPr>
                  <w:widowControl/>
                  <w:spacing w:before="0"/>
                  <w:ind w:firstLine="0"/>
                  <w:jc w:val="center"/>
                </w:pPr>
              </w:pPrChange>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4B691D">
            <w:pPr>
              <w:widowControl/>
              <w:spacing w:before="0" w:line="480" w:lineRule="auto"/>
              <w:ind w:firstLine="0"/>
              <w:jc w:val="center"/>
              <w:rPr>
                <w:color w:val="000000"/>
                <w:sz w:val="18"/>
                <w:szCs w:val="18"/>
              </w:rPr>
              <w:pPrChange w:id="811" w:author="Seth Corwin" w:date="2022-12-11T20:01:00Z">
                <w:pPr>
                  <w:widowControl/>
                  <w:spacing w:before="0"/>
                  <w:ind w:firstLine="0"/>
                  <w:jc w:val="center"/>
                </w:pPr>
              </w:pPrChange>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4B691D">
            <w:pPr>
              <w:widowControl/>
              <w:spacing w:before="0" w:line="480" w:lineRule="auto"/>
              <w:ind w:firstLine="0"/>
              <w:jc w:val="center"/>
              <w:rPr>
                <w:color w:val="000000"/>
                <w:sz w:val="18"/>
                <w:szCs w:val="18"/>
              </w:rPr>
              <w:pPrChange w:id="812" w:author="Seth Corwin" w:date="2022-12-11T20:01:00Z">
                <w:pPr>
                  <w:widowControl/>
                  <w:spacing w:before="0"/>
                  <w:ind w:firstLine="0"/>
                  <w:jc w:val="center"/>
                </w:pPr>
              </w:pPrChange>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4B691D">
            <w:pPr>
              <w:widowControl/>
              <w:spacing w:before="0" w:line="480" w:lineRule="auto"/>
              <w:ind w:firstLine="0"/>
              <w:jc w:val="center"/>
              <w:rPr>
                <w:color w:val="000000"/>
                <w:sz w:val="18"/>
                <w:szCs w:val="18"/>
              </w:rPr>
              <w:pPrChange w:id="813" w:author="Seth Corwin" w:date="2022-12-11T20:01:00Z">
                <w:pPr>
                  <w:widowControl/>
                  <w:spacing w:before="0"/>
                  <w:ind w:firstLine="0"/>
                  <w:jc w:val="center"/>
                </w:pPr>
              </w:pPrChange>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4B691D">
            <w:pPr>
              <w:widowControl/>
              <w:spacing w:before="0" w:line="480" w:lineRule="auto"/>
              <w:ind w:firstLine="0"/>
              <w:jc w:val="left"/>
              <w:rPr>
                <w:b/>
                <w:bCs/>
                <w:color w:val="000000"/>
                <w:sz w:val="18"/>
                <w:szCs w:val="18"/>
              </w:rPr>
              <w:pPrChange w:id="814" w:author="Seth Corwin" w:date="2022-12-11T20:01:00Z">
                <w:pPr>
                  <w:widowControl/>
                  <w:spacing w:before="0"/>
                  <w:ind w:firstLine="0"/>
                  <w:jc w:val="left"/>
                </w:pPr>
              </w:pPrChange>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4B691D">
            <w:pPr>
              <w:widowControl/>
              <w:spacing w:before="0" w:line="480" w:lineRule="auto"/>
              <w:ind w:firstLine="0"/>
              <w:jc w:val="center"/>
              <w:rPr>
                <w:color w:val="000000"/>
                <w:sz w:val="18"/>
                <w:szCs w:val="18"/>
              </w:rPr>
              <w:pPrChange w:id="815" w:author="Seth Corwin" w:date="2022-12-11T20:01:00Z">
                <w:pPr>
                  <w:widowControl/>
                  <w:spacing w:before="0"/>
                  <w:ind w:firstLine="0"/>
                  <w:jc w:val="center"/>
                </w:pPr>
              </w:pPrChange>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4B691D">
            <w:pPr>
              <w:widowControl/>
              <w:spacing w:before="0" w:line="480" w:lineRule="auto"/>
              <w:ind w:firstLine="0"/>
              <w:jc w:val="center"/>
              <w:rPr>
                <w:color w:val="000000"/>
                <w:sz w:val="18"/>
                <w:szCs w:val="18"/>
              </w:rPr>
              <w:pPrChange w:id="816" w:author="Seth Corwin" w:date="2022-12-11T20:01:00Z">
                <w:pPr>
                  <w:widowControl/>
                  <w:spacing w:before="0"/>
                  <w:ind w:firstLine="0"/>
                  <w:jc w:val="center"/>
                </w:pPr>
              </w:pPrChange>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4B691D">
            <w:pPr>
              <w:widowControl/>
              <w:spacing w:before="0" w:line="480" w:lineRule="auto"/>
              <w:ind w:firstLine="0"/>
              <w:jc w:val="center"/>
              <w:rPr>
                <w:color w:val="000000"/>
                <w:sz w:val="18"/>
                <w:szCs w:val="18"/>
              </w:rPr>
              <w:pPrChange w:id="817" w:author="Seth Corwin" w:date="2022-12-11T20:01:00Z">
                <w:pPr>
                  <w:widowControl/>
                  <w:spacing w:before="0"/>
                  <w:ind w:firstLine="0"/>
                  <w:jc w:val="center"/>
                </w:pPr>
              </w:pPrChange>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4B691D">
            <w:pPr>
              <w:widowControl/>
              <w:spacing w:before="0" w:line="480" w:lineRule="auto"/>
              <w:ind w:firstLine="0"/>
              <w:jc w:val="center"/>
              <w:rPr>
                <w:color w:val="000000"/>
                <w:sz w:val="18"/>
                <w:szCs w:val="18"/>
              </w:rPr>
              <w:pPrChange w:id="818" w:author="Seth Corwin" w:date="2022-12-11T20:01:00Z">
                <w:pPr>
                  <w:widowControl/>
                  <w:spacing w:before="0"/>
                  <w:ind w:firstLine="0"/>
                  <w:jc w:val="center"/>
                </w:pPr>
              </w:pPrChange>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4B691D">
            <w:pPr>
              <w:widowControl/>
              <w:spacing w:before="0" w:line="480" w:lineRule="auto"/>
              <w:ind w:firstLine="0"/>
              <w:jc w:val="center"/>
              <w:rPr>
                <w:color w:val="000000"/>
                <w:sz w:val="18"/>
                <w:szCs w:val="18"/>
              </w:rPr>
              <w:pPrChange w:id="819" w:author="Seth Corwin" w:date="2022-12-11T20:01:00Z">
                <w:pPr>
                  <w:widowControl/>
                  <w:spacing w:before="0"/>
                  <w:ind w:firstLine="0"/>
                  <w:jc w:val="center"/>
                </w:pPr>
              </w:pPrChange>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4B691D">
            <w:pPr>
              <w:widowControl/>
              <w:spacing w:before="0" w:line="480" w:lineRule="auto"/>
              <w:ind w:firstLine="0"/>
              <w:jc w:val="center"/>
              <w:rPr>
                <w:color w:val="000000"/>
                <w:sz w:val="18"/>
                <w:szCs w:val="18"/>
              </w:rPr>
              <w:pPrChange w:id="820" w:author="Seth Corwin" w:date="2022-12-11T20:01:00Z">
                <w:pPr>
                  <w:widowControl/>
                  <w:spacing w:before="0"/>
                  <w:ind w:firstLine="0"/>
                  <w:jc w:val="center"/>
                </w:pPr>
              </w:pPrChange>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4B691D">
            <w:pPr>
              <w:widowControl/>
              <w:spacing w:before="0" w:line="480" w:lineRule="auto"/>
              <w:ind w:firstLine="0"/>
              <w:jc w:val="left"/>
              <w:rPr>
                <w:b/>
                <w:bCs/>
                <w:color w:val="000000"/>
                <w:sz w:val="18"/>
                <w:szCs w:val="18"/>
              </w:rPr>
              <w:pPrChange w:id="821" w:author="Seth Corwin" w:date="2022-12-11T20:01:00Z">
                <w:pPr>
                  <w:widowControl/>
                  <w:spacing w:before="0"/>
                  <w:ind w:firstLine="0"/>
                  <w:jc w:val="left"/>
                </w:pPr>
              </w:pPrChange>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4B691D">
            <w:pPr>
              <w:widowControl/>
              <w:spacing w:before="0" w:line="480" w:lineRule="auto"/>
              <w:ind w:firstLine="0"/>
              <w:jc w:val="center"/>
              <w:rPr>
                <w:color w:val="000000"/>
                <w:sz w:val="18"/>
                <w:szCs w:val="18"/>
              </w:rPr>
              <w:pPrChange w:id="822" w:author="Seth Corwin" w:date="2022-12-11T20:01:00Z">
                <w:pPr>
                  <w:widowControl/>
                  <w:spacing w:before="0"/>
                  <w:ind w:firstLine="0"/>
                  <w:jc w:val="center"/>
                </w:pPr>
              </w:pPrChange>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4B691D">
            <w:pPr>
              <w:widowControl/>
              <w:spacing w:before="0" w:line="480" w:lineRule="auto"/>
              <w:ind w:firstLine="0"/>
              <w:jc w:val="center"/>
              <w:rPr>
                <w:color w:val="000000"/>
                <w:sz w:val="18"/>
                <w:szCs w:val="18"/>
              </w:rPr>
              <w:pPrChange w:id="823" w:author="Seth Corwin" w:date="2022-12-11T20:01:00Z">
                <w:pPr>
                  <w:widowControl/>
                  <w:spacing w:before="0"/>
                  <w:ind w:firstLine="0"/>
                  <w:jc w:val="center"/>
                </w:pPr>
              </w:pPrChange>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4B691D">
            <w:pPr>
              <w:widowControl/>
              <w:spacing w:before="0" w:line="480" w:lineRule="auto"/>
              <w:ind w:firstLine="0"/>
              <w:jc w:val="center"/>
              <w:rPr>
                <w:color w:val="000000"/>
                <w:sz w:val="18"/>
                <w:szCs w:val="18"/>
              </w:rPr>
              <w:pPrChange w:id="824" w:author="Seth Corwin" w:date="2022-12-11T20:01:00Z">
                <w:pPr>
                  <w:widowControl/>
                  <w:spacing w:before="0"/>
                  <w:ind w:firstLine="0"/>
                  <w:jc w:val="center"/>
                </w:pPr>
              </w:pPrChange>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4B691D">
            <w:pPr>
              <w:widowControl/>
              <w:spacing w:before="0" w:line="480" w:lineRule="auto"/>
              <w:ind w:firstLine="0"/>
              <w:jc w:val="center"/>
              <w:rPr>
                <w:color w:val="000000"/>
                <w:sz w:val="18"/>
                <w:szCs w:val="18"/>
              </w:rPr>
              <w:pPrChange w:id="825" w:author="Seth Corwin" w:date="2022-12-11T20:01:00Z">
                <w:pPr>
                  <w:widowControl/>
                  <w:spacing w:before="0"/>
                  <w:ind w:firstLine="0"/>
                  <w:jc w:val="center"/>
                </w:pPr>
              </w:pPrChange>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4B691D">
            <w:pPr>
              <w:widowControl/>
              <w:spacing w:before="0" w:line="480" w:lineRule="auto"/>
              <w:ind w:firstLine="0"/>
              <w:jc w:val="center"/>
              <w:rPr>
                <w:color w:val="000000"/>
                <w:sz w:val="18"/>
                <w:szCs w:val="18"/>
              </w:rPr>
              <w:pPrChange w:id="826" w:author="Seth Corwin" w:date="2022-12-11T20:01:00Z">
                <w:pPr>
                  <w:widowControl/>
                  <w:spacing w:before="0"/>
                  <w:ind w:firstLine="0"/>
                  <w:jc w:val="center"/>
                </w:pPr>
              </w:pPrChange>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4B691D">
            <w:pPr>
              <w:widowControl/>
              <w:spacing w:before="0" w:line="480" w:lineRule="auto"/>
              <w:ind w:firstLine="0"/>
              <w:jc w:val="center"/>
              <w:rPr>
                <w:color w:val="000000"/>
                <w:sz w:val="18"/>
                <w:szCs w:val="18"/>
              </w:rPr>
              <w:pPrChange w:id="827" w:author="Seth Corwin" w:date="2022-12-11T20:01:00Z">
                <w:pPr>
                  <w:widowControl/>
                  <w:spacing w:before="0"/>
                  <w:ind w:firstLine="0"/>
                  <w:jc w:val="center"/>
                </w:pPr>
              </w:pPrChange>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4B691D">
            <w:pPr>
              <w:widowControl/>
              <w:spacing w:before="0" w:line="480" w:lineRule="auto"/>
              <w:ind w:firstLine="0"/>
              <w:jc w:val="left"/>
              <w:rPr>
                <w:b/>
                <w:bCs/>
                <w:color w:val="000000"/>
                <w:sz w:val="18"/>
                <w:szCs w:val="18"/>
              </w:rPr>
              <w:pPrChange w:id="828" w:author="Seth Corwin" w:date="2022-12-11T20:01:00Z">
                <w:pPr>
                  <w:widowControl/>
                  <w:spacing w:before="0"/>
                  <w:ind w:firstLine="0"/>
                  <w:jc w:val="left"/>
                </w:pPr>
              </w:pPrChange>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4B691D">
            <w:pPr>
              <w:widowControl/>
              <w:spacing w:before="0" w:line="480" w:lineRule="auto"/>
              <w:ind w:firstLine="0"/>
              <w:jc w:val="center"/>
              <w:rPr>
                <w:color w:val="000000"/>
                <w:sz w:val="18"/>
                <w:szCs w:val="18"/>
              </w:rPr>
              <w:pPrChange w:id="829" w:author="Seth Corwin" w:date="2022-12-11T20:01:00Z">
                <w:pPr>
                  <w:widowControl/>
                  <w:spacing w:before="0"/>
                  <w:ind w:firstLine="0"/>
                  <w:jc w:val="center"/>
                </w:pPr>
              </w:pPrChange>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4B691D">
            <w:pPr>
              <w:widowControl/>
              <w:spacing w:before="0" w:line="480" w:lineRule="auto"/>
              <w:ind w:firstLine="0"/>
              <w:jc w:val="center"/>
              <w:rPr>
                <w:color w:val="000000"/>
                <w:sz w:val="18"/>
                <w:szCs w:val="18"/>
              </w:rPr>
              <w:pPrChange w:id="830" w:author="Seth Corwin" w:date="2022-12-11T20:01:00Z">
                <w:pPr>
                  <w:widowControl/>
                  <w:spacing w:before="0"/>
                  <w:ind w:firstLine="0"/>
                  <w:jc w:val="center"/>
                </w:pPr>
              </w:pPrChange>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4B691D">
            <w:pPr>
              <w:widowControl/>
              <w:spacing w:before="0" w:line="480" w:lineRule="auto"/>
              <w:ind w:firstLine="0"/>
              <w:jc w:val="center"/>
              <w:rPr>
                <w:color w:val="000000"/>
                <w:sz w:val="18"/>
                <w:szCs w:val="18"/>
              </w:rPr>
              <w:pPrChange w:id="831" w:author="Seth Corwin" w:date="2022-12-11T20:01:00Z">
                <w:pPr>
                  <w:widowControl/>
                  <w:spacing w:before="0"/>
                  <w:ind w:firstLine="0"/>
                  <w:jc w:val="center"/>
                </w:pPr>
              </w:pPrChange>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4B691D">
            <w:pPr>
              <w:widowControl/>
              <w:spacing w:before="0" w:line="480" w:lineRule="auto"/>
              <w:ind w:firstLine="0"/>
              <w:jc w:val="center"/>
              <w:rPr>
                <w:color w:val="000000"/>
                <w:sz w:val="18"/>
                <w:szCs w:val="18"/>
              </w:rPr>
              <w:pPrChange w:id="832" w:author="Seth Corwin" w:date="2022-12-11T20:01:00Z">
                <w:pPr>
                  <w:widowControl/>
                  <w:spacing w:before="0"/>
                  <w:ind w:firstLine="0"/>
                  <w:jc w:val="center"/>
                </w:pPr>
              </w:pPrChange>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4B691D">
            <w:pPr>
              <w:widowControl/>
              <w:spacing w:before="0" w:line="480" w:lineRule="auto"/>
              <w:ind w:firstLine="0"/>
              <w:jc w:val="center"/>
              <w:rPr>
                <w:color w:val="000000"/>
                <w:sz w:val="18"/>
                <w:szCs w:val="18"/>
              </w:rPr>
              <w:pPrChange w:id="833" w:author="Seth Corwin" w:date="2022-12-11T20:01:00Z">
                <w:pPr>
                  <w:widowControl/>
                  <w:spacing w:before="0"/>
                  <w:ind w:firstLine="0"/>
                  <w:jc w:val="center"/>
                </w:pPr>
              </w:pPrChange>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4B691D">
            <w:pPr>
              <w:widowControl/>
              <w:spacing w:before="0" w:line="480" w:lineRule="auto"/>
              <w:ind w:firstLine="0"/>
              <w:jc w:val="center"/>
              <w:rPr>
                <w:color w:val="000000"/>
                <w:sz w:val="18"/>
                <w:szCs w:val="18"/>
              </w:rPr>
              <w:pPrChange w:id="834" w:author="Seth Corwin" w:date="2022-12-11T20:01:00Z">
                <w:pPr>
                  <w:widowControl/>
                  <w:spacing w:before="0"/>
                  <w:ind w:firstLine="0"/>
                  <w:jc w:val="center"/>
                </w:pPr>
              </w:pPrChange>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4B691D">
            <w:pPr>
              <w:widowControl/>
              <w:spacing w:before="0" w:line="480" w:lineRule="auto"/>
              <w:ind w:firstLine="0"/>
              <w:jc w:val="left"/>
              <w:rPr>
                <w:b/>
                <w:bCs/>
                <w:color w:val="000000"/>
                <w:sz w:val="18"/>
                <w:szCs w:val="18"/>
              </w:rPr>
              <w:pPrChange w:id="835" w:author="Seth Corwin" w:date="2022-12-11T20:01:00Z">
                <w:pPr>
                  <w:widowControl/>
                  <w:spacing w:before="0"/>
                  <w:ind w:firstLine="0"/>
                  <w:jc w:val="left"/>
                </w:pPr>
              </w:pPrChange>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4B691D">
            <w:pPr>
              <w:widowControl/>
              <w:spacing w:before="0" w:line="480" w:lineRule="auto"/>
              <w:ind w:firstLine="0"/>
              <w:jc w:val="center"/>
              <w:rPr>
                <w:color w:val="000000"/>
                <w:sz w:val="18"/>
                <w:szCs w:val="18"/>
              </w:rPr>
              <w:pPrChange w:id="836" w:author="Seth Corwin" w:date="2022-12-11T20:01:00Z">
                <w:pPr>
                  <w:widowControl/>
                  <w:spacing w:before="0"/>
                  <w:ind w:firstLine="0"/>
                  <w:jc w:val="center"/>
                </w:pPr>
              </w:pPrChange>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4B691D">
            <w:pPr>
              <w:widowControl/>
              <w:spacing w:before="0" w:line="480" w:lineRule="auto"/>
              <w:ind w:firstLine="0"/>
              <w:jc w:val="center"/>
              <w:rPr>
                <w:color w:val="000000"/>
                <w:sz w:val="18"/>
                <w:szCs w:val="18"/>
              </w:rPr>
              <w:pPrChange w:id="837" w:author="Seth Corwin" w:date="2022-12-11T20:01:00Z">
                <w:pPr>
                  <w:widowControl/>
                  <w:spacing w:before="0"/>
                  <w:ind w:firstLine="0"/>
                  <w:jc w:val="center"/>
                </w:pPr>
              </w:pPrChange>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4B691D">
            <w:pPr>
              <w:widowControl/>
              <w:spacing w:before="0" w:line="480" w:lineRule="auto"/>
              <w:ind w:firstLine="0"/>
              <w:jc w:val="center"/>
              <w:rPr>
                <w:color w:val="000000"/>
                <w:sz w:val="18"/>
                <w:szCs w:val="18"/>
              </w:rPr>
              <w:pPrChange w:id="838" w:author="Seth Corwin" w:date="2022-12-11T20:01:00Z">
                <w:pPr>
                  <w:widowControl/>
                  <w:spacing w:before="0"/>
                  <w:ind w:firstLine="0"/>
                  <w:jc w:val="center"/>
                </w:pPr>
              </w:pPrChange>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4B691D">
            <w:pPr>
              <w:widowControl/>
              <w:spacing w:before="0" w:line="480" w:lineRule="auto"/>
              <w:ind w:firstLine="0"/>
              <w:jc w:val="center"/>
              <w:rPr>
                <w:color w:val="000000"/>
                <w:sz w:val="18"/>
                <w:szCs w:val="18"/>
              </w:rPr>
              <w:pPrChange w:id="839" w:author="Seth Corwin" w:date="2022-12-11T20:01:00Z">
                <w:pPr>
                  <w:widowControl/>
                  <w:spacing w:before="0"/>
                  <w:ind w:firstLine="0"/>
                  <w:jc w:val="center"/>
                </w:pPr>
              </w:pPrChange>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4B691D">
            <w:pPr>
              <w:widowControl/>
              <w:spacing w:before="0" w:line="480" w:lineRule="auto"/>
              <w:ind w:firstLine="0"/>
              <w:jc w:val="center"/>
              <w:rPr>
                <w:color w:val="000000"/>
                <w:sz w:val="18"/>
                <w:szCs w:val="18"/>
              </w:rPr>
              <w:pPrChange w:id="840" w:author="Seth Corwin" w:date="2022-12-11T20:01:00Z">
                <w:pPr>
                  <w:widowControl/>
                  <w:spacing w:before="0"/>
                  <w:ind w:firstLine="0"/>
                  <w:jc w:val="center"/>
                </w:pPr>
              </w:pPrChange>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4B691D">
            <w:pPr>
              <w:widowControl/>
              <w:spacing w:before="0" w:line="480" w:lineRule="auto"/>
              <w:ind w:firstLine="0"/>
              <w:jc w:val="center"/>
              <w:rPr>
                <w:color w:val="000000"/>
                <w:sz w:val="18"/>
                <w:szCs w:val="18"/>
              </w:rPr>
              <w:pPrChange w:id="841" w:author="Seth Corwin" w:date="2022-12-11T20:01:00Z">
                <w:pPr>
                  <w:widowControl/>
                  <w:spacing w:before="0"/>
                  <w:ind w:firstLine="0"/>
                  <w:jc w:val="center"/>
                </w:pPr>
              </w:pPrChange>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4B691D">
            <w:pPr>
              <w:widowControl/>
              <w:spacing w:before="0" w:line="480" w:lineRule="auto"/>
              <w:ind w:firstLine="0"/>
              <w:jc w:val="left"/>
              <w:rPr>
                <w:b/>
                <w:bCs/>
                <w:color w:val="000000"/>
                <w:sz w:val="18"/>
                <w:szCs w:val="18"/>
              </w:rPr>
              <w:pPrChange w:id="842" w:author="Seth Corwin" w:date="2022-12-11T20:01:00Z">
                <w:pPr>
                  <w:widowControl/>
                  <w:spacing w:before="0"/>
                  <w:ind w:firstLine="0"/>
                  <w:jc w:val="left"/>
                </w:pPr>
              </w:pPrChange>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4B691D">
            <w:pPr>
              <w:widowControl/>
              <w:spacing w:before="0" w:line="480" w:lineRule="auto"/>
              <w:ind w:firstLine="0"/>
              <w:jc w:val="center"/>
              <w:rPr>
                <w:color w:val="000000"/>
                <w:sz w:val="18"/>
                <w:szCs w:val="18"/>
              </w:rPr>
              <w:pPrChange w:id="843" w:author="Seth Corwin" w:date="2022-12-11T20:01:00Z">
                <w:pPr>
                  <w:widowControl/>
                  <w:spacing w:before="0"/>
                  <w:ind w:firstLine="0"/>
                  <w:jc w:val="center"/>
                </w:pPr>
              </w:pPrChange>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4B691D">
            <w:pPr>
              <w:widowControl/>
              <w:spacing w:before="0" w:line="480" w:lineRule="auto"/>
              <w:ind w:firstLine="0"/>
              <w:jc w:val="center"/>
              <w:rPr>
                <w:color w:val="000000"/>
                <w:sz w:val="18"/>
                <w:szCs w:val="18"/>
              </w:rPr>
              <w:pPrChange w:id="844" w:author="Seth Corwin" w:date="2022-12-11T20:01:00Z">
                <w:pPr>
                  <w:widowControl/>
                  <w:spacing w:before="0"/>
                  <w:ind w:firstLine="0"/>
                  <w:jc w:val="center"/>
                </w:pPr>
              </w:pPrChange>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4B691D">
            <w:pPr>
              <w:widowControl/>
              <w:spacing w:before="0" w:line="480" w:lineRule="auto"/>
              <w:ind w:firstLine="0"/>
              <w:jc w:val="center"/>
              <w:rPr>
                <w:color w:val="000000"/>
                <w:sz w:val="18"/>
                <w:szCs w:val="18"/>
              </w:rPr>
              <w:pPrChange w:id="845" w:author="Seth Corwin" w:date="2022-12-11T20:01:00Z">
                <w:pPr>
                  <w:widowControl/>
                  <w:spacing w:before="0"/>
                  <w:ind w:firstLine="0"/>
                  <w:jc w:val="center"/>
                </w:pPr>
              </w:pPrChange>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4B691D">
            <w:pPr>
              <w:widowControl/>
              <w:spacing w:before="0" w:line="480" w:lineRule="auto"/>
              <w:ind w:firstLine="0"/>
              <w:jc w:val="center"/>
              <w:rPr>
                <w:color w:val="000000"/>
                <w:sz w:val="18"/>
                <w:szCs w:val="18"/>
              </w:rPr>
              <w:pPrChange w:id="846" w:author="Seth Corwin" w:date="2022-12-11T20:01:00Z">
                <w:pPr>
                  <w:widowControl/>
                  <w:spacing w:before="0"/>
                  <w:ind w:firstLine="0"/>
                  <w:jc w:val="center"/>
                </w:pPr>
              </w:pPrChange>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4B691D">
            <w:pPr>
              <w:widowControl/>
              <w:spacing w:before="0" w:line="480" w:lineRule="auto"/>
              <w:ind w:firstLine="0"/>
              <w:jc w:val="center"/>
              <w:rPr>
                <w:color w:val="000000"/>
                <w:sz w:val="18"/>
                <w:szCs w:val="18"/>
              </w:rPr>
              <w:pPrChange w:id="847" w:author="Seth Corwin" w:date="2022-12-11T20:01:00Z">
                <w:pPr>
                  <w:widowControl/>
                  <w:spacing w:before="0"/>
                  <w:ind w:firstLine="0"/>
                  <w:jc w:val="center"/>
                </w:pPr>
              </w:pPrChange>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4B691D">
            <w:pPr>
              <w:widowControl/>
              <w:spacing w:before="0" w:line="480" w:lineRule="auto"/>
              <w:ind w:firstLine="0"/>
              <w:jc w:val="center"/>
              <w:rPr>
                <w:color w:val="000000"/>
                <w:sz w:val="18"/>
                <w:szCs w:val="18"/>
              </w:rPr>
              <w:pPrChange w:id="848" w:author="Seth Corwin" w:date="2022-12-11T20:01:00Z">
                <w:pPr>
                  <w:widowControl/>
                  <w:spacing w:before="0"/>
                  <w:ind w:firstLine="0"/>
                  <w:jc w:val="center"/>
                </w:pPr>
              </w:pPrChange>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4B691D">
            <w:pPr>
              <w:widowControl/>
              <w:spacing w:before="0" w:line="480" w:lineRule="auto"/>
              <w:ind w:firstLine="0"/>
              <w:jc w:val="left"/>
              <w:rPr>
                <w:b/>
                <w:bCs/>
                <w:color w:val="000000"/>
                <w:sz w:val="18"/>
                <w:szCs w:val="18"/>
              </w:rPr>
              <w:pPrChange w:id="849" w:author="Seth Corwin" w:date="2022-12-11T20:01:00Z">
                <w:pPr>
                  <w:widowControl/>
                  <w:spacing w:before="0"/>
                  <w:ind w:firstLine="0"/>
                  <w:jc w:val="left"/>
                </w:pPr>
              </w:pPrChange>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4B691D">
            <w:pPr>
              <w:widowControl/>
              <w:spacing w:before="0" w:line="480" w:lineRule="auto"/>
              <w:ind w:firstLine="0"/>
              <w:jc w:val="center"/>
              <w:rPr>
                <w:color w:val="000000"/>
                <w:sz w:val="18"/>
                <w:szCs w:val="18"/>
              </w:rPr>
              <w:pPrChange w:id="850" w:author="Seth Corwin" w:date="2022-12-11T20:01:00Z">
                <w:pPr>
                  <w:widowControl/>
                  <w:spacing w:before="0"/>
                  <w:ind w:firstLine="0"/>
                  <w:jc w:val="center"/>
                </w:pPr>
              </w:pPrChange>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4B691D">
            <w:pPr>
              <w:widowControl/>
              <w:spacing w:before="0" w:line="480" w:lineRule="auto"/>
              <w:ind w:firstLine="0"/>
              <w:jc w:val="center"/>
              <w:rPr>
                <w:color w:val="000000"/>
                <w:sz w:val="18"/>
                <w:szCs w:val="18"/>
              </w:rPr>
              <w:pPrChange w:id="851" w:author="Seth Corwin" w:date="2022-12-11T20:01:00Z">
                <w:pPr>
                  <w:widowControl/>
                  <w:spacing w:before="0"/>
                  <w:ind w:firstLine="0"/>
                  <w:jc w:val="center"/>
                </w:pPr>
              </w:pPrChange>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4B691D">
            <w:pPr>
              <w:widowControl/>
              <w:spacing w:before="0" w:line="480" w:lineRule="auto"/>
              <w:ind w:firstLine="0"/>
              <w:jc w:val="center"/>
              <w:rPr>
                <w:color w:val="000000"/>
                <w:sz w:val="18"/>
                <w:szCs w:val="18"/>
              </w:rPr>
              <w:pPrChange w:id="852" w:author="Seth Corwin" w:date="2022-12-11T20:01:00Z">
                <w:pPr>
                  <w:widowControl/>
                  <w:spacing w:before="0"/>
                  <w:ind w:firstLine="0"/>
                  <w:jc w:val="center"/>
                </w:pPr>
              </w:pPrChange>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4B691D">
            <w:pPr>
              <w:widowControl/>
              <w:spacing w:before="0" w:line="480" w:lineRule="auto"/>
              <w:ind w:firstLine="0"/>
              <w:jc w:val="center"/>
              <w:rPr>
                <w:color w:val="000000"/>
                <w:sz w:val="18"/>
                <w:szCs w:val="18"/>
              </w:rPr>
              <w:pPrChange w:id="853" w:author="Seth Corwin" w:date="2022-12-11T20:01:00Z">
                <w:pPr>
                  <w:widowControl/>
                  <w:spacing w:before="0"/>
                  <w:ind w:firstLine="0"/>
                  <w:jc w:val="center"/>
                </w:pPr>
              </w:pPrChange>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4B691D">
            <w:pPr>
              <w:widowControl/>
              <w:spacing w:before="0" w:line="480" w:lineRule="auto"/>
              <w:ind w:firstLine="0"/>
              <w:jc w:val="center"/>
              <w:rPr>
                <w:color w:val="000000"/>
                <w:sz w:val="18"/>
                <w:szCs w:val="18"/>
              </w:rPr>
              <w:pPrChange w:id="854" w:author="Seth Corwin" w:date="2022-12-11T20:01:00Z">
                <w:pPr>
                  <w:widowControl/>
                  <w:spacing w:before="0"/>
                  <w:ind w:firstLine="0"/>
                  <w:jc w:val="center"/>
                </w:pPr>
              </w:pPrChange>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4B691D">
            <w:pPr>
              <w:widowControl/>
              <w:spacing w:before="0" w:line="480" w:lineRule="auto"/>
              <w:ind w:firstLine="0"/>
              <w:jc w:val="center"/>
              <w:rPr>
                <w:color w:val="000000"/>
                <w:sz w:val="18"/>
                <w:szCs w:val="18"/>
              </w:rPr>
              <w:pPrChange w:id="855" w:author="Seth Corwin" w:date="2022-12-11T20:01:00Z">
                <w:pPr>
                  <w:widowControl/>
                  <w:spacing w:before="0"/>
                  <w:ind w:firstLine="0"/>
                  <w:jc w:val="center"/>
                </w:pPr>
              </w:pPrChange>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4B691D">
            <w:pPr>
              <w:widowControl/>
              <w:spacing w:before="0" w:line="480" w:lineRule="auto"/>
              <w:ind w:firstLine="0"/>
              <w:jc w:val="left"/>
              <w:rPr>
                <w:b/>
                <w:bCs/>
                <w:color w:val="000000"/>
                <w:sz w:val="18"/>
                <w:szCs w:val="18"/>
              </w:rPr>
              <w:pPrChange w:id="856" w:author="Seth Corwin" w:date="2022-12-11T20:01:00Z">
                <w:pPr>
                  <w:widowControl/>
                  <w:spacing w:before="0"/>
                  <w:ind w:firstLine="0"/>
                  <w:jc w:val="left"/>
                </w:pPr>
              </w:pPrChange>
            </w:pPr>
            <w:r w:rsidRPr="00F8621C">
              <w:rPr>
                <w:b/>
                <w:bCs/>
                <w:color w:val="000000"/>
                <w:sz w:val="18"/>
                <w:szCs w:val="18"/>
              </w:rPr>
              <w:lastRenderedPageBreak/>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4B691D">
            <w:pPr>
              <w:widowControl/>
              <w:spacing w:before="0" w:line="480" w:lineRule="auto"/>
              <w:ind w:firstLine="0"/>
              <w:jc w:val="center"/>
              <w:rPr>
                <w:color w:val="000000"/>
                <w:sz w:val="18"/>
                <w:szCs w:val="18"/>
              </w:rPr>
              <w:pPrChange w:id="857" w:author="Seth Corwin" w:date="2022-12-11T20:01:00Z">
                <w:pPr>
                  <w:widowControl/>
                  <w:spacing w:before="0"/>
                  <w:ind w:firstLine="0"/>
                  <w:jc w:val="center"/>
                </w:pPr>
              </w:pPrChange>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4B691D">
            <w:pPr>
              <w:widowControl/>
              <w:spacing w:before="0" w:line="480" w:lineRule="auto"/>
              <w:ind w:firstLine="0"/>
              <w:jc w:val="center"/>
              <w:rPr>
                <w:color w:val="000000"/>
                <w:sz w:val="18"/>
                <w:szCs w:val="18"/>
              </w:rPr>
              <w:pPrChange w:id="858" w:author="Seth Corwin" w:date="2022-12-11T20:01:00Z">
                <w:pPr>
                  <w:widowControl/>
                  <w:spacing w:before="0"/>
                  <w:ind w:firstLine="0"/>
                  <w:jc w:val="center"/>
                </w:pPr>
              </w:pPrChange>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4B691D">
            <w:pPr>
              <w:widowControl/>
              <w:spacing w:before="0" w:line="480" w:lineRule="auto"/>
              <w:ind w:firstLine="0"/>
              <w:jc w:val="center"/>
              <w:rPr>
                <w:color w:val="000000"/>
                <w:sz w:val="18"/>
                <w:szCs w:val="18"/>
              </w:rPr>
              <w:pPrChange w:id="859" w:author="Seth Corwin" w:date="2022-12-11T20:01:00Z">
                <w:pPr>
                  <w:widowControl/>
                  <w:spacing w:before="0"/>
                  <w:ind w:firstLine="0"/>
                  <w:jc w:val="center"/>
                </w:pPr>
              </w:pPrChange>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4B691D">
            <w:pPr>
              <w:widowControl/>
              <w:spacing w:before="0" w:line="480" w:lineRule="auto"/>
              <w:ind w:firstLine="0"/>
              <w:jc w:val="center"/>
              <w:rPr>
                <w:color w:val="000000"/>
                <w:sz w:val="18"/>
                <w:szCs w:val="18"/>
              </w:rPr>
              <w:pPrChange w:id="860" w:author="Seth Corwin" w:date="2022-12-11T20:01:00Z">
                <w:pPr>
                  <w:widowControl/>
                  <w:spacing w:before="0"/>
                  <w:ind w:firstLine="0"/>
                  <w:jc w:val="center"/>
                </w:pPr>
              </w:pPrChange>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4B691D">
            <w:pPr>
              <w:widowControl/>
              <w:spacing w:before="0" w:line="480" w:lineRule="auto"/>
              <w:ind w:firstLine="0"/>
              <w:jc w:val="center"/>
              <w:rPr>
                <w:color w:val="000000"/>
                <w:sz w:val="18"/>
                <w:szCs w:val="18"/>
              </w:rPr>
              <w:pPrChange w:id="861" w:author="Seth Corwin" w:date="2022-12-11T20:01:00Z">
                <w:pPr>
                  <w:widowControl/>
                  <w:spacing w:before="0"/>
                  <w:ind w:firstLine="0"/>
                  <w:jc w:val="center"/>
                </w:pPr>
              </w:pPrChange>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4B691D">
            <w:pPr>
              <w:widowControl/>
              <w:spacing w:before="0" w:line="480" w:lineRule="auto"/>
              <w:ind w:firstLine="0"/>
              <w:jc w:val="center"/>
              <w:rPr>
                <w:color w:val="000000"/>
                <w:sz w:val="18"/>
                <w:szCs w:val="18"/>
              </w:rPr>
              <w:pPrChange w:id="862" w:author="Seth Corwin" w:date="2022-12-11T20:01:00Z">
                <w:pPr>
                  <w:widowControl/>
                  <w:spacing w:before="0"/>
                  <w:ind w:firstLine="0"/>
                  <w:jc w:val="center"/>
                </w:pPr>
              </w:pPrChange>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4B691D">
            <w:pPr>
              <w:widowControl/>
              <w:spacing w:before="0" w:line="480" w:lineRule="auto"/>
              <w:ind w:firstLine="0"/>
              <w:jc w:val="left"/>
              <w:rPr>
                <w:b/>
                <w:bCs/>
                <w:color w:val="000000"/>
                <w:sz w:val="18"/>
                <w:szCs w:val="18"/>
              </w:rPr>
              <w:pPrChange w:id="863" w:author="Seth Corwin" w:date="2022-12-11T20:01:00Z">
                <w:pPr>
                  <w:widowControl/>
                  <w:spacing w:before="0"/>
                  <w:ind w:firstLine="0"/>
                  <w:jc w:val="left"/>
                </w:pPr>
              </w:pPrChange>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4B691D">
            <w:pPr>
              <w:widowControl/>
              <w:spacing w:before="0" w:line="480" w:lineRule="auto"/>
              <w:ind w:firstLine="0"/>
              <w:jc w:val="center"/>
              <w:rPr>
                <w:b/>
                <w:bCs/>
                <w:color w:val="000000"/>
                <w:sz w:val="18"/>
                <w:szCs w:val="18"/>
              </w:rPr>
              <w:pPrChange w:id="864" w:author="Seth Corwin" w:date="2022-12-11T20:01:00Z">
                <w:pPr>
                  <w:widowControl/>
                  <w:spacing w:before="0"/>
                  <w:ind w:firstLine="0"/>
                  <w:jc w:val="center"/>
                </w:pPr>
              </w:pPrChange>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4B691D">
            <w:pPr>
              <w:widowControl/>
              <w:spacing w:before="0" w:line="480" w:lineRule="auto"/>
              <w:ind w:firstLine="0"/>
              <w:jc w:val="center"/>
              <w:rPr>
                <w:b/>
                <w:bCs/>
                <w:color w:val="000000"/>
                <w:sz w:val="18"/>
                <w:szCs w:val="18"/>
              </w:rPr>
              <w:pPrChange w:id="865" w:author="Seth Corwin" w:date="2022-12-11T20:01:00Z">
                <w:pPr>
                  <w:widowControl/>
                  <w:spacing w:before="0"/>
                  <w:ind w:firstLine="0"/>
                  <w:jc w:val="center"/>
                </w:pPr>
              </w:pPrChange>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4B691D">
            <w:pPr>
              <w:widowControl/>
              <w:spacing w:before="0" w:line="480" w:lineRule="auto"/>
              <w:ind w:firstLine="0"/>
              <w:jc w:val="center"/>
              <w:rPr>
                <w:b/>
                <w:bCs/>
                <w:color w:val="000000"/>
                <w:sz w:val="18"/>
                <w:szCs w:val="18"/>
              </w:rPr>
              <w:pPrChange w:id="866" w:author="Seth Corwin" w:date="2022-12-11T20:01:00Z">
                <w:pPr>
                  <w:widowControl/>
                  <w:spacing w:before="0"/>
                  <w:ind w:firstLine="0"/>
                  <w:jc w:val="center"/>
                </w:pPr>
              </w:pPrChange>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4B691D">
            <w:pPr>
              <w:widowControl/>
              <w:spacing w:before="0" w:line="480" w:lineRule="auto"/>
              <w:ind w:firstLine="0"/>
              <w:jc w:val="center"/>
              <w:rPr>
                <w:b/>
                <w:bCs/>
                <w:color w:val="000000"/>
                <w:sz w:val="18"/>
                <w:szCs w:val="18"/>
              </w:rPr>
              <w:pPrChange w:id="867" w:author="Seth Corwin" w:date="2022-12-11T20:01:00Z">
                <w:pPr>
                  <w:widowControl/>
                  <w:spacing w:before="0"/>
                  <w:ind w:firstLine="0"/>
                  <w:jc w:val="center"/>
                </w:pPr>
              </w:pPrChange>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4B691D">
            <w:pPr>
              <w:widowControl/>
              <w:spacing w:before="0" w:line="480" w:lineRule="auto"/>
              <w:ind w:firstLine="0"/>
              <w:jc w:val="center"/>
              <w:rPr>
                <w:b/>
                <w:bCs/>
                <w:color w:val="000000"/>
                <w:sz w:val="18"/>
                <w:szCs w:val="18"/>
              </w:rPr>
              <w:pPrChange w:id="868" w:author="Seth Corwin" w:date="2022-12-11T20:01:00Z">
                <w:pPr>
                  <w:widowControl/>
                  <w:spacing w:before="0"/>
                  <w:ind w:firstLine="0"/>
                  <w:jc w:val="center"/>
                </w:pPr>
              </w:pPrChange>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4B691D">
            <w:pPr>
              <w:widowControl/>
              <w:spacing w:before="0" w:line="480" w:lineRule="auto"/>
              <w:ind w:firstLine="0"/>
              <w:jc w:val="center"/>
              <w:rPr>
                <w:b/>
                <w:bCs/>
                <w:color w:val="000000"/>
                <w:sz w:val="18"/>
                <w:szCs w:val="18"/>
              </w:rPr>
              <w:pPrChange w:id="869" w:author="Seth Corwin" w:date="2022-12-11T20:01:00Z">
                <w:pPr>
                  <w:widowControl/>
                  <w:spacing w:before="0"/>
                  <w:ind w:firstLine="0"/>
                  <w:jc w:val="center"/>
                </w:pPr>
              </w:pPrChange>
            </w:pPr>
            <w:r w:rsidRPr="00F8621C">
              <w:rPr>
                <w:b/>
                <w:bCs/>
                <w:color w:val="000000"/>
                <w:sz w:val="18"/>
                <w:szCs w:val="18"/>
              </w:rPr>
              <w:t>11</w:t>
            </w:r>
          </w:p>
        </w:tc>
      </w:tr>
    </w:tbl>
    <w:p w14:paraId="6096BE36" w14:textId="77777777" w:rsidR="000818FC" w:rsidRDefault="000818FC" w:rsidP="004B691D">
      <w:pPr>
        <w:pStyle w:val="Caption"/>
        <w:spacing w:line="480" w:lineRule="auto"/>
        <w:ind w:firstLine="0"/>
        <w:pPrChange w:id="870" w:author="Seth Corwin" w:date="2022-12-11T20:01:00Z">
          <w:pPr>
            <w:pStyle w:val="Caption"/>
            <w:ind w:firstLine="0"/>
          </w:pPr>
        </w:pPrChange>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746"/>
    <w:bookmarkEnd w:id="747"/>
    <w:p w14:paraId="20167274" w14:textId="0269A4EA" w:rsidR="00404BE0" w:rsidRPr="00ED7499" w:rsidRDefault="002D23CB" w:rsidP="004B691D">
      <w:pPr>
        <w:spacing w:line="480" w:lineRule="auto"/>
        <w:pPrChange w:id="871" w:author="Seth Corwin" w:date="2022-12-11T20:01:00Z">
          <w:pPr/>
        </w:pPrChange>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del w:id="872" w:author="Seth Corwin" w:date="2022-12-11T22:26:00Z">
        <w:r w:rsidR="00D506EC" w:rsidRPr="002474A2" w:rsidDel="006F3176">
          <w:delText>2</w:delText>
        </w:r>
        <w:r w:rsidR="00154B63" w:rsidRPr="002474A2" w:rsidDel="006F3176">
          <w:delText>3</w:delText>
        </w:r>
        <w:r w:rsidRPr="00094440" w:rsidDel="006F3176">
          <w:delText xml:space="preserve"> </w:delText>
        </w:r>
      </w:del>
      <w:ins w:id="873" w:author="Seth Corwin" w:date="2022-12-11T22:26:00Z">
        <w:r w:rsidR="006F3176">
          <w:t xml:space="preserve">twenty-three </w:t>
        </w:r>
      </w:ins>
      <w:r w:rsidRPr="00094440">
        <w:t xml:space="preserve">states where </w:t>
      </w:r>
      <w:r w:rsidR="007339AF" w:rsidRPr="00094440">
        <w:t>some</w:t>
      </w:r>
      <w:r w:rsidRPr="00094440">
        <w:t xml:space="preserve"> claim was made that the congressional map was a partisan gerrymander</w:t>
      </w:r>
      <w:commentRangeStart w:id="874"/>
      <w:r w:rsidR="00BA78EA" w:rsidRPr="00094440">
        <w:t>:</w:t>
      </w:r>
      <w:r w:rsidR="00DC6339" w:rsidRPr="00ED7499">
        <w:rPr>
          <w:vertAlign w:val="superscript"/>
        </w:rPr>
        <w:footnoteReference w:id="97"/>
      </w:r>
      <w:r w:rsidR="009C6223" w:rsidRPr="00094440">
        <w:t xml:space="preserve"> </w:t>
      </w:r>
      <w:r w:rsidRPr="00094440">
        <w:t>Alabama</w:t>
      </w:r>
      <w:r w:rsidR="00E1406B" w:rsidRPr="00094440">
        <w:t>,</w:t>
      </w:r>
      <w:r w:rsidR="00DC6339" w:rsidRPr="00ED7499">
        <w:rPr>
          <w:vertAlign w:val="superscript"/>
        </w:rPr>
        <w:footnoteReference w:id="98"/>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xml:space="preserve">, Tennessee, Texas, Utah, and Wisconsin. </w:t>
      </w:r>
      <w:commentRangeEnd w:id="874"/>
      <w:r w:rsidR="006F3176">
        <w:rPr>
          <w:rStyle w:val="CommentReference"/>
        </w:rPr>
        <w:commentReference w:id="874"/>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875"/>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ED7499">
        <w:rPr>
          <w:rStyle w:val="FootnoteReference"/>
        </w:rPr>
        <w:footnoteReference w:id="99"/>
      </w:r>
      <w:r w:rsidR="00DC6339" w:rsidRPr="00ED7499">
        <w:t xml:space="preserve"> </w:t>
      </w:r>
      <w:commentRangeEnd w:id="875"/>
      <w:r w:rsidR="006F3176">
        <w:rPr>
          <w:rStyle w:val="CommentReference"/>
        </w:rPr>
        <w:commentReference w:id="875"/>
      </w:r>
    </w:p>
    <w:p w14:paraId="2EBFA9DD" w14:textId="7A3BDBD1" w:rsidR="006D3E0B" w:rsidRDefault="00CF6AF4" w:rsidP="004B691D">
      <w:pPr>
        <w:spacing w:line="480" w:lineRule="auto"/>
        <w:pPrChange w:id="876" w:author="Seth Corwin" w:date="2022-12-11T20:01:00Z">
          <w:pPr/>
        </w:pPrChange>
      </w:pPr>
      <w:r w:rsidRPr="00ED7499">
        <w:lastRenderedPageBreak/>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del w:id="877" w:author="Seth Corwin" w:date="2022-12-11T22:06:00Z">
        <w:r w:rsidR="00752D69" w:rsidRPr="00ED7499" w:rsidDel="00735874">
          <w:delText xml:space="preserve">Table </w:delText>
        </w:r>
        <w:r w:rsidR="00752D69" w:rsidRPr="00ED7499" w:rsidDel="00735874">
          <w:rPr>
            <w:noProof/>
          </w:rPr>
          <w:delText>1</w:delText>
        </w:r>
      </w:del>
      <w:ins w:id="878" w:author="Seth Corwin" w:date="2022-12-11T22:06:00Z">
        <w:r w:rsidR="00735874">
          <w:t>Table One</w:t>
        </w:r>
      </w:ins>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w:t>
      </w:r>
      <w:del w:id="879" w:author="Seth Corwin" w:date="2022-12-11T22:06:00Z">
        <w:r w:rsidR="0059149D" w:rsidRPr="00ED7499" w:rsidDel="00735874">
          <w:delText>Table 1</w:delText>
        </w:r>
      </w:del>
      <w:ins w:id="880" w:author="Seth Corwin" w:date="2022-12-11T22:06:00Z">
        <w:r w:rsidR="00735874">
          <w:t>Table One</w:t>
        </w:r>
      </w:ins>
      <w:r w:rsidR="0059149D" w:rsidRPr="00ED7499">
        <w:t xml:space="preserve"> </w:t>
      </w:r>
      <w:r w:rsidR="00FE3128" w:rsidRPr="00ED7499">
        <w:t>with the list of states where there is an accusation of a partisan gerrymandering</w:t>
      </w:r>
      <w:r w:rsidR="00797FA4">
        <w:t>.</w:t>
      </w:r>
      <w:r w:rsidR="00FE3128" w:rsidRPr="00ED7499">
        <w:t xml:space="preserve"> </w:t>
      </w:r>
      <w:commentRangeStart w:id="881"/>
      <w:r w:rsidR="00797FA4">
        <w:t>W</w:t>
      </w:r>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 </w:t>
      </w:r>
      <w:commentRangeEnd w:id="881"/>
      <w:r w:rsidR="006F3176">
        <w:rPr>
          <w:rStyle w:val="CommentReference"/>
        </w:rPr>
        <w:commentReference w:id="881"/>
      </w:r>
      <w:r w:rsidR="00381142">
        <w:t>A</w:t>
      </w:r>
      <w:commentRangeStart w:id="882"/>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1E3848">
        <w:t xml:space="preserve"> </w:t>
      </w:r>
      <w:commentRangeEnd w:id="882"/>
      <w:r w:rsidR="006F3176">
        <w:rPr>
          <w:rStyle w:val="CommentReference"/>
        </w:rPr>
        <w:commentReference w:id="882"/>
      </w:r>
    </w:p>
    <w:p w14:paraId="789A16D7" w14:textId="4D940585" w:rsidR="00073CF1" w:rsidRPr="00077FB0" w:rsidRDefault="006675EC" w:rsidP="004B691D">
      <w:pPr>
        <w:spacing w:line="480" w:lineRule="auto"/>
        <w:pPrChange w:id="883" w:author="Seth Corwin" w:date="2022-12-11T20:01:00Z">
          <w:pPr/>
        </w:pPrChange>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884"/>
      <w:r w:rsidR="00077FB0">
        <w:t xml:space="preserve">We also note that new innovative use of state constitutions could potentially find prohibitions on partisan gerrymandering,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884"/>
      <w:r w:rsidR="00676982">
        <w:rPr>
          <w:rStyle w:val="CommentReference"/>
        </w:rPr>
        <w:commentReference w:id="884"/>
      </w:r>
    </w:p>
    <w:p w14:paraId="650787EC" w14:textId="2F457FFA" w:rsidR="002B41EB" w:rsidRDefault="00C33D6A" w:rsidP="004B691D">
      <w:pPr>
        <w:spacing w:line="480" w:lineRule="auto"/>
        <w:pPrChange w:id="885" w:author="Seth Corwin" w:date="2022-12-11T20:01:00Z">
          <w:pPr/>
        </w:pPrChange>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Pr>
          <w:rStyle w:val="FootnoteReference"/>
        </w:rPr>
        <w:footnoteReference w:id="100"/>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 xml:space="preserve">evidence that the state violated the </w:t>
      </w:r>
      <w:r w:rsidR="00B7798A">
        <w:lastRenderedPageBreak/>
        <w:t>Voting Rights Act.</w:t>
      </w:r>
      <w:r w:rsidR="00676982" w:rsidRPr="00676982">
        <w:rPr>
          <w:rStyle w:val="FootnoteReference"/>
        </w:rPr>
        <w:t xml:space="preserve"> </w:t>
      </w:r>
      <w:r w:rsidR="00676982">
        <w:rPr>
          <w:rStyle w:val="FootnoteReference"/>
        </w:rPr>
        <w:footnoteReference w:id="101"/>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Pr>
          <w:rStyle w:val="FootnoteReference"/>
        </w:rPr>
        <w:footnoteReference w:id="102"/>
      </w:r>
      <w:r w:rsidR="000C7866">
        <w:t xml:space="preserve"> </w:t>
      </w:r>
      <w:commentRangeStart w:id="886"/>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2B41EB">
        <w:t xml:space="preserve"> </w:t>
      </w:r>
      <w:commentRangeEnd w:id="886"/>
      <w:r w:rsidR="00676982">
        <w:rPr>
          <w:rStyle w:val="CommentReference"/>
        </w:rPr>
        <w:commentReference w:id="886"/>
      </w:r>
    </w:p>
    <w:p w14:paraId="3826171D" w14:textId="75E416A3" w:rsidR="002B41EB" w:rsidRDefault="00101D73" w:rsidP="004B691D">
      <w:pPr>
        <w:spacing w:line="480" w:lineRule="auto"/>
        <w:pPrChange w:id="887" w:author="Seth Corwin" w:date="2022-12-11T20:01:00Z">
          <w:pPr/>
        </w:pPrChange>
      </w:pPr>
      <w:commentRangeStart w:id="888"/>
      <w:r>
        <w:t xml:space="preserve">Second, in Arizona and </w:t>
      </w:r>
      <w:r w:rsidR="007404C3">
        <w:t>New Jersey, congressional redistricting was not done by the legislatures of those states, but instead by an independent commission and a political commission with a neutral chair, respectively.</w:t>
      </w:r>
      <w:r w:rsidR="00495883">
        <w:t xml:space="preserve"> </w:t>
      </w:r>
      <w:commentRangeEnd w:id="888"/>
      <w:r w:rsidR="00676982">
        <w:rPr>
          <w:rStyle w:val="CommentReference"/>
        </w:rPr>
        <w:commentReference w:id="888"/>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1D242CE9" w:rsidR="007B2F8A" w:rsidRPr="00640BC4" w:rsidRDefault="000752DF" w:rsidP="004B691D">
      <w:pPr>
        <w:spacing w:line="480" w:lineRule="auto"/>
        <w:pPrChange w:id="889" w:author="Seth Corwin" w:date="2022-12-11T20:01:00Z">
          <w:pPr/>
        </w:pPrChange>
      </w:pPr>
      <w:r>
        <w:t>Finally, Kansas and Wisconsin were under divided control at the time of redistricting, though, circumstances in both states led to the legislature’s preferred maps being enacted for use.</w:t>
      </w:r>
      <w:r w:rsidR="0044334F">
        <w:rPr>
          <w:rStyle w:val="FootnoteReference"/>
        </w:rPr>
        <w:footnoteReference w:id="103"/>
      </w:r>
      <w:r w:rsidR="00FB7ED3">
        <w:t xml:space="preserve"> </w:t>
      </w:r>
      <w:commentRangeStart w:id="890"/>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1F7D5F">
        <w:t xml:space="preserve"> </w:t>
      </w:r>
      <w:commentRangeEnd w:id="890"/>
      <w:r w:rsidR="00676982">
        <w:rPr>
          <w:rStyle w:val="CommentReference"/>
        </w:rPr>
        <w:commentReference w:id="890"/>
      </w:r>
      <w:r w:rsidR="001F7D5F">
        <w:t xml:space="preserve">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 xml:space="preserve">ate court </w:t>
      </w:r>
      <w:r w:rsidR="00BD78A7">
        <w:lastRenderedPageBreak/>
        <w:t>to</w:t>
      </w:r>
      <w:r w:rsidR="00825C5F">
        <w:t xml:space="preserve"> regulate</w:t>
      </w:r>
      <w:r w:rsidR="00094507">
        <w:t xml:space="preserve"> partisan gerrymandering.</w:t>
      </w:r>
      <w:commentRangeStart w:id="891"/>
      <w:r w:rsidR="00094507">
        <w:rPr>
          <w:rStyle w:val="FootnoteReference"/>
        </w:rPr>
        <w:footnoteReference w:id="104"/>
      </w:r>
      <w:bookmarkStart w:id="892" w:name="_Ref115632072"/>
      <w:commentRangeEnd w:id="891"/>
      <w:r w:rsidR="00676982">
        <w:rPr>
          <w:rStyle w:val="CommentReference"/>
        </w:rPr>
        <w:commentReference w:id="891"/>
      </w:r>
    </w:p>
    <w:p w14:paraId="263419D8" w14:textId="6639ACF6" w:rsidR="005C60F8" w:rsidRDefault="00FA1F9F" w:rsidP="004B691D">
      <w:pPr>
        <w:pStyle w:val="Heading1"/>
        <w:spacing w:line="480" w:lineRule="auto"/>
        <w:pPrChange w:id="893" w:author="Seth Corwin" w:date="2022-12-11T20:01:00Z">
          <w:pPr>
            <w:pStyle w:val="Heading1"/>
          </w:pPr>
        </w:pPrChange>
      </w:pPr>
      <w:bookmarkStart w:id="894" w:name="_Toc120581558"/>
      <w:bookmarkEnd w:id="892"/>
      <w:r>
        <w:t>The Role and Effects of State Courts</w:t>
      </w:r>
      <w:bookmarkEnd w:id="894"/>
    </w:p>
    <w:p w14:paraId="24BA8B6D" w14:textId="442A1C68" w:rsidR="00C3659F" w:rsidRPr="00AE6C40" w:rsidRDefault="00AE6C40" w:rsidP="004B691D">
      <w:pPr>
        <w:pStyle w:val="Heading2"/>
        <w:spacing w:line="480" w:lineRule="auto"/>
        <w:pPrChange w:id="895" w:author="Seth Corwin" w:date="2022-12-11T20:01:00Z">
          <w:pPr>
            <w:pStyle w:val="Heading2"/>
          </w:pPr>
        </w:pPrChange>
      </w:pPr>
      <w:bookmarkStart w:id="896" w:name="_Toc120581559"/>
      <w:r w:rsidRPr="00AE6C40">
        <w:t>Potential partisan gerrymanders and state law</w:t>
      </w:r>
      <w:bookmarkEnd w:id="896"/>
    </w:p>
    <w:p w14:paraId="305A505B" w14:textId="2B14F6C9" w:rsidR="001F20C0" w:rsidRPr="0031424C" w:rsidRDefault="00A31268" w:rsidP="004B691D">
      <w:pPr>
        <w:widowControl/>
        <w:spacing w:before="0" w:line="480" w:lineRule="auto"/>
        <w:ind w:firstLine="0"/>
        <w:jc w:val="left"/>
        <w:rPr>
          <w:bCs/>
          <w:i/>
          <w:iCs/>
          <w:szCs w:val="18"/>
        </w:rPr>
        <w:pPrChange w:id="897" w:author="Seth Corwin" w:date="2022-12-11T20:01:00Z">
          <w:pPr>
            <w:widowControl/>
            <w:spacing w:before="0"/>
            <w:ind w:firstLine="0"/>
            <w:jc w:val="left"/>
          </w:pPr>
        </w:pPrChange>
      </w:pPr>
      <w:r>
        <w:t xml:space="preserve">We now relist </w:t>
      </w:r>
      <w:r w:rsidR="00A37CE6">
        <w:t>in</w:t>
      </w:r>
      <w:r w:rsidR="00A37CE6" w:rsidRPr="00AE0FED">
        <w:t xml:space="preserve"> </w:t>
      </w:r>
      <w:ins w:id="898" w:author="Seth Corwin" w:date="2022-12-11T22:37:00Z">
        <w:r w:rsidR="006145D7">
          <w:t>Table Fo</w:t>
        </w:r>
      </w:ins>
      <w:ins w:id="899" w:author="Seth Corwin" w:date="2022-12-11T22:38:00Z">
        <w:r w:rsidR="006145D7">
          <w:t xml:space="preserve">ur, </w:t>
        </w:r>
      </w:ins>
      <w:del w:id="900" w:author="Seth Corwin" w:date="2022-12-11T22:37:00Z">
        <w:r w:rsidR="00A37CE6" w:rsidRPr="00AE0FED" w:rsidDel="006145D7">
          <w:fldChar w:fldCharType="begin"/>
        </w:r>
        <w:r w:rsidR="00A37CE6" w:rsidRPr="00AE0FED" w:rsidDel="006145D7">
          <w:delInstrText xml:space="preserve"> REF _Ref119684862 \h </w:delInstrText>
        </w:r>
        <w:r w:rsidR="00AE0FED" w:rsidRPr="00AE0FED" w:rsidDel="006145D7">
          <w:delInstrText xml:space="preserve"> \* MERGEFORMAT </w:delInstrText>
        </w:r>
        <w:r w:rsidR="00A37CE6" w:rsidRPr="00AE0FED" w:rsidDel="006145D7">
          <w:fldChar w:fldCharType="separate"/>
        </w:r>
        <w:r w:rsidR="00752D69" w:rsidRPr="00AE0FED" w:rsidDel="006145D7">
          <w:delText xml:space="preserve">Table </w:delText>
        </w:r>
        <w:r w:rsidR="00752D69" w:rsidRPr="00AE0FED" w:rsidDel="006145D7">
          <w:rPr>
            <w:noProof/>
          </w:rPr>
          <w:delText>4</w:delText>
        </w:r>
        <w:r w:rsidR="00A37CE6" w:rsidRPr="00AE0FED" w:rsidDel="006145D7">
          <w:fldChar w:fldCharType="end"/>
        </w:r>
        <w:r w:rsidR="00A37CE6" w:rsidDel="006145D7">
          <w:delText xml:space="preserve"> </w:delText>
        </w:r>
      </w:del>
      <w:r>
        <w:t xml:space="preserve">the states which were highlighted in </w:t>
      </w:r>
      <w:r>
        <w:fldChar w:fldCharType="begin"/>
      </w:r>
      <w:r>
        <w:instrText xml:space="preserve"> REF _Ref119491889 \h </w:instrText>
      </w:r>
      <w:r w:rsidR="004B691D">
        <w:instrText xml:space="preserve"> \* MERGEFORMAT </w:instrText>
      </w:r>
      <w:r>
        <w:fldChar w:fldCharType="separate"/>
      </w:r>
      <w:del w:id="901" w:author="Seth Corwin" w:date="2022-12-11T22:06:00Z">
        <w:r w:rsidR="00752D69" w:rsidDel="00735874">
          <w:delText xml:space="preserve">Table </w:delText>
        </w:r>
        <w:r w:rsidR="00752D69" w:rsidDel="00735874">
          <w:rPr>
            <w:noProof/>
          </w:rPr>
          <w:delText>1</w:delText>
        </w:r>
      </w:del>
      <w:ins w:id="902" w:author="Seth Corwin" w:date="2022-12-11T22:06:00Z">
        <w:r w:rsidR="00735874">
          <w:t>Table One</w:t>
        </w:r>
      </w:ins>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del w:id="903" w:author="Seth Corwin" w:date="2022-12-11T22:06:00Z">
        <w:r w:rsidR="00752D69" w:rsidDel="00735874">
          <w:delText xml:space="preserve">Table </w:delText>
        </w:r>
        <w:r w:rsidR="00752D69" w:rsidDel="00735874">
          <w:rPr>
            <w:noProof/>
          </w:rPr>
          <w:delText>1</w:delText>
        </w:r>
      </w:del>
      <w:ins w:id="904" w:author="Seth Corwin" w:date="2022-12-11T22:06:00Z">
        <w:r w:rsidR="00735874">
          <w:t>Table One</w:t>
        </w:r>
      </w:ins>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Pr>
          <w:rStyle w:val="FootnoteReference"/>
        </w:rPr>
        <w:footnoteReference w:id="105"/>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4B691D">
      <w:pPr>
        <w:widowControl/>
        <w:spacing w:before="0" w:line="480" w:lineRule="auto"/>
        <w:ind w:firstLine="0"/>
        <w:jc w:val="left"/>
        <w:rPr>
          <w:i/>
          <w:iCs/>
          <w:szCs w:val="18"/>
        </w:rPr>
        <w:pPrChange w:id="905" w:author="Seth Corwin" w:date="2022-12-11T20:01:00Z">
          <w:pPr>
            <w:widowControl/>
            <w:spacing w:before="0"/>
            <w:ind w:firstLine="0"/>
            <w:jc w:val="left"/>
          </w:pPr>
        </w:pPrChange>
      </w:pPr>
      <w:bookmarkStart w:id="906" w:name="_Ref119684862"/>
    </w:p>
    <w:p w14:paraId="7A529E77" w14:textId="732F1031" w:rsidR="00C17583" w:rsidRPr="002474A2" w:rsidRDefault="00C17583" w:rsidP="004B691D">
      <w:pPr>
        <w:pStyle w:val="Caption"/>
        <w:keepNext/>
        <w:spacing w:line="480" w:lineRule="auto"/>
        <w:ind w:firstLine="0"/>
        <w:rPr>
          <w:b/>
          <w:color w:val="FF0000"/>
          <w:sz w:val="32"/>
          <w:szCs w:val="32"/>
        </w:rPr>
        <w:pPrChange w:id="907" w:author="Seth Corwin" w:date="2022-12-11T20:01:00Z">
          <w:pPr>
            <w:pStyle w:val="Caption"/>
            <w:keepNext/>
            <w:ind w:firstLine="0"/>
          </w:pPr>
        </w:pPrChange>
      </w:pPr>
      <w:commentRangeStart w:id="908"/>
      <w:r w:rsidRPr="0080356A">
        <w:t xml:space="preserve">Table </w:t>
      </w:r>
      <w:fldSimple w:instr=" SEQ Table \* ARABIC ">
        <w:r w:rsidR="00A30511">
          <w:rPr>
            <w:noProof/>
          </w:rPr>
          <w:t>4</w:t>
        </w:r>
      </w:fldSimple>
      <w:bookmarkEnd w:id="906"/>
      <w:r w:rsidR="002A68C2">
        <w:t xml:space="preserve"> </w:t>
      </w:r>
      <w:r w:rsidRPr="002A68C2">
        <w:rPr>
          <w:i w:val="0"/>
          <w:iCs w:val="0"/>
        </w:rPr>
        <w:t>Potential partisan gerrymanders and state law</w:t>
      </w:r>
      <w:commentRangeEnd w:id="908"/>
      <w:r w:rsidR="006145D7">
        <w:rPr>
          <w:rStyle w:val="CommentReference"/>
          <w:i w:val="0"/>
          <w:iCs w:val="0"/>
          <w:szCs w:val="20"/>
        </w:rPr>
        <w:commentReference w:id="908"/>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4B691D">
            <w:pPr>
              <w:spacing w:line="480" w:lineRule="auto"/>
              <w:ind w:firstLine="0"/>
              <w:jc w:val="center"/>
              <w:rPr>
                <w:color w:val="C00000"/>
                <w:sz w:val="18"/>
                <w:szCs w:val="18"/>
              </w:rPr>
              <w:pPrChange w:id="909" w:author="Seth Corwin" w:date="2022-12-11T20:01:00Z">
                <w:pPr>
                  <w:ind w:firstLine="0"/>
                  <w:jc w:val="center"/>
                </w:pPr>
              </w:pPrChange>
            </w:pPr>
            <w:r w:rsidRPr="00E57B97">
              <w:rPr>
                <w:color w:val="C00000"/>
                <w:sz w:val="18"/>
                <w:szCs w:val="18"/>
              </w:rPr>
              <w:t>State</w:t>
            </w:r>
          </w:p>
        </w:tc>
        <w:tc>
          <w:tcPr>
            <w:tcW w:w="432" w:type="pct"/>
          </w:tcPr>
          <w:p w14:paraId="73FA2880" w14:textId="77777777" w:rsidR="00134BD7" w:rsidRPr="00E57B97" w:rsidRDefault="00134BD7" w:rsidP="004B691D">
            <w:pPr>
              <w:spacing w:line="480" w:lineRule="auto"/>
              <w:ind w:firstLine="0"/>
              <w:rPr>
                <w:color w:val="C00000"/>
                <w:sz w:val="18"/>
                <w:szCs w:val="18"/>
              </w:rPr>
              <w:pPrChange w:id="910" w:author="Seth Corwin" w:date="2022-12-11T20:01:00Z">
                <w:pPr>
                  <w:ind w:firstLine="0"/>
                </w:pPr>
              </w:pPrChange>
            </w:pPr>
            <w:r w:rsidRPr="00E57B97">
              <w:rPr>
                <w:color w:val="C00000"/>
                <w:sz w:val="18"/>
                <w:szCs w:val="18"/>
              </w:rPr>
              <w:t>Direct</w:t>
            </w:r>
          </w:p>
        </w:tc>
        <w:tc>
          <w:tcPr>
            <w:tcW w:w="441" w:type="pct"/>
          </w:tcPr>
          <w:p w14:paraId="5EF0AA7D" w14:textId="77777777" w:rsidR="00134BD7" w:rsidRPr="00E57B97" w:rsidRDefault="00134BD7" w:rsidP="004B691D">
            <w:pPr>
              <w:spacing w:line="480" w:lineRule="auto"/>
              <w:ind w:firstLine="0"/>
              <w:jc w:val="center"/>
              <w:rPr>
                <w:color w:val="C00000"/>
                <w:sz w:val="18"/>
                <w:szCs w:val="18"/>
              </w:rPr>
              <w:pPrChange w:id="911" w:author="Seth Corwin" w:date="2022-12-11T20:01:00Z">
                <w:pPr>
                  <w:ind w:firstLine="0"/>
                  <w:jc w:val="center"/>
                </w:pPr>
              </w:pPrChange>
            </w:pPr>
            <w:r w:rsidRPr="00E57B97">
              <w:rPr>
                <w:color w:val="C00000"/>
                <w:sz w:val="18"/>
                <w:szCs w:val="18"/>
              </w:rPr>
              <w:t>Free, Equal, Open</w:t>
            </w:r>
          </w:p>
        </w:tc>
        <w:tc>
          <w:tcPr>
            <w:tcW w:w="659" w:type="pct"/>
          </w:tcPr>
          <w:p w14:paraId="23FC43B7" w14:textId="401AAB35" w:rsidR="00134BD7" w:rsidRPr="00E57B97" w:rsidRDefault="00134BD7" w:rsidP="004B691D">
            <w:pPr>
              <w:spacing w:line="480" w:lineRule="auto"/>
              <w:ind w:firstLine="0"/>
              <w:jc w:val="center"/>
              <w:rPr>
                <w:color w:val="C00000"/>
                <w:sz w:val="18"/>
                <w:szCs w:val="18"/>
              </w:rPr>
              <w:pPrChange w:id="912" w:author="Seth Corwin" w:date="2022-12-11T20:01:00Z">
                <w:pPr>
                  <w:ind w:firstLine="0"/>
                  <w:jc w:val="center"/>
                </w:pPr>
              </w:pPrChange>
            </w:pPr>
            <w:r w:rsidRPr="00E57B97">
              <w:rPr>
                <w:color w:val="C00000"/>
                <w:sz w:val="18"/>
                <w:szCs w:val="18"/>
              </w:rPr>
              <w:t>Who Drew the Map</w:t>
            </w:r>
          </w:p>
        </w:tc>
        <w:tc>
          <w:tcPr>
            <w:tcW w:w="660" w:type="pct"/>
          </w:tcPr>
          <w:p w14:paraId="51C95E24" w14:textId="48A950D8" w:rsidR="00134BD7" w:rsidRPr="00E57B97" w:rsidRDefault="00134BD7" w:rsidP="004B691D">
            <w:pPr>
              <w:spacing w:line="480" w:lineRule="auto"/>
              <w:ind w:firstLine="0"/>
              <w:jc w:val="center"/>
              <w:rPr>
                <w:color w:val="C00000"/>
                <w:sz w:val="18"/>
                <w:szCs w:val="18"/>
              </w:rPr>
              <w:pPrChange w:id="913" w:author="Seth Corwin" w:date="2022-12-11T20:01:00Z">
                <w:pPr>
                  <w:ind w:firstLine="0"/>
                  <w:jc w:val="center"/>
                </w:pPr>
              </w:pPrChange>
            </w:pPr>
            <w:r w:rsidRPr="00E57B97">
              <w:rPr>
                <w:color w:val="C00000"/>
                <w:sz w:val="18"/>
                <w:szCs w:val="18"/>
              </w:rPr>
              <w:t xml:space="preserve">Challenged based on racial </w:t>
            </w:r>
            <w:r w:rsidRPr="00E57B97">
              <w:rPr>
                <w:color w:val="C00000"/>
                <w:sz w:val="18"/>
                <w:szCs w:val="18"/>
              </w:rPr>
              <w:lastRenderedPageBreak/>
              <w:t>classifications (</w:t>
            </w:r>
            <w:r w:rsidRPr="00E57B97">
              <w:rPr>
                <w:i/>
                <w:iCs/>
                <w:color w:val="C00000"/>
                <w:sz w:val="18"/>
                <w:szCs w:val="18"/>
              </w:rPr>
              <w:t>Shaw</w:t>
            </w:r>
            <w:r w:rsidRPr="00E57B97">
              <w:rPr>
                <w:color w:val="C00000"/>
                <w:sz w:val="18"/>
                <w:szCs w:val="18"/>
              </w:rPr>
              <w:t xml:space="preserve"> or </w:t>
            </w:r>
            <w:del w:id="914" w:author="Seth Corwin" w:date="2022-12-11T21:48:00Z">
              <w:r w:rsidRPr="00E57B97" w:rsidDel="00533F23">
                <w:rPr>
                  <w:color w:val="C00000"/>
                  <w:sz w:val="18"/>
                  <w:szCs w:val="18"/>
                </w:rPr>
                <w:delText>Section 2</w:delText>
              </w:r>
            </w:del>
            <w:ins w:id="915" w:author="Seth Corwin" w:date="2022-12-11T21:48:00Z">
              <w:r w:rsidR="00533F23">
                <w:rPr>
                  <w:color w:val="C00000"/>
                  <w:sz w:val="18"/>
                  <w:szCs w:val="18"/>
                </w:rPr>
                <w:t>Section Two</w:t>
              </w:r>
            </w:ins>
            <w:r w:rsidRPr="00E57B97">
              <w:rPr>
                <w:color w:val="C00000"/>
                <w:sz w:val="18"/>
                <w:szCs w:val="18"/>
              </w:rPr>
              <w:t>)</w:t>
            </w:r>
          </w:p>
        </w:tc>
        <w:tc>
          <w:tcPr>
            <w:tcW w:w="659" w:type="pct"/>
          </w:tcPr>
          <w:p w14:paraId="352D7806" w14:textId="77777777" w:rsidR="00134BD7" w:rsidRPr="00E57B97" w:rsidRDefault="00134BD7" w:rsidP="004B691D">
            <w:pPr>
              <w:spacing w:line="480" w:lineRule="auto"/>
              <w:ind w:firstLine="0"/>
              <w:jc w:val="center"/>
              <w:rPr>
                <w:color w:val="C00000"/>
                <w:sz w:val="18"/>
                <w:szCs w:val="18"/>
              </w:rPr>
              <w:pPrChange w:id="916" w:author="Seth Corwin" w:date="2022-12-11T20:01:00Z">
                <w:pPr>
                  <w:ind w:firstLine="0"/>
                  <w:jc w:val="center"/>
                </w:pPr>
              </w:pPrChange>
            </w:pPr>
            <w:r w:rsidRPr="00E57B97">
              <w:rPr>
                <w:color w:val="C00000"/>
                <w:sz w:val="18"/>
                <w:szCs w:val="18"/>
              </w:rPr>
              <w:lastRenderedPageBreak/>
              <w:t>Not Challenged in State Court</w:t>
            </w:r>
          </w:p>
        </w:tc>
        <w:tc>
          <w:tcPr>
            <w:tcW w:w="660" w:type="pct"/>
          </w:tcPr>
          <w:p w14:paraId="2C625C11" w14:textId="77777777" w:rsidR="00134BD7" w:rsidRPr="00E57B97" w:rsidRDefault="00134BD7" w:rsidP="004B691D">
            <w:pPr>
              <w:spacing w:line="480" w:lineRule="auto"/>
              <w:ind w:firstLine="0"/>
              <w:jc w:val="center"/>
              <w:rPr>
                <w:color w:val="C00000"/>
                <w:sz w:val="18"/>
                <w:szCs w:val="18"/>
              </w:rPr>
              <w:pPrChange w:id="917" w:author="Seth Corwin" w:date="2022-12-11T20:01:00Z">
                <w:pPr>
                  <w:ind w:firstLine="0"/>
                  <w:jc w:val="center"/>
                </w:pPr>
              </w:pPrChange>
            </w:pPr>
            <w:r w:rsidRPr="00E57B97">
              <w:rPr>
                <w:color w:val="C00000"/>
                <w:sz w:val="18"/>
                <w:szCs w:val="18"/>
              </w:rPr>
              <w:t>Unsuccessful</w:t>
            </w:r>
          </w:p>
          <w:p w14:paraId="5472C281" w14:textId="350C6D00" w:rsidR="00134BD7" w:rsidRPr="00E57B97" w:rsidRDefault="00134BD7" w:rsidP="004B691D">
            <w:pPr>
              <w:spacing w:line="480" w:lineRule="auto"/>
              <w:ind w:firstLine="0"/>
              <w:jc w:val="center"/>
              <w:rPr>
                <w:color w:val="C00000"/>
                <w:sz w:val="18"/>
                <w:szCs w:val="18"/>
              </w:rPr>
              <w:pPrChange w:id="918" w:author="Seth Corwin" w:date="2022-12-11T20:01:00Z">
                <w:pPr>
                  <w:ind w:firstLine="0"/>
                  <w:jc w:val="center"/>
                </w:pPr>
              </w:pPrChange>
            </w:pPr>
            <w:r w:rsidRPr="00E57B97">
              <w:rPr>
                <w:color w:val="C00000"/>
                <w:sz w:val="18"/>
                <w:szCs w:val="18"/>
              </w:rPr>
              <w:t>Or Pending Challenge</w:t>
            </w:r>
            <w:r w:rsidRPr="00E57B97">
              <w:rPr>
                <w:rStyle w:val="FootnoteReference"/>
                <w:color w:val="C00000"/>
                <w:sz w:val="18"/>
                <w:szCs w:val="18"/>
              </w:rPr>
              <w:footnoteReference w:id="106"/>
            </w:r>
          </w:p>
        </w:tc>
        <w:tc>
          <w:tcPr>
            <w:tcW w:w="660" w:type="pct"/>
          </w:tcPr>
          <w:p w14:paraId="519CAFE5" w14:textId="77777777" w:rsidR="00134BD7" w:rsidRPr="00E57B97" w:rsidRDefault="00134BD7" w:rsidP="004B691D">
            <w:pPr>
              <w:spacing w:line="480" w:lineRule="auto"/>
              <w:ind w:firstLine="0"/>
              <w:jc w:val="center"/>
              <w:rPr>
                <w:color w:val="C00000"/>
                <w:sz w:val="18"/>
                <w:szCs w:val="18"/>
              </w:rPr>
              <w:pPrChange w:id="919" w:author="Seth Corwin" w:date="2022-12-11T20:01:00Z">
                <w:pPr>
                  <w:ind w:firstLine="0"/>
                  <w:jc w:val="center"/>
                </w:pPr>
              </w:pPrChange>
            </w:pPr>
            <w:r w:rsidRPr="00E57B97">
              <w:rPr>
                <w:color w:val="C00000"/>
                <w:sz w:val="18"/>
                <w:szCs w:val="18"/>
              </w:rPr>
              <w:t>Successful Challenge</w:t>
            </w:r>
            <w:r w:rsidRPr="00E57B97">
              <w:rPr>
                <w:rStyle w:val="FootnoteReference"/>
                <w:color w:val="C00000"/>
                <w:sz w:val="18"/>
                <w:szCs w:val="18"/>
              </w:rPr>
              <w:footnoteReference w:id="107"/>
            </w:r>
          </w:p>
        </w:tc>
      </w:tr>
      <w:tr w:rsidR="00134BD7" w:rsidRPr="0080356A" w14:paraId="2B927E7C" w14:textId="77777777" w:rsidTr="00134BD7">
        <w:trPr>
          <w:jc w:val="center"/>
        </w:trPr>
        <w:tc>
          <w:tcPr>
            <w:tcW w:w="830" w:type="pct"/>
          </w:tcPr>
          <w:p w14:paraId="4F159BB4" w14:textId="77777777" w:rsidR="00134BD7" w:rsidRPr="0080356A" w:rsidRDefault="00134BD7" w:rsidP="004B691D">
            <w:pPr>
              <w:spacing w:line="480" w:lineRule="auto"/>
              <w:ind w:firstLine="0"/>
              <w:jc w:val="right"/>
              <w:rPr>
                <w:i/>
                <w:iCs/>
                <w:sz w:val="20"/>
              </w:rPr>
              <w:pPrChange w:id="920" w:author="Seth Corwin" w:date="2022-12-11T20:01:00Z">
                <w:pPr>
                  <w:ind w:firstLine="0"/>
                  <w:jc w:val="right"/>
                </w:pPr>
              </w:pPrChange>
            </w:pPr>
            <w:r w:rsidRPr="0080356A">
              <w:rPr>
                <w:i/>
                <w:iCs/>
                <w:sz w:val="20"/>
              </w:rPr>
              <w:lastRenderedPageBreak/>
              <w:t>Alabama</w:t>
            </w:r>
          </w:p>
        </w:tc>
        <w:tc>
          <w:tcPr>
            <w:tcW w:w="432" w:type="pct"/>
            <w:vAlign w:val="center"/>
          </w:tcPr>
          <w:p w14:paraId="0B033A96" w14:textId="77777777" w:rsidR="00134BD7" w:rsidRPr="0080356A" w:rsidRDefault="00134BD7" w:rsidP="004B691D">
            <w:pPr>
              <w:spacing w:before="0" w:line="480" w:lineRule="auto"/>
              <w:ind w:firstLine="0"/>
              <w:jc w:val="center"/>
              <w:rPr>
                <w:sz w:val="20"/>
              </w:rPr>
              <w:pPrChange w:id="921" w:author="Seth Corwin" w:date="2022-12-11T20:01:00Z">
                <w:pPr>
                  <w:spacing w:before="0"/>
                  <w:ind w:firstLine="0"/>
                  <w:jc w:val="center"/>
                </w:pPr>
              </w:pPrChange>
            </w:pPr>
          </w:p>
        </w:tc>
        <w:tc>
          <w:tcPr>
            <w:tcW w:w="441" w:type="pct"/>
            <w:vAlign w:val="center"/>
          </w:tcPr>
          <w:p w14:paraId="15EB5015" w14:textId="77777777" w:rsidR="00134BD7" w:rsidRPr="0080356A" w:rsidRDefault="00134BD7" w:rsidP="004B691D">
            <w:pPr>
              <w:spacing w:before="0" w:line="480" w:lineRule="auto"/>
              <w:ind w:firstLine="0"/>
              <w:jc w:val="center"/>
              <w:rPr>
                <w:sz w:val="20"/>
              </w:rPr>
              <w:pPrChange w:id="922" w:author="Seth Corwin" w:date="2022-12-11T20:01:00Z">
                <w:pPr>
                  <w:spacing w:before="0"/>
                  <w:ind w:firstLine="0"/>
                  <w:jc w:val="center"/>
                </w:pPr>
              </w:pPrChange>
            </w:pPr>
          </w:p>
        </w:tc>
        <w:tc>
          <w:tcPr>
            <w:tcW w:w="659" w:type="pct"/>
          </w:tcPr>
          <w:p w14:paraId="6A61D59A" w14:textId="5A26F3D5" w:rsidR="00134BD7" w:rsidRPr="0080356A" w:rsidRDefault="00134BD7" w:rsidP="004B691D">
            <w:pPr>
              <w:spacing w:before="0" w:line="480" w:lineRule="auto"/>
              <w:ind w:firstLine="0"/>
              <w:jc w:val="center"/>
              <w:rPr>
                <w:sz w:val="20"/>
              </w:rPr>
              <w:pPrChange w:id="923" w:author="Seth Corwin" w:date="2022-12-11T20:01:00Z">
                <w:pPr>
                  <w:spacing w:before="0"/>
                  <w:ind w:firstLine="0"/>
                  <w:jc w:val="center"/>
                </w:pPr>
              </w:pPrChange>
            </w:pPr>
            <w:r>
              <w:rPr>
                <w:sz w:val="20"/>
              </w:rPr>
              <w:t>L</w:t>
            </w:r>
          </w:p>
        </w:tc>
        <w:tc>
          <w:tcPr>
            <w:tcW w:w="660" w:type="pct"/>
          </w:tcPr>
          <w:p w14:paraId="7F6BE2F5" w14:textId="1FBE80D9" w:rsidR="00134BD7" w:rsidRPr="0080356A" w:rsidRDefault="00134BD7" w:rsidP="004B691D">
            <w:pPr>
              <w:spacing w:before="0" w:line="480" w:lineRule="auto"/>
              <w:ind w:firstLine="0"/>
              <w:jc w:val="center"/>
              <w:rPr>
                <w:sz w:val="20"/>
              </w:rPr>
              <w:pPrChange w:id="924" w:author="Seth Corwin" w:date="2022-12-11T20:01:00Z">
                <w:pPr>
                  <w:spacing w:before="0"/>
                  <w:ind w:firstLine="0"/>
                  <w:jc w:val="center"/>
                </w:pPr>
              </w:pPrChange>
            </w:pPr>
            <w:r w:rsidRPr="0080356A">
              <w:rPr>
                <w:sz w:val="20"/>
              </w:rPr>
              <w:t>x</w:t>
            </w:r>
          </w:p>
        </w:tc>
        <w:tc>
          <w:tcPr>
            <w:tcW w:w="659" w:type="pct"/>
          </w:tcPr>
          <w:p w14:paraId="68EECD15" w14:textId="2861229D" w:rsidR="00134BD7" w:rsidRPr="0080356A" w:rsidRDefault="00134BD7" w:rsidP="004B691D">
            <w:pPr>
              <w:spacing w:before="0" w:line="480" w:lineRule="auto"/>
              <w:ind w:firstLine="0"/>
              <w:jc w:val="center"/>
              <w:rPr>
                <w:sz w:val="20"/>
              </w:rPr>
              <w:pPrChange w:id="925" w:author="Seth Corwin" w:date="2022-12-11T20:01:00Z">
                <w:pPr>
                  <w:spacing w:before="0"/>
                  <w:ind w:firstLine="0"/>
                  <w:jc w:val="center"/>
                </w:pPr>
              </w:pPrChange>
            </w:pPr>
            <w:r>
              <w:rPr>
                <w:sz w:val="20"/>
              </w:rPr>
              <w:t>ø</w:t>
            </w:r>
          </w:p>
        </w:tc>
        <w:tc>
          <w:tcPr>
            <w:tcW w:w="660" w:type="pct"/>
          </w:tcPr>
          <w:p w14:paraId="2C3E970A" w14:textId="77777777" w:rsidR="00134BD7" w:rsidRPr="0080356A" w:rsidRDefault="00134BD7" w:rsidP="004B691D">
            <w:pPr>
              <w:spacing w:before="0" w:line="480" w:lineRule="auto"/>
              <w:ind w:firstLine="0"/>
              <w:jc w:val="center"/>
              <w:rPr>
                <w:sz w:val="20"/>
              </w:rPr>
              <w:pPrChange w:id="926" w:author="Seth Corwin" w:date="2022-12-11T20:01:00Z">
                <w:pPr>
                  <w:spacing w:before="0"/>
                  <w:ind w:firstLine="0"/>
                  <w:jc w:val="center"/>
                </w:pPr>
              </w:pPrChange>
            </w:pPr>
          </w:p>
        </w:tc>
        <w:tc>
          <w:tcPr>
            <w:tcW w:w="660" w:type="pct"/>
          </w:tcPr>
          <w:p w14:paraId="7835307F" w14:textId="0A1219FC" w:rsidR="00134BD7" w:rsidRPr="0080356A" w:rsidRDefault="00134BD7" w:rsidP="004B691D">
            <w:pPr>
              <w:spacing w:before="0" w:line="480" w:lineRule="auto"/>
              <w:ind w:firstLine="0"/>
              <w:jc w:val="center"/>
              <w:rPr>
                <w:sz w:val="20"/>
              </w:rPr>
              <w:pPrChange w:id="927" w:author="Seth Corwin" w:date="2022-12-11T20:01:00Z">
                <w:pPr>
                  <w:spacing w:before="0"/>
                  <w:ind w:firstLine="0"/>
                  <w:jc w:val="center"/>
                </w:pPr>
              </w:pPrChange>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4B691D">
            <w:pPr>
              <w:spacing w:line="480" w:lineRule="auto"/>
              <w:ind w:firstLine="0"/>
              <w:jc w:val="right"/>
              <w:rPr>
                <w:i/>
                <w:iCs/>
                <w:sz w:val="20"/>
              </w:rPr>
              <w:pPrChange w:id="928" w:author="Seth Corwin" w:date="2022-12-11T20:01:00Z">
                <w:pPr>
                  <w:ind w:firstLine="0"/>
                  <w:jc w:val="right"/>
                </w:pPr>
              </w:pPrChange>
            </w:pPr>
            <w:r>
              <w:rPr>
                <w:i/>
                <w:iCs/>
                <w:sz w:val="20"/>
              </w:rPr>
              <w:t>Arizona</w:t>
            </w:r>
          </w:p>
        </w:tc>
        <w:tc>
          <w:tcPr>
            <w:tcW w:w="432" w:type="pct"/>
            <w:vAlign w:val="center"/>
          </w:tcPr>
          <w:p w14:paraId="7D270F16" w14:textId="6089FE4F" w:rsidR="00134BD7" w:rsidRPr="0080356A" w:rsidRDefault="00134BD7" w:rsidP="004B691D">
            <w:pPr>
              <w:spacing w:before="0" w:line="480" w:lineRule="auto"/>
              <w:ind w:firstLine="0"/>
              <w:jc w:val="center"/>
              <w:rPr>
                <w:sz w:val="20"/>
              </w:rPr>
              <w:pPrChange w:id="929" w:author="Seth Corwin" w:date="2022-12-11T20:01:00Z">
                <w:pPr>
                  <w:spacing w:before="0"/>
                  <w:ind w:firstLine="0"/>
                  <w:jc w:val="center"/>
                </w:pPr>
              </w:pPrChange>
            </w:pPr>
            <w:r>
              <w:rPr>
                <w:sz w:val="20"/>
              </w:rPr>
              <w:t>•</w:t>
            </w:r>
          </w:p>
        </w:tc>
        <w:tc>
          <w:tcPr>
            <w:tcW w:w="441" w:type="pct"/>
            <w:vAlign w:val="center"/>
          </w:tcPr>
          <w:p w14:paraId="5E7AA7D1" w14:textId="3C6267B2" w:rsidR="00134BD7" w:rsidRPr="0080356A" w:rsidRDefault="00134BD7" w:rsidP="004B691D">
            <w:pPr>
              <w:spacing w:before="0" w:line="480" w:lineRule="auto"/>
              <w:ind w:firstLine="0"/>
              <w:jc w:val="center"/>
              <w:rPr>
                <w:sz w:val="20"/>
              </w:rPr>
              <w:pPrChange w:id="930" w:author="Seth Corwin" w:date="2022-12-11T20:01:00Z">
                <w:pPr>
                  <w:spacing w:before="0"/>
                  <w:ind w:firstLine="0"/>
                  <w:jc w:val="center"/>
                </w:pPr>
              </w:pPrChange>
            </w:pPr>
            <w:r>
              <w:rPr>
                <w:sz w:val="20"/>
              </w:rPr>
              <w:t>•</w:t>
            </w:r>
          </w:p>
        </w:tc>
        <w:tc>
          <w:tcPr>
            <w:tcW w:w="659" w:type="pct"/>
          </w:tcPr>
          <w:p w14:paraId="7D1D5126" w14:textId="49ED39C9" w:rsidR="00134BD7" w:rsidRPr="0080356A" w:rsidRDefault="00134BD7" w:rsidP="004B691D">
            <w:pPr>
              <w:spacing w:before="0" w:line="480" w:lineRule="auto"/>
              <w:ind w:firstLine="0"/>
              <w:jc w:val="center"/>
              <w:rPr>
                <w:sz w:val="20"/>
              </w:rPr>
              <w:pPrChange w:id="931" w:author="Seth Corwin" w:date="2022-12-11T20:01:00Z">
                <w:pPr>
                  <w:spacing w:before="0"/>
                  <w:ind w:firstLine="0"/>
                  <w:jc w:val="center"/>
                </w:pPr>
              </w:pPrChange>
            </w:pPr>
            <w:r>
              <w:rPr>
                <w:sz w:val="20"/>
              </w:rPr>
              <w:t>Comm.</w:t>
            </w:r>
          </w:p>
        </w:tc>
        <w:tc>
          <w:tcPr>
            <w:tcW w:w="660" w:type="pct"/>
          </w:tcPr>
          <w:p w14:paraId="2284DB43" w14:textId="464C6DCE" w:rsidR="00134BD7" w:rsidRPr="0080356A" w:rsidRDefault="00134BD7" w:rsidP="004B691D">
            <w:pPr>
              <w:spacing w:before="0" w:line="480" w:lineRule="auto"/>
              <w:ind w:firstLine="0"/>
              <w:jc w:val="center"/>
              <w:rPr>
                <w:sz w:val="20"/>
              </w:rPr>
              <w:pPrChange w:id="932" w:author="Seth Corwin" w:date="2022-12-11T20:01:00Z">
                <w:pPr>
                  <w:spacing w:before="0"/>
                  <w:ind w:firstLine="0"/>
                  <w:jc w:val="center"/>
                </w:pPr>
              </w:pPrChange>
            </w:pPr>
          </w:p>
        </w:tc>
        <w:tc>
          <w:tcPr>
            <w:tcW w:w="659" w:type="pct"/>
          </w:tcPr>
          <w:p w14:paraId="5DDC671D" w14:textId="1DC4ED4C" w:rsidR="00134BD7" w:rsidRPr="0080356A" w:rsidRDefault="00134BD7" w:rsidP="004B691D">
            <w:pPr>
              <w:spacing w:before="0" w:line="480" w:lineRule="auto"/>
              <w:ind w:firstLine="0"/>
              <w:jc w:val="center"/>
              <w:rPr>
                <w:sz w:val="20"/>
              </w:rPr>
              <w:pPrChange w:id="933" w:author="Seth Corwin" w:date="2022-12-11T20:01:00Z">
                <w:pPr>
                  <w:spacing w:before="0"/>
                  <w:ind w:firstLine="0"/>
                  <w:jc w:val="center"/>
                </w:pPr>
              </w:pPrChange>
            </w:pPr>
            <w:r>
              <w:rPr>
                <w:sz w:val="20"/>
              </w:rPr>
              <w:t>ø</w:t>
            </w:r>
          </w:p>
        </w:tc>
        <w:tc>
          <w:tcPr>
            <w:tcW w:w="660" w:type="pct"/>
          </w:tcPr>
          <w:p w14:paraId="6B6CB234" w14:textId="77777777" w:rsidR="00134BD7" w:rsidRPr="0080356A" w:rsidRDefault="00134BD7" w:rsidP="004B691D">
            <w:pPr>
              <w:spacing w:before="0" w:line="480" w:lineRule="auto"/>
              <w:ind w:firstLine="0"/>
              <w:jc w:val="center"/>
              <w:rPr>
                <w:sz w:val="20"/>
              </w:rPr>
              <w:pPrChange w:id="934" w:author="Seth Corwin" w:date="2022-12-11T20:01:00Z">
                <w:pPr>
                  <w:spacing w:before="0"/>
                  <w:ind w:firstLine="0"/>
                  <w:jc w:val="center"/>
                </w:pPr>
              </w:pPrChange>
            </w:pPr>
          </w:p>
        </w:tc>
        <w:tc>
          <w:tcPr>
            <w:tcW w:w="660" w:type="pct"/>
          </w:tcPr>
          <w:p w14:paraId="43FD5998" w14:textId="77777777" w:rsidR="00134BD7" w:rsidRPr="0080356A" w:rsidRDefault="00134BD7" w:rsidP="004B691D">
            <w:pPr>
              <w:spacing w:before="0" w:line="480" w:lineRule="auto"/>
              <w:ind w:firstLine="0"/>
              <w:jc w:val="center"/>
              <w:rPr>
                <w:sz w:val="20"/>
              </w:rPr>
              <w:pPrChange w:id="935" w:author="Seth Corwin" w:date="2022-12-11T20:01:00Z">
                <w:pPr>
                  <w:spacing w:before="0"/>
                  <w:ind w:firstLine="0"/>
                  <w:jc w:val="center"/>
                </w:pPr>
              </w:pPrChange>
            </w:pPr>
          </w:p>
        </w:tc>
      </w:tr>
      <w:tr w:rsidR="00134BD7" w:rsidRPr="0080356A" w14:paraId="28549EEC" w14:textId="77777777" w:rsidTr="00134BD7">
        <w:trPr>
          <w:jc w:val="center"/>
        </w:trPr>
        <w:tc>
          <w:tcPr>
            <w:tcW w:w="830" w:type="pct"/>
          </w:tcPr>
          <w:p w14:paraId="153E66D9" w14:textId="77777777" w:rsidR="00134BD7" w:rsidRPr="0080356A" w:rsidRDefault="00134BD7" w:rsidP="004B691D">
            <w:pPr>
              <w:spacing w:line="480" w:lineRule="auto"/>
              <w:ind w:firstLine="0"/>
              <w:jc w:val="right"/>
              <w:rPr>
                <w:i/>
                <w:iCs/>
                <w:sz w:val="20"/>
              </w:rPr>
              <w:pPrChange w:id="936" w:author="Seth Corwin" w:date="2022-12-11T20:01:00Z">
                <w:pPr>
                  <w:ind w:firstLine="0"/>
                  <w:jc w:val="right"/>
                </w:pPr>
              </w:pPrChange>
            </w:pPr>
            <w:r>
              <w:rPr>
                <w:i/>
                <w:iCs/>
                <w:sz w:val="20"/>
              </w:rPr>
              <w:t>Arkansas</w:t>
            </w:r>
          </w:p>
        </w:tc>
        <w:tc>
          <w:tcPr>
            <w:tcW w:w="432" w:type="pct"/>
            <w:vAlign w:val="center"/>
          </w:tcPr>
          <w:p w14:paraId="15FC4AA8" w14:textId="77777777" w:rsidR="00134BD7" w:rsidRPr="0080356A" w:rsidRDefault="00134BD7" w:rsidP="004B691D">
            <w:pPr>
              <w:spacing w:before="0" w:line="480" w:lineRule="auto"/>
              <w:ind w:firstLine="0"/>
              <w:jc w:val="center"/>
              <w:rPr>
                <w:sz w:val="20"/>
              </w:rPr>
              <w:pPrChange w:id="937" w:author="Seth Corwin" w:date="2022-12-11T20:01:00Z">
                <w:pPr>
                  <w:spacing w:before="0"/>
                  <w:ind w:firstLine="0"/>
                  <w:jc w:val="center"/>
                </w:pPr>
              </w:pPrChange>
            </w:pPr>
          </w:p>
        </w:tc>
        <w:tc>
          <w:tcPr>
            <w:tcW w:w="441" w:type="pct"/>
            <w:vAlign w:val="center"/>
          </w:tcPr>
          <w:p w14:paraId="0AC8CEE0" w14:textId="6BC521FA" w:rsidR="00134BD7" w:rsidRPr="0080356A" w:rsidRDefault="00134BD7" w:rsidP="004B691D">
            <w:pPr>
              <w:spacing w:before="0" w:line="480" w:lineRule="auto"/>
              <w:ind w:firstLine="0"/>
              <w:jc w:val="center"/>
              <w:rPr>
                <w:sz w:val="20"/>
              </w:rPr>
              <w:pPrChange w:id="938" w:author="Seth Corwin" w:date="2022-12-11T20:01:00Z">
                <w:pPr>
                  <w:spacing w:before="0"/>
                  <w:ind w:firstLine="0"/>
                  <w:jc w:val="center"/>
                </w:pPr>
              </w:pPrChange>
            </w:pPr>
            <w:r>
              <w:rPr>
                <w:sz w:val="20"/>
              </w:rPr>
              <w:t>•</w:t>
            </w:r>
          </w:p>
        </w:tc>
        <w:tc>
          <w:tcPr>
            <w:tcW w:w="659" w:type="pct"/>
          </w:tcPr>
          <w:p w14:paraId="044C818D" w14:textId="2CCE9DFA" w:rsidR="00134BD7" w:rsidRDefault="00134BD7" w:rsidP="004B691D">
            <w:pPr>
              <w:spacing w:before="0" w:line="480" w:lineRule="auto"/>
              <w:ind w:firstLine="0"/>
              <w:jc w:val="center"/>
              <w:rPr>
                <w:sz w:val="20"/>
              </w:rPr>
              <w:pPrChange w:id="939" w:author="Seth Corwin" w:date="2022-12-11T20:01:00Z">
                <w:pPr>
                  <w:spacing w:before="0"/>
                  <w:ind w:firstLine="0"/>
                  <w:jc w:val="center"/>
                </w:pPr>
              </w:pPrChange>
            </w:pPr>
            <w:r>
              <w:rPr>
                <w:sz w:val="20"/>
              </w:rPr>
              <w:t>L</w:t>
            </w:r>
          </w:p>
        </w:tc>
        <w:tc>
          <w:tcPr>
            <w:tcW w:w="660" w:type="pct"/>
          </w:tcPr>
          <w:p w14:paraId="54B5118F" w14:textId="68BF0C6C" w:rsidR="00134BD7" w:rsidRPr="0080356A" w:rsidRDefault="00134BD7" w:rsidP="004B691D">
            <w:pPr>
              <w:spacing w:before="0" w:line="480" w:lineRule="auto"/>
              <w:ind w:firstLine="0"/>
              <w:jc w:val="center"/>
              <w:rPr>
                <w:sz w:val="20"/>
              </w:rPr>
              <w:pPrChange w:id="940" w:author="Seth Corwin" w:date="2022-12-11T20:01:00Z">
                <w:pPr>
                  <w:spacing w:before="0"/>
                  <w:ind w:firstLine="0"/>
                  <w:jc w:val="center"/>
                </w:pPr>
              </w:pPrChange>
            </w:pPr>
            <w:r>
              <w:rPr>
                <w:sz w:val="20"/>
              </w:rPr>
              <w:t>x</w:t>
            </w:r>
          </w:p>
        </w:tc>
        <w:tc>
          <w:tcPr>
            <w:tcW w:w="659" w:type="pct"/>
          </w:tcPr>
          <w:p w14:paraId="416F7EE7" w14:textId="6E05784C" w:rsidR="00134BD7" w:rsidRPr="0080356A" w:rsidRDefault="00134BD7" w:rsidP="004B691D">
            <w:pPr>
              <w:spacing w:before="0" w:line="480" w:lineRule="auto"/>
              <w:ind w:firstLine="0"/>
              <w:jc w:val="center"/>
              <w:rPr>
                <w:sz w:val="20"/>
              </w:rPr>
              <w:pPrChange w:id="941" w:author="Seth Corwin" w:date="2022-12-11T20:01:00Z">
                <w:pPr>
                  <w:spacing w:before="0"/>
                  <w:ind w:firstLine="0"/>
                  <w:jc w:val="center"/>
                </w:pPr>
              </w:pPrChange>
            </w:pPr>
          </w:p>
        </w:tc>
        <w:tc>
          <w:tcPr>
            <w:tcW w:w="660" w:type="pct"/>
          </w:tcPr>
          <w:p w14:paraId="6D644998" w14:textId="62E4EA5A" w:rsidR="00134BD7" w:rsidRPr="0080356A" w:rsidRDefault="00134BD7" w:rsidP="004B691D">
            <w:pPr>
              <w:spacing w:before="0" w:line="480" w:lineRule="auto"/>
              <w:ind w:firstLine="0"/>
              <w:jc w:val="center"/>
              <w:rPr>
                <w:sz w:val="20"/>
              </w:rPr>
              <w:pPrChange w:id="942" w:author="Seth Corwin" w:date="2022-12-11T20:01:00Z">
                <w:pPr>
                  <w:spacing w:before="0"/>
                  <w:ind w:firstLine="0"/>
                  <w:jc w:val="center"/>
                </w:pPr>
              </w:pPrChange>
            </w:pPr>
            <w:r>
              <w:rPr>
                <w:sz w:val="20"/>
              </w:rPr>
              <w:t>p</w:t>
            </w:r>
          </w:p>
        </w:tc>
        <w:tc>
          <w:tcPr>
            <w:tcW w:w="660" w:type="pct"/>
          </w:tcPr>
          <w:p w14:paraId="3B6838B7" w14:textId="77777777" w:rsidR="00134BD7" w:rsidRPr="0080356A" w:rsidRDefault="00134BD7" w:rsidP="004B691D">
            <w:pPr>
              <w:spacing w:before="0" w:line="480" w:lineRule="auto"/>
              <w:ind w:firstLine="0"/>
              <w:jc w:val="center"/>
              <w:rPr>
                <w:sz w:val="20"/>
              </w:rPr>
              <w:pPrChange w:id="943" w:author="Seth Corwin" w:date="2022-12-11T20:01:00Z">
                <w:pPr>
                  <w:spacing w:before="0"/>
                  <w:ind w:firstLine="0"/>
                  <w:jc w:val="center"/>
                </w:pPr>
              </w:pPrChange>
            </w:pPr>
          </w:p>
        </w:tc>
      </w:tr>
      <w:tr w:rsidR="00134BD7" w:rsidRPr="0080356A" w14:paraId="48CD8829" w14:textId="77777777" w:rsidTr="00134BD7">
        <w:trPr>
          <w:jc w:val="center"/>
        </w:trPr>
        <w:tc>
          <w:tcPr>
            <w:tcW w:w="830" w:type="pct"/>
          </w:tcPr>
          <w:p w14:paraId="5161806D" w14:textId="77777777" w:rsidR="00134BD7" w:rsidRPr="0080356A" w:rsidRDefault="00134BD7" w:rsidP="004B691D">
            <w:pPr>
              <w:spacing w:line="480" w:lineRule="auto"/>
              <w:ind w:firstLine="0"/>
              <w:jc w:val="right"/>
              <w:rPr>
                <w:i/>
                <w:iCs/>
                <w:sz w:val="20"/>
              </w:rPr>
              <w:pPrChange w:id="944" w:author="Seth Corwin" w:date="2022-12-11T20:01:00Z">
                <w:pPr>
                  <w:ind w:firstLine="0"/>
                  <w:jc w:val="right"/>
                </w:pPr>
              </w:pPrChange>
            </w:pPr>
            <w:r w:rsidRPr="0080356A">
              <w:rPr>
                <w:i/>
                <w:iCs/>
                <w:sz w:val="20"/>
              </w:rPr>
              <w:t>Florida</w:t>
            </w:r>
          </w:p>
        </w:tc>
        <w:tc>
          <w:tcPr>
            <w:tcW w:w="432" w:type="pct"/>
            <w:vAlign w:val="center"/>
          </w:tcPr>
          <w:p w14:paraId="2488B462" w14:textId="4DEC9C63" w:rsidR="00134BD7" w:rsidRPr="0080356A" w:rsidRDefault="00134BD7" w:rsidP="004B691D">
            <w:pPr>
              <w:spacing w:before="0" w:line="480" w:lineRule="auto"/>
              <w:ind w:firstLine="0"/>
              <w:jc w:val="center"/>
              <w:rPr>
                <w:sz w:val="20"/>
              </w:rPr>
              <w:pPrChange w:id="945" w:author="Seth Corwin" w:date="2022-12-11T20:01:00Z">
                <w:pPr>
                  <w:spacing w:before="0"/>
                  <w:ind w:firstLine="0"/>
                  <w:jc w:val="center"/>
                </w:pPr>
              </w:pPrChange>
            </w:pPr>
            <w:r>
              <w:rPr>
                <w:sz w:val="20"/>
              </w:rPr>
              <w:t>•</w:t>
            </w:r>
          </w:p>
        </w:tc>
        <w:tc>
          <w:tcPr>
            <w:tcW w:w="441" w:type="pct"/>
            <w:vAlign w:val="center"/>
          </w:tcPr>
          <w:p w14:paraId="2B7CE4D3" w14:textId="77777777" w:rsidR="00134BD7" w:rsidRPr="0080356A" w:rsidRDefault="00134BD7" w:rsidP="004B691D">
            <w:pPr>
              <w:spacing w:before="0" w:line="480" w:lineRule="auto"/>
              <w:ind w:firstLine="0"/>
              <w:jc w:val="center"/>
              <w:rPr>
                <w:sz w:val="20"/>
              </w:rPr>
              <w:pPrChange w:id="946" w:author="Seth Corwin" w:date="2022-12-11T20:01:00Z">
                <w:pPr>
                  <w:spacing w:before="0"/>
                  <w:ind w:firstLine="0"/>
                  <w:jc w:val="center"/>
                </w:pPr>
              </w:pPrChange>
            </w:pPr>
          </w:p>
        </w:tc>
        <w:tc>
          <w:tcPr>
            <w:tcW w:w="659" w:type="pct"/>
          </w:tcPr>
          <w:p w14:paraId="15211E3F" w14:textId="0D8F3E04" w:rsidR="00134BD7" w:rsidRPr="0080356A" w:rsidRDefault="00134BD7" w:rsidP="004B691D">
            <w:pPr>
              <w:spacing w:before="0" w:line="480" w:lineRule="auto"/>
              <w:ind w:firstLine="0"/>
              <w:jc w:val="center"/>
              <w:rPr>
                <w:sz w:val="20"/>
              </w:rPr>
              <w:pPrChange w:id="947" w:author="Seth Corwin" w:date="2022-12-11T20:01:00Z">
                <w:pPr>
                  <w:spacing w:before="0"/>
                  <w:ind w:firstLine="0"/>
                  <w:jc w:val="center"/>
                </w:pPr>
              </w:pPrChange>
            </w:pPr>
            <w:r>
              <w:rPr>
                <w:sz w:val="20"/>
              </w:rPr>
              <w:t>L</w:t>
            </w:r>
          </w:p>
        </w:tc>
        <w:tc>
          <w:tcPr>
            <w:tcW w:w="660" w:type="pct"/>
          </w:tcPr>
          <w:p w14:paraId="71634898" w14:textId="0612AA6F" w:rsidR="00134BD7" w:rsidRPr="0080356A" w:rsidRDefault="00134BD7" w:rsidP="004B691D">
            <w:pPr>
              <w:spacing w:before="0" w:line="480" w:lineRule="auto"/>
              <w:ind w:firstLine="0"/>
              <w:jc w:val="center"/>
              <w:rPr>
                <w:sz w:val="20"/>
              </w:rPr>
              <w:pPrChange w:id="948" w:author="Seth Corwin" w:date="2022-12-11T20:01:00Z">
                <w:pPr>
                  <w:spacing w:before="0"/>
                  <w:ind w:firstLine="0"/>
                  <w:jc w:val="center"/>
                </w:pPr>
              </w:pPrChange>
            </w:pPr>
          </w:p>
        </w:tc>
        <w:tc>
          <w:tcPr>
            <w:tcW w:w="659" w:type="pct"/>
          </w:tcPr>
          <w:p w14:paraId="08E4D62D" w14:textId="4E8F2754" w:rsidR="00134BD7" w:rsidRPr="0080356A" w:rsidRDefault="00134BD7" w:rsidP="004B691D">
            <w:pPr>
              <w:spacing w:before="0" w:line="480" w:lineRule="auto"/>
              <w:ind w:firstLine="0"/>
              <w:jc w:val="center"/>
              <w:rPr>
                <w:sz w:val="20"/>
              </w:rPr>
              <w:pPrChange w:id="949" w:author="Seth Corwin" w:date="2022-12-11T20:01:00Z">
                <w:pPr>
                  <w:spacing w:before="0"/>
                  <w:ind w:firstLine="0"/>
                  <w:jc w:val="center"/>
                </w:pPr>
              </w:pPrChange>
            </w:pPr>
          </w:p>
        </w:tc>
        <w:tc>
          <w:tcPr>
            <w:tcW w:w="660" w:type="pct"/>
          </w:tcPr>
          <w:p w14:paraId="4DF91FA3" w14:textId="791FE179" w:rsidR="00134BD7" w:rsidRPr="0080356A" w:rsidRDefault="00134BD7" w:rsidP="004B691D">
            <w:pPr>
              <w:spacing w:before="0" w:line="480" w:lineRule="auto"/>
              <w:ind w:firstLine="0"/>
              <w:jc w:val="center"/>
              <w:rPr>
                <w:sz w:val="20"/>
              </w:rPr>
              <w:pPrChange w:id="950" w:author="Seth Corwin" w:date="2022-12-11T20:01:00Z">
                <w:pPr>
                  <w:spacing w:before="0"/>
                  <w:ind w:firstLine="0"/>
                  <w:jc w:val="center"/>
                </w:pPr>
              </w:pPrChange>
            </w:pPr>
            <w:r>
              <w:rPr>
                <w:sz w:val="20"/>
              </w:rPr>
              <w:t>p</w:t>
            </w:r>
          </w:p>
        </w:tc>
        <w:tc>
          <w:tcPr>
            <w:tcW w:w="660" w:type="pct"/>
          </w:tcPr>
          <w:p w14:paraId="693F9F42" w14:textId="77777777" w:rsidR="00134BD7" w:rsidRPr="0080356A" w:rsidRDefault="00134BD7" w:rsidP="004B691D">
            <w:pPr>
              <w:spacing w:before="0" w:line="480" w:lineRule="auto"/>
              <w:ind w:firstLine="0"/>
              <w:jc w:val="center"/>
              <w:rPr>
                <w:sz w:val="20"/>
              </w:rPr>
              <w:pPrChange w:id="951" w:author="Seth Corwin" w:date="2022-12-11T20:01:00Z">
                <w:pPr>
                  <w:spacing w:before="0"/>
                  <w:ind w:firstLine="0"/>
                  <w:jc w:val="center"/>
                </w:pPr>
              </w:pPrChange>
            </w:pPr>
          </w:p>
        </w:tc>
      </w:tr>
      <w:tr w:rsidR="00134BD7" w:rsidRPr="0080356A" w14:paraId="0732180F" w14:textId="77777777" w:rsidTr="00134BD7">
        <w:trPr>
          <w:jc w:val="center"/>
        </w:trPr>
        <w:tc>
          <w:tcPr>
            <w:tcW w:w="830" w:type="pct"/>
          </w:tcPr>
          <w:p w14:paraId="0FED56ED" w14:textId="77777777" w:rsidR="00134BD7" w:rsidRPr="0080356A" w:rsidRDefault="00134BD7" w:rsidP="004B691D">
            <w:pPr>
              <w:spacing w:line="480" w:lineRule="auto"/>
              <w:ind w:firstLine="0"/>
              <w:jc w:val="right"/>
              <w:rPr>
                <w:i/>
                <w:iCs/>
                <w:sz w:val="20"/>
              </w:rPr>
              <w:pPrChange w:id="952" w:author="Seth Corwin" w:date="2022-12-11T20:01:00Z">
                <w:pPr>
                  <w:ind w:firstLine="0"/>
                  <w:jc w:val="right"/>
                </w:pPr>
              </w:pPrChange>
            </w:pPr>
            <w:r w:rsidRPr="0080356A">
              <w:rPr>
                <w:i/>
                <w:iCs/>
                <w:sz w:val="20"/>
              </w:rPr>
              <w:t>Georgia</w:t>
            </w:r>
          </w:p>
        </w:tc>
        <w:tc>
          <w:tcPr>
            <w:tcW w:w="432" w:type="pct"/>
            <w:vAlign w:val="center"/>
          </w:tcPr>
          <w:p w14:paraId="1F2C8742" w14:textId="77777777" w:rsidR="00134BD7" w:rsidRPr="0080356A" w:rsidRDefault="00134BD7" w:rsidP="004B691D">
            <w:pPr>
              <w:spacing w:before="0" w:line="480" w:lineRule="auto"/>
              <w:ind w:firstLine="0"/>
              <w:jc w:val="center"/>
              <w:rPr>
                <w:sz w:val="20"/>
              </w:rPr>
              <w:pPrChange w:id="953" w:author="Seth Corwin" w:date="2022-12-11T20:01:00Z">
                <w:pPr>
                  <w:spacing w:before="0"/>
                  <w:ind w:firstLine="0"/>
                  <w:jc w:val="center"/>
                </w:pPr>
              </w:pPrChange>
            </w:pPr>
          </w:p>
        </w:tc>
        <w:tc>
          <w:tcPr>
            <w:tcW w:w="441" w:type="pct"/>
            <w:vAlign w:val="center"/>
          </w:tcPr>
          <w:p w14:paraId="0A4DBB8F" w14:textId="77777777" w:rsidR="00134BD7" w:rsidRPr="0080356A" w:rsidRDefault="00134BD7" w:rsidP="004B691D">
            <w:pPr>
              <w:spacing w:before="0" w:line="480" w:lineRule="auto"/>
              <w:ind w:firstLine="0"/>
              <w:jc w:val="center"/>
              <w:rPr>
                <w:sz w:val="20"/>
              </w:rPr>
              <w:pPrChange w:id="954" w:author="Seth Corwin" w:date="2022-12-11T20:01:00Z">
                <w:pPr>
                  <w:spacing w:before="0"/>
                  <w:ind w:firstLine="0"/>
                  <w:jc w:val="center"/>
                </w:pPr>
              </w:pPrChange>
            </w:pPr>
          </w:p>
        </w:tc>
        <w:tc>
          <w:tcPr>
            <w:tcW w:w="659" w:type="pct"/>
          </w:tcPr>
          <w:p w14:paraId="29FD286E" w14:textId="4B4AC9CA" w:rsidR="00134BD7" w:rsidRDefault="00134BD7" w:rsidP="004B691D">
            <w:pPr>
              <w:spacing w:before="0" w:line="480" w:lineRule="auto"/>
              <w:ind w:firstLine="0"/>
              <w:jc w:val="center"/>
              <w:rPr>
                <w:sz w:val="20"/>
              </w:rPr>
              <w:pPrChange w:id="955" w:author="Seth Corwin" w:date="2022-12-11T20:01:00Z">
                <w:pPr>
                  <w:spacing w:before="0"/>
                  <w:ind w:firstLine="0"/>
                  <w:jc w:val="center"/>
                </w:pPr>
              </w:pPrChange>
            </w:pPr>
            <w:r>
              <w:rPr>
                <w:sz w:val="20"/>
              </w:rPr>
              <w:t>L</w:t>
            </w:r>
          </w:p>
        </w:tc>
        <w:tc>
          <w:tcPr>
            <w:tcW w:w="660" w:type="pct"/>
          </w:tcPr>
          <w:p w14:paraId="6321027D" w14:textId="32921A06" w:rsidR="00134BD7" w:rsidRPr="0080356A" w:rsidRDefault="00134BD7" w:rsidP="004B691D">
            <w:pPr>
              <w:spacing w:before="0" w:line="480" w:lineRule="auto"/>
              <w:ind w:firstLine="0"/>
              <w:jc w:val="center"/>
              <w:rPr>
                <w:sz w:val="20"/>
              </w:rPr>
              <w:pPrChange w:id="956" w:author="Seth Corwin" w:date="2022-12-11T20:01:00Z">
                <w:pPr>
                  <w:spacing w:before="0"/>
                  <w:ind w:firstLine="0"/>
                  <w:jc w:val="center"/>
                </w:pPr>
              </w:pPrChange>
            </w:pPr>
            <w:r>
              <w:rPr>
                <w:sz w:val="20"/>
              </w:rPr>
              <w:t>x</w:t>
            </w:r>
          </w:p>
        </w:tc>
        <w:tc>
          <w:tcPr>
            <w:tcW w:w="659" w:type="pct"/>
          </w:tcPr>
          <w:p w14:paraId="04694F54" w14:textId="1BCBCDED" w:rsidR="00134BD7" w:rsidRPr="0080356A" w:rsidRDefault="00134BD7" w:rsidP="004B691D">
            <w:pPr>
              <w:spacing w:before="0" w:line="480" w:lineRule="auto"/>
              <w:ind w:firstLine="0"/>
              <w:jc w:val="center"/>
              <w:rPr>
                <w:sz w:val="20"/>
              </w:rPr>
              <w:pPrChange w:id="957" w:author="Seth Corwin" w:date="2022-12-11T20:01:00Z">
                <w:pPr>
                  <w:spacing w:before="0"/>
                  <w:ind w:firstLine="0"/>
                  <w:jc w:val="center"/>
                </w:pPr>
              </w:pPrChange>
            </w:pPr>
            <w:r>
              <w:rPr>
                <w:sz w:val="20"/>
              </w:rPr>
              <w:t>ø</w:t>
            </w:r>
          </w:p>
        </w:tc>
        <w:tc>
          <w:tcPr>
            <w:tcW w:w="660" w:type="pct"/>
          </w:tcPr>
          <w:p w14:paraId="5714FBCB" w14:textId="77777777" w:rsidR="00134BD7" w:rsidRPr="0080356A" w:rsidRDefault="00134BD7" w:rsidP="004B691D">
            <w:pPr>
              <w:spacing w:before="0" w:line="480" w:lineRule="auto"/>
              <w:ind w:firstLine="0"/>
              <w:jc w:val="center"/>
              <w:rPr>
                <w:sz w:val="20"/>
              </w:rPr>
              <w:pPrChange w:id="958" w:author="Seth Corwin" w:date="2022-12-11T20:01:00Z">
                <w:pPr>
                  <w:spacing w:before="0"/>
                  <w:ind w:firstLine="0"/>
                  <w:jc w:val="center"/>
                </w:pPr>
              </w:pPrChange>
            </w:pPr>
          </w:p>
        </w:tc>
        <w:tc>
          <w:tcPr>
            <w:tcW w:w="660" w:type="pct"/>
          </w:tcPr>
          <w:p w14:paraId="5B0C7003" w14:textId="737B92FD" w:rsidR="00134BD7" w:rsidRPr="0080356A" w:rsidRDefault="00134BD7" w:rsidP="004B691D">
            <w:pPr>
              <w:spacing w:before="0" w:line="480" w:lineRule="auto"/>
              <w:ind w:firstLine="0"/>
              <w:jc w:val="center"/>
              <w:rPr>
                <w:sz w:val="20"/>
              </w:rPr>
              <w:pPrChange w:id="959" w:author="Seth Corwin" w:date="2022-12-11T20:01:00Z">
                <w:pPr>
                  <w:spacing w:before="0"/>
                  <w:ind w:firstLine="0"/>
                  <w:jc w:val="center"/>
                </w:pPr>
              </w:pPrChange>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4B691D">
            <w:pPr>
              <w:spacing w:line="480" w:lineRule="auto"/>
              <w:ind w:firstLine="0"/>
              <w:jc w:val="right"/>
              <w:rPr>
                <w:i/>
                <w:iCs/>
                <w:sz w:val="20"/>
              </w:rPr>
              <w:pPrChange w:id="960" w:author="Seth Corwin" w:date="2022-12-11T20:01:00Z">
                <w:pPr>
                  <w:ind w:firstLine="0"/>
                  <w:jc w:val="right"/>
                </w:pPr>
              </w:pPrChange>
            </w:pPr>
            <w:r w:rsidRPr="0080356A">
              <w:rPr>
                <w:i/>
                <w:iCs/>
                <w:sz w:val="20"/>
              </w:rPr>
              <w:t>Illinois</w:t>
            </w:r>
          </w:p>
        </w:tc>
        <w:tc>
          <w:tcPr>
            <w:tcW w:w="432" w:type="pct"/>
            <w:vAlign w:val="center"/>
          </w:tcPr>
          <w:p w14:paraId="2EF3962A" w14:textId="77777777" w:rsidR="00134BD7" w:rsidRPr="0080356A" w:rsidRDefault="00134BD7" w:rsidP="004B691D">
            <w:pPr>
              <w:spacing w:before="0" w:line="480" w:lineRule="auto"/>
              <w:ind w:firstLine="0"/>
              <w:jc w:val="center"/>
              <w:rPr>
                <w:sz w:val="20"/>
              </w:rPr>
              <w:pPrChange w:id="961" w:author="Seth Corwin" w:date="2022-12-11T20:01:00Z">
                <w:pPr>
                  <w:spacing w:before="0"/>
                  <w:ind w:firstLine="0"/>
                  <w:jc w:val="center"/>
                </w:pPr>
              </w:pPrChange>
            </w:pPr>
          </w:p>
        </w:tc>
        <w:tc>
          <w:tcPr>
            <w:tcW w:w="441" w:type="pct"/>
            <w:vAlign w:val="center"/>
          </w:tcPr>
          <w:p w14:paraId="51D485A6" w14:textId="425BB0C7" w:rsidR="00134BD7" w:rsidRPr="0080356A" w:rsidRDefault="00134BD7" w:rsidP="004B691D">
            <w:pPr>
              <w:spacing w:before="0" w:line="480" w:lineRule="auto"/>
              <w:ind w:firstLine="0"/>
              <w:jc w:val="center"/>
              <w:rPr>
                <w:sz w:val="20"/>
              </w:rPr>
              <w:pPrChange w:id="962" w:author="Seth Corwin" w:date="2022-12-11T20:01:00Z">
                <w:pPr>
                  <w:spacing w:before="0"/>
                  <w:ind w:firstLine="0"/>
                  <w:jc w:val="center"/>
                </w:pPr>
              </w:pPrChange>
            </w:pPr>
            <w:r>
              <w:rPr>
                <w:sz w:val="20"/>
              </w:rPr>
              <w:t>•</w:t>
            </w:r>
          </w:p>
        </w:tc>
        <w:tc>
          <w:tcPr>
            <w:tcW w:w="659" w:type="pct"/>
          </w:tcPr>
          <w:p w14:paraId="031491CC" w14:textId="0F2C15EA" w:rsidR="00134BD7" w:rsidRPr="0080356A" w:rsidRDefault="00134BD7" w:rsidP="004B691D">
            <w:pPr>
              <w:spacing w:before="0" w:line="480" w:lineRule="auto"/>
              <w:ind w:firstLine="0"/>
              <w:jc w:val="center"/>
              <w:rPr>
                <w:sz w:val="20"/>
              </w:rPr>
              <w:pPrChange w:id="963" w:author="Seth Corwin" w:date="2022-12-11T20:01:00Z">
                <w:pPr>
                  <w:spacing w:before="0"/>
                  <w:ind w:firstLine="0"/>
                  <w:jc w:val="center"/>
                </w:pPr>
              </w:pPrChange>
            </w:pPr>
            <w:r>
              <w:rPr>
                <w:sz w:val="20"/>
              </w:rPr>
              <w:t>L</w:t>
            </w:r>
          </w:p>
        </w:tc>
        <w:tc>
          <w:tcPr>
            <w:tcW w:w="660" w:type="pct"/>
          </w:tcPr>
          <w:p w14:paraId="61181A94" w14:textId="7004CC0A" w:rsidR="00134BD7" w:rsidRPr="0080356A" w:rsidRDefault="00134BD7" w:rsidP="004B691D">
            <w:pPr>
              <w:spacing w:before="0" w:line="480" w:lineRule="auto"/>
              <w:ind w:firstLine="0"/>
              <w:jc w:val="center"/>
              <w:rPr>
                <w:sz w:val="20"/>
              </w:rPr>
              <w:pPrChange w:id="964" w:author="Seth Corwin" w:date="2022-12-11T20:01:00Z">
                <w:pPr>
                  <w:spacing w:before="0"/>
                  <w:ind w:firstLine="0"/>
                  <w:jc w:val="center"/>
                </w:pPr>
              </w:pPrChange>
            </w:pPr>
            <w:r w:rsidRPr="0080356A">
              <w:rPr>
                <w:sz w:val="20"/>
              </w:rPr>
              <w:t>x</w:t>
            </w:r>
          </w:p>
        </w:tc>
        <w:tc>
          <w:tcPr>
            <w:tcW w:w="659" w:type="pct"/>
          </w:tcPr>
          <w:p w14:paraId="74C08178" w14:textId="6158BB9F" w:rsidR="00134BD7" w:rsidRPr="0080356A" w:rsidRDefault="00134BD7" w:rsidP="004B691D">
            <w:pPr>
              <w:spacing w:before="0" w:line="480" w:lineRule="auto"/>
              <w:ind w:firstLine="0"/>
              <w:jc w:val="center"/>
              <w:rPr>
                <w:sz w:val="20"/>
              </w:rPr>
              <w:pPrChange w:id="965" w:author="Seth Corwin" w:date="2022-12-11T20:01:00Z">
                <w:pPr>
                  <w:spacing w:before="0"/>
                  <w:ind w:firstLine="0"/>
                  <w:jc w:val="center"/>
                </w:pPr>
              </w:pPrChange>
            </w:pPr>
            <w:r>
              <w:rPr>
                <w:sz w:val="20"/>
              </w:rPr>
              <w:t>ø</w:t>
            </w:r>
          </w:p>
        </w:tc>
        <w:tc>
          <w:tcPr>
            <w:tcW w:w="660" w:type="pct"/>
          </w:tcPr>
          <w:p w14:paraId="1833D367" w14:textId="77777777" w:rsidR="00134BD7" w:rsidRPr="0080356A" w:rsidRDefault="00134BD7" w:rsidP="004B691D">
            <w:pPr>
              <w:spacing w:before="0" w:line="480" w:lineRule="auto"/>
              <w:ind w:firstLine="0"/>
              <w:jc w:val="center"/>
              <w:rPr>
                <w:sz w:val="20"/>
              </w:rPr>
              <w:pPrChange w:id="966" w:author="Seth Corwin" w:date="2022-12-11T20:01:00Z">
                <w:pPr>
                  <w:spacing w:before="0"/>
                  <w:ind w:firstLine="0"/>
                  <w:jc w:val="center"/>
                </w:pPr>
              </w:pPrChange>
            </w:pPr>
          </w:p>
        </w:tc>
        <w:tc>
          <w:tcPr>
            <w:tcW w:w="660" w:type="pct"/>
          </w:tcPr>
          <w:p w14:paraId="1741E52C" w14:textId="77777777" w:rsidR="00134BD7" w:rsidRPr="0080356A" w:rsidRDefault="00134BD7" w:rsidP="004B691D">
            <w:pPr>
              <w:spacing w:before="0" w:line="480" w:lineRule="auto"/>
              <w:ind w:firstLine="0"/>
              <w:jc w:val="center"/>
              <w:rPr>
                <w:sz w:val="20"/>
              </w:rPr>
              <w:pPrChange w:id="967" w:author="Seth Corwin" w:date="2022-12-11T20:01:00Z">
                <w:pPr>
                  <w:spacing w:before="0"/>
                  <w:ind w:firstLine="0"/>
                  <w:jc w:val="center"/>
                </w:pPr>
              </w:pPrChange>
            </w:pPr>
          </w:p>
        </w:tc>
      </w:tr>
      <w:tr w:rsidR="00134BD7" w:rsidRPr="0080356A" w14:paraId="2B3B9E8B" w14:textId="77777777" w:rsidTr="00134BD7">
        <w:trPr>
          <w:jc w:val="center"/>
        </w:trPr>
        <w:tc>
          <w:tcPr>
            <w:tcW w:w="830" w:type="pct"/>
          </w:tcPr>
          <w:p w14:paraId="1183B2E1" w14:textId="77777777" w:rsidR="00134BD7" w:rsidRPr="0080356A" w:rsidRDefault="00134BD7" w:rsidP="004B691D">
            <w:pPr>
              <w:spacing w:line="480" w:lineRule="auto"/>
              <w:ind w:firstLine="0"/>
              <w:jc w:val="right"/>
              <w:rPr>
                <w:i/>
                <w:iCs/>
                <w:sz w:val="20"/>
              </w:rPr>
              <w:pPrChange w:id="968" w:author="Seth Corwin" w:date="2022-12-11T20:01:00Z">
                <w:pPr>
                  <w:ind w:firstLine="0"/>
                  <w:jc w:val="right"/>
                </w:pPr>
              </w:pPrChange>
            </w:pPr>
            <w:r w:rsidRPr="0080356A">
              <w:rPr>
                <w:i/>
                <w:iCs/>
                <w:sz w:val="20"/>
              </w:rPr>
              <w:t>Iowa</w:t>
            </w:r>
          </w:p>
        </w:tc>
        <w:tc>
          <w:tcPr>
            <w:tcW w:w="432" w:type="pct"/>
            <w:vAlign w:val="center"/>
          </w:tcPr>
          <w:p w14:paraId="04721EE2" w14:textId="544EA6AD" w:rsidR="00134BD7" w:rsidRPr="0080356A" w:rsidRDefault="00134BD7" w:rsidP="004B691D">
            <w:pPr>
              <w:spacing w:before="0" w:line="480" w:lineRule="auto"/>
              <w:ind w:firstLine="0"/>
              <w:jc w:val="center"/>
              <w:rPr>
                <w:sz w:val="20"/>
              </w:rPr>
              <w:pPrChange w:id="969" w:author="Seth Corwin" w:date="2022-12-11T20:01:00Z">
                <w:pPr>
                  <w:spacing w:before="0"/>
                  <w:ind w:firstLine="0"/>
                  <w:jc w:val="center"/>
                </w:pPr>
              </w:pPrChange>
            </w:pPr>
            <w:r>
              <w:rPr>
                <w:sz w:val="20"/>
              </w:rPr>
              <w:t>•</w:t>
            </w:r>
          </w:p>
        </w:tc>
        <w:tc>
          <w:tcPr>
            <w:tcW w:w="441" w:type="pct"/>
            <w:vAlign w:val="center"/>
          </w:tcPr>
          <w:p w14:paraId="29177FF9" w14:textId="77777777" w:rsidR="00134BD7" w:rsidRPr="0080356A" w:rsidRDefault="00134BD7" w:rsidP="004B691D">
            <w:pPr>
              <w:spacing w:before="0" w:line="480" w:lineRule="auto"/>
              <w:ind w:firstLine="0"/>
              <w:jc w:val="center"/>
              <w:rPr>
                <w:sz w:val="20"/>
              </w:rPr>
              <w:pPrChange w:id="970" w:author="Seth Corwin" w:date="2022-12-11T20:01:00Z">
                <w:pPr>
                  <w:spacing w:before="0"/>
                  <w:ind w:firstLine="0"/>
                  <w:jc w:val="center"/>
                </w:pPr>
              </w:pPrChange>
            </w:pPr>
          </w:p>
        </w:tc>
        <w:tc>
          <w:tcPr>
            <w:tcW w:w="659" w:type="pct"/>
          </w:tcPr>
          <w:p w14:paraId="31E1586C" w14:textId="29516915" w:rsidR="00134BD7" w:rsidRPr="0080356A" w:rsidRDefault="00134BD7" w:rsidP="004B691D">
            <w:pPr>
              <w:spacing w:before="0" w:line="480" w:lineRule="auto"/>
              <w:ind w:firstLine="0"/>
              <w:jc w:val="center"/>
              <w:rPr>
                <w:sz w:val="20"/>
              </w:rPr>
              <w:pPrChange w:id="971" w:author="Seth Corwin" w:date="2022-12-11T20:01:00Z">
                <w:pPr>
                  <w:spacing w:before="0"/>
                  <w:ind w:firstLine="0"/>
                  <w:jc w:val="center"/>
                </w:pPr>
              </w:pPrChange>
            </w:pPr>
            <w:r>
              <w:rPr>
                <w:sz w:val="20"/>
              </w:rPr>
              <w:t>L</w:t>
            </w:r>
          </w:p>
        </w:tc>
        <w:tc>
          <w:tcPr>
            <w:tcW w:w="660" w:type="pct"/>
          </w:tcPr>
          <w:p w14:paraId="05952BF5" w14:textId="472A03D2" w:rsidR="00134BD7" w:rsidRPr="0080356A" w:rsidRDefault="00134BD7" w:rsidP="004B691D">
            <w:pPr>
              <w:spacing w:before="0" w:line="480" w:lineRule="auto"/>
              <w:ind w:firstLine="0"/>
              <w:jc w:val="center"/>
              <w:rPr>
                <w:sz w:val="20"/>
              </w:rPr>
              <w:pPrChange w:id="972" w:author="Seth Corwin" w:date="2022-12-11T20:01:00Z">
                <w:pPr>
                  <w:spacing w:before="0"/>
                  <w:ind w:firstLine="0"/>
                  <w:jc w:val="center"/>
                </w:pPr>
              </w:pPrChange>
            </w:pPr>
          </w:p>
        </w:tc>
        <w:tc>
          <w:tcPr>
            <w:tcW w:w="659" w:type="pct"/>
          </w:tcPr>
          <w:p w14:paraId="46C407D5" w14:textId="6395DB4C" w:rsidR="00134BD7" w:rsidRPr="0080356A" w:rsidRDefault="00134BD7" w:rsidP="004B691D">
            <w:pPr>
              <w:spacing w:before="0" w:line="480" w:lineRule="auto"/>
              <w:ind w:firstLine="0"/>
              <w:jc w:val="center"/>
              <w:rPr>
                <w:sz w:val="20"/>
              </w:rPr>
              <w:pPrChange w:id="973" w:author="Seth Corwin" w:date="2022-12-11T20:01:00Z">
                <w:pPr>
                  <w:spacing w:before="0"/>
                  <w:ind w:firstLine="0"/>
                  <w:jc w:val="center"/>
                </w:pPr>
              </w:pPrChange>
            </w:pPr>
            <w:r>
              <w:rPr>
                <w:sz w:val="20"/>
              </w:rPr>
              <w:t>ø</w:t>
            </w:r>
          </w:p>
        </w:tc>
        <w:tc>
          <w:tcPr>
            <w:tcW w:w="660" w:type="pct"/>
          </w:tcPr>
          <w:p w14:paraId="696D4833" w14:textId="77777777" w:rsidR="00134BD7" w:rsidRPr="0080356A" w:rsidRDefault="00134BD7" w:rsidP="004B691D">
            <w:pPr>
              <w:spacing w:before="0" w:line="480" w:lineRule="auto"/>
              <w:ind w:firstLine="0"/>
              <w:jc w:val="center"/>
              <w:rPr>
                <w:sz w:val="20"/>
              </w:rPr>
              <w:pPrChange w:id="974" w:author="Seth Corwin" w:date="2022-12-11T20:01:00Z">
                <w:pPr>
                  <w:spacing w:before="0"/>
                  <w:ind w:firstLine="0"/>
                  <w:jc w:val="center"/>
                </w:pPr>
              </w:pPrChange>
            </w:pPr>
          </w:p>
        </w:tc>
        <w:tc>
          <w:tcPr>
            <w:tcW w:w="660" w:type="pct"/>
          </w:tcPr>
          <w:p w14:paraId="2077B3DB" w14:textId="77777777" w:rsidR="00134BD7" w:rsidRPr="0080356A" w:rsidRDefault="00134BD7" w:rsidP="004B691D">
            <w:pPr>
              <w:spacing w:before="0" w:line="480" w:lineRule="auto"/>
              <w:ind w:firstLine="0"/>
              <w:jc w:val="center"/>
              <w:rPr>
                <w:sz w:val="20"/>
              </w:rPr>
              <w:pPrChange w:id="975" w:author="Seth Corwin" w:date="2022-12-11T20:01:00Z">
                <w:pPr>
                  <w:spacing w:before="0"/>
                  <w:ind w:firstLine="0"/>
                  <w:jc w:val="center"/>
                </w:pPr>
              </w:pPrChange>
            </w:pPr>
          </w:p>
        </w:tc>
      </w:tr>
      <w:tr w:rsidR="00134BD7" w:rsidRPr="0080356A" w14:paraId="2468263A" w14:textId="77777777" w:rsidTr="00134BD7">
        <w:trPr>
          <w:jc w:val="center"/>
        </w:trPr>
        <w:tc>
          <w:tcPr>
            <w:tcW w:w="830" w:type="pct"/>
          </w:tcPr>
          <w:p w14:paraId="293E0700" w14:textId="77777777" w:rsidR="00134BD7" w:rsidRPr="0080356A" w:rsidRDefault="00134BD7" w:rsidP="004B691D">
            <w:pPr>
              <w:spacing w:line="480" w:lineRule="auto"/>
              <w:ind w:firstLine="0"/>
              <w:jc w:val="right"/>
              <w:rPr>
                <w:i/>
                <w:iCs/>
                <w:sz w:val="20"/>
              </w:rPr>
              <w:pPrChange w:id="976" w:author="Seth Corwin" w:date="2022-12-11T20:01:00Z">
                <w:pPr>
                  <w:ind w:firstLine="0"/>
                  <w:jc w:val="right"/>
                </w:pPr>
              </w:pPrChange>
            </w:pPr>
            <w:r w:rsidRPr="0080356A">
              <w:rPr>
                <w:i/>
                <w:iCs/>
                <w:sz w:val="20"/>
              </w:rPr>
              <w:t>Kansas</w:t>
            </w:r>
          </w:p>
        </w:tc>
        <w:tc>
          <w:tcPr>
            <w:tcW w:w="432" w:type="pct"/>
            <w:vAlign w:val="center"/>
          </w:tcPr>
          <w:p w14:paraId="4B9F4FEF" w14:textId="77777777" w:rsidR="00134BD7" w:rsidRPr="0080356A" w:rsidRDefault="00134BD7" w:rsidP="004B691D">
            <w:pPr>
              <w:spacing w:before="0" w:line="480" w:lineRule="auto"/>
              <w:ind w:firstLine="0"/>
              <w:jc w:val="center"/>
              <w:rPr>
                <w:sz w:val="20"/>
              </w:rPr>
              <w:pPrChange w:id="977" w:author="Seth Corwin" w:date="2022-12-11T20:01:00Z">
                <w:pPr>
                  <w:spacing w:before="0"/>
                  <w:ind w:firstLine="0"/>
                  <w:jc w:val="center"/>
                </w:pPr>
              </w:pPrChange>
            </w:pPr>
          </w:p>
        </w:tc>
        <w:tc>
          <w:tcPr>
            <w:tcW w:w="441" w:type="pct"/>
            <w:vAlign w:val="center"/>
          </w:tcPr>
          <w:p w14:paraId="39CA61DC" w14:textId="77777777" w:rsidR="00134BD7" w:rsidRPr="0080356A" w:rsidRDefault="00134BD7" w:rsidP="004B691D">
            <w:pPr>
              <w:spacing w:before="0" w:line="480" w:lineRule="auto"/>
              <w:ind w:firstLine="0"/>
              <w:jc w:val="center"/>
              <w:rPr>
                <w:sz w:val="20"/>
              </w:rPr>
              <w:pPrChange w:id="978" w:author="Seth Corwin" w:date="2022-12-11T20:01:00Z">
                <w:pPr>
                  <w:spacing w:before="0"/>
                  <w:ind w:firstLine="0"/>
                  <w:jc w:val="center"/>
                </w:pPr>
              </w:pPrChange>
            </w:pPr>
          </w:p>
        </w:tc>
        <w:tc>
          <w:tcPr>
            <w:tcW w:w="659" w:type="pct"/>
          </w:tcPr>
          <w:p w14:paraId="7328AF76" w14:textId="33391183" w:rsidR="00134BD7" w:rsidRPr="0080356A" w:rsidRDefault="00134BD7" w:rsidP="004B691D">
            <w:pPr>
              <w:spacing w:before="0" w:line="480" w:lineRule="auto"/>
              <w:ind w:firstLine="0"/>
              <w:jc w:val="center"/>
              <w:rPr>
                <w:sz w:val="20"/>
              </w:rPr>
              <w:pPrChange w:id="979" w:author="Seth Corwin" w:date="2022-12-11T20:01:00Z">
                <w:pPr>
                  <w:spacing w:before="0"/>
                  <w:ind w:firstLine="0"/>
                  <w:jc w:val="center"/>
                </w:pPr>
              </w:pPrChange>
            </w:pPr>
            <w:r>
              <w:rPr>
                <w:sz w:val="20"/>
              </w:rPr>
              <w:t>L</w:t>
            </w:r>
          </w:p>
        </w:tc>
        <w:tc>
          <w:tcPr>
            <w:tcW w:w="660" w:type="pct"/>
          </w:tcPr>
          <w:p w14:paraId="24190D30" w14:textId="2D09FC81" w:rsidR="00134BD7" w:rsidRPr="0080356A" w:rsidRDefault="00134BD7" w:rsidP="004B691D">
            <w:pPr>
              <w:spacing w:before="0" w:line="480" w:lineRule="auto"/>
              <w:ind w:firstLine="0"/>
              <w:jc w:val="center"/>
              <w:rPr>
                <w:sz w:val="20"/>
              </w:rPr>
              <w:pPrChange w:id="980" w:author="Seth Corwin" w:date="2022-12-11T20:01:00Z">
                <w:pPr>
                  <w:spacing w:before="0"/>
                  <w:ind w:firstLine="0"/>
                  <w:jc w:val="center"/>
                </w:pPr>
              </w:pPrChange>
            </w:pPr>
          </w:p>
        </w:tc>
        <w:tc>
          <w:tcPr>
            <w:tcW w:w="659" w:type="pct"/>
          </w:tcPr>
          <w:p w14:paraId="701BC33A" w14:textId="77777777" w:rsidR="00134BD7" w:rsidRPr="0080356A" w:rsidRDefault="00134BD7" w:rsidP="004B691D">
            <w:pPr>
              <w:spacing w:before="0" w:line="480" w:lineRule="auto"/>
              <w:ind w:firstLine="0"/>
              <w:jc w:val="center"/>
              <w:rPr>
                <w:sz w:val="20"/>
              </w:rPr>
              <w:pPrChange w:id="981" w:author="Seth Corwin" w:date="2022-12-11T20:01:00Z">
                <w:pPr>
                  <w:spacing w:before="0"/>
                  <w:ind w:firstLine="0"/>
                  <w:jc w:val="center"/>
                </w:pPr>
              </w:pPrChange>
            </w:pPr>
          </w:p>
        </w:tc>
        <w:tc>
          <w:tcPr>
            <w:tcW w:w="660" w:type="pct"/>
          </w:tcPr>
          <w:p w14:paraId="741D6B46" w14:textId="4E4BBA58" w:rsidR="00134BD7" w:rsidRPr="0080356A" w:rsidRDefault="00134BD7" w:rsidP="004B691D">
            <w:pPr>
              <w:spacing w:before="0" w:line="480" w:lineRule="auto"/>
              <w:ind w:firstLine="0"/>
              <w:jc w:val="center"/>
              <w:rPr>
                <w:sz w:val="20"/>
              </w:rPr>
              <w:pPrChange w:id="982" w:author="Seth Corwin" w:date="2022-12-11T20:01:00Z">
                <w:pPr>
                  <w:spacing w:before="0"/>
                  <w:ind w:firstLine="0"/>
                  <w:jc w:val="center"/>
                </w:pPr>
              </w:pPrChange>
            </w:pPr>
            <w:r>
              <w:rPr>
                <w:sz w:val="20"/>
              </w:rPr>
              <w:t>u</w:t>
            </w:r>
          </w:p>
        </w:tc>
        <w:tc>
          <w:tcPr>
            <w:tcW w:w="660" w:type="pct"/>
          </w:tcPr>
          <w:p w14:paraId="27A94927" w14:textId="77777777" w:rsidR="00134BD7" w:rsidRPr="0080356A" w:rsidRDefault="00134BD7" w:rsidP="004B691D">
            <w:pPr>
              <w:spacing w:before="0" w:line="480" w:lineRule="auto"/>
              <w:ind w:firstLine="0"/>
              <w:jc w:val="center"/>
              <w:rPr>
                <w:sz w:val="20"/>
              </w:rPr>
              <w:pPrChange w:id="983" w:author="Seth Corwin" w:date="2022-12-11T20:01:00Z">
                <w:pPr>
                  <w:spacing w:before="0"/>
                  <w:ind w:firstLine="0"/>
                  <w:jc w:val="center"/>
                </w:pPr>
              </w:pPrChange>
            </w:pPr>
          </w:p>
        </w:tc>
      </w:tr>
      <w:tr w:rsidR="00134BD7" w:rsidRPr="0080356A" w14:paraId="7F10851C" w14:textId="77777777" w:rsidTr="00134BD7">
        <w:trPr>
          <w:jc w:val="center"/>
        </w:trPr>
        <w:tc>
          <w:tcPr>
            <w:tcW w:w="830" w:type="pct"/>
          </w:tcPr>
          <w:p w14:paraId="4A8F365E" w14:textId="77777777" w:rsidR="00134BD7" w:rsidRPr="0080356A" w:rsidRDefault="00134BD7" w:rsidP="004B691D">
            <w:pPr>
              <w:spacing w:line="480" w:lineRule="auto"/>
              <w:ind w:firstLine="0"/>
              <w:jc w:val="right"/>
              <w:rPr>
                <w:i/>
                <w:iCs/>
                <w:sz w:val="20"/>
              </w:rPr>
              <w:pPrChange w:id="984" w:author="Seth Corwin" w:date="2022-12-11T20:01:00Z">
                <w:pPr>
                  <w:ind w:firstLine="0"/>
                  <w:jc w:val="right"/>
                </w:pPr>
              </w:pPrChange>
            </w:pPr>
            <w:r>
              <w:rPr>
                <w:i/>
                <w:iCs/>
                <w:sz w:val="20"/>
              </w:rPr>
              <w:t>Kentucky</w:t>
            </w:r>
          </w:p>
        </w:tc>
        <w:tc>
          <w:tcPr>
            <w:tcW w:w="432" w:type="pct"/>
            <w:vAlign w:val="center"/>
          </w:tcPr>
          <w:p w14:paraId="73258FEF" w14:textId="77777777" w:rsidR="00134BD7" w:rsidRPr="0080356A" w:rsidRDefault="00134BD7" w:rsidP="004B691D">
            <w:pPr>
              <w:spacing w:before="0" w:line="480" w:lineRule="auto"/>
              <w:ind w:firstLine="0"/>
              <w:jc w:val="center"/>
              <w:rPr>
                <w:sz w:val="20"/>
              </w:rPr>
              <w:pPrChange w:id="985" w:author="Seth Corwin" w:date="2022-12-11T20:01:00Z">
                <w:pPr>
                  <w:spacing w:before="0"/>
                  <w:ind w:firstLine="0"/>
                  <w:jc w:val="center"/>
                </w:pPr>
              </w:pPrChange>
            </w:pPr>
          </w:p>
        </w:tc>
        <w:tc>
          <w:tcPr>
            <w:tcW w:w="441" w:type="pct"/>
            <w:vAlign w:val="center"/>
          </w:tcPr>
          <w:p w14:paraId="030FB139" w14:textId="7CD2486C" w:rsidR="00134BD7" w:rsidRPr="0080356A" w:rsidRDefault="00134BD7" w:rsidP="004B691D">
            <w:pPr>
              <w:spacing w:before="0" w:line="480" w:lineRule="auto"/>
              <w:ind w:firstLine="0"/>
              <w:jc w:val="center"/>
              <w:rPr>
                <w:sz w:val="20"/>
              </w:rPr>
              <w:pPrChange w:id="986" w:author="Seth Corwin" w:date="2022-12-11T20:01:00Z">
                <w:pPr>
                  <w:spacing w:before="0"/>
                  <w:ind w:firstLine="0"/>
                  <w:jc w:val="center"/>
                </w:pPr>
              </w:pPrChange>
            </w:pPr>
            <w:r>
              <w:rPr>
                <w:sz w:val="20"/>
              </w:rPr>
              <w:t>•</w:t>
            </w:r>
          </w:p>
        </w:tc>
        <w:tc>
          <w:tcPr>
            <w:tcW w:w="659" w:type="pct"/>
          </w:tcPr>
          <w:p w14:paraId="05AFFC9B" w14:textId="2F61A1FD" w:rsidR="00134BD7" w:rsidRPr="0080356A" w:rsidRDefault="00134BD7" w:rsidP="004B691D">
            <w:pPr>
              <w:spacing w:before="0" w:line="480" w:lineRule="auto"/>
              <w:ind w:firstLine="0"/>
              <w:jc w:val="center"/>
              <w:rPr>
                <w:sz w:val="20"/>
              </w:rPr>
              <w:pPrChange w:id="987" w:author="Seth Corwin" w:date="2022-12-11T20:01:00Z">
                <w:pPr>
                  <w:spacing w:before="0"/>
                  <w:ind w:firstLine="0"/>
                  <w:jc w:val="center"/>
                </w:pPr>
              </w:pPrChange>
            </w:pPr>
            <w:r>
              <w:rPr>
                <w:sz w:val="20"/>
              </w:rPr>
              <w:t>L</w:t>
            </w:r>
          </w:p>
        </w:tc>
        <w:tc>
          <w:tcPr>
            <w:tcW w:w="660" w:type="pct"/>
          </w:tcPr>
          <w:p w14:paraId="0C0E92AE" w14:textId="7AE03075" w:rsidR="00134BD7" w:rsidRPr="0080356A" w:rsidRDefault="00134BD7" w:rsidP="004B691D">
            <w:pPr>
              <w:spacing w:before="0" w:line="480" w:lineRule="auto"/>
              <w:ind w:firstLine="0"/>
              <w:jc w:val="center"/>
              <w:rPr>
                <w:sz w:val="20"/>
              </w:rPr>
              <w:pPrChange w:id="988" w:author="Seth Corwin" w:date="2022-12-11T20:01:00Z">
                <w:pPr>
                  <w:spacing w:before="0"/>
                  <w:ind w:firstLine="0"/>
                  <w:jc w:val="center"/>
                </w:pPr>
              </w:pPrChange>
            </w:pPr>
          </w:p>
        </w:tc>
        <w:tc>
          <w:tcPr>
            <w:tcW w:w="659" w:type="pct"/>
          </w:tcPr>
          <w:p w14:paraId="261DCED1" w14:textId="77777777" w:rsidR="00134BD7" w:rsidRPr="0080356A" w:rsidRDefault="00134BD7" w:rsidP="004B691D">
            <w:pPr>
              <w:spacing w:before="0" w:line="480" w:lineRule="auto"/>
              <w:ind w:firstLine="0"/>
              <w:jc w:val="center"/>
              <w:rPr>
                <w:sz w:val="20"/>
              </w:rPr>
              <w:pPrChange w:id="989" w:author="Seth Corwin" w:date="2022-12-11T20:01:00Z">
                <w:pPr>
                  <w:spacing w:before="0"/>
                  <w:ind w:firstLine="0"/>
                  <w:jc w:val="center"/>
                </w:pPr>
              </w:pPrChange>
            </w:pPr>
          </w:p>
        </w:tc>
        <w:tc>
          <w:tcPr>
            <w:tcW w:w="660" w:type="pct"/>
          </w:tcPr>
          <w:p w14:paraId="6093FBD6" w14:textId="2754C1F0" w:rsidR="00134BD7" w:rsidRPr="0080356A" w:rsidRDefault="00134BD7" w:rsidP="004B691D">
            <w:pPr>
              <w:spacing w:before="0" w:line="480" w:lineRule="auto"/>
              <w:ind w:firstLine="0"/>
              <w:jc w:val="center"/>
              <w:rPr>
                <w:sz w:val="20"/>
              </w:rPr>
              <w:pPrChange w:id="990" w:author="Seth Corwin" w:date="2022-12-11T20:01:00Z">
                <w:pPr>
                  <w:spacing w:before="0"/>
                  <w:ind w:firstLine="0"/>
                  <w:jc w:val="center"/>
                </w:pPr>
              </w:pPrChange>
            </w:pPr>
            <w:r>
              <w:rPr>
                <w:sz w:val="20"/>
              </w:rPr>
              <w:t>p</w:t>
            </w:r>
          </w:p>
        </w:tc>
        <w:tc>
          <w:tcPr>
            <w:tcW w:w="660" w:type="pct"/>
          </w:tcPr>
          <w:p w14:paraId="28311C1E" w14:textId="77777777" w:rsidR="00134BD7" w:rsidRPr="0080356A" w:rsidRDefault="00134BD7" w:rsidP="004B691D">
            <w:pPr>
              <w:spacing w:before="0" w:line="480" w:lineRule="auto"/>
              <w:ind w:firstLine="0"/>
              <w:jc w:val="center"/>
              <w:rPr>
                <w:sz w:val="20"/>
              </w:rPr>
              <w:pPrChange w:id="991" w:author="Seth Corwin" w:date="2022-12-11T20:01:00Z">
                <w:pPr>
                  <w:spacing w:before="0"/>
                  <w:ind w:firstLine="0"/>
                  <w:jc w:val="center"/>
                </w:pPr>
              </w:pPrChange>
            </w:pPr>
          </w:p>
        </w:tc>
      </w:tr>
      <w:tr w:rsidR="00134BD7" w:rsidRPr="0080356A" w14:paraId="4507F46F" w14:textId="77777777" w:rsidTr="00134BD7">
        <w:trPr>
          <w:jc w:val="center"/>
        </w:trPr>
        <w:tc>
          <w:tcPr>
            <w:tcW w:w="830" w:type="pct"/>
          </w:tcPr>
          <w:p w14:paraId="37CF77B0" w14:textId="77777777" w:rsidR="00134BD7" w:rsidRPr="0080356A" w:rsidRDefault="00134BD7" w:rsidP="004B691D">
            <w:pPr>
              <w:spacing w:line="480" w:lineRule="auto"/>
              <w:ind w:firstLine="0"/>
              <w:jc w:val="right"/>
              <w:rPr>
                <w:i/>
                <w:iCs/>
                <w:sz w:val="20"/>
              </w:rPr>
              <w:pPrChange w:id="992" w:author="Seth Corwin" w:date="2022-12-11T20:01:00Z">
                <w:pPr>
                  <w:ind w:firstLine="0"/>
                  <w:jc w:val="right"/>
                </w:pPr>
              </w:pPrChange>
            </w:pPr>
            <w:r w:rsidRPr="0080356A">
              <w:rPr>
                <w:i/>
                <w:iCs/>
                <w:sz w:val="20"/>
              </w:rPr>
              <w:t>Louisiana</w:t>
            </w:r>
          </w:p>
        </w:tc>
        <w:tc>
          <w:tcPr>
            <w:tcW w:w="432" w:type="pct"/>
            <w:vAlign w:val="center"/>
          </w:tcPr>
          <w:p w14:paraId="2D2F5FCC" w14:textId="77777777" w:rsidR="00134BD7" w:rsidRPr="0080356A" w:rsidRDefault="00134BD7" w:rsidP="004B691D">
            <w:pPr>
              <w:spacing w:before="0" w:line="480" w:lineRule="auto"/>
              <w:ind w:firstLine="0"/>
              <w:jc w:val="center"/>
              <w:rPr>
                <w:sz w:val="20"/>
              </w:rPr>
              <w:pPrChange w:id="993" w:author="Seth Corwin" w:date="2022-12-11T20:01:00Z">
                <w:pPr>
                  <w:spacing w:before="0"/>
                  <w:ind w:firstLine="0"/>
                  <w:jc w:val="center"/>
                </w:pPr>
              </w:pPrChange>
            </w:pPr>
          </w:p>
        </w:tc>
        <w:tc>
          <w:tcPr>
            <w:tcW w:w="441" w:type="pct"/>
            <w:vAlign w:val="center"/>
          </w:tcPr>
          <w:p w14:paraId="0D7AEC2E" w14:textId="77777777" w:rsidR="00134BD7" w:rsidRPr="0080356A" w:rsidRDefault="00134BD7" w:rsidP="004B691D">
            <w:pPr>
              <w:spacing w:before="0" w:line="480" w:lineRule="auto"/>
              <w:ind w:firstLine="0"/>
              <w:jc w:val="center"/>
              <w:rPr>
                <w:sz w:val="20"/>
              </w:rPr>
              <w:pPrChange w:id="994" w:author="Seth Corwin" w:date="2022-12-11T20:01:00Z">
                <w:pPr>
                  <w:spacing w:before="0"/>
                  <w:ind w:firstLine="0"/>
                  <w:jc w:val="center"/>
                </w:pPr>
              </w:pPrChange>
            </w:pPr>
          </w:p>
        </w:tc>
        <w:tc>
          <w:tcPr>
            <w:tcW w:w="659" w:type="pct"/>
          </w:tcPr>
          <w:p w14:paraId="35F7D62C" w14:textId="4F9020C1" w:rsidR="00134BD7" w:rsidRPr="0080356A" w:rsidRDefault="00134BD7" w:rsidP="004B691D">
            <w:pPr>
              <w:spacing w:before="0" w:line="480" w:lineRule="auto"/>
              <w:ind w:firstLine="0"/>
              <w:jc w:val="center"/>
              <w:rPr>
                <w:sz w:val="20"/>
              </w:rPr>
              <w:pPrChange w:id="995" w:author="Seth Corwin" w:date="2022-12-11T20:01:00Z">
                <w:pPr>
                  <w:spacing w:before="0"/>
                  <w:ind w:firstLine="0"/>
                  <w:jc w:val="center"/>
                </w:pPr>
              </w:pPrChange>
            </w:pPr>
            <w:r>
              <w:rPr>
                <w:sz w:val="20"/>
              </w:rPr>
              <w:t>L</w:t>
            </w:r>
          </w:p>
        </w:tc>
        <w:tc>
          <w:tcPr>
            <w:tcW w:w="660" w:type="pct"/>
          </w:tcPr>
          <w:p w14:paraId="3FC356BC" w14:textId="4B7A82C6" w:rsidR="00134BD7" w:rsidRPr="0080356A" w:rsidRDefault="00134BD7" w:rsidP="004B691D">
            <w:pPr>
              <w:spacing w:before="0" w:line="480" w:lineRule="auto"/>
              <w:ind w:firstLine="0"/>
              <w:jc w:val="center"/>
              <w:rPr>
                <w:sz w:val="20"/>
              </w:rPr>
              <w:pPrChange w:id="996" w:author="Seth Corwin" w:date="2022-12-11T20:01:00Z">
                <w:pPr>
                  <w:spacing w:before="0"/>
                  <w:ind w:firstLine="0"/>
                  <w:jc w:val="center"/>
                </w:pPr>
              </w:pPrChange>
            </w:pPr>
            <w:r w:rsidRPr="0080356A">
              <w:rPr>
                <w:sz w:val="20"/>
              </w:rPr>
              <w:t>x</w:t>
            </w:r>
          </w:p>
        </w:tc>
        <w:tc>
          <w:tcPr>
            <w:tcW w:w="659" w:type="pct"/>
          </w:tcPr>
          <w:p w14:paraId="43E342B6" w14:textId="49542FC5" w:rsidR="00134BD7" w:rsidRPr="0080356A" w:rsidRDefault="00134BD7" w:rsidP="004B691D">
            <w:pPr>
              <w:spacing w:before="0" w:line="480" w:lineRule="auto"/>
              <w:ind w:firstLine="0"/>
              <w:jc w:val="center"/>
              <w:rPr>
                <w:sz w:val="20"/>
              </w:rPr>
              <w:pPrChange w:id="997" w:author="Seth Corwin" w:date="2022-12-11T20:01:00Z">
                <w:pPr>
                  <w:spacing w:before="0"/>
                  <w:ind w:firstLine="0"/>
                  <w:jc w:val="center"/>
                </w:pPr>
              </w:pPrChange>
            </w:pPr>
            <w:r>
              <w:rPr>
                <w:sz w:val="20"/>
              </w:rPr>
              <w:t>ø</w:t>
            </w:r>
          </w:p>
        </w:tc>
        <w:tc>
          <w:tcPr>
            <w:tcW w:w="660" w:type="pct"/>
          </w:tcPr>
          <w:p w14:paraId="008326D9" w14:textId="77777777" w:rsidR="00134BD7" w:rsidRPr="0080356A" w:rsidRDefault="00134BD7" w:rsidP="004B691D">
            <w:pPr>
              <w:spacing w:before="0" w:line="480" w:lineRule="auto"/>
              <w:ind w:firstLine="0"/>
              <w:jc w:val="center"/>
              <w:rPr>
                <w:sz w:val="20"/>
              </w:rPr>
              <w:pPrChange w:id="998" w:author="Seth Corwin" w:date="2022-12-11T20:01:00Z">
                <w:pPr>
                  <w:spacing w:before="0"/>
                  <w:ind w:firstLine="0"/>
                  <w:jc w:val="center"/>
                </w:pPr>
              </w:pPrChange>
            </w:pPr>
          </w:p>
        </w:tc>
        <w:tc>
          <w:tcPr>
            <w:tcW w:w="660" w:type="pct"/>
          </w:tcPr>
          <w:p w14:paraId="4276076F" w14:textId="66C2E7D2" w:rsidR="00134BD7" w:rsidRPr="0080356A" w:rsidRDefault="00134BD7" w:rsidP="004B691D">
            <w:pPr>
              <w:spacing w:before="0" w:line="480" w:lineRule="auto"/>
              <w:ind w:firstLine="0"/>
              <w:jc w:val="center"/>
              <w:rPr>
                <w:sz w:val="20"/>
              </w:rPr>
              <w:pPrChange w:id="999" w:author="Seth Corwin" w:date="2022-12-11T20:01:00Z">
                <w:pPr>
                  <w:spacing w:before="0"/>
                  <w:ind w:firstLine="0"/>
                  <w:jc w:val="center"/>
                </w:pPr>
              </w:pPrChange>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4B691D">
            <w:pPr>
              <w:spacing w:line="480" w:lineRule="auto"/>
              <w:ind w:firstLine="0"/>
              <w:jc w:val="right"/>
              <w:rPr>
                <w:i/>
                <w:iCs/>
                <w:sz w:val="20"/>
              </w:rPr>
              <w:pPrChange w:id="1000" w:author="Seth Corwin" w:date="2022-12-11T20:01:00Z">
                <w:pPr>
                  <w:ind w:firstLine="0"/>
                  <w:jc w:val="right"/>
                </w:pPr>
              </w:pPrChange>
            </w:pPr>
            <w:r w:rsidRPr="0080356A">
              <w:rPr>
                <w:i/>
                <w:iCs/>
                <w:sz w:val="20"/>
              </w:rPr>
              <w:t>Maryland</w:t>
            </w:r>
          </w:p>
        </w:tc>
        <w:tc>
          <w:tcPr>
            <w:tcW w:w="432" w:type="pct"/>
            <w:vAlign w:val="center"/>
          </w:tcPr>
          <w:p w14:paraId="71B69265" w14:textId="77777777" w:rsidR="00134BD7" w:rsidRPr="0080356A" w:rsidRDefault="00134BD7" w:rsidP="004B691D">
            <w:pPr>
              <w:spacing w:before="0" w:line="480" w:lineRule="auto"/>
              <w:ind w:firstLine="0"/>
              <w:jc w:val="center"/>
              <w:rPr>
                <w:sz w:val="20"/>
              </w:rPr>
              <w:pPrChange w:id="1001" w:author="Seth Corwin" w:date="2022-12-11T20:01:00Z">
                <w:pPr>
                  <w:spacing w:before="0"/>
                  <w:ind w:firstLine="0"/>
                  <w:jc w:val="center"/>
                </w:pPr>
              </w:pPrChange>
            </w:pPr>
          </w:p>
        </w:tc>
        <w:tc>
          <w:tcPr>
            <w:tcW w:w="441" w:type="pct"/>
            <w:vAlign w:val="center"/>
          </w:tcPr>
          <w:p w14:paraId="041B2601" w14:textId="306C2CDC" w:rsidR="00134BD7" w:rsidRPr="0080356A" w:rsidRDefault="00134BD7" w:rsidP="004B691D">
            <w:pPr>
              <w:spacing w:before="0" w:line="480" w:lineRule="auto"/>
              <w:ind w:firstLine="0"/>
              <w:jc w:val="center"/>
              <w:rPr>
                <w:sz w:val="20"/>
              </w:rPr>
              <w:pPrChange w:id="1002" w:author="Seth Corwin" w:date="2022-12-11T20:01:00Z">
                <w:pPr>
                  <w:spacing w:before="0"/>
                  <w:ind w:firstLine="0"/>
                  <w:jc w:val="center"/>
                </w:pPr>
              </w:pPrChange>
            </w:pPr>
            <w:r>
              <w:rPr>
                <w:sz w:val="20"/>
              </w:rPr>
              <w:t>•</w:t>
            </w:r>
          </w:p>
        </w:tc>
        <w:tc>
          <w:tcPr>
            <w:tcW w:w="659" w:type="pct"/>
          </w:tcPr>
          <w:p w14:paraId="57273CDB" w14:textId="6BF222CD" w:rsidR="00134BD7" w:rsidRPr="0080356A" w:rsidRDefault="00134BD7" w:rsidP="004B691D">
            <w:pPr>
              <w:spacing w:before="0" w:line="480" w:lineRule="auto"/>
              <w:ind w:firstLine="0"/>
              <w:jc w:val="center"/>
              <w:rPr>
                <w:sz w:val="20"/>
              </w:rPr>
              <w:pPrChange w:id="1003" w:author="Seth Corwin" w:date="2022-12-11T20:01:00Z">
                <w:pPr>
                  <w:spacing w:before="0"/>
                  <w:ind w:firstLine="0"/>
                  <w:jc w:val="center"/>
                </w:pPr>
              </w:pPrChange>
            </w:pPr>
            <w:r>
              <w:rPr>
                <w:sz w:val="20"/>
              </w:rPr>
              <w:t>L(C)</w:t>
            </w:r>
          </w:p>
        </w:tc>
        <w:tc>
          <w:tcPr>
            <w:tcW w:w="660" w:type="pct"/>
          </w:tcPr>
          <w:p w14:paraId="208DAAD7" w14:textId="7FE03391" w:rsidR="00134BD7" w:rsidRPr="0080356A" w:rsidRDefault="00134BD7" w:rsidP="004B691D">
            <w:pPr>
              <w:spacing w:before="0" w:line="480" w:lineRule="auto"/>
              <w:ind w:firstLine="0"/>
              <w:jc w:val="center"/>
              <w:rPr>
                <w:sz w:val="20"/>
              </w:rPr>
              <w:pPrChange w:id="1004" w:author="Seth Corwin" w:date="2022-12-11T20:01:00Z">
                <w:pPr>
                  <w:spacing w:before="0"/>
                  <w:ind w:firstLine="0"/>
                  <w:jc w:val="center"/>
                </w:pPr>
              </w:pPrChange>
            </w:pPr>
          </w:p>
        </w:tc>
        <w:tc>
          <w:tcPr>
            <w:tcW w:w="659" w:type="pct"/>
          </w:tcPr>
          <w:p w14:paraId="75DFAF9A" w14:textId="77777777" w:rsidR="00134BD7" w:rsidRPr="0080356A" w:rsidRDefault="00134BD7" w:rsidP="004B691D">
            <w:pPr>
              <w:spacing w:before="0" w:line="480" w:lineRule="auto"/>
              <w:ind w:firstLine="0"/>
              <w:jc w:val="center"/>
              <w:rPr>
                <w:sz w:val="20"/>
              </w:rPr>
              <w:pPrChange w:id="1005" w:author="Seth Corwin" w:date="2022-12-11T20:01:00Z">
                <w:pPr>
                  <w:spacing w:before="0"/>
                  <w:ind w:firstLine="0"/>
                  <w:jc w:val="center"/>
                </w:pPr>
              </w:pPrChange>
            </w:pPr>
          </w:p>
        </w:tc>
        <w:tc>
          <w:tcPr>
            <w:tcW w:w="660" w:type="pct"/>
          </w:tcPr>
          <w:p w14:paraId="21609B50" w14:textId="77777777" w:rsidR="00134BD7" w:rsidRPr="0080356A" w:rsidRDefault="00134BD7" w:rsidP="004B691D">
            <w:pPr>
              <w:spacing w:before="0" w:line="480" w:lineRule="auto"/>
              <w:ind w:firstLine="0"/>
              <w:jc w:val="center"/>
              <w:rPr>
                <w:sz w:val="20"/>
              </w:rPr>
              <w:pPrChange w:id="1006" w:author="Seth Corwin" w:date="2022-12-11T20:01:00Z">
                <w:pPr>
                  <w:spacing w:before="0"/>
                  <w:ind w:firstLine="0"/>
                  <w:jc w:val="center"/>
                </w:pPr>
              </w:pPrChange>
            </w:pPr>
          </w:p>
        </w:tc>
        <w:tc>
          <w:tcPr>
            <w:tcW w:w="660" w:type="pct"/>
          </w:tcPr>
          <w:p w14:paraId="123302FD" w14:textId="2BF4839C" w:rsidR="00134BD7" w:rsidRPr="0080356A" w:rsidRDefault="00134BD7" w:rsidP="004B691D">
            <w:pPr>
              <w:spacing w:before="0" w:line="480" w:lineRule="auto"/>
              <w:ind w:firstLine="0"/>
              <w:jc w:val="center"/>
              <w:rPr>
                <w:sz w:val="20"/>
              </w:rPr>
              <w:pPrChange w:id="1007" w:author="Seth Corwin" w:date="2022-12-11T20:01:00Z">
                <w:pPr>
                  <w:spacing w:before="0"/>
                  <w:ind w:firstLine="0"/>
                  <w:jc w:val="center"/>
                </w:pPr>
              </w:pPrChange>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4B691D">
            <w:pPr>
              <w:spacing w:line="480" w:lineRule="auto"/>
              <w:ind w:firstLine="0"/>
              <w:jc w:val="right"/>
              <w:rPr>
                <w:i/>
                <w:iCs/>
                <w:sz w:val="20"/>
              </w:rPr>
              <w:pPrChange w:id="1008" w:author="Seth Corwin" w:date="2022-12-11T20:01:00Z">
                <w:pPr>
                  <w:ind w:firstLine="0"/>
                  <w:jc w:val="right"/>
                </w:pPr>
              </w:pPrChange>
            </w:pPr>
            <w:r w:rsidRPr="0080356A">
              <w:rPr>
                <w:i/>
                <w:iCs/>
                <w:sz w:val="20"/>
              </w:rPr>
              <w:t>Missouri</w:t>
            </w:r>
          </w:p>
        </w:tc>
        <w:tc>
          <w:tcPr>
            <w:tcW w:w="432" w:type="pct"/>
            <w:vAlign w:val="center"/>
          </w:tcPr>
          <w:p w14:paraId="374472A0" w14:textId="77777777" w:rsidR="00134BD7" w:rsidRPr="0080356A" w:rsidRDefault="00134BD7" w:rsidP="004B691D">
            <w:pPr>
              <w:spacing w:before="0" w:line="480" w:lineRule="auto"/>
              <w:ind w:firstLine="0"/>
              <w:jc w:val="center"/>
              <w:rPr>
                <w:sz w:val="20"/>
              </w:rPr>
              <w:pPrChange w:id="1009" w:author="Seth Corwin" w:date="2022-12-11T20:01:00Z">
                <w:pPr>
                  <w:spacing w:before="0"/>
                  <w:ind w:firstLine="0"/>
                  <w:jc w:val="center"/>
                </w:pPr>
              </w:pPrChange>
            </w:pPr>
          </w:p>
        </w:tc>
        <w:tc>
          <w:tcPr>
            <w:tcW w:w="441" w:type="pct"/>
            <w:vAlign w:val="center"/>
          </w:tcPr>
          <w:p w14:paraId="57EE277C" w14:textId="49DB07AF" w:rsidR="00134BD7" w:rsidRPr="0080356A" w:rsidRDefault="00134BD7" w:rsidP="004B691D">
            <w:pPr>
              <w:spacing w:before="0" w:line="480" w:lineRule="auto"/>
              <w:ind w:firstLine="0"/>
              <w:jc w:val="center"/>
              <w:rPr>
                <w:sz w:val="20"/>
              </w:rPr>
              <w:pPrChange w:id="1010" w:author="Seth Corwin" w:date="2022-12-11T20:01:00Z">
                <w:pPr>
                  <w:spacing w:before="0"/>
                  <w:ind w:firstLine="0"/>
                  <w:jc w:val="center"/>
                </w:pPr>
              </w:pPrChange>
            </w:pPr>
            <w:r>
              <w:rPr>
                <w:sz w:val="20"/>
              </w:rPr>
              <w:t>•</w:t>
            </w:r>
          </w:p>
        </w:tc>
        <w:tc>
          <w:tcPr>
            <w:tcW w:w="659" w:type="pct"/>
          </w:tcPr>
          <w:p w14:paraId="6EBBACDB" w14:textId="13396299" w:rsidR="00134BD7" w:rsidRDefault="00134BD7" w:rsidP="004B691D">
            <w:pPr>
              <w:spacing w:before="0" w:line="480" w:lineRule="auto"/>
              <w:ind w:firstLine="0"/>
              <w:jc w:val="center"/>
              <w:rPr>
                <w:sz w:val="20"/>
              </w:rPr>
              <w:pPrChange w:id="1011" w:author="Seth Corwin" w:date="2022-12-11T20:01:00Z">
                <w:pPr>
                  <w:spacing w:before="0"/>
                  <w:ind w:firstLine="0"/>
                  <w:jc w:val="center"/>
                </w:pPr>
              </w:pPrChange>
            </w:pPr>
            <w:r>
              <w:rPr>
                <w:sz w:val="20"/>
              </w:rPr>
              <w:t>L</w:t>
            </w:r>
          </w:p>
        </w:tc>
        <w:tc>
          <w:tcPr>
            <w:tcW w:w="660" w:type="pct"/>
          </w:tcPr>
          <w:p w14:paraId="666DA533" w14:textId="17568F14" w:rsidR="00134BD7" w:rsidRPr="0080356A" w:rsidRDefault="00134BD7" w:rsidP="004B691D">
            <w:pPr>
              <w:spacing w:before="0" w:line="480" w:lineRule="auto"/>
              <w:ind w:firstLine="0"/>
              <w:jc w:val="center"/>
              <w:rPr>
                <w:sz w:val="20"/>
              </w:rPr>
              <w:pPrChange w:id="1012" w:author="Seth Corwin" w:date="2022-12-11T20:01:00Z">
                <w:pPr>
                  <w:spacing w:before="0"/>
                  <w:ind w:firstLine="0"/>
                  <w:jc w:val="center"/>
                </w:pPr>
              </w:pPrChange>
            </w:pPr>
            <w:r>
              <w:rPr>
                <w:sz w:val="20"/>
              </w:rPr>
              <w:t>x</w:t>
            </w:r>
          </w:p>
        </w:tc>
        <w:tc>
          <w:tcPr>
            <w:tcW w:w="659" w:type="pct"/>
          </w:tcPr>
          <w:p w14:paraId="1767779C" w14:textId="0ED9CC49" w:rsidR="00134BD7" w:rsidRPr="0080356A" w:rsidRDefault="00134BD7" w:rsidP="004B691D">
            <w:pPr>
              <w:spacing w:before="0" w:line="480" w:lineRule="auto"/>
              <w:ind w:firstLine="0"/>
              <w:jc w:val="center"/>
              <w:rPr>
                <w:sz w:val="20"/>
              </w:rPr>
              <w:pPrChange w:id="1013" w:author="Seth Corwin" w:date="2022-12-11T20:01:00Z">
                <w:pPr>
                  <w:spacing w:before="0"/>
                  <w:ind w:firstLine="0"/>
                  <w:jc w:val="center"/>
                </w:pPr>
              </w:pPrChange>
            </w:pPr>
            <w:r>
              <w:rPr>
                <w:sz w:val="20"/>
              </w:rPr>
              <w:t>ø</w:t>
            </w:r>
          </w:p>
        </w:tc>
        <w:tc>
          <w:tcPr>
            <w:tcW w:w="660" w:type="pct"/>
          </w:tcPr>
          <w:p w14:paraId="77646C97" w14:textId="77777777" w:rsidR="00134BD7" w:rsidRPr="0080356A" w:rsidRDefault="00134BD7" w:rsidP="004B691D">
            <w:pPr>
              <w:spacing w:before="0" w:line="480" w:lineRule="auto"/>
              <w:ind w:firstLine="0"/>
              <w:jc w:val="center"/>
              <w:rPr>
                <w:sz w:val="20"/>
              </w:rPr>
              <w:pPrChange w:id="1014" w:author="Seth Corwin" w:date="2022-12-11T20:01:00Z">
                <w:pPr>
                  <w:spacing w:before="0"/>
                  <w:ind w:firstLine="0"/>
                  <w:jc w:val="center"/>
                </w:pPr>
              </w:pPrChange>
            </w:pPr>
          </w:p>
        </w:tc>
        <w:tc>
          <w:tcPr>
            <w:tcW w:w="660" w:type="pct"/>
          </w:tcPr>
          <w:p w14:paraId="62A6E3A6" w14:textId="77777777" w:rsidR="00134BD7" w:rsidRPr="0080356A" w:rsidRDefault="00134BD7" w:rsidP="004B691D">
            <w:pPr>
              <w:spacing w:before="0" w:line="480" w:lineRule="auto"/>
              <w:ind w:firstLine="0"/>
              <w:jc w:val="center"/>
              <w:rPr>
                <w:sz w:val="20"/>
              </w:rPr>
              <w:pPrChange w:id="1015" w:author="Seth Corwin" w:date="2022-12-11T20:01:00Z">
                <w:pPr>
                  <w:spacing w:before="0"/>
                  <w:ind w:firstLine="0"/>
                  <w:jc w:val="center"/>
                </w:pPr>
              </w:pPrChange>
            </w:pPr>
          </w:p>
        </w:tc>
      </w:tr>
      <w:tr w:rsidR="00134BD7" w:rsidRPr="0080356A" w14:paraId="7AA95CA1" w14:textId="77777777" w:rsidTr="00134BD7">
        <w:trPr>
          <w:jc w:val="center"/>
        </w:trPr>
        <w:tc>
          <w:tcPr>
            <w:tcW w:w="830" w:type="pct"/>
          </w:tcPr>
          <w:p w14:paraId="1D7476E7" w14:textId="77777777" w:rsidR="00134BD7" w:rsidRPr="0080356A" w:rsidRDefault="00134BD7" w:rsidP="004B691D">
            <w:pPr>
              <w:spacing w:line="480" w:lineRule="auto"/>
              <w:ind w:firstLine="0"/>
              <w:jc w:val="right"/>
              <w:rPr>
                <w:i/>
                <w:iCs/>
                <w:sz w:val="20"/>
              </w:rPr>
              <w:pPrChange w:id="1016" w:author="Seth Corwin" w:date="2022-12-11T20:01:00Z">
                <w:pPr>
                  <w:ind w:firstLine="0"/>
                  <w:jc w:val="right"/>
                </w:pPr>
              </w:pPrChange>
            </w:pPr>
            <w:r w:rsidRPr="0080356A">
              <w:rPr>
                <w:i/>
                <w:iCs/>
                <w:sz w:val="20"/>
              </w:rPr>
              <w:t>Nebraska</w:t>
            </w:r>
          </w:p>
        </w:tc>
        <w:tc>
          <w:tcPr>
            <w:tcW w:w="432" w:type="pct"/>
            <w:vAlign w:val="center"/>
          </w:tcPr>
          <w:p w14:paraId="180240A1" w14:textId="58061D8E" w:rsidR="00134BD7" w:rsidRPr="0080356A" w:rsidRDefault="00134BD7" w:rsidP="004B691D">
            <w:pPr>
              <w:spacing w:before="0" w:line="480" w:lineRule="auto"/>
              <w:ind w:firstLine="0"/>
              <w:jc w:val="center"/>
              <w:rPr>
                <w:sz w:val="20"/>
              </w:rPr>
              <w:pPrChange w:id="1017" w:author="Seth Corwin" w:date="2022-12-11T20:01:00Z">
                <w:pPr>
                  <w:spacing w:before="0"/>
                  <w:ind w:firstLine="0"/>
                  <w:jc w:val="center"/>
                </w:pPr>
              </w:pPrChange>
            </w:pPr>
            <w:r>
              <w:rPr>
                <w:sz w:val="20"/>
              </w:rPr>
              <w:t>•</w:t>
            </w:r>
          </w:p>
        </w:tc>
        <w:tc>
          <w:tcPr>
            <w:tcW w:w="441" w:type="pct"/>
            <w:vAlign w:val="center"/>
          </w:tcPr>
          <w:p w14:paraId="2976299F" w14:textId="46A17100" w:rsidR="00134BD7" w:rsidRPr="0080356A" w:rsidRDefault="00134BD7" w:rsidP="004B691D">
            <w:pPr>
              <w:spacing w:before="0" w:line="480" w:lineRule="auto"/>
              <w:ind w:firstLine="0"/>
              <w:jc w:val="center"/>
              <w:rPr>
                <w:sz w:val="20"/>
              </w:rPr>
              <w:pPrChange w:id="1018" w:author="Seth Corwin" w:date="2022-12-11T20:01:00Z">
                <w:pPr>
                  <w:spacing w:before="0"/>
                  <w:ind w:firstLine="0"/>
                  <w:jc w:val="center"/>
                </w:pPr>
              </w:pPrChange>
            </w:pPr>
            <w:r>
              <w:rPr>
                <w:sz w:val="20"/>
              </w:rPr>
              <w:t>•</w:t>
            </w:r>
          </w:p>
        </w:tc>
        <w:tc>
          <w:tcPr>
            <w:tcW w:w="659" w:type="pct"/>
          </w:tcPr>
          <w:p w14:paraId="1B6A40BE" w14:textId="1B88421B" w:rsidR="00134BD7" w:rsidRPr="0080356A" w:rsidRDefault="00134BD7" w:rsidP="004B691D">
            <w:pPr>
              <w:spacing w:before="0" w:line="480" w:lineRule="auto"/>
              <w:ind w:firstLine="0"/>
              <w:jc w:val="center"/>
              <w:rPr>
                <w:sz w:val="20"/>
              </w:rPr>
              <w:pPrChange w:id="1019" w:author="Seth Corwin" w:date="2022-12-11T20:01:00Z">
                <w:pPr>
                  <w:spacing w:before="0"/>
                  <w:ind w:firstLine="0"/>
                  <w:jc w:val="center"/>
                </w:pPr>
              </w:pPrChange>
            </w:pPr>
            <w:r>
              <w:rPr>
                <w:sz w:val="20"/>
              </w:rPr>
              <w:t>L</w:t>
            </w:r>
          </w:p>
        </w:tc>
        <w:tc>
          <w:tcPr>
            <w:tcW w:w="660" w:type="pct"/>
          </w:tcPr>
          <w:p w14:paraId="35277707" w14:textId="30E34F69" w:rsidR="00134BD7" w:rsidRPr="0080356A" w:rsidRDefault="00134BD7" w:rsidP="004B691D">
            <w:pPr>
              <w:spacing w:before="0" w:line="480" w:lineRule="auto"/>
              <w:ind w:firstLine="0"/>
              <w:jc w:val="center"/>
              <w:rPr>
                <w:sz w:val="20"/>
              </w:rPr>
              <w:pPrChange w:id="1020" w:author="Seth Corwin" w:date="2022-12-11T20:01:00Z">
                <w:pPr>
                  <w:spacing w:before="0"/>
                  <w:ind w:firstLine="0"/>
                  <w:jc w:val="center"/>
                </w:pPr>
              </w:pPrChange>
            </w:pPr>
          </w:p>
        </w:tc>
        <w:tc>
          <w:tcPr>
            <w:tcW w:w="659" w:type="pct"/>
          </w:tcPr>
          <w:p w14:paraId="460E1F36" w14:textId="1BD23FBF" w:rsidR="00134BD7" w:rsidRPr="0080356A" w:rsidRDefault="00134BD7" w:rsidP="004B691D">
            <w:pPr>
              <w:spacing w:before="0" w:line="480" w:lineRule="auto"/>
              <w:ind w:firstLine="0"/>
              <w:jc w:val="center"/>
              <w:rPr>
                <w:sz w:val="20"/>
              </w:rPr>
              <w:pPrChange w:id="1021" w:author="Seth Corwin" w:date="2022-12-11T20:01:00Z">
                <w:pPr>
                  <w:spacing w:before="0"/>
                  <w:ind w:firstLine="0"/>
                  <w:jc w:val="center"/>
                </w:pPr>
              </w:pPrChange>
            </w:pPr>
            <w:r>
              <w:rPr>
                <w:sz w:val="20"/>
              </w:rPr>
              <w:t>ø</w:t>
            </w:r>
          </w:p>
        </w:tc>
        <w:tc>
          <w:tcPr>
            <w:tcW w:w="660" w:type="pct"/>
          </w:tcPr>
          <w:p w14:paraId="26D02207" w14:textId="77777777" w:rsidR="00134BD7" w:rsidRPr="0080356A" w:rsidRDefault="00134BD7" w:rsidP="004B691D">
            <w:pPr>
              <w:spacing w:before="0" w:line="480" w:lineRule="auto"/>
              <w:ind w:firstLine="0"/>
              <w:jc w:val="center"/>
              <w:rPr>
                <w:sz w:val="20"/>
              </w:rPr>
              <w:pPrChange w:id="1022" w:author="Seth Corwin" w:date="2022-12-11T20:01:00Z">
                <w:pPr>
                  <w:spacing w:before="0"/>
                  <w:ind w:firstLine="0"/>
                  <w:jc w:val="center"/>
                </w:pPr>
              </w:pPrChange>
            </w:pPr>
          </w:p>
        </w:tc>
        <w:tc>
          <w:tcPr>
            <w:tcW w:w="660" w:type="pct"/>
          </w:tcPr>
          <w:p w14:paraId="19B61DFE" w14:textId="77777777" w:rsidR="00134BD7" w:rsidRPr="0080356A" w:rsidRDefault="00134BD7" w:rsidP="004B691D">
            <w:pPr>
              <w:spacing w:before="0" w:line="480" w:lineRule="auto"/>
              <w:ind w:firstLine="0"/>
              <w:jc w:val="center"/>
              <w:rPr>
                <w:sz w:val="20"/>
              </w:rPr>
              <w:pPrChange w:id="1023" w:author="Seth Corwin" w:date="2022-12-11T20:01:00Z">
                <w:pPr>
                  <w:spacing w:before="0"/>
                  <w:ind w:firstLine="0"/>
                  <w:jc w:val="center"/>
                </w:pPr>
              </w:pPrChange>
            </w:pPr>
          </w:p>
        </w:tc>
      </w:tr>
      <w:tr w:rsidR="00134BD7" w:rsidRPr="0080356A" w14:paraId="0DABD5A4" w14:textId="77777777" w:rsidTr="00134BD7">
        <w:trPr>
          <w:jc w:val="center"/>
        </w:trPr>
        <w:tc>
          <w:tcPr>
            <w:tcW w:w="830" w:type="pct"/>
          </w:tcPr>
          <w:p w14:paraId="4E539801" w14:textId="77777777" w:rsidR="00134BD7" w:rsidRDefault="00134BD7" w:rsidP="004B691D">
            <w:pPr>
              <w:spacing w:line="480" w:lineRule="auto"/>
              <w:ind w:firstLine="0"/>
              <w:jc w:val="right"/>
              <w:rPr>
                <w:i/>
                <w:iCs/>
                <w:sz w:val="20"/>
              </w:rPr>
              <w:pPrChange w:id="1024" w:author="Seth Corwin" w:date="2022-12-11T20:01:00Z">
                <w:pPr>
                  <w:ind w:firstLine="0"/>
                  <w:jc w:val="right"/>
                </w:pPr>
              </w:pPrChange>
            </w:pPr>
            <w:r>
              <w:rPr>
                <w:i/>
                <w:iCs/>
                <w:sz w:val="20"/>
              </w:rPr>
              <w:t>Nevada</w:t>
            </w:r>
          </w:p>
        </w:tc>
        <w:tc>
          <w:tcPr>
            <w:tcW w:w="432" w:type="pct"/>
            <w:vAlign w:val="center"/>
          </w:tcPr>
          <w:p w14:paraId="77FB4097" w14:textId="77777777" w:rsidR="00134BD7" w:rsidRPr="0080356A" w:rsidRDefault="00134BD7" w:rsidP="004B691D">
            <w:pPr>
              <w:spacing w:before="0" w:line="480" w:lineRule="auto"/>
              <w:ind w:firstLine="0"/>
              <w:jc w:val="center"/>
              <w:rPr>
                <w:sz w:val="20"/>
              </w:rPr>
              <w:pPrChange w:id="1025" w:author="Seth Corwin" w:date="2022-12-11T20:01:00Z">
                <w:pPr>
                  <w:spacing w:before="0"/>
                  <w:ind w:firstLine="0"/>
                  <w:jc w:val="center"/>
                </w:pPr>
              </w:pPrChange>
            </w:pPr>
          </w:p>
        </w:tc>
        <w:tc>
          <w:tcPr>
            <w:tcW w:w="441" w:type="pct"/>
            <w:vAlign w:val="center"/>
          </w:tcPr>
          <w:p w14:paraId="7CE9E613" w14:textId="77777777" w:rsidR="00134BD7" w:rsidRPr="0080356A" w:rsidRDefault="00134BD7" w:rsidP="004B691D">
            <w:pPr>
              <w:spacing w:before="0" w:line="480" w:lineRule="auto"/>
              <w:ind w:firstLine="0"/>
              <w:jc w:val="center"/>
              <w:rPr>
                <w:sz w:val="20"/>
              </w:rPr>
              <w:pPrChange w:id="1026" w:author="Seth Corwin" w:date="2022-12-11T20:01:00Z">
                <w:pPr>
                  <w:spacing w:before="0"/>
                  <w:ind w:firstLine="0"/>
                  <w:jc w:val="center"/>
                </w:pPr>
              </w:pPrChange>
            </w:pPr>
          </w:p>
        </w:tc>
        <w:tc>
          <w:tcPr>
            <w:tcW w:w="659" w:type="pct"/>
          </w:tcPr>
          <w:p w14:paraId="51EC66C2" w14:textId="555CB3F7" w:rsidR="00134BD7" w:rsidRPr="0080356A" w:rsidRDefault="00134BD7" w:rsidP="004B691D">
            <w:pPr>
              <w:spacing w:before="0" w:line="480" w:lineRule="auto"/>
              <w:ind w:firstLine="0"/>
              <w:jc w:val="center"/>
              <w:rPr>
                <w:sz w:val="20"/>
              </w:rPr>
              <w:pPrChange w:id="1027" w:author="Seth Corwin" w:date="2022-12-11T20:01:00Z">
                <w:pPr>
                  <w:spacing w:before="0"/>
                  <w:ind w:firstLine="0"/>
                  <w:jc w:val="center"/>
                </w:pPr>
              </w:pPrChange>
            </w:pPr>
            <w:r>
              <w:rPr>
                <w:sz w:val="20"/>
              </w:rPr>
              <w:t>L</w:t>
            </w:r>
          </w:p>
        </w:tc>
        <w:tc>
          <w:tcPr>
            <w:tcW w:w="660" w:type="pct"/>
          </w:tcPr>
          <w:p w14:paraId="342C659B" w14:textId="56428B72" w:rsidR="00134BD7" w:rsidRPr="0080356A" w:rsidRDefault="00134BD7" w:rsidP="004B691D">
            <w:pPr>
              <w:spacing w:before="0" w:line="480" w:lineRule="auto"/>
              <w:ind w:firstLine="0"/>
              <w:jc w:val="center"/>
              <w:rPr>
                <w:sz w:val="20"/>
              </w:rPr>
              <w:pPrChange w:id="1028" w:author="Seth Corwin" w:date="2022-12-11T20:01:00Z">
                <w:pPr>
                  <w:spacing w:before="0"/>
                  <w:ind w:firstLine="0"/>
                  <w:jc w:val="center"/>
                </w:pPr>
              </w:pPrChange>
            </w:pPr>
          </w:p>
        </w:tc>
        <w:tc>
          <w:tcPr>
            <w:tcW w:w="659" w:type="pct"/>
          </w:tcPr>
          <w:p w14:paraId="2642CB25" w14:textId="2CB9B38C" w:rsidR="00134BD7" w:rsidRPr="0080356A" w:rsidRDefault="00134BD7" w:rsidP="004B691D">
            <w:pPr>
              <w:spacing w:before="0" w:line="480" w:lineRule="auto"/>
              <w:ind w:firstLine="0"/>
              <w:jc w:val="center"/>
              <w:rPr>
                <w:sz w:val="20"/>
              </w:rPr>
              <w:pPrChange w:id="1029" w:author="Seth Corwin" w:date="2022-12-11T20:01:00Z">
                <w:pPr>
                  <w:spacing w:before="0"/>
                  <w:ind w:firstLine="0"/>
                  <w:jc w:val="center"/>
                </w:pPr>
              </w:pPrChange>
            </w:pPr>
            <w:r>
              <w:rPr>
                <w:sz w:val="20"/>
              </w:rPr>
              <w:t>ø</w:t>
            </w:r>
          </w:p>
        </w:tc>
        <w:tc>
          <w:tcPr>
            <w:tcW w:w="660" w:type="pct"/>
          </w:tcPr>
          <w:p w14:paraId="6B780A21" w14:textId="77777777" w:rsidR="00134BD7" w:rsidRPr="0080356A" w:rsidRDefault="00134BD7" w:rsidP="004B691D">
            <w:pPr>
              <w:spacing w:before="0" w:line="480" w:lineRule="auto"/>
              <w:ind w:firstLine="0"/>
              <w:jc w:val="center"/>
              <w:rPr>
                <w:sz w:val="20"/>
              </w:rPr>
              <w:pPrChange w:id="1030" w:author="Seth Corwin" w:date="2022-12-11T20:01:00Z">
                <w:pPr>
                  <w:spacing w:before="0"/>
                  <w:ind w:firstLine="0"/>
                  <w:jc w:val="center"/>
                </w:pPr>
              </w:pPrChange>
            </w:pPr>
          </w:p>
        </w:tc>
        <w:tc>
          <w:tcPr>
            <w:tcW w:w="660" w:type="pct"/>
          </w:tcPr>
          <w:p w14:paraId="77297CF6" w14:textId="77777777" w:rsidR="00134BD7" w:rsidRPr="0080356A" w:rsidRDefault="00134BD7" w:rsidP="004B691D">
            <w:pPr>
              <w:spacing w:before="0" w:line="480" w:lineRule="auto"/>
              <w:ind w:firstLine="0"/>
              <w:jc w:val="center"/>
              <w:rPr>
                <w:sz w:val="20"/>
              </w:rPr>
              <w:pPrChange w:id="1031" w:author="Seth Corwin" w:date="2022-12-11T20:01:00Z">
                <w:pPr>
                  <w:spacing w:before="0"/>
                  <w:ind w:firstLine="0"/>
                  <w:jc w:val="center"/>
                </w:pPr>
              </w:pPrChange>
            </w:pPr>
          </w:p>
        </w:tc>
      </w:tr>
      <w:tr w:rsidR="00134BD7" w:rsidRPr="0080356A" w14:paraId="7086BFF1" w14:textId="77777777" w:rsidTr="00134BD7">
        <w:trPr>
          <w:jc w:val="center"/>
        </w:trPr>
        <w:tc>
          <w:tcPr>
            <w:tcW w:w="830" w:type="pct"/>
          </w:tcPr>
          <w:p w14:paraId="142FBA31" w14:textId="77777777" w:rsidR="00134BD7" w:rsidRPr="0080356A" w:rsidRDefault="00134BD7" w:rsidP="004B691D">
            <w:pPr>
              <w:spacing w:line="480" w:lineRule="auto"/>
              <w:ind w:firstLine="0"/>
              <w:jc w:val="right"/>
              <w:rPr>
                <w:i/>
                <w:iCs/>
                <w:sz w:val="20"/>
              </w:rPr>
              <w:pPrChange w:id="1032" w:author="Seth Corwin" w:date="2022-12-11T20:01:00Z">
                <w:pPr>
                  <w:ind w:firstLine="0"/>
                  <w:jc w:val="right"/>
                </w:pPr>
              </w:pPrChange>
            </w:pPr>
            <w:r>
              <w:rPr>
                <w:i/>
                <w:iCs/>
                <w:sz w:val="20"/>
              </w:rPr>
              <w:t>New Jersey</w:t>
            </w:r>
          </w:p>
        </w:tc>
        <w:tc>
          <w:tcPr>
            <w:tcW w:w="432" w:type="pct"/>
            <w:vAlign w:val="center"/>
          </w:tcPr>
          <w:p w14:paraId="06069377" w14:textId="77777777" w:rsidR="00134BD7" w:rsidRPr="0080356A" w:rsidRDefault="00134BD7" w:rsidP="004B691D">
            <w:pPr>
              <w:spacing w:before="0" w:line="480" w:lineRule="auto"/>
              <w:ind w:firstLine="0"/>
              <w:jc w:val="center"/>
              <w:rPr>
                <w:sz w:val="20"/>
              </w:rPr>
              <w:pPrChange w:id="1033" w:author="Seth Corwin" w:date="2022-12-11T20:01:00Z">
                <w:pPr>
                  <w:spacing w:before="0"/>
                  <w:ind w:firstLine="0"/>
                  <w:jc w:val="center"/>
                </w:pPr>
              </w:pPrChange>
            </w:pPr>
          </w:p>
        </w:tc>
        <w:tc>
          <w:tcPr>
            <w:tcW w:w="441" w:type="pct"/>
            <w:vAlign w:val="center"/>
          </w:tcPr>
          <w:p w14:paraId="4553EF68" w14:textId="77777777" w:rsidR="00134BD7" w:rsidRPr="0080356A" w:rsidRDefault="00134BD7" w:rsidP="004B691D">
            <w:pPr>
              <w:spacing w:before="0" w:line="480" w:lineRule="auto"/>
              <w:ind w:firstLine="0"/>
              <w:jc w:val="center"/>
              <w:rPr>
                <w:sz w:val="20"/>
              </w:rPr>
              <w:pPrChange w:id="1034" w:author="Seth Corwin" w:date="2022-12-11T20:01:00Z">
                <w:pPr>
                  <w:spacing w:before="0"/>
                  <w:ind w:firstLine="0"/>
                  <w:jc w:val="center"/>
                </w:pPr>
              </w:pPrChange>
            </w:pPr>
          </w:p>
        </w:tc>
        <w:tc>
          <w:tcPr>
            <w:tcW w:w="659" w:type="pct"/>
          </w:tcPr>
          <w:p w14:paraId="29DABDD8" w14:textId="469F2596" w:rsidR="00134BD7" w:rsidRPr="0080356A" w:rsidRDefault="00134BD7" w:rsidP="004B691D">
            <w:pPr>
              <w:spacing w:before="0" w:line="480" w:lineRule="auto"/>
              <w:ind w:firstLine="0"/>
              <w:jc w:val="center"/>
              <w:rPr>
                <w:sz w:val="20"/>
              </w:rPr>
              <w:pPrChange w:id="1035" w:author="Seth Corwin" w:date="2022-12-11T20:01:00Z">
                <w:pPr>
                  <w:spacing w:before="0"/>
                  <w:ind w:firstLine="0"/>
                  <w:jc w:val="center"/>
                </w:pPr>
              </w:pPrChange>
            </w:pPr>
            <w:r>
              <w:rPr>
                <w:sz w:val="20"/>
              </w:rPr>
              <w:t>Pol. Comm.</w:t>
            </w:r>
          </w:p>
        </w:tc>
        <w:tc>
          <w:tcPr>
            <w:tcW w:w="660" w:type="pct"/>
          </w:tcPr>
          <w:p w14:paraId="401444F2" w14:textId="752F1237" w:rsidR="00134BD7" w:rsidRPr="0080356A" w:rsidRDefault="00134BD7" w:rsidP="004B691D">
            <w:pPr>
              <w:spacing w:before="0" w:line="480" w:lineRule="auto"/>
              <w:ind w:firstLine="0"/>
              <w:jc w:val="center"/>
              <w:rPr>
                <w:sz w:val="20"/>
              </w:rPr>
              <w:pPrChange w:id="1036" w:author="Seth Corwin" w:date="2022-12-11T20:01:00Z">
                <w:pPr>
                  <w:spacing w:before="0"/>
                  <w:ind w:firstLine="0"/>
                  <w:jc w:val="center"/>
                </w:pPr>
              </w:pPrChange>
            </w:pPr>
          </w:p>
        </w:tc>
        <w:tc>
          <w:tcPr>
            <w:tcW w:w="659" w:type="pct"/>
          </w:tcPr>
          <w:p w14:paraId="64A5BB6C" w14:textId="77777777" w:rsidR="00134BD7" w:rsidRPr="0080356A" w:rsidRDefault="00134BD7" w:rsidP="004B691D">
            <w:pPr>
              <w:spacing w:before="0" w:line="480" w:lineRule="auto"/>
              <w:ind w:firstLine="0"/>
              <w:jc w:val="center"/>
              <w:rPr>
                <w:sz w:val="20"/>
              </w:rPr>
              <w:pPrChange w:id="1037" w:author="Seth Corwin" w:date="2022-12-11T20:01:00Z">
                <w:pPr>
                  <w:spacing w:before="0"/>
                  <w:ind w:firstLine="0"/>
                  <w:jc w:val="center"/>
                </w:pPr>
              </w:pPrChange>
            </w:pPr>
          </w:p>
        </w:tc>
        <w:tc>
          <w:tcPr>
            <w:tcW w:w="660" w:type="pct"/>
          </w:tcPr>
          <w:p w14:paraId="45141153" w14:textId="7A610F9C" w:rsidR="00134BD7" w:rsidRPr="0080356A" w:rsidRDefault="00134BD7" w:rsidP="004B691D">
            <w:pPr>
              <w:spacing w:before="0" w:line="480" w:lineRule="auto"/>
              <w:ind w:firstLine="0"/>
              <w:jc w:val="center"/>
              <w:rPr>
                <w:sz w:val="20"/>
              </w:rPr>
              <w:pPrChange w:id="1038" w:author="Seth Corwin" w:date="2022-12-11T20:01:00Z">
                <w:pPr>
                  <w:spacing w:before="0"/>
                  <w:ind w:firstLine="0"/>
                  <w:jc w:val="center"/>
                </w:pPr>
              </w:pPrChange>
            </w:pPr>
            <w:r>
              <w:rPr>
                <w:sz w:val="20"/>
              </w:rPr>
              <w:t>u</w:t>
            </w:r>
          </w:p>
        </w:tc>
        <w:tc>
          <w:tcPr>
            <w:tcW w:w="660" w:type="pct"/>
          </w:tcPr>
          <w:p w14:paraId="2DE976FE" w14:textId="77777777" w:rsidR="00134BD7" w:rsidRPr="0080356A" w:rsidRDefault="00134BD7" w:rsidP="004B691D">
            <w:pPr>
              <w:spacing w:before="0" w:line="480" w:lineRule="auto"/>
              <w:ind w:firstLine="0"/>
              <w:jc w:val="center"/>
              <w:rPr>
                <w:sz w:val="20"/>
              </w:rPr>
              <w:pPrChange w:id="1039" w:author="Seth Corwin" w:date="2022-12-11T20:01:00Z">
                <w:pPr>
                  <w:spacing w:before="0"/>
                  <w:ind w:firstLine="0"/>
                  <w:jc w:val="center"/>
                </w:pPr>
              </w:pPrChange>
            </w:pPr>
          </w:p>
        </w:tc>
      </w:tr>
      <w:tr w:rsidR="00134BD7" w:rsidRPr="0080356A" w14:paraId="39A60BD1" w14:textId="77777777" w:rsidTr="00134BD7">
        <w:trPr>
          <w:jc w:val="center"/>
        </w:trPr>
        <w:tc>
          <w:tcPr>
            <w:tcW w:w="830" w:type="pct"/>
          </w:tcPr>
          <w:p w14:paraId="59F74C6B" w14:textId="596D196D" w:rsidR="00134BD7" w:rsidRPr="0080356A" w:rsidRDefault="00134BD7" w:rsidP="004B691D">
            <w:pPr>
              <w:spacing w:line="480" w:lineRule="auto"/>
              <w:ind w:firstLine="0"/>
              <w:jc w:val="right"/>
              <w:rPr>
                <w:i/>
                <w:iCs/>
                <w:sz w:val="20"/>
              </w:rPr>
              <w:pPrChange w:id="1040" w:author="Seth Corwin" w:date="2022-12-11T20:01:00Z">
                <w:pPr>
                  <w:ind w:firstLine="0"/>
                  <w:jc w:val="right"/>
                </w:pPr>
              </w:pPrChange>
            </w:pPr>
            <w:r>
              <w:rPr>
                <w:i/>
                <w:iCs/>
                <w:sz w:val="20"/>
              </w:rPr>
              <w:t>New Mexico</w:t>
            </w:r>
          </w:p>
        </w:tc>
        <w:tc>
          <w:tcPr>
            <w:tcW w:w="432" w:type="pct"/>
            <w:vAlign w:val="center"/>
          </w:tcPr>
          <w:p w14:paraId="7F3B9470" w14:textId="77777777" w:rsidR="00134BD7" w:rsidRPr="0080356A" w:rsidRDefault="00134BD7" w:rsidP="004B691D">
            <w:pPr>
              <w:spacing w:before="0" w:line="480" w:lineRule="auto"/>
              <w:ind w:firstLine="0"/>
              <w:jc w:val="center"/>
              <w:rPr>
                <w:sz w:val="20"/>
              </w:rPr>
              <w:pPrChange w:id="1041" w:author="Seth Corwin" w:date="2022-12-11T20:01:00Z">
                <w:pPr>
                  <w:spacing w:before="0"/>
                  <w:ind w:firstLine="0"/>
                  <w:jc w:val="center"/>
                </w:pPr>
              </w:pPrChange>
            </w:pPr>
          </w:p>
        </w:tc>
        <w:tc>
          <w:tcPr>
            <w:tcW w:w="441" w:type="pct"/>
            <w:vAlign w:val="center"/>
          </w:tcPr>
          <w:p w14:paraId="2BBA7849" w14:textId="4AD701E7" w:rsidR="00134BD7" w:rsidRPr="0080356A" w:rsidRDefault="00134BD7" w:rsidP="004B691D">
            <w:pPr>
              <w:spacing w:before="0" w:line="480" w:lineRule="auto"/>
              <w:ind w:firstLine="0"/>
              <w:jc w:val="center"/>
              <w:rPr>
                <w:sz w:val="20"/>
              </w:rPr>
              <w:pPrChange w:id="1042" w:author="Seth Corwin" w:date="2022-12-11T20:01:00Z">
                <w:pPr>
                  <w:spacing w:before="0"/>
                  <w:ind w:firstLine="0"/>
                  <w:jc w:val="center"/>
                </w:pPr>
              </w:pPrChange>
            </w:pPr>
            <w:r>
              <w:rPr>
                <w:sz w:val="20"/>
              </w:rPr>
              <w:t>•</w:t>
            </w:r>
          </w:p>
        </w:tc>
        <w:tc>
          <w:tcPr>
            <w:tcW w:w="659" w:type="pct"/>
          </w:tcPr>
          <w:p w14:paraId="0C8537BD" w14:textId="6271C794" w:rsidR="00134BD7" w:rsidRPr="0080356A" w:rsidRDefault="00134BD7" w:rsidP="004B691D">
            <w:pPr>
              <w:spacing w:before="0" w:line="480" w:lineRule="auto"/>
              <w:ind w:firstLine="0"/>
              <w:jc w:val="center"/>
              <w:rPr>
                <w:sz w:val="20"/>
              </w:rPr>
              <w:pPrChange w:id="1043" w:author="Seth Corwin" w:date="2022-12-11T20:01:00Z">
                <w:pPr>
                  <w:spacing w:before="0"/>
                  <w:ind w:firstLine="0"/>
                  <w:jc w:val="center"/>
                </w:pPr>
              </w:pPrChange>
            </w:pPr>
            <w:r>
              <w:rPr>
                <w:sz w:val="20"/>
              </w:rPr>
              <w:t>L</w:t>
            </w:r>
          </w:p>
        </w:tc>
        <w:tc>
          <w:tcPr>
            <w:tcW w:w="660" w:type="pct"/>
          </w:tcPr>
          <w:p w14:paraId="2BA55C11" w14:textId="47B1D6AB" w:rsidR="00134BD7" w:rsidRPr="0080356A" w:rsidRDefault="00134BD7" w:rsidP="004B691D">
            <w:pPr>
              <w:spacing w:before="0" w:line="480" w:lineRule="auto"/>
              <w:ind w:firstLine="0"/>
              <w:jc w:val="center"/>
              <w:rPr>
                <w:sz w:val="20"/>
              </w:rPr>
              <w:pPrChange w:id="1044" w:author="Seth Corwin" w:date="2022-12-11T20:01:00Z">
                <w:pPr>
                  <w:spacing w:before="0"/>
                  <w:ind w:firstLine="0"/>
                  <w:jc w:val="center"/>
                </w:pPr>
              </w:pPrChange>
            </w:pPr>
          </w:p>
        </w:tc>
        <w:tc>
          <w:tcPr>
            <w:tcW w:w="659" w:type="pct"/>
          </w:tcPr>
          <w:p w14:paraId="01C9BFF6" w14:textId="77777777" w:rsidR="00134BD7" w:rsidRPr="0080356A" w:rsidRDefault="00134BD7" w:rsidP="004B691D">
            <w:pPr>
              <w:spacing w:before="0" w:line="480" w:lineRule="auto"/>
              <w:ind w:firstLine="0"/>
              <w:jc w:val="center"/>
              <w:rPr>
                <w:sz w:val="20"/>
              </w:rPr>
              <w:pPrChange w:id="1045" w:author="Seth Corwin" w:date="2022-12-11T20:01:00Z">
                <w:pPr>
                  <w:spacing w:before="0"/>
                  <w:ind w:firstLine="0"/>
                  <w:jc w:val="center"/>
                </w:pPr>
              </w:pPrChange>
            </w:pPr>
          </w:p>
        </w:tc>
        <w:tc>
          <w:tcPr>
            <w:tcW w:w="660" w:type="pct"/>
          </w:tcPr>
          <w:p w14:paraId="33D5F44B" w14:textId="48658BFA" w:rsidR="00134BD7" w:rsidRPr="0080356A" w:rsidRDefault="00134BD7" w:rsidP="004B691D">
            <w:pPr>
              <w:spacing w:before="0" w:line="480" w:lineRule="auto"/>
              <w:ind w:firstLine="0"/>
              <w:jc w:val="center"/>
              <w:rPr>
                <w:sz w:val="20"/>
              </w:rPr>
              <w:pPrChange w:id="1046" w:author="Seth Corwin" w:date="2022-12-11T20:01:00Z">
                <w:pPr>
                  <w:spacing w:before="0"/>
                  <w:ind w:firstLine="0"/>
                  <w:jc w:val="center"/>
                </w:pPr>
              </w:pPrChange>
            </w:pPr>
            <w:r>
              <w:rPr>
                <w:sz w:val="20"/>
              </w:rPr>
              <w:t>p</w:t>
            </w:r>
          </w:p>
        </w:tc>
        <w:tc>
          <w:tcPr>
            <w:tcW w:w="660" w:type="pct"/>
          </w:tcPr>
          <w:p w14:paraId="3209B65E" w14:textId="77777777" w:rsidR="00134BD7" w:rsidRPr="0080356A" w:rsidRDefault="00134BD7" w:rsidP="004B691D">
            <w:pPr>
              <w:spacing w:before="0" w:line="480" w:lineRule="auto"/>
              <w:ind w:firstLine="0"/>
              <w:jc w:val="center"/>
              <w:rPr>
                <w:sz w:val="20"/>
              </w:rPr>
              <w:pPrChange w:id="1047" w:author="Seth Corwin" w:date="2022-12-11T20:01:00Z">
                <w:pPr>
                  <w:spacing w:before="0"/>
                  <w:ind w:firstLine="0"/>
                  <w:jc w:val="center"/>
                </w:pPr>
              </w:pPrChange>
            </w:pPr>
          </w:p>
        </w:tc>
      </w:tr>
      <w:tr w:rsidR="00134BD7" w:rsidRPr="0080356A" w14:paraId="64A941C2" w14:textId="77777777" w:rsidTr="00134BD7">
        <w:trPr>
          <w:jc w:val="center"/>
        </w:trPr>
        <w:tc>
          <w:tcPr>
            <w:tcW w:w="830" w:type="pct"/>
          </w:tcPr>
          <w:p w14:paraId="7C7E804D" w14:textId="77777777" w:rsidR="00134BD7" w:rsidRPr="0080356A" w:rsidRDefault="00134BD7" w:rsidP="004B691D">
            <w:pPr>
              <w:spacing w:line="480" w:lineRule="auto"/>
              <w:ind w:firstLine="0"/>
              <w:jc w:val="right"/>
              <w:rPr>
                <w:i/>
                <w:iCs/>
                <w:sz w:val="20"/>
              </w:rPr>
              <w:pPrChange w:id="1048" w:author="Seth Corwin" w:date="2022-12-11T20:01:00Z">
                <w:pPr>
                  <w:ind w:firstLine="0"/>
                  <w:jc w:val="right"/>
                </w:pPr>
              </w:pPrChange>
            </w:pPr>
            <w:r w:rsidRPr="0080356A">
              <w:rPr>
                <w:i/>
                <w:iCs/>
                <w:sz w:val="20"/>
              </w:rPr>
              <w:t>New York</w:t>
            </w:r>
          </w:p>
        </w:tc>
        <w:tc>
          <w:tcPr>
            <w:tcW w:w="432" w:type="pct"/>
            <w:vAlign w:val="center"/>
          </w:tcPr>
          <w:p w14:paraId="1C0CFEA3" w14:textId="4AAA68C0" w:rsidR="00134BD7" w:rsidRPr="0080356A" w:rsidRDefault="00134BD7" w:rsidP="004B691D">
            <w:pPr>
              <w:spacing w:before="0" w:line="480" w:lineRule="auto"/>
              <w:ind w:firstLine="0"/>
              <w:jc w:val="center"/>
              <w:rPr>
                <w:sz w:val="20"/>
              </w:rPr>
              <w:pPrChange w:id="1049" w:author="Seth Corwin" w:date="2022-12-11T20:01:00Z">
                <w:pPr>
                  <w:spacing w:before="0"/>
                  <w:ind w:firstLine="0"/>
                  <w:jc w:val="center"/>
                </w:pPr>
              </w:pPrChange>
            </w:pPr>
            <w:r>
              <w:rPr>
                <w:sz w:val="20"/>
              </w:rPr>
              <w:t>•</w:t>
            </w:r>
          </w:p>
        </w:tc>
        <w:tc>
          <w:tcPr>
            <w:tcW w:w="441" w:type="pct"/>
            <w:vAlign w:val="center"/>
          </w:tcPr>
          <w:p w14:paraId="39918603" w14:textId="77777777" w:rsidR="00134BD7" w:rsidRPr="0080356A" w:rsidRDefault="00134BD7" w:rsidP="004B691D">
            <w:pPr>
              <w:spacing w:before="0" w:line="480" w:lineRule="auto"/>
              <w:ind w:firstLine="0"/>
              <w:jc w:val="center"/>
              <w:rPr>
                <w:sz w:val="20"/>
              </w:rPr>
              <w:pPrChange w:id="1050" w:author="Seth Corwin" w:date="2022-12-11T20:01:00Z">
                <w:pPr>
                  <w:spacing w:before="0"/>
                  <w:ind w:firstLine="0"/>
                  <w:jc w:val="center"/>
                </w:pPr>
              </w:pPrChange>
            </w:pPr>
          </w:p>
        </w:tc>
        <w:tc>
          <w:tcPr>
            <w:tcW w:w="659" w:type="pct"/>
          </w:tcPr>
          <w:p w14:paraId="4874DD5A" w14:textId="42025BAC" w:rsidR="00134BD7" w:rsidRPr="0080356A" w:rsidRDefault="00134BD7" w:rsidP="004B691D">
            <w:pPr>
              <w:spacing w:before="0" w:line="480" w:lineRule="auto"/>
              <w:ind w:firstLine="0"/>
              <w:jc w:val="center"/>
              <w:rPr>
                <w:sz w:val="20"/>
              </w:rPr>
              <w:pPrChange w:id="1051" w:author="Seth Corwin" w:date="2022-12-11T20:01:00Z">
                <w:pPr>
                  <w:spacing w:before="0"/>
                  <w:ind w:firstLine="0"/>
                  <w:jc w:val="center"/>
                </w:pPr>
              </w:pPrChange>
            </w:pPr>
            <w:r>
              <w:rPr>
                <w:sz w:val="20"/>
              </w:rPr>
              <w:t>C</w:t>
            </w:r>
          </w:p>
        </w:tc>
        <w:tc>
          <w:tcPr>
            <w:tcW w:w="660" w:type="pct"/>
          </w:tcPr>
          <w:p w14:paraId="1ECEEFEB" w14:textId="6DB80A6D" w:rsidR="00134BD7" w:rsidRPr="0080356A" w:rsidRDefault="00134BD7" w:rsidP="004B691D">
            <w:pPr>
              <w:spacing w:before="0" w:line="480" w:lineRule="auto"/>
              <w:ind w:firstLine="0"/>
              <w:jc w:val="center"/>
              <w:rPr>
                <w:sz w:val="20"/>
              </w:rPr>
              <w:pPrChange w:id="1052" w:author="Seth Corwin" w:date="2022-12-11T20:01:00Z">
                <w:pPr>
                  <w:spacing w:before="0"/>
                  <w:ind w:firstLine="0"/>
                  <w:jc w:val="center"/>
                </w:pPr>
              </w:pPrChange>
            </w:pPr>
          </w:p>
        </w:tc>
        <w:tc>
          <w:tcPr>
            <w:tcW w:w="659" w:type="pct"/>
          </w:tcPr>
          <w:p w14:paraId="03D6C126" w14:textId="77777777" w:rsidR="00134BD7" w:rsidRPr="0080356A" w:rsidRDefault="00134BD7" w:rsidP="004B691D">
            <w:pPr>
              <w:spacing w:before="0" w:line="480" w:lineRule="auto"/>
              <w:ind w:firstLine="0"/>
              <w:jc w:val="center"/>
              <w:rPr>
                <w:sz w:val="20"/>
              </w:rPr>
              <w:pPrChange w:id="1053" w:author="Seth Corwin" w:date="2022-12-11T20:01:00Z">
                <w:pPr>
                  <w:spacing w:before="0"/>
                  <w:ind w:firstLine="0"/>
                  <w:jc w:val="center"/>
                </w:pPr>
              </w:pPrChange>
            </w:pPr>
          </w:p>
        </w:tc>
        <w:tc>
          <w:tcPr>
            <w:tcW w:w="660" w:type="pct"/>
          </w:tcPr>
          <w:p w14:paraId="60BC79D0" w14:textId="77777777" w:rsidR="00134BD7" w:rsidRPr="0080356A" w:rsidRDefault="00134BD7" w:rsidP="004B691D">
            <w:pPr>
              <w:spacing w:before="0" w:line="480" w:lineRule="auto"/>
              <w:ind w:firstLine="0"/>
              <w:jc w:val="center"/>
              <w:rPr>
                <w:sz w:val="20"/>
              </w:rPr>
              <w:pPrChange w:id="1054" w:author="Seth Corwin" w:date="2022-12-11T20:01:00Z">
                <w:pPr>
                  <w:spacing w:before="0"/>
                  <w:ind w:firstLine="0"/>
                  <w:jc w:val="center"/>
                </w:pPr>
              </w:pPrChange>
            </w:pPr>
          </w:p>
        </w:tc>
        <w:tc>
          <w:tcPr>
            <w:tcW w:w="660" w:type="pct"/>
          </w:tcPr>
          <w:p w14:paraId="399A0471" w14:textId="77777777" w:rsidR="00134BD7" w:rsidRPr="0080356A" w:rsidRDefault="00134BD7" w:rsidP="004B691D">
            <w:pPr>
              <w:spacing w:before="0" w:line="480" w:lineRule="auto"/>
              <w:ind w:firstLine="0"/>
              <w:jc w:val="center"/>
              <w:rPr>
                <w:sz w:val="20"/>
              </w:rPr>
              <w:pPrChange w:id="1055" w:author="Seth Corwin" w:date="2022-12-11T20:01:00Z">
                <w:pPr>
                  <w:spacing w:before="0"/>
                  <w:ind w:firstLine="0"/>
                  <w:jc w:val="center"/>
                </w:pPr>
              </w:pPrChange>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4B691D">
            <w:pPr>
              <w:spacing w:line="480" w:lineRule="auto"/>
              <w:ind w:firstLine="0"/>
              <w:jc w:val="right"/>
              <w:rPr>
                <w:i/>
                <w:iCs/>
                <w:sz w:val="20"/>
              </w:rPr>
              <w:pPrChange w:id="1056" w:author="Seth Corwin" w:date="2022-12-11T20:01:00Z">
                <w:pPr>
                  <w:ind w:firstLine="0"/>
                  <w:jc w:val="right"/>
                </w:pPr>
              </w:pPrChange>
            </w:pPr>
            <w:r w:rsidRPr="0080356A">
              <w:rPr>
                <w:i/>
                <w:iCs/>
                <w:sz w:val="20"/>
              </w:rPr>
              <w:t>North Carolina</w:t>
            </w:r>
          </w:p>
        </w:tc>
        <w:tc>
          <w:tcPr>
            <w:tcW w:w="432" w:type="pct"/>
            <w:vAlign w:val="center"/>
          </w:tcPr>
          <w:p w14:paraId="32A692C9" w14:textId="77777777" w:rsidR="00134BD7" w:rsidRPr="0080356A" w:rsidRDefault="00134BD7" w:rsidP="004B691D">
            <w:pPr>
              <w:spacing w:before="0" w:line="480" w:lineRule="auto"/>
              <w:ind w:firstLine="0"/>
              <w:jc w:val="center"/>
              <w:rPr>
                <w:sz w:val="20"/>
              </w:rPr>
              <w:pPrChange w:id="1057" w:author="Seth Corwin" w:date="2022-12-11T20:01:00Z">
                <w:pPr>
                  <w:spacing w:before="0"/>
                  <w:ind w:firstLine="0"/>
                  <w:jc w:val="center"/>
                </w:pPr>
              </w:pPrChange>
            </w:pPr>
          </w:p>
        </w:tc>
        <w:tc>
          <w:tcPr>
            <w:tcW w:w="441" w:type="pct"/>
            <w:vAlign w:val="center"/>
          </w:tcPr>
          <w:p w14:paraId="3B59E93C" w14:textId="715072B3" w:rsidR="00134BD7" w:rsidRPr="0080356A" w:rsidRDefault="00134BD7" w:rsidP="004B691D">
            <w:pPr>
              <w:spacing w:before="0" w:line="480" w:lineRule="auto"/>
              <w:ind w:firstLine="0"/>
              <w:jc w:val="center"/>
              <w:rPr>
                <w:sz w:val="20"/>
              </w:rPr>
              <w:pPrChange w:id="1058" w:author="Seth Corwin" w:date="2022-12-11T20:01:00Z">
                <w:pPr>
                  <w:spacing w:before="0"/>
                  <w:ind w:firstLine="0"/>
                  <w:jc w:val="center"/>
                </w:pPr>
              </w:pPrChange>
            </w:pPr>
            <w:r>
              <w:rPr>
                <w:sz w:val="20"/>
              </w:rPr>
              <w:t>•</w:t>
            </w:r>
          </w:p>
        </w:tc>
        <w:tc>
          <w:tcPr>
            <w:tcW w:w="659" w:type="pct"/>
          </w:tcPr>
          <w:p w14:paraId="687E322A" w14:textId="5994D950" w:rsidR="00134BD7" w:rsidRPr="0080356A" w:rsidRDefault="00134BD7" w:rsidP="004B691D">
            <w:pPr>
              <w:spacing w:before="0" w:line="480" w:lineRule="auto"/>
              <w:ind w:firstLine="0"/>
              <w:jc w:val="center"/>
              <w:rPr>
                <w:sz w:val="20"/>
              </w:rPr>
              <w:pPrChange w:id="1059" w:author="Seth Corwin" w:date="2022-12-11T20:01:00Z">
                <w:pPr>
                  <w:spacing w:before="0"/>
                  <w:ind w:firstLine="0"/>
                  <w:jc w:val="center"/>
                </w:pPr>
              </w:pPrChange>
            </w:pPr>
            <w:r>
              <w:rPr>
                <w:sz w:val="20"/>
              </w:rPr>
              <w:t>C</w:t>
            </w:r>
          </w:p>
        </w:tc>
        <w:tc>
          <w:tcPr>
            <w:tcW w:w="660" w:type="pct"/>
          </w:tcPr>
          <w:p w14:paraId="03556FD4" w14:textId="465C92F2" w:rsidR="00134BD7" w:rsidRPr="0080356A" w:rsidRDefault="00134BD7" w:rsidP="004B691D">
            <w:pPr>
              <w:spacing w:before="0" w:line="480" w:lineRule="auto"/>
              <w:ind w:firstLine="0"/>
              <w:jc w:val="center"/>
              <w:rPr>
                <w:sz w:val="20"/>
              </w:rPr>
              <w:pPrChange w:id="1060" w:author="Seth Corwin" w:date="2022-12-11T20:01:00Z">
                <w:pPr>
                  <w:spacing w:before="0"/>
                  <w:ind w:firstLine="0"/>
                  <w:jc w:val="center"/>
                </w:pPr>
              </w:pPrChange>
            </w:pPr>
          </w:p>
        </w:tc>
        <w:tc>
          <w:tcPr>
            <w:tcW w:w="659" w:type="pct"/>
          </w:tcPr>
          <w:p w14:paraId="7FAFC0FF" w14:textId="77777777" w:rsidR="00134BD7" w:rsidRPr="0080356A" w:rsidRDefault="00134BD7" w:rsidP="004B691D">
            <w:pPr>
              <w:spacing w:before="0" w:line="480" w:lineRule="auto"/>
              <w:ind w:firstLine="0"/>
              <w:jc w:val="center"/>
              <w:rPr>
                <w:sz w:val="20"/>
              </w:rPr>
              <w:pPrChange w:id="1061" w:author="Seth Corwin" w:date="2022-12-11T20:01:00Z">
                <w:pPr>
                  <w:spacing w:before="0"/>
                  <w:ind w:firstLine="0"/>
                  <w:jc w:val="center"/>
                </w:pPr>
              </w:pPrChange>
            </w:pPr>
          </w:p>
        </w:tc>
        <w:tc>
          <w:tcPr>
            <w:tcW w:w="660" w:type="pct"/>
          </w:tcPr>
          <w:p w14:paraId="148C048E" w14:textId="77777777" w:rsidR="00134BD7" w:rsidRPr="0080356A" w:rsidRDefault="00134BD7" w:rsidP="004B691D">
            <w:pPr>
              <w:spacing w:before="0" w:line="480" w:lineRule="auto"/>
              <w:ind w:firstLine="0"/>
              <w:jc w:val="center"/>
              <w:rPr>
                <w:sz w:val="20"/>
              </w:rPr>
              <w:pPrChange w:id="1062" w:author="Seth Corwin" w:date="2022-12-11T20:01:00Z">
                <w:pPr>
                  <w:spacing w:before="0"/>
                  <w:ind w:firstLine="0"/>
                  <w:jc w:val="center"/>
                </w:pPr>
              </w:pPrChange>
            </w:pPr>
          </w:p>
        </w:tc>
        <w:tc>
          <w:tcPr>
            <w:tcW w:w="660" w:type="pct"/>
          </w:tcPr>
          <w:p w14:paraId="5A978730" w14:textId="25DE00A0" w:rsidR="00134BD7" w:rsidRPr="0080356A" w:rsidRDefault="00134BD7" w:rsidP="004B691D">
            <w:pPr>
              <w:spacing w:before="0" w:line="480" w:lineRule="auto"/>
              <w:ind w:firstLine="0"/>
              <w:jc w:val="center"/>
              <w:rPr>
                <w:sz w:val="20"/>
              </w:rPr>
              <w:pPrChange w:id="1063" w:author="Seth Corwin" w:date="2022-12-11T20:01:00Z">
                <w:pPr>
                  <w:spacing w:before="0"/>
                  <w:ind w:firstLine="0"/>
                  <w:jc w:val="center"/>
                </w:pPr>
              </w:pPrChange>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4B691D">
            <w:pPr>
              <w:spacing w:line="480" w:lineRule="auto"/>
              <w:ind w:firstLine="0"/>
              <w:jc w:val="right"/>
              <w:rPr>
                <w:i/>
                <w:iCs/>
                <w:sz w:val="20"/>
              </w:rPr>
              <w:pPrChange w:id="1064" w:author="Seth Corwin" w:date="2022-12-11T20:01:00Z">
                <w:pPr>
                  <w:ind w:firstLine="0"/>
                  <w:jc w:val="right"/>
                </w:pPr>
              </w:pPrChange>
            </w:pPr>
            <w:r w:rsidRPr="004E6559">
              <w:rPr>
                <w:i/>
                <w:iCs/>
                <w:sz w:val="20"/>
              </w:rPr>
              <w:t>Ohio</w:t>
            </w:r>
          </w:p>
        </w:tc>
        <w:tc>
          <w:tcPr>
            <w:tcW w:w="432" w:type="pct"/>
            <w:vAlign w:val="center"/>
          </w:tcPr>
          <w:p w14:paraId="5A13C834" w14:textId="30ABB848" w:rsidR="00134BD7" w:rsidRPr="0080356A" w:rsidRDefault="00134BD7" w:rsidP="004B691D">
            <w:pPr>
              <w:spacing w:before="0" w:line="480" w:lineRule="auto"/>
              <w:ind w:firstLine="0"/>
              <w:jc w:val="center"/>
              <w:rPr>
                <w:sz w:val="20"/>
              </w:rPr>
              <w:pPrChange w:id="1065" w:author="Seth Corwin" w:date="2022-12-11T20:01:00Z">
                <w:pPr>
                  <w:spacing w:before="0"/>
                  <w:ind w:firstLine="0"/>
                  <w:jc w:val="center"/>
                </w:pPr>
              </w:pPrChange>
            </w:pPr>
            <w:r>
              <w:rPr>
                <w:sz w:val="20"/>
              </w:rPr>
              <w:t>•</w:t>
            </w:r>
          </w:p>
        </w:tc>
        <w:tc>
          <w:tcPr>
            <w:tcW w:w="441" w:type="pct"/>
            <w:vAlign w:val="center"/>
          </w:tcPr>
          <w:p w14:paraId="43F46694" w14:textId="77777777" w:rsidR="00134BD7" w:rsidRPr="0080356A" w:rsidRDefault="00134BD7" w:rsidP="004B691D">
            <w:pPr>
              <w:spacing w:before="0" w:line="480" w:lineRule="auto"/>
              <w:ind w:firstLine="0"/>
              <w:jc w:val="center"/>
              <w:rPr>
                <w:sz w:val="20"/>
              </w:rPr>
              <w:pPrChange w:id="1066" w:author="Seth Corwin" w:date="2022-12-11T20:01:00Z">
                <w:pPr>
                  <w:spacing w:before="0"/>
                  <w:ind w:firstLine="0"/>
                  <w:jc w:val="center"/>
                </w:pPr>
              </w:pPrChange>
            </w:pPr>
          </w:p>
        </w:tc>
        <w:tc>
          <w:tcPr>
            <w:tcW w:w="659" w:type="pct"/>
          </w:tcPr>
          <w:p w14:paraId="5275BF36" w14:textId="3E61A7A2" w:rsidR="00134BD7" w:rsidRPr="0080356A" w:rsidRDefault="00134BD7" w:rsidP="004B691D">
            <w:pPr>
              <w:spacing w:before="0" w:line="480" w:lineRule="auto"/>
              <w:ind w:firstLine="0"/>
              <w:jc w:val="center"/>
              <w:rPr>
                <w:sz w:val="20"/>
              </w:rPr>
              <w:pPrChange w:id="1067" w:author="Seth Corwin" w:date="2022-12-11T20:01:00Z">
                <w:pPr>
                  <w:spacing w:before="0"/>
                  <w:ind w:firstLine="0"/>
                  <w:jc w:val="center"/>
                </w:pPr>
              </w:pPrChange>
            </w:pPr>
            <w:r>
              <w:rPr>
                <w:sz w:val="20"/>
              </w:rPr>
              <w:t>L</w:t>
            </w:r>
          </w:p>
        </w:tc>
        <w:tc>
          <w:tcPr>
            <w:tcW w:w="660" w:type="pct"/>
          </w:tcPr>
          <w:p w14:paraId="121026FE" w14:textId="4C5776CF" w:rsidR="00134BD7" w:rsidRPr="0080356A" w:rsidRDefault="00134BD7" w:rsidP="004B691D">
            <w:pPr>
              <w:spacing w:before="0" w:line="480" w:lineRule="auto"/>
              <w:ind w:firstLine="0"/>
              <w:jc w:val="center"/>
              <w:rPr>
                <w:sz w:val="20"/>
              </w:rPr>
              <w:pPrChange w:id="1068" w:author="Seth Corwin" w:date="2022-12-11T20:01:00Z">
                <w:pPr>
                  <w:spacing w:before="0"/>
                  <w:ind w:firstLine="0"/>
                  <w:jc w:val="center"/>
                </w:pPr>
              </w:pPrChange>
            </w:pPr>
          </w:p>
        </w:tc>
        <w:tc>
          <w:tcPr>
            <w:tcW w:w="659" w:type="pct"/>
          </w:tcPr>
          <w:p w14:paraId="10B48EFB" w14:textId="77777777" w:rsidR="00134BD7" w:rsidRPr="0080356A" w:rsidRDefault="00134BD7" w:rsidP="004B691D">
            <w:pPr>
              <w:spacing w:before="0" w:line="480" w:lineRule="auto"/>
              <w:ind w:firstLine="0"/>
              <w:jc w:val="center"/>
              <w:rPr>
                <w:sz w:val="20"/>
              </w:rPr>
              <w:pPrChange w:id="1069" w:author="Seth Corwin" w:date="2022-12-11T20:01:00Z">
                <w:pPr>
                  <w:spacing w:before="0"/>
                  <w:ind w:firstLine="0"/>
                  <w:jc w:val="center"/>
                </w:pPr>
              </w:pPrChange>
            </w:pPr>
          </w:p>
        </w:tc>
        <w:tc>
          <w:tcPr>
            <w:tcW w:w="660" w:type="pct"/>
          </w:tcPr>
          <w:p w14:paraId="79DDE934" w14:textId="6B340530" w:rsidR="00134BD7" w:rsidRPr="0080356A" w:rsidRDefault="00134BD7" w:rsidP="004B691D">
            <w:pPr>
              <w:spacing w:before="0" w:line="480" w:lineRule="auto"/>
              <w:ind w:firstLine="0"/>
              <w:jc w:val="center"/>
              <w:rPr>
                <w:sz w:val="20"/>
              </w:rPr>
              <w:pPrChange w:id="1070" w:author="Seth Corwin" w:date="2022-12-11T20:01:00Z">
                <w:pPr>
                  <w:spacing w:before="0"/>
                  <w:ind w:firstLine="0"/>
                  <w:jc w:val="center"/>
                </w:pPr>
              </w:pPrChange>
            </w:pPr>
            <w:r>
              <w:rPr>
                <w:sz w:val="20"/>
              </w:rPr>
              <w:t>p</w:t>
            </w:r>
          </w:p>
        </w:tc>
        <w:tc>
          <w:tcPr>
            <w:tcW w:w="660" w:type="pct"/>
          </w:tcPr>
          <w:p w14:paraId="51486EAB" w14:textId="00A9AA73" w:rsidR="00134BD7" w:rsidRPr="0080356A" w:rsidRDefault="00134BD7" w:rsidP="004B691D">
            <w:pPr>
              <w:spacing w:before="0" w:line="480" w:lineRule="auto"/>
              <w:ind w:firstLine="0"/>
              <w:jc w:val="center"/>
              <w:rPr>
                <w:sz w:val="20"/>
              </w:rPr>
              <w:pPrChange w:id="1071" w:author="Seth Corwin" w:date="2022-12-11T20:01:00Z">
                <w:pPr>
                  <w:spacing w:before="0"/>
                  <w:ind w:firstLine="0"/>
                  <w:jc w:val="center"/>
                </w:pPr>
              </w:pPrChange>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4B691D">
            <w:pPr>
              <w:spacing w:line="480" w:lineRule="auto"/>
              <w:ind w:firstLine="0"/>
              <w:jc w:val="right"/>
              <w:rPr>
                <w:i/>
                <w:iCs/>
                <w:sz w:val="20"/>
              </w:rPr>
              <w:pPrChange w:id="1072" w:author="Seth Corwin" w:date="2022-12-11T20:01:00Z">
                <w:pPr>
                  <w:ind w:firstLine="0"/>
                  <w:jc w:val="right"/>
                </w:pPr>
              </w:pPrChange>
            </w:pPr>
            <w:r w:rsidRPr="004E6559">
              <w:rPr>
                <w:i/>
                <w:iCs/>
                <w:sz w:val="20"/>
              </w:rPr>
              <w:t>Oregon</w:t>
            </w:r>
          </w:p>
        </w:tc>
        <w:tc>
          <w:tcPr>
            <w:tcW w:w="432" w:type="pct"/>
            <w:vAlign w:val="center"/>
          </w:tcPr>
          <w:p w14:paraId="49483837" w14:textId="3AF173F2" w:rsidR="00134BD7" w:rsidRPr="0080356A" w:rsidRDefault="00134BD7" w:rsidP="004B691D">
            <w:pPr>
              <w:spacing w:before="0" w:line="480" w:lineRule="auto"/>
              <w:ind w:firstLine="0"/>
              <w:jc w:val="center"/>
              <w:rPr>
                <w:sz w:val="20"/>
              </w:rPr>
              <w:pPrChange w:id="1073" w:author="Seth Corwin" w:date="2022-12-11T20:01:00Z">
                <w:pPr>
                  <w:spacing w:before="0"/>
                  <w:ind w:firstLine="0"/>
                  <w:jc w:val="center"/>
                </w:pPr>
              </w:pPrChange>
            </w:pPr>
            <w:r>
              <w:rPr>
                <w:sz w:val="20"/>
              </w:rPr>
              <w:t>•</w:t>
            </w:r>
          </w:p>
        </w:tc>
        <w:tc>
          <w:tcPr>
            <w:tcW w:w="441" w:type="pct"/>
            <w:vAlign w:val="center"/>
          </w:tcPr>
          <w:p w14:paraId="72A17E47" w14:textId="7305E9F8" w:rsidR="00134BD7" w:rsidRPr="0080356A" w:rsidRDefault="00134BD7" w:rsidP="004B691D">
            <w:pPr>
              <w:spacing w:before="0" w:line="480" w:lineRule="auto"/>
              <w:ind w:firstLine="0"/>
              <w:jc w:val="center"/>
              <w:rPr>
                <w:sz w:val="20"/>
              </w:rPr>
              <w:pPrChange w:id="1074" w:author="Seth Corwin" w:date="2022-12-11T20:01:00Z">
                <w:pPr>
                  <w:spacing w:before="0"/>
                  <w:ind w:firstLine="0"/>
                  <w:jc w:val="center"/>
                </w:pPr>
              </w:pPrChange>
            </w:pPr>
            <w:r>
              <w:rPr>
                <w:sz w:val="20"/>
              </w:rPr>
              <w:t>•</w:t>
            </w:r>
          </w:p>
        </w:tc>
        <w:tc>
          <w:tcPr>
            <w:tcW w:w="659" w:type="pct"/>
          </w:tcPr>
          <w:p w14:paraId="3B465A8E" w14:textId="4368B5F6" w:rsidR="00134BD7" w:rsidRPr="0080356A" w:rsidRDefault="00134BD7" w:rsidP="004B691D">
            <w:pPr>
              <w:spacing w:before="0" w:line="480" w:lineRule="auto"/>
              <w:ind w:firstLine="0"/>
              <w:jc w:val="center"/>
              <w:rPr>
                <w:sz w:val="20"/>
              </w:rPr>
              <w:pPrChange w:id="1075" w:author="Seth Corwin" w:date="2022-12-11T20:01:00Z">
                <w:pPr>
                  <w:spacing w:before="0"/>
                  <w:ind w:firstLine="0"/>
                  <w:jc w:val="center"/>
                </w:pPr>
              </w:pPrChange>
            </w:pPr>
            <w:r>
              <w:rPr>
                <w:sz w:val="20"/>
              </w:rPr>
              <w:t>L</w:t>
            </w:r>
          </w:p>
        </w:tc>
        <w:tc>
          <w:tcPr>
            <w:tcW w:w="660" w:type="pct"/>
          </w:tcPr>
          <w:p w14:paraId="38766400" w14:textId="0A35568F" w:rsidR="00134BD7" w:rsidRPr="0080356A" w:rsidRDefault="00134BD7" w:rsidP="004B691D">
            <w:pPr>
              <w:spacing w:before="0" w:line="480" w:lineRule="auto"/>
              <w:ind w:firstLine="0"/>
              <w:jc w:val="center"/>
              <w:rPr>
                <w:sz w:val="20"/>
              </w:rPr>
              <w:pPrChange w:id="1076" w:author="Seth Corwin" w:date="2022-12-11T20:01:00Z">
                <w:pPr>
                  <w:spacing w:before="0"/>
                  <w:ind w:firstLine="0"/>
                  <w:jc w:val="center"/>
                </w:pPr>
              </w:pPrChange>
            </w:pPr>
          </w:p>
        </w:tc>
        <w:tc>
          <w:tcPr>
            <w:tcW w:w="659" w:type="pct"/>
          </w:tcPr>
          <w:p w14:paraId="30E737BB" w14:textId="1AC758BF" w:rsidR="00134BD7" w:rsidRPr="0080356A" w:rsidRDefault="00134BD7" w:rsidP="004B691D">
            <w:pPr>
              <w:spacing w:before="0" w:line="480" w:lineRule="auto"/>
              <w:ind w:firstLine="0"/>
              <w:jc w:val="center"/>
              <w:rPr>
                <w:sz w:val="20"/>
              </w:rPr>
              <w:pPrChange w:id="1077" w:author="Seth Corwin" w:date="2022-12-11T20:01:00Z">
                <w:pPr>
                  <w:spacing w:before="0"/>
                  <w:ind w:firstLine="0"/>
                  <w:jc w:val="center"/>
                </w:pPr>
              </w:pPrChange>
            </w:pPr>
          </w:p>
        </w:tc>
        <w:tc>
          <w:tcPr>
            <w:tcW w:w="660" w:type="pct"/>
          </w:tcPr>
          <w:p w14:paraId="3151D1B5" w14:textId="568EDBC3" w:rsidR="00134BD7" w:rsidRPr="0080356A" w:rsidRDefault="00134BD7" w:rsidP="004B691D">
            <w:pPr>
              <w:spacing w:before="0" w:line="480" w:lineRule="auto"/>
              <w:ind w:firstLine="0"/>
              <w:jc w:val="center"/>
              <w:rPr>
                <w:sz w:val="20"/>
              </w:rPr>
              <w:pPrChange w:id="1078" w:author="Seth Corwin" w:date="2022-12-11T20:01:00Z">
                <w:pPr>
                  <w:spacing w:before="0"/>
                  <w:ind w:firstLine="0"/>
                  <w:jc w:val="center"/>
                </w:pPr>
              </w:pPrChange>
            </w:pPr>
            <w:r>
              <w:rPr>
                <w:sz w:val="20"/>
              </w:rPr>
              <w:t>u</w:t>
            </w:r>
          </w:p>
        </w:tc>
        <w:tc>
          <w:tcPr>
            <w:tcW w:w="660" w:type="pct"/>
          </w:tcPr>
          <w:p w14:paraId="2AE6DF40" w14:textId="77777777" w:rsidR="00134BD7" w:rsidRPr="0080356A" w:rsidRDefault="00134BD7" w:rsidP="004B691D">
            <w:pPr>
              <w:spacing w:before="0" w:line="480" w:lineRule="auto"/>
              <w:ind w:firstLine="0"/>
              <w:jc w:val="center"/>
              <w:rPr>
                <w:sz w:val="20"/>
              </w:rPr>
              <w:pPrChange w:id="1079" w:author="Seth Corwin" w:date="2022-12-11T20:01:00Z">
                <w:pPr>
                  <w:spacing w:before="0"/>
                  <w:ind w:firstLine="0"/>
                  <w:jc w:val="center"/>
                </w:pPr>
              </w:pPrChange>
            </w:pPr>
          </w:p>
        </w:tc>
      </w:tr>
      <w:tr w:rsidR="00134BD7" w:rsidRPr="0080356A" w14:paraId="3A815533" w14:textId="77777777" w:rsidTr="00134BD7">
        <w:trPr>
          <w:jc w:val="center"/>
        </w:trPr>
        <w:tc>
          <w:tcPr>
            <w:tcW w:w="830" w:type="pct"/>
          </w:tcPr>
          <w:p w14:paraId="49D148EF" w14:textId="77777777" w:rsidR="00134BD7" w:rsidRPr="004E6559" w:rsidRDefault="00134BD7" w:rsidP="004B691D">
            <w:pPr>
              <w:spacing w:line="480" w:lineRule="auto"/>
              <w:ind w:firstLine="0"/>
              <w:jc w:val="right"/>
              <w:rPr>
                <w:i/>
                <w:iCs/>
                <w:sz w:val="20"/>
              </w:rPr>
              <w:pPrChange w:id="1080" w:author="Seth Corwin" w:date="2022-12-11T20:01:00Z">
                <w:pPr>
                  <w:ind w:firstLine="0"/>
                  <w:jc w:val="right"/>
                </w:pPr>
              </w:pPrChange>
            </w:pPr>
            <w:r w:rsidRPr="004E6559">
              <w:rPr>
                <w:i/>
                <w:iCs/>
                <w:sz w:val="20"/>
              </w:rPr>
              <w:lastRenderedPageBreak/>
              <w:t xml:space="preserve">Pennsylvania </w:t>
            </w:r>
          </w:p>
        </w:tc>
        <w:tc>
          <w:tcPr>
            <w:tcW w:w="432" w:type="pct"/>
            <w:vAlign w:val="center"/>
          </w:tcPr>
          <w:p w14:paraId="7CE7C8C5" w14:textId="77777777" w:rsidR="00134BD7" w:rsidRPr="0080356A" w:rsidRDefault="00134BD7" w:rsidP="004B691D">
            <w:pPr>
              <w:spacing w:before="0" w:line="480" w:lineRule="auto"/>
              <w:ind w:firstLine="0"/>
              <w:jc w:val="center"/>
              <w:rPr>
                <w:sz w:val="20"/>
              </w:rPr>
              <w:pPrChange w:id="1081" w:author="Seth Corwin" w:date="2022-12-11T20:01:00Z">
                <w:pPr>
                  <w:spacing w:before="0"/>
                  <w:ind w:firstLine="0"/>
                  <w:jc w:val="center"/>
                </w:pPr>
              </w:pPrChange>
            </w:pPr>
          </w:p>
        </w:tc>
        <w:tc>
          <w:tcPr>
            <w:tcW w:w="441" w:type="pct"/>
            <w:vAlign w:val="center"/>
          </w:tcPr>
          <w:p w14:paraId="630E2680" w14:textId="56DC7E74" w:rsidR="00134BD7" w:rsidRPr="0080356A" w:rsidRDefault="00134BD7" w:rsidP="004B691D">
            <w:pPr>
              <w:spacing w:before="0" w:line="480" w:lineRule="auto"/>
              <w:ind w:firstLine="0"/>
              <w:jc w:val="center"/>
              <w:rPr>
                <w:sz w:val="20"/>
              </w:rPr>
              <w:pPrChange w:id="1082" w:author="Seth Corwin" w:date="2022-12-11T20:01:00Z">
                <w:pPr>
                  <w:spacing w:before="0"/>
                  <w:ind w:firstLine="0"/>
                  <w:jc w:val="center"/>
                </w:pPr>
              </w:pPrChange>
            </w:pPr>
            <w:r>
              <w:rPr>
                <w:sz w:val="20"/>
              </w:rPr>
              <w:t>•</w:t>
            </w:r>
          </w:p>
        </w:tc>
        <w:tc>
          <w:tcPr>
            <w:tcW w:w="659" w:type="pct"/>
          </w:tcPr>
          <w:p w14:paraId="27FB0F91" w14:textId="23197C7B" w:rsidR="00134BD7" w:rsidRPr="0080356A" w:rsidRDefault="00134BD7" w:rsidP="004B691D">
            <w:pPr>
              <w:spacing w:before="0" w:line="480" w:lineRule="auto"/>
              <w:ind w:firstLine="0"/>
              <w:jc w:val="center"/>
              <w:rPr>
                <w:sz w:val="20"/>
              </w:rPr>
              <w:pPrChange w:id="1083" w:author="Seth Corwin" w:date="2022-12-11T20:01:00Z">
                <w:pPr>
                  <w:spacing w:before="0"/>
                  <w:ind w:firstLine="0"/>
                  <w:jc w:val="center"/>
                </w:pPr>
              </w:pPrChange>
            </w:pPr>
            <w:r>
              <w:rPr>
                <w:sz w:val="20"/>
              </w:rPr>
              <w:t>C</w:t>
            </w:r>
          </w:p>
        </w:tc>
        <w:tc>
          <w:tcPr>
            <w:tcW w:w="660" w:type="pct"/>
          </w:tcPr>
          <w:p w14:paraId="30E7DCEF" w14:textId="150CD2AE" w:rsidR="00134BD7" w:rsidRPr="0080356A" w:rsidRDefault="00134BD7" w:rsidP="004B691D">
            <w:pPr>
              <w:spacing w:before="0" w:line="480" w:lineRule="auto"/>
              <w:ind w:firstLine="0"/>
              <w:jc w:val="center"/>
              <w:rPr>
                <w:sz w:val="20"/>
              </w:rPr>
              <w:pPrChange w:id="1084" w:author="Seth Corwin" w:date="2022-12-11T20:01:00Z">
                <w:pPr>
                  <w:spacing w:before="0"/>
                  <w:ind w:firstLine="0"/>
                  <w:jc w:val="center"/>
                </w:pPr>
              </w:pPrChange>
            </w:pPr>
          </w:p>
        </w:tc>
        <w:tc>
          <w:tcPr>
            <w:tcW w:w="659" w:type="pct"/>
          </w:tcPr>
          <w:p w14:paraId="4A138DE5" w14:textId="3AED6C9A" w:rsidR="00134BD7" w:rsidRPr="0080356A" w:rsidRDefault="00134BD7" w:rsidP="004B691D">
            <w:pPr>
              <w:spacing w:before="0" w:line="480" w:lineRule="auto"/>
              <w:ind w:firstLine="0"/>
              <w:jc w:val="center"/>
              <w:rPr>
                <w:sz w:val="20"/>
              </w:rPr>
              <w:pPrChange w:id="1085" w:author="Seth Corwin" w:date="2022-12-11T20:01:00Z">
                <w:pPr>
                  <w:spacing w:before="0"/>
                  <w:ind w:firstLine="0"/>
                  <w:jc w:val="center"/>
                </w:pPr>
              </w:pPrChange>
            </w:pPr>
            <w:r>
              <w:rPr>
                <w:sz w:val="20"/>
              </w:rPr>
              <w:t>ø</w:t>
            </w:r>
          </w:p>
        </w:tc>
        <w:tc>
          <w:tcPr>
            <w:tcW w:w="660" w:type="pct"/>
          </w:tcPr>
          <w:p w14:paraId="6B37788F" w14:textId="77777777" w:rsidR="00134BD7" w:rsidRPr="0080356A" w:rsidRDefault="00134BD7" w:rsidP="004B691D">
            <w:pPr>
              <w:spacing w:before="0" w:line="480" w:lineRule="auto"/>
              <w:ind w:firstLine="0"/>
              <w:jc w:val="center"/>
              <w:rPr>
                <w:sz w:val="20"/>
              </w:rPr>
              <w:pPrChange w:id="1086" w:author="Seth Corwin" w:date="2022-12-11T20:01:00Z">
                <w:pPr>
                  <w:spacing w:before="0"/>
                  <w:ind w:firstLine="0"/>
                  <w:jc w:val="center"/>
                </w:pPr>
              </w:pPrChange>
            </w:pPr>
          </w:p>
        </w:tc>
        <w:tc>
          <w:tcPr>
            <w:tcW w:w="660" w:type="pct"/>
          </w:tcPr>
          <w:p w14:paraId="4A18F524" w14:textId="061EA8F7" w:rsidR="00134BD7" w:rsidRPr="0080356A" w:rsidRDefault="00134BD7" w:rsidP="004B691D">
            <w:pPr>
              <w:spacing w:before="0" w:line="480" w:lineRule="auto"/>
              <w:ind w:firstLine="0"/>
              <w:jc w:val="center"/>
              <w:rPr>
                <w:sz w:val="20"/>
              </w:rPr>
              <w:pPrChange w:id="1087" w:author="Seth Corwin" w:date="2022-12-11T20:01:00Z">
                <w:pPr>
                  <w:spacing w:before="0"/>
                  <w:ind w:firstLine="0"/>
                  <w:jc w:val="center"/>
                </w:pPr>
              </w:pPrChange>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4B691D">
            <w:pPr>
              <w:spacing w:line="480" w:lineRule="auto"/>
              <w:ind w:firstLine="0"/>
              <w:jc w:val="right"/>
              <w:rPr>
                <w:i/>
                <w:iCs/>
                <w:sz w:val="20"/>
              </w:rPr>
              <w:pPrChange w:id="1088" w:author="Seth Corwin" w:date="2022-12-11T20:01:00Z">
                <w:pPr>
                  <w:ind w:firstLine="0"/>
                  <w:jc w:val="right"/>
                </w:pPr>
              </w:pPrChange>
            </w:pPr>
            <w:r w:rsidRPr="0080356A">
              <w:rPr>
                <w:i/>
                <w:iCs/>
                <w:sz w:val="20"/>
              </w:rPr>
              <w:t>Tennessee</w:t>
            </w:r>
          </w:p>
        </w:tc>
        <w:tc>
          <w:tcPr>
            <w:tcW w:w="432" w:type="pct"/>
            <w:vAlign w:val="center"/>
          </w:tcPr>
          <w:p w14:paraId="4EF2B455" w14:textId="77777777" w:rsidR="00134BD7" w:rsidRPr="0080356A" w:rsidRDefault="00134BD7" w:rsidP="004B691D">
            <w:pPr>
              <w:spacing w:before="0" w:line="480" w:lineRule="auto"/>
              <w:ind w:firstLine="0"/>
              <w:jc w:val="center"/>
              <w:rPr>
                <w:sz w:val="20"/>
              </w:rPr>
              <w:pPrChange w:id="1089" w:author="Seth Corwin" w:date="2022-12-11T20:01:00Z">
                <w:pPr>
                  <w:spacing w:before="0"/>
                  <w:ind w:firstLine="0"/>
                  <w:jc w:val="center"/>
                </w:pPr>
              </w:pPrChange>
            </w:pPr>
          </w:p>
        </w:tc>
        <w:tc>
          <w:tcPr>
            <w:tcW w:w="441" w:type="pct"/>
            <w:vAlign w:val="center"/>
          </w:tcPr>
          <w:p w14:paraId="4FFD0CC6" w14:textId="1EA70C8D" w:rsidR="00134BD7" w:rsidRPr="0080356A" w:rsidRDefault="00134BD7" w:rsidP="004B691D">
            <w:pPr>
              <w:spacing w:before="0" w:line="480" w:lineRule="auto"/>
              <w:ind w:firstLine="0"/>
              <w:jc w:val="center"/>
              <w:rPr>
                <w:sz w:val="20"/>
              </w:rPr>
              <w:pPrChange w:id="1090" w:author="Seth Corwin" w:date="2022-12-11T20:01:00Z">
                <w:pPr>
                  <w:spacing w:before="0"/>
                  <w:ind w:firstLine="0"/>
                  <w:jc w:val="center"/>
                </w:pPr>
              </w:pPrChange>
            </w:pPr>
            <w:r>
              <w:rPr>
                <w:sz w:val="20"/>
              </w:rPr>
              <w:t>•</w:t>
            </w:r>
          </w:p>
        </w:tc>
        <w:tc>
          <w:tcPr>
            <w:tcW w:w="659" w:type="pct"/>
          </w:tcPr>
          <w:p w14:paraId="027662B5" w14:textId="23C9338E" w:rsidR="00134BD7" w:rsidRPr="0080356A" w:rsidRDefault="00134BD7" w:rsidP="004B691D">
            <w:pPr>
              <w:spacing w:before="0" w:line="480" w:lineRule="auto"/>
              <w:ind w:firstLine="0"/>
              <w:jc w:val="center"/>
              <w:rPr>
                <w:sz w:val="20"/>
              </w:rPr>
              <w:pPrChange w:id="1091" w:author="Seth Corwin" w:date="2022-12-11T20:01:00Z">
                <w:pPr>
                  <w:spacing w:before="0"/>
                  <w:ind w:firstLine="0"/>
                  <w:jc w:val="center"/>
                </w:pPr>
              </w:pPrChange>
            </w:pPr>
            <w:r>
              <w:rPr>
                <w:sz w:val="20"/>
              </w:rPr>
              <w:t>L</w:t>
            </w:r>
          </w:p>
        </w:tc>
        <w:tc>
          <w:tcPr>
            <w:tcW w:w="660" w:type="pct"/>
          </w:tcPr>
          <w:p w14:paraId="39DFF759" w14:textId="6590E38C" w:rsidR="00134BD7" w:rsidRPr="0080356A" w:rsidRDefault="00134BD7" w:rsidP="004B691D">
            <w:pPr>
              <w:spacing w:before="0" w:line="480" w:lineRule="auto"/>
              <w:ind w:firstLine="0"/>
              <w:jc w:val="center"/>
              <w:rPr>
                <w:sz w:val="20"/>
              </w:rPr>
              <w:pPrChange w:id="1092" w:author="Seth Corwin" w:date="2022-12-11T20:01:00Z">
                <w:pPr>
                  <w:spacing w:before="0"/>
                  <w:ind w:firstLine="0"/>
                  <w:jc w:val="center"/>
                </w:pPr>
              </w:pPrChange>
            </w:pPr>
          </w:p>
        </w:tc>
        <w:tc>
          <w:tcPr>
            <w:tcW w:w="659" w:type="pct"/>
          </w:tcPr>
          <w:p w14:paraId="6020EEFE" w14:textId="6F07449E" w:rsidR="00134BD7" w:rsidRPr="0080356A" w:rsidRDefault="00134BD7" w:rsidP="004B691D">
            <w:pPr>
              <w:spacing w:before="0" w:line="480" w:lineRule="auto"/>
              <w:ind w:firstLine="0"/>
              <w:jc w:val="center"/>
              <w:rPr>
                <w:sz w:val="20"/>
              </w:rPr>
              <w:pPrChange w:id="1093" w:author="Seth Corwin" w:date="2022-12-11T20:01:00Z">
                <w:pPr>
                  <w:spacing w:before="0"/>
                  <w:ind w:firstLine="0"/>
                  <w:jc w:val="center"/>
                </w:pPr>
              </w:pPrChange>
            </w:pPr>
            <w:r>
              <w:rPr>
                <w:sz w:val="20"/>
              </w:rPr>
              <w:t>ø</w:t>
            </w:r>
          </w:p>
        </w:tc>
        <w:tc>
          <w:tcPr>
            <w:tcW w:w="660" w:type="pct"/>
          </w:tcPr>
          <w:p w14:paraId="6A7D620F" w14:textId="77777777" w:rsidR="00134BD7" w:rsidRPr="0080356A" w:rsidRDefault="00134BD7" w:rsidP="004B691D">
            <w:pPr>
              <w:spacing w:before="0" w:line="480" w:lineRule="auto"/>
              <w:ind w:firstLine="0"/>
              <w:jc w:val="center"/>
              <w:rPr>
                <w:sz w:val="20"/>
              </w:rPr>
              <w:pPrChange w:id="1094" w:author="Seth Corwin" w:date="2022-12-11T20:01:00Z">
                <w:pPr>
                  <w:spacing w:before="0"/>
                  <w:ind w:firstLine="0"/>
                  <w:jc w:val="center"/>
                </w:pPr>
              </w:pPrChange>
            </w:pPr>
          </w:p>
        </w:tc>
        <w:tc>
          <w:tcPr>
            <w:tcW w:w="660" w:type="pct"/>
          </w:tcPr>
          <w:p w14:paraId="6727C6D8" w14:textId="77777777" w:rsidR="00134BD7" w:rsidRPr="0080356A" w:rsidRDefault="00134BD7" w:rsidP="004B691D">
            <w:pPr>
              <w:spacing w:before="0" w:line="480" w:lineRule="auto"/>
              <w:ind w:firstLine="0"/>
              <w:jc w:val="center"/>
              <w:rPr>
                <w:sz w:val="20"/>
              </w:rPr>
              <w:pPrChange w:id="1095" w:author="Seth Corwin" w:date="2022-12-11T20:01:00Z">
                <w:pPr>
                  <w:spacing w:before="0"/>
                  <w:ind w:firstLine="0"/>
                  <w:jc w:val="center"/>
                </w:pPr>
              </w:pPrChange>
            </w:pPr>
          </w:p>
        </w:tc>
      </w:tr>
      <w:tr w:rsidR="00134BD7" w:rsidRPr="0080356A" w14:paraId="572576F0" w14:textId="77777777" w:rsidTr="00134BD7">
        <w:trPr>
          <w:jc w:val="center"/>
        </w:trPr>
        <w:tc>
          <w:tcPr>
            <w:tcW w:w="830" w:type="pct"/>
          </w:tcPr>
          <w:p w14:paraId="475DE970" w14:textId="77777777" w:rsidR="00134BD7" w:rsidRPr="0080356A" w:rsidRDefault="00134BD7" w:rsidP="004B691D">
            <w:pPr>
              <w:spacing w:line="480" w:lineRule="auto"/>
              <w:ind w:firstLine="0"/>
              <w:jc w:val="right"/>
              <w:rPr>
                <w:i/>
                <w:iCs/>
                <w:sz w:val="20"/>
              </w:rPr>
              <w:pPrChange w:id="1096" w:author="Seth Corwin" w:date="2022-12-11T20:01:00Z">
                <w:pPr>
                  <w:ind w:firstLine="0"/>
                  <w:jc w:val="right"/>
                </w:pPr>
              </w:pPrChange>
            </w:pPr>
            <w:r w:rsidRPr="0080356A">
              <w:rPr>
                <w:i/>
                <w:iCs/>
                <w:sz w:val="20"/>
              </w:rPr>
              <w:t>Texas</w:t>
            </w:r>
          </w:p>
        </w:tc>
        <w:tc>
          <w:tcPr>
            <w:tcW w:w="432" w:type="pct"/>
            <w:vAlign w:val="center"/>
          </w:tcPr>
          <w:p w14:paraId="78D1511D" w14:textId="77777777" w:rsidR="00134BD7" w:rsidRPr="0080356A" w:rsidRDefault="00134BD7" w:rsidP="004B691D">
            <w:pPr>
              <w:spacing w:before="0" w:line="480" w:lineRule="auto"/>
              <w:ind w:firstLine="0"/>
              <w:jc w:val="center"/>
              <w:rPr>
                <w:sz w:val="20"/>
              </w:rPr>
              <w:pPrChange w:id="1097" w:author="Seth Corwin" w:date="2022-12-11T20:01:00Z">
                <w:pPr>
                  <w:spacing w:before="0"/>
                  <w:ind w:firstLine="0"/>
                  <w:jc w:val="center"/>
                </w:pPr>
              </w:pPrChange>
            </w:pPr>
          </w:p>
        </w:tc>
        <w:tc>
          <w:tcPr>
            <w:tcW w:w="441" w:type="pct"/>
            <w:vAlign w:val="center"/>
          </w:tcPr>
          <w:p w14:paraId="1121C72A" w14:textId="77777777" w:rsidR="00134BD7" w:rsidRPr="0080356A" w:rsidRDefault="00134BD7" w:rsidP="004B691D">
            <w:pPr>
              <w:spacing w:before="0" w:line="480" w:lineRule="auto"/>
              <w:ind w:firstLine="0"/>
              <w:jc w:val="center"/>
              <w:rPr>
                <w:sz w:val="20"/>
              </w:rPr>
              <w:pPrChange w:id="1098" w:author="Seth Corwin" w:date="2022-12-11T20:01:00Z">
                <w:pPr>
                  <w:spacing w:before="0"/>
                  <w:ind w:firstLine="0"/>
                  <w:jc w:val="center"/>
                </w:pPr>
              </w:pPrChange>
            </w:pPr>
          </w:p>
        </w:tc>
        <w:tc>
          <w:tcPr>
            <w:tcW w:w="659" w:type="pct"/>
          </w:tcPr>
          <w:p w14:paraId="52971FDA" w14:textId="78CBA340" w:rsidR="00134BD7" w:rsidRDefault="00134BD7" w:rsidP="004B691D">
            <w:pPr>
              <w:spacing w:before="0" w:line="480" w:lineRule="auto"/>
              <w:ind w:firstLine="0"/>
              <w:jc w:val="center"/>
              <w:rPr>
                <w:sz w:val="20"/>
              </w:rPr>
              <w:pPrChange w:id="1099" w:author="Seth Corwin" w:date="2022-12-11T20:01:00Z">
                <w:pPr>
                  <w:spacing w:before="0"/>
                  <w:ind w:firstLine="0"/>
                  <w:jc w:val="center"/>
                </w:pPr>
              </w:pPrChange>
            </w:pPr>
            <w:r>
              <w:rPr>
                <w:sz w:val="20"/>
              </w:rPr>
              <w:t>L</w:t>
            </w:r>
          </w:p>
        </w:tc>
        <w:tc>
          <w:tcPr>
            <w:tcW w:w="660" w:type="pct"/>
          </w:tcPr>
          <w:p w14:paraId="57E25306" w14:textId="12B55C00" w:rsidR="00134BD7" w:rsidRPr="0080356A" w:rsidRDefault="00134BD7" w:rsidP="004B691D">
            <w:pPr>
              <w:spacing w:before="0" w:line="480" w:lineRule="auto"/>
              <w:ind w:firstLine="0"/>
              <w:jc w:val="center"/>
              <w:rPr>
                <w:sz w:val="20"/>
              </w:rPr>
              <w:pPrChange w:id="1100" w:author="Seth Corwin" w:date="2022-12-11T20:01:00Z">
                <w:pPr>
                  <w:spacing w:before="0"/>
                  <w:ind w:firstLine="0"/>
                  <w:jc w:val="center"/>
                </w:pPr>
              </w:pPrChange>
            </w:pPr>
            <w:r>
              <w:rPr>
                <w:sz w:val="20"/>
              </w:rPr>
              <w:t>x</w:t>
            </w:r>
          </w:p>
        </w:tc>
        <w:tc>
          <w:tcPr>
            <w:tcW w:w="659" w:type="pct"/>
          </w:tcPr>
          <w:p w14:paraId="2097F2EF" w14:textId="2DF36F5E" w:rsidR="00134BD7" w:rsidRPr="0080356A" w:rsidRDefault="00134BD7" w:rsidP="004B691D">
            <w:pPr>
              <w:spacing w:before="0" w:line="480" w:lineRule="auto"/>
              <w:ind w:firstLine="0"/>
              <w:jc w:val="center"/>
              <w:rPr>
                <w:sz w:val="20"/>
              </w:rPr>
              <w:pPrChange w:id="1101" w:author="Seth Corwin" w:date="2022-12-11T20:01:00Z">
                <w:pPr>
                  <w:spacing w:before="0"/>
                  <w:ind w:firstLine="0"/>
                  <w:jc w:val="center"/>
                </w:pPr>
              </w:pPrChange>
            </w:pPr>
            <w:r>
              <w:rPr>
                <w:sz w:val="20"/>
              </w:rPr>
              <w:t>ø</w:t>
            </w:r>
          </w:p>
        </w:tc>
        <w:tc>
          <w:tcPr>
            <w:tcW w:w="660" w:type="pct"/>
          </w:tcPr>
          <w:p w14:paraId="004F87EE" w14:textId="77777777" w:rsidR="00134BD7" w:rsidRPr="0080356A" w:rsidRDefault="00134BD7" w:rsidP="004B691D">
            <w:pPr>
              <w:spacing w:before="0" w:line="480" w:lineRule="auto"/>
              <w:ind w:firstLine="0"/>
              <w:jc w:val="center"/>
              <w:rPr>
                <w:sz w:val="20"/>
              </w:rPr>
              <w:pPrChange w:id="1102" w:author="Seth Corwin" w:date="2022-12-11T20:01:00Z">
                <w:pPr>
                  <w:spacing w:before="0"/>
                  <w:ind w:firstLine="0"/>
                  <w:jc w:val="center"/>
                </w:pPr>
              </w:pPrChange>
            </w:pPr>
          </w:p>
        </w:tc>
        <w:tc>
          <w:tcPr>
            <w:tcW w:w="660" w:type="pct"/>
          </w:tcPr>
          <w:p w14:paraId="061E656B" w14:textId="77777777" w:rsidR="00134BD7" w:rsidRPr="0080356A" w:rsidRDefault="00134BD7" w:rsidP="004B691D">
            <w:pPr>
              <w:spacing w:before="0" w:line="480" w:lineRule="auto"/>
              <w:ind w:firstLine="0"/>
              <w:jc w:val="center"/>
              <w:rPr>
                <w:sz w:val="20"/>
              </w:rPr>
              <w:pPrChange w:id="1103" w:author="Seth Corwin" w:date="2022-12-11T20:01:00Z">
                <w:pPr>
                  <w:spacing w:before="0"/>
                  <w:ind w:firstLine="0"/>
                  <w:jc w:val="center"/>
                </w:pPr>
              </w:pPrChange>
            </w:pPr>
          </w:p>
        </w:tc>
      </w:tr>
      <w:tr w:rsidR="00134BD7" w:rsidRPr="0080356A" w14:paraId="75C35C79" w14:textId="77777777" w:rsidTr="00134BD7">
        <w:trPr>
          <w:jc w:val="center"/>
        </w:trPr>
        <w:tc>
          <w:tcPr>
            <w:tcW w:w="830" w:type="pct"/>
          </w:tcPr>
          <w:p w14:paraId="5350BED2" w14:textId="77777777" w:rsidR="00134BD7" w:rsidRPr="0080356A" w:rsidRDefault="00134BD7" w:rsidP="004B691D">
            <w:pPr>
              <w:spacing w:line="480" w:lineRule="auto"/>
              <w:ind w:firstLine="0"/>
              <w:jc w:val="right"/>
              <w:rPr>
                <w:i/>
                <w:iCs/>
                <w:sz w:val="20"/>
              </w:rPr>
              <w:pPrChange w:id="1104" w:author="Seth Corwin" w:date="2022-12-11T20:01:00Z">
                <w:pPr>
                  <w:ind w:firstLine="0"/>
                  <w:jc w:val="right"/>
                </w:pPr>
              </w:pPrChange>
            </w:pPr>
            <w:r w:rsidRPr="0080356A">
              <w:rPr>
                <w:i/>
                <w:iCs/>
                <w:sz w:val="20"/>
              </w:rPr>
              <w:t>Utah</w:t>
            </w:r>
          </w:p>
        </w:tc>
        <w:tc>
          <w:tcPr>
            <w:tcW w:w="432" w:type="pct"/>
            <w:vAlign w:val="center"/>
          </w:tcPr>
          <w:p w14:paraId="5BB56BFC" w14:textId="1DE904DB" w:rsidR="00134BD7" w:rsidRPr="0080356A" w:rsidRDefault="00134BD7" w:rsidP="004B691D">
            <w:pPr>
              <w:spacing w:before="0" w:line="480" w:lineRule="auto"/>
              <w:ind w:firstLine="0"/>
              <w:jc w:val="center"/>
              <w:rPr>
                <w:sz w:val="20"/>
              </w:rPr>
              <w:pPrChange w:id="1105" w:author="Seth Corwin" w:date="2022-12-11T20:01:00Z">
                <w:pPr>
                  <w:spacing w:before="0"/>
                  <w:ind w:firstLine="0"/>
                  <w:jc w:val="center"/>
                </w:pPr>
              </w:pPrChange>
            </w:pPr>
            <w:r>
              <w:rPr>
                <w:sz w:val="20"/>
              </w:rPr>
              <w:t>•</w:t>
            </w:r>
          </w:p>
        </w:tc>
        <w:tc>
          <w:tcPr>
            <w:tcW w:w="441" w:type="pct"/>
            <w:vAlign w:val="center"/>
          </w:tcPr>
          <w:p w14:paraId="59FC7963" w14:textId="4BD29A53" w:rsidR="00134BD7" w:rsidRPr="0080356A" w:rsidRDefault="00134BD7" w:rsidP="004B691D">
            <w:pPr>
              <w:spacing w:before="0" w:line="480" w:lineRule="auto"/>
              <w:ind w:firstLine="0"/>
              <w:jc w:val="center"/>
              <w:rPr>
                <w:sz w:val="20"/>
              </w:rPr>
              <w:pPrChange w:id="1106" w:author="Seth Corwin" w:date="2022-12-11T20:01:00Z">
                <w:pPr>
                  <w:spacing w:before="0"/>
                  <w:ind w:firstLine="0"/>
                  <w:jc w:val="center"/>
                </w:pPr>
              </w:pPrChange>
            </w:pPr>
            <w:r>
              <w:rPr>
                <w:sz w:val="20"/>
              </w:rPr>
              <w:t>•</w:t>
            </w:r>
          </w:p>
        </w:tc>
        <w:tc>
          <w:tcPr>
            <w:tcW w:w="659" w:type="pct"/>
          </w:tcPr>
          <w:p w14:paraId="4991DF6A" w14:textId="3742D832" w:rsidR="00134BD7" w:rsidRPr="0080356A" w:rsidRDefault="00134BD7" w:rsidP="004B691D">
            <w:pPr>
              <w:spacing w:before="0" w:line="480" w:lineRule="auto"/>
              <w:ind w:firstLine="0"/>
              <w:jc w:val="center"/>
              <w:rPr>
                <w:sz w:val="20"/>
              </w:rPr>
              <w:pPrChange w:id="1107" w:author="Seth Corwin" w:date="2022-12-11T20:01:00Z">
                <w:pPr>
                  <w:spacing w:before="0"/>
                  <w:ind w:firstLine="0"/>
                  <w:jc w:val="center"/>
                </w:pPr>
              </w:pPrChange>
            </w:pPr>
            <w:r>
              <w:rPr>
                <w:sz w:val="20"/>
              </w:rPr>
              <w:t>L</w:t>
            </w:r>
          </w:p>
        </w:tc>
        <w:tc>
          <w:tcPr>
            <w:tcW w:w="660" w:type="pct"/>
          </w:tcPr>
          <w:p w14:paraId="45C9B8CF" w14:textId="0AADD35A" w:rsidR="00134BD7" w:rsidRPr="0080356A" w:rsidRDefault="00134BD7" w:rsidP="004B691D">
            <w:pPr>
              <w:spacing w:before="0" w:line="480" w:lineRule="auto"/>
              <w:ind w:firstLine="0"/>
              <w:jc w:val="center"/>
              <w:rPr>
                <w:sz w:val="20"/>
              </w:rPr>
              <w:pPrChange w:id="1108" w:author="Seth Corwin" w:date="2022-12-11T20:01:00Z">
                <w:pPr>
                  <w:spacing w:before="0"/>
                  <w:ind w:firstLine="0"/>
                  <w:jc w:val="center"/>
                </w:pPr>
              </w:pPrChange>
            </w:pPr>
          </w:p>
        </w:tc>
        <w:tc>
          <w:tcPr>
            <w:tcW w:w="659" w:type="pct"/>
          </w:tcPr>
          <w:p w14:paraId="66C3C1FA" w14:textId="77777777" w:rsidR="00134BD7" w:rsidRPr="0080356A" w:rsidRDefault="00134BD7" w:rsidP="004B691D">
            <w:pPr>
              <w:spacing w:before="0" w:line="480" w:lineRule="auto"/>
              <w:ind w:firstLine="0"/>
              <w:jc w:val="center"/>
              <w:rPr>
                <w:sz w:val="20"/>
              </w:rPr>
              <w:pPrChange w:id="1109" w:author="Seth Corwin" w:date="2022-12-11T20:01:00Z">
                <w:pPr>
                  <w:spacing w:before="0"/>
                  <w:ind w:firstLine="0"/>
                  <w:jc w:val="center"/>
                </w:pPr>
              </w:pPrChange>
            </w:pPr>
          </w:p>
        </w:tc>
        <w:tc>
          <w:tcPr>
            <w:tcW w:w="660" w:type="pct"/>
          </w:tcPr>
          <w:p w14:paraId="7EF5796B" w14:textId="12C1A59D" w:rsidR="00134BD7" w:rsidRPr="0080356A" w:rsidRDefault="00134BD7" w:rsidP="004B691D">
            <w:pPr>
              <w:spacing w:before="0" w:line="480" w:lineRule="auto"/>
              <w:ind w:firstLine="0"/>
              <w:jc w:val="center"/>
              <w:rPr>
                <w:sz w:val="20"/>
              </w:rPr>
              <w:pPrChange w:id="1110" w:author="Seth Corwin" w:date="2022-12-11T20:01:00Z">
                <w:pPr>
                  <w:spacing w:before="0"/>
                  <w:ind w:firstLine="0"/>
                  <w:jc w:val="center"/>
                </w:pPr>
              </w:pPrChange>
            </w:pPr>
            <w:r>
              <w:rPr>
                <w:sz w:val="20"/>
              </w:rPr>
              <w:t>p</w:t>
            </w:r>
          </w:p>
        </w:tc>
        <w:tc>
          <w:tcPr>
            <w:tcW w:w="660" w:type="pct"/>
          </w:tcPr>
          <w:p w14:paraId="2A4009C4" w14:textId="77777777" w:rsidR="00134BD7" w:rsidRPr="0080356A" w:rsidRDefault="00134BD7" w:rsidP="004B691D">
            <w:pPr>
              <w:spacing w:before="0" w:line="480" w:lineRule="auto"/>
              <w:ind w:firstLine="0"/>
              <w:jc w:val="center"/>
              <w:rPr>
                <w:sz w:val="20"/>
              </w:rPr>
              <w:pPrChange w:id="1111" w:author="Seth Corwin" w:date="2022-12-11T20:01:00Z">
                <w:pPr>
                  <w:spacing w:before="0"/>
                  <w:ind w:firstLine="0"/>
                  <w:jc w:val="center"/>
                </w:pPr>
              </w:pPrChange>
            </w:pPr>
          </w:p>
        </w:tc>
      </w:tr>
      <w:tr w:rsidR="00134BD7" w:rsidRPr="0080356A" w14:paraId="5C536651" w14:textId="77777777" w:rsidTr="00134BD7">
        <w:trPr>
          <w:jc w:val="center"/>
        </w:trPr>
        <w:tc>
          <w:tcPr>
            <w:tcW w:w="830" w:type="pct"/>
          </w:tcPr>
          <w:p w14:paraId="62BF779B" w14:textId="77777777" w:rsidR="00134BD7" w:rsidRPr="0080356A" w:rsidRDefault="00134BD7" w:rsidP="004B691D">
            <w:pPr>
              <w:spacing w:line="480" w:lineRule="auto"/>
              <w:ind w:firstLine="0"/>
              <w:jc w:val="right"/>
              <w:rPr>
                <w:i/>
                <w:iCs/>
                <w:sz w:val="20"/>
              </w:rPr>
              <w:pPrChange w:id="1112" w:author="Seth Corwin" w:date="2022-12-11T20:01:00Z">
                <w:pPr>
                  <w:ind w:firstLine="0"/>
                  <w:jc w:val="right"/>
                </w:pPr>
              </w:pPrChange>
            </w:pPr>
            <w:r>
              <w:rPr>
                <w:i/>
                <w:iCs/>
                <w:sz w:val="20"/>
              </w:rPr>
              <w:t>Virginia</w:t>
            </w:r>
          </w:p>
        </w:tc>
        <w:tc>
          <w:tcPr>
            <w:tcW w:w="432" w:type="pct"/>
            <w:vAlign w:val="center"/>
          </w:tcPr>
          <w:p w14:paraId="665C53A4" w14:textId="77777777" w:rsidR="00134BD7" w:rsidRPr="0080356A" w:rsidRDefault="00134BD7" w:rsidP="004B691D">
            <w:pPr>
              <w:spacing w:before="0" w:line="480" w:lineRule="auto"/>
              <w:ind w:firstLine="0"/>
              <w:jc w:val="center"/>
              <w:rPr>
                <w:sz w:val="20"/>
              </w:rPr>
              <w:pPrChange w:id="1113" w:author="Seth Corwin" w:date="2022-12-11T20:01:00Z">
                <w:pPr>
                  <w:spacing w:before="0"/>
                  <w:ind w:firstLine="0"/>
                  <w:jc w:val="center"/>
                </w:pPr>
              </w:pPrChange>
            </w:pPr>
          </w:p>
        </w:tc>
        <w:tc>
          <w:tcPr>
            <w:tcW w:w="441" w:type="pct"/>
            <w:vAlign w:val="center"/>
          </w:tcPr>
          <w:p w14:paraId="7F01AEB7" w14:textId="3DA7CFA6" w:rsidR="00134BD7" w:rsidRPr="0080356A" w:rsidRDefault="00134BD7" w:rsidP="004B691D">
            <w:pPr>
              <w:spacing w:before="0" w:line="480" w:lineRule="auto"/>
              <w:ind w:firstLine="0"/>
              <w:jc w:val="center"/>
              <w:rPr>
                <w:sz w:val="20"/>
              </w:rPr>
              <w:pPrChange w:id="1114" w:author="Seth Corwin" w:date="2022-12-11T20:01:00Z">
                <w:pPr>
                  <w:spacing w:before="0"/>
                  <w:ind w:firstLine="0"/>
                  <w:jc w:val="center"/>
                </w:pPr>
              </w:pPrChange>
            </w:pPr>
            <w:r>
              <w:rPr>
                <w:sz w:val="20"/>
              </w:rPr>
              <w:t>•</w:t>
            </w:r>
          </w:p>
        </w:tc>
        <w:tc>
          <w:tcPr>
            <w:tcW w:w="659" w:type="pct"/>
          </w:tcPr>
          <w:p w14:paraId="0D477A66" w14:textId="1A6CB914" w:rsidR="00134BD7" w:rsidRPr="0080356A" w:rsidRDefault="00134BD7" w:rsidP="004B691D">
            <w:pPr>
              <w:spacing w:before="0" w:line="480" w:lineRule="auto"/>
              <w:ind w:firstLine="0"/>
              <w:jc w:val="center"/>
              <w:rPr>
                <w:sz w:val="20"/>
              </w:rPr>
              <w:pPrChange w:id="1115" w:author="Seth Corwin" w:date="2022-12-11T20:01:00Z">
                <w:pPr>
                  <w:spacing w:before="0"/>
                  <w:ind w:firstLine="0"/>
                  <w:jc w:val="center"/>
                </w:pPr>
              </w:pPrChange>
            </w:pPr>
            <w:r>
              <w:rPr>
                <w:sz w:val="20"/>
              </w:rPr>
              <w:t>C</w:t>
            </w:r>
          </w:p>
        </w:tc>
        <w:tc>
          <w:tcPr>
            <w:tcW w:w="660" w:type="pct"/>
          </w:tcPr>
          <w:p w14:paraId="7E989125" w14:textId="7C34B66D" w:rsidR="00134BD7" w:rsidRPr="0080356A" w:rsidRDefault="00134BD7" w:rsidP="004B691D">
            <w:pPr>
              <w:spacing w:before="0" w:line="480" w:lineRule="auto"/>
              <w:ind w:firstLine="0"/>
              <w:jc w:val="center"/>
              <w:rPr>
                <w:sz w:val="20"/>
              </w:rPr>
              <w:pPrChange w:id="1116" w:author="Seth Corwin" w:date="2022-12-11T20:01:00Z">
                <w:pPr>
                  <w:spacing w:before="0"/>
                  <w:ind w:firstLine="0"/>
                  <w:jc w:val="center"/>
                </w:pPr>
              </w:pPrChange>
            </w:pPr>
          </w:p>
        </w:tc>
        <w:tc>
          <w:tcPr>
            <w:tcW w:w="659" w:type="pct"/>
          </w:tcPr>
          <w:p w14:paraId="3E054395" w14:textId="0FCD29A1" w:rsidR="00134BD7" w:rsidRPr="0080356A" w:rsidRDefault="00134BD7" w:rsidP="004B691D">
            <w:pPr>
              <w:spacing w:before="0" w:line="480" w:lineRule="auto"/>
              <w:ind w:firstLine="0"/>
              <w:jc w:val="center"/>
              <w:rPr>
                <w:sz w:val="20"/>
              </w:rPr>
              <w:pPrChange w:id="1117" w:author="Seth Corwin" w:date="2022-12-11T20:01:00Z">
                <w:pPr>
                  <w:spacing w:before="0"/>
                  <w:ind w:firstLine="0"/>
                  <w:jc w:val="center"/>
                </w:pPr>
              </w:pPrChange>
            </w:pPr>
            <w:r>
              <w:rPr>
                <w:sz w:val="20"/>
              </w:rPr>
              <w:t>ø</w:t>
            </w:r>
          </w:p>
        </w:tc>
        <w:tc>
          <w:tcPr>
            <w:tcW w:w="660" w:type="pct"/>
          </w:tcPr>
          <w:p w14:paraId="6AFE90CE" w14:textId="77777777" w:rsidR="00134BD7" w:rsidRPr="0080356A" w:rsidRDefault="00134BD7" w:rsidP="004B691D">
            <w:pPr>
              <w:spacing w:before="0" w:line="480" w:lineRule="auto"/>
              <w:ind w:firstLine="0"/>
              <w:jc w:val="center"/>
              <w:rPr>
                <w:sz w:val="20"/>
              </w:rPr>
              <w:pPrChange w:id="1118" w:author="Seth Corwin" w:date="2022-12-11T20:01:00Z">
                <w:pPr>
                  <w:spacing w:before="0"/>
                  <w:ind w:firstLine="0"/>
                  <w:jc w:val="center"/>
                </w:pPr>
              </w:pPrChange>
            </w:pPr>
          </w:p>
        </w:tc>
        <w:tc>
          <w:tcPr>
            <w:tcW w:w="660" w:type="pct"/>
          </w:tcPr>
          <w:p w14:paraId="43061B55" w14:textId="455FDCEC" w:rsidR="00134BD7" w:rsidRPr="0080356A" w:rsidRDefault="00134BD7" w:rsidP="004B691D">
            <w:pPr>
              <w:spacing w:before="0" w:line="480" w:lineRule="auto"/>
              <w:ind w:firstLine="0"/>
              <w:jc w:val="center"/>
              <w:rPr>
                <w:sz w:val="20"/>
              </w:rPr>
              <w:pPrChange w:id="1119" w:author="Seth Corwin" w:date="2022-12-11T20:01:00Z">
                <w:pPr>
                  <w:spacing w:before="0"/>
                  <w:ind w:firstLine="0"/>
                  <w:jc w:val="center"/>
                </w:pPr>
              </w:pPrChange>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4B691D">
            <w:pPr>
              <w:spacing w:line="480" w:lineRule="auto"/>
              <w:ind w:firstLine="0"/>
              <w:jc w:val="right"/>
              <w:rPr>
                <w:i/>
                <w:iCs/>
                <w:sz w:val="20"/>
              </w:rPr>
              <w:pPrChange w:id="1120" w:author="Seth Corwin" w:date="2022-12-11T20:01:00Z">
                <w:pPr>
                  <w:ind w:firstLine="0"/>
                  <w:jc w:val="right"/>
                </w:pPr>
              </w:pPrChange>
            </w:pPr>
            <w:r w:rsidRPr="0080356A">
              <w:rPr>
                <w:i/>
                <w:iCs/>
                <w:sz w:val="20"/>
              </w:rPr>
              <w:t>Wisconsin</w:t>
            </w:r>
          </w:p>
        </w:tc>
        <w:tc>
          <w:tcPr>
            <w:tcW w:w="432" w:type="pct"/>
            <w:vAlign w:val="center"/>
          </w:tcPr>
          <w:p w14:paraId="53E39178" w14:textId="77777777" w:rsidR="00134BD7" w:rsidRPr="0080356A" w:rsidRDefault="00134BD7" w:rsidP="004B691D">
            <w:pPr>
              <w:spacing w:before="0" w:line="480" w:lineRule="auto"/>
              <w:ind w:firstLine="0"/>
              <w:jc w:val="center"/>
              <w:rPr>
                <w:sz w:val="20"/>
              </w:rPr>
              <w:pPrChange w:id="1121" w:author="Seth Corwin" w:date="2022-12-11T20:01:00Z">
                <w:pPr>
                  <w:spacing w:before="0"/>
                  <w:ind w:firstLine="0"/>
                  <w:jc w:val="center"/>
                </w:pPr>
              </w:pPrChange>
            </w:pPr>
          </w:p>
        </w:tc>
        <w:tc>
          <w:tcPr>
            <w:tcW w:w="441" w:type="pct"/>
            <w:vAlign w:val="center"/>
          </w:tcPr>
          <w:p w14:paraId="5C5079D1" w14:textId="77777777" w:rsidR="00134BD7" w:rsidRPr="0080356A" w:rsidRDefault="00134BD7" w:rsidP="004B691D">
            <w:pPr>
              <w:spacing w:before="0" w:line="480" w:lineRule="auto"/>
              <w:ind w:firstLine="0"/>
              <w:jc w:val="center"/>
              <w:rPr>
                <w:sz w:val="20"/>
              </w:rPr>
              <w:pPrChange w:id="1122" w:author="Seth Corwin" w:date="2022-12-11T20:01:00Z">
                <w:pPr>
                  <w:spacing w:before="0"/>
                  <w:ind w:firstLine="0"/>
                  <w:jc w:val="center"/>
                </w:pPr>
              </w:pPrChange>
            </w:pPr>
          </w:p>
        </w:tc>
        <w:tc>
          <w:tcPr>
            <w:tcW w:w="659" w:type="pct"/>
          </w:tcPr>
          <w:p w14:paraId="52971814" w14:textId="5804EF9C" w:rsidR="00134BD7" w:rsidRPr="0080356A" w:rsidRDefault="00134BD7" w:rsidP="004B691D">
            <w:pPr>
              <w:spacing w:before="0" w:line="480" w:lineRule="auto"/>
              <w:ind w:firstLine="0"/>
              <w:jc w:val="center"/>
              <w:rPr>
                <w:sz w:val="20"/>
              </w:rPr>
              <w:pPrChange w:id="1123" w:author="Seth Corwin" w:date="2022-12-11T20:01:00Z">
                <w:pPr>
                  <w:spacing w:before="0"/>
                  <w:ind w:firstLine="0"/>
                  <w:jc w:val="center"/>
                </w:pPr>
              </w:pPrChange>
            </w:pPr>
            <w:r>
              <w:rPr>
                <w:sz w:val="20"/>
              </w:rPr>
              <w:t>C</w:t>
            </w:r>
          </w:p>
        </w:tc>
        <w:tc>
          <w:tcPr>
            <w:tcW w:w="660" w:type="pct"/>
          </w:tcPr>
          <w:p w14:paraId="165E1CDF" w14:textId="0A2F45D8" w:rsidR="00134BD7" w:rsidRPr="0080356A" w:rsidRDefault="00134BD7" w:rsidP="004B691D">
            <w:pPr>
              <w:spacing w:before="0" w:line="480" w:lineRule="auto"/>
              <w:ind w:firstLine="0"/>
              <w:jc w:val="center"/>
              <w:rPr>
                <w:sz w:val="20"/>
              </w:rPr>
              <w:pPrChange w:id="1124" w:author="Seth Corwin" w:date="2022-12-11T20:01:00Z">
                <w:pPr>
                  <w:spacing w:before="0"/>
                  <w:ind w:firstLine="0"/>
                  <w:jc w:val="center"/>
                </w:pPr>
              </w:pPrChange>
            </w:pPr>
          </w:p>
        </w:tc>
        <w:tc>
          <w:tcPr>
            <w:tcW w:w="659" w:type="pct"/>
          </w:tcPr>
          <w:p w14:paraId="3386579A" w14:textId="68ED82FB" w:rsidR="00134BD7" w:rsidRPr="0080356A" w:rsidRDefault="00134BD7" w:rsidP="004B691D">
            <w:pPr>
              <w:spacing w:before="0" w:line="480" w:lineRule="auto"/>
              <w:ind w:firstLine="0"/>
              <w:jc w:val="center"/>
              <w:rPr>
                <w:sz w:val="20"/>
              </w:rPr>
              <w:pPrChange w:id="1125" w:author="Seth Corwin" w:date="2022-12-11T20:01:00Z">
                <w:pPr>
                  <w:spacing w:before="0"/>
                  <w:ind w:firstLine="0"/>
                  <w:jc w:val="center"/>
                </w:pPr>
              </w:pPrChange>
            </w:pPr>
            <w:r>
              <w:rPr>
                <w:sz w:val="20"/>
              </w:rPr>
              <w:t>ø</w:t>
            </w:r>
          </w:p>
        </w:tc>
        <w:tc>
          <w:tcPr>
            <w:tcW w:w="660" w:type="pct"/>
          </w:tcPr>
          <w:p w14:paraId="43DB7873" w14:textId="77777777" w:rsidR="00134BD7" w:rsidRPr="0080356A" w:rsidRDefault="00134BD7" w:rsidP="004B691D">
            <w:pPr>
              <w:spacing w:before="0" w:line="480" w:lineRule="auto"/>
              <w:ind w:firstLine="0"/>
              <w:jc w:val="center"/>
              <w:rPr>
                <w:sz w:val="20"/>
              </w:rPr>
              <w:pPrChange w:id="1126" w:author="Seth Corwin" w:date="2022-12-11T20:01:00Z">
                <w:pPr>
                  <w:spacing w:before="0"/>
                  <w:ind w:firstLine="0"/>
                  <w:jc w:val="center"/>
                </w:pPr>
              </w:pPrChange>
            </w:pPr>
          </w:p>
        </w:tc>
        <w:tc>
          <w:tcPr>
            <w:tcW w:w="660" w:type="pct"/>
          </w:tcPr>
          <w:p w14:paraId="55A8B4E2" w14:textId="7D8148C4" w:rsidR="00134BD7" w:rsidRPr="0080356A" w:rsidRDefault="00134BD7" w:rsidP="004B691D">
            <w:pPr>
              <w:spacing w:before="0" w:line="480" w:lineRule="auto"/>
              <w:ind w:firstLine="0"/>
              <w:jc w:val="center"/>
              <w:rPr>
                <w:sz w:val="20"/>
              </w:rPr>
              <w:pPrChange w:id="1127" w:author="Seth Corwin" w:date="2022-12-11T20:01:00Z">
                <w:pPr>
                  <w:spacing w:before="0"/>
                  <w:ind w:firstLine="0"/>
                  <w:jc w:val="center"/>
                </w:pPr>
              </w:pPrChange>
            </w:pPr>
            <w:r>
              <w:rPr>
                <w:sz w:val="20"/>
              </w:rPr>
              <w:t>x</w:t>
            </w:r>
          </w:p>
        </w:tc>
      </w:tr>
    </w:tbl>
    <w:p w14:paraId="7DD548B1" w14:textId="15992D6B" w:rsidR="0076491B" w:rsidRPr="00B9776E" w:rsidDel="006145D7" w:rsidRDefault="00430500" w:rsidP="004B691D">
      <w:pPr>
        <w:spacing w:line="480" w:lineRule="auto"/>
        <w:ind w:firstLine="0"/>
        <w:rPr>
          <w:del w:id="1128" w:author="Seth Corwin" w:date="2022-12-11T22:39:00Z"/>
          <w:i/>
          <w:iCs/>
          <w:szCs w:val="18"/>
        </w:rPr>
        <w:pPrChange w:id="1129" w:author="Seth Corwin" w:date="2022-12-11T20:01:00Z">
          <w:pPr>
            <w:ind w:firstLine="0"/>
          </w:pPr>
        </w:pPrChange>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2D9F99B4" w14:textId="77777777" w:rsidR="00C17583" w:rsidRDefault="00C17583" w:rsidP="004B691D">
      <w:pPr>
        <w:spacing w:line="480" w:lineRule="auto"/>
        <w:ind w:firstLine="0"/>
        <w:pPrChange w:id="1130" w:author="Seth Corwin" w:date="2022-12-11T20:01:00Z">
          <w:pPr>
            <w:ind w:firstLine="0"/>
          </w:pPr>
        </w:pPrChange>
      </w:pPr>
    </w:p>
    <w:p w14:paraId="3A1A74B7" w14:textId="2478D509" w:rsidR="004C791D" w:rsidRPr="00B9776E" w:rsidRDefault="002B26F9" w:rsidP="004B691D">
      <w:pPr>
        <w:spacing w:line="480" w:lineRule="auto"/>
        <w:pPrChange w:id="1131" w:author="Seth Corwin" w:date="2022-12-11T20:01:00Z">
          <w:pPr/>
        </w:pPrChange>
      </w:pPr>
      <w:r>
        <w:rPr>
          <w:bCs/>
        </w:rPr>
        <w:t>S</w:t>
      </w:r>
      <w:r w:rsidR="00430500" w:rsidRPr="00B9776E">
        <w:rPr>
          <w:bCs/>
        </w:rPr>
        <w:t>ome</w:t>
      </w:r>
      <w:r>
        <w:rPr>
          <w:bCs/>
        </w:rPr>
        <w:t xml:space="preserve"> states listed </w:t>
      </w:r>
      <w:r w:rsidRPr="00B9776E">
        <w:rPr>
          <w:bCs/>
        </w:rPr>
        <w:t xml:space="preserve">in </w:t>
      </w:r>
      <w:ins w:id="1132" w:author="Seth Corwin" w:date="2022-12-11T22:38:00Z">
        <w:r w:rsidR="006145D7">
          <w:rPr>
            <w:bCs/>
          </w:rPr>
          <w:t xml:space="preserve">Table Four </w:t>
        </w:r>
      </w:ins>
      <w:del w:id="1133" w:author="Seth Corwin" w:date="2022-12-11T22:38:00Z">
        <w:r w:rsidRPr="00B9776E" w:rsidDel="006145D7">
          <w:rPr>
            <w:bCs/>
          </w:rPr>
          <w:fldChar w:fldCharType="begin"/>
        </w:r>
        <w:r w:rsidRPr="00B9776E" w:rsidDel="006145D7">
          <w:rPr>
            <w:bCs/>
          </w:rPr>
          <w:delInstrText xml:space="preserve"> REF _Ref119684862 \h  \* MERGEFORMAT </w:delInstrText>
        </w:r>
        <w:r w:rsidRPr="00B9776E" w:rsidDel="006145D7">
          <w:rPr>
            <w:bCs/>
          </w:rPr>
        </w:r>
        <w:r w:rsidRPr="00B9776E" w:rsidDel="006145D7">
          <w:rPr>
            <w:bCs/>
          </w:rPr>
          <w:fldChar w:fldCharType="separate"/>
        </w:r>
        <w:r w:rsidRPr="00B9776E" w:rsidDel="006145D7">
          <w:rPr>
            <w:bCs/>
            <w:noProof/>
          </w:rPr>
          <w:delText>Table</w:delText>
        </w:r>
        <w:r w:rsidRPr="00B9776E" w:rsidDel="006145D7">
          <w:rPr>
            <w:bCs/>
          </w:rPr>
          <w:delText xml:space="preserve"> </w:delText>
        </w:r>
        <w:r w:rsidRPr="00B9776E" w:rsidDel="006145D7">
          <w:rPr>
            <w:bCs/>
            <w:noProof/>
          </w:rPr>
          <w:delText>4</w:delText>
        </w:r>
        <w:r w:rsidRPr="00B9776E" w:rsidDel="006145D7">
          <w:rPr>
            <w:bCs/>
          </w:rPr>
          <w:fldChar w:fldCharType="end"/>
        </w:r>
        <w:r w:rsidR="00430500" w:rsidRPr="00B9776E" w:rsidDel="006145D7">
          <w:rPr>
            <w:bCs/>
          </w:rPr>
          <w:delText xml:space="preserve"> </w:delText>
        </w:r>
      </w:del>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1134"/>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commentRangeEnd w:id="1134"/>
      <w:r w:rsidR="006145D7">
        <w:rPr>
          <w:rStyle w:val="CommentReference"/>
        </w:rPr>
        <w:commentReference w:id="1134"/>
      </w:r>
      <w:ins w:id="1135" w:author="Seth Corwin" w:date="2022-12-11T22:39:00Z">
        <w:r w:rsidR="006145D7">
          <w:rPr>
            <w:bCs/>
          </w:rPr>
          <w:t xml:space="preserve">  </w:t>
        </w:r>
      </w:ins>
      <w:commentRangeStart w:id="1136"/>
      <w:del w:id="1137" w:author="Seth Corwin" w:date="2022-12-11T22:39:00Z">
        <w:r w:rsidR="00D53586" w:rsidRPr="00B9776E" w:rsidDel="006145D7">
          <w:rPr>
            <w:bCs/>
          </w:rPr>
          <w:delText xml:space="preserve"> </w:delText>
        </w:r>
      </w:del>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280A53" w:rsidRPr="00B9776E">
        <w:rPr>
          <w:bCs/>
        </w:rPr>
        <w:t xml:space="preserve"> </w:t>
      </w:r>
      <w:commentRangeEnd w:id="1136"/>
      <w:r w:rsidR="006145D7">
        <w:rPr>
          <w:rStyle w:val="CommentReference"/>
        </w:rPr>
        <w:commentReference w:id="1136"/>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Pr>
          <w:rStyle w:val="FootnoteReference"/>
          <w:szCs w:val="24"/>
        </w:rPr>
        <w:footnoteReference w:id="108"/>
      </w:r>
      <w:r w:rsidR="00A97C35" w:rsidRPr="0031738D">
        <w:rPr>
          <w:szCs w:val="24"/>
        </w:rPr>
        <w:t xml:space="preserve"> I</w:t>
      </w:r>
      <w:commentRangeStart w:id="1138"/>
      <w:r w:rsidR="00A97C35" w:rsidRPr="0031738D">
        <w:rPr>
          <w:szCs w:val="24"/>
        </w:rPr>
        <w:t xml:space="preserve">nstead, the legislature and the governor, of different political persuasions, refused to negotiate. </w:t>
      </w:r>
      <w:commentRangeEnd w:id="1138"/>
      <w:r w:rsidR="006145D7">
        <w:rPr>
          <w:rStyle w:val="CommentReference"/>
        </w:rPr>
        <w:commentReference w:id="1138"/>
      </w:r>
      <w:r w:rsidR="00A97C35" w:rsidRPr="0031738D">
        <w:rPr>
          <w:szCs w:val="24"/>
        </w:rPr>
        <w:t>That led to the courts holding hearings and choosing among alternatives submitted to them</w:t>
      </w:r>
      <w:r w:rsidR="004E6559">
        <w:rPr>
          <w:szCs w:val="24"/>
        </w:rPr>
        <w:t>.</w:t>
      </w:r>
      <w:r w:rsidR="004E6559">
        <w:rPr>
          <w:rStyle w:val="FootnoteReference"/>
          <w:szCs w:val="24"/>
        </w:rPr>
        <w:footnoteReference w:id="109"/>
      </w:r>
      <w:r w:rsidR="007A6338">
        <w:rPr>
          <w:szCs w:val="24"/>
        </w:rPr>
        <w:t xml:space="preserve"> </w:t>
      </w:r>
      <w:commentRangeStart w:id="1139"/>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1139"/>
      <w:r w:rsidR="006145D7">
        <w:rPr>
          <w:rStyle w:val="CommentReference"/>
        </w:rPr>
        <w:commentReference w:id="1139"/>
      </w:r>
      <w:r w:rsidR="00EB2F7C">
        <w:rPr>
          <w:szCs w:val="24"/>
        </w:rPr>
        <w:t xml:space="preserve"> </w:t>
      </w:r>
      <w:commentRangeStart w:id="1140"/>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1140"/>
      <w:r w:rsidR="006145D7">
        <w:rPr>
          <w:rStyle w:val="CommentReference"/>
        </w:rPr>
        <w:commentReference w:id="1140"/>
      </w:r>
    </w:p>
    <w:p w14:paraId="29565ED1" w14:textId="77777777" w:rsidR="00AE6C40" w:rsidRDefault="007730DC" w:rsidP="004B691D">
      <w:pPr>
        <w:spacing w:line="480" w:lineRule="auto"/>
        <w:pPrChange w:id="1141" w:author="Seth Corwin" w:date="2022-12-11T20:01:00Z">
          <w:pPr/>
        </w:pPrChange>
      </w:pPr>
      <w:r w:rsidRPr="00B9776E">
        <w:lastRenderedPageBreak/>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5CE5A754" w14:textId="6DFB1D45" w:rsidR="00752D69" w:rsidRPr="00AE6C40" w:rsidDel="00F2540D" w:rsidRDefault="00AE6C40" w:rsidP="004B691D">
      <w:pPr>
        <w:pStyle w:val="Heading2"/>
        <w:spacing w:line="480" w:lineRule="auto"/>
        <w:rPr>
          <w:del w:id="1142" w:author="Seth Corwin" w:date="2022-12-11T22:42:00Z"/>
        </w:rPr>
        <w:pPrChange w:id="1143" w:author="Seth Corwin" w:date="2022-12-11T20:01:00Z">
          <w:pPr>
            <w:pStyle w:val="Heading2"/>
          </w:pPr>
        </w:pPrChange>
      </w:pPr>
      <w:bookmarkStart w:id="1144" w:name="_Toc120581560"/>
      <w:r w:rsidRPr="00F36C80">
        <w:t>State court case</w:t>
      </w:r>
      <w:r>
        <w:t>s where partisan gerrymandering issues are implicated</w:t>
      </w:r>
      <w:bookmarkEnd w:id="1144"/>
      <w:del w:id="1145" w:author="Seth Corwin" w:date="2022-12-11T22:42:00Z">
        <w:r w:rsidR="00F36C80" w:rsidDel="00F2540D">
          <w:fldChar w:fldCharType="begin"/>
        </w:r>
        <w:r w:rsidR="00F36C80" w:rsidDel="00F2540D">
          <w:delInstrText xml:space="preserve"> REF _Ref120040280 \h </w:delInstrText>
        </w:r>
        <w:r w:rsidR="004B691D" w:rsidDel="00F2540D">
          <w:delInstrText xml:space="preserve"> \* MERGEFORMAT </w:delInstrText>
        </w:r>
        <w:r w:rsidR="00F36C80" w:rsidDel="00F2540D">
          <w:fldChar w:fldCharType="separate"/>
        </w:r>
      </w:del>
    </w:p>
    <w:p w14:paraId="040B1257" w14:textId="7FE67D5C" w:rsidR="00F2540D" w:rsidRPr="00AE6C40" w:rsidRDefault="00752D69" w:rsidP="004B691D">
      <w:pPr>
        <w:pStyle w:val="Heading2"/>
        <w:spacing w:line="480" w:lineRule="auto"/>
        <w:rPr>
          <w:ins w:id="1146" w:author="Seth Corwin" w:date="2022-12-11T22:42:00Z"/>
        </w:rPr>
        <w:pPrChange w:id="1147" w:author="Seth Corwin" w:date="2022-12-11T20:01:00Z">
          <w:pPr>
            <w:pStyle w:val="Heading2"/>
          </w:pPr>
        </w:pPrChange>
      </w:pPr>
      <w:del w:id="1148" w:author="Seth Corwin" w:date="2022-12-11T22:42:00Z">
        <w:r w:rsidDel="00F2540D">
          <w:delText xml:space="preserve">Table </w:delText>
        </w:r>
        <w:r w:rsidDel="00F2540D">
          <w:rPr>
            <w:noProof/>
          </w:rPr>
          <w:delText>5</w:delText>
        </w:r>
        <w:r w:rsidR="00F36C80" w:rsidDel="00F2540D">
          <w:fldChar w:fldCharType="end"/>
        </w:r>
        <w:r w:rsidR="00F36C80" w:rsidDel="00F2540D">
          <w:delText xml:space="preserve"> </w:delText>
        </w:r>
      </w:del>
      <w:ins w:id="1149" w:author="Seth Corwin" w:date="2022-12-11T22:42:00Z">
        <w:r w:rsidR="00F2540D">
          <w:fldChar w:fldCharType="begin"/>
        </w:r>
        <w:r w:rsidR="00F2540D">
          <w:instrText xml:space="preserve"> REF _Ref120040280 \h </w:instrText>
        </w:r>
        <w:r w:rsidR="00F2540D">
          <w:instrText xml:space="preserve"> \* MERGEFORMAT </w:instrText>
        </w:r>
        <w:r w:rsidR="00F2540D">
          <w:fldChar w:fldCharType="separate"/>
        </w:r>
      </w:ins>
    </w:p>
    <w:p w14:paraId="56DB20B4" w14:textId="4A404008" w:rsidR="00EA4BAD" w:rsidRDefault="00F2540D" w:rsidP="004B691D">
      <w:pPr>
        <w:spacing w:line="480" w:lineRule="auto"/>
        <w:pPrChange w:id="1150" w:author="Seth Corwin" w:date="2022-12-11T20:01:00Z">
          <w:pPr/>
        </w:pPrChange>
      </w:pPr>
      <w:ins w:id="1151" w:author="Seth Corwin" w:date="2022-12-11T22:42:00Z">
        <w:r>
          <w:t xml:space="preserve">Table </w:t>
        </w:r>
        <w:r>
          <w:rPr>
            <w:noProof/>
          </w:rPr>
          <w:t>Five</w:t>
        </w:r>
        <w:r>
          <w:fldChar w:fldCharType="end"/>
        </w:r>
        <w:r>
          <w:t xml:space="preserve"> </w:t>
        </w:r>
      </w:ins>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152" w:name="_Ref115632991"/>
      <w:bookmarkStart w:id="1153" w:name="_Ref120040280"/>
    </w:p>
    <w:p w14:paraId="4E6A6193" w14:textId="77777777" w:rsidR="00E8520A" w:rsidRPr="00E8520A" w:rsidRDefault="00E8520A" w:rsidP="004B691D">
      <w:pPr>
        <w:spacing w:line="480" w:lineRule="auto"/>
        <w:pPrChange w:id="1154" w:author="Seth Corwin" w:date="2022-12-11T20:01:00Z">
          <w:pPr/>
        </w:pPrChange>
      </w:pPr>
    </w:p>
    <w:p w14:paraId="54AE859F" w14:textId="36436B82" w:rsidR="00A82E32" w:rsidRPr="00EA4BAD" w:rsidRDefault="00F36C80" w:rsidP="004B691D">
      <w:pPr>
        <w:pStyle w:val="Caption"/>
        <w:spacing w:line="480" w:lineRule="auto"/>
        <w:ind w:firstLine="0"/>
        <w:rPr>
          <w:b/>
          <w:bCs/>
          <w:color w:val="FF0000"/>
          <w:szCs w:val="24"/>
        </w:rPr>
        <w:pPrChange w:id="1155" w:author="Seth Corwin" w:date="2022-12-11T20:01:00Z">
          <w:pPr>
            <w:pStyle w:val="Caption"/>
            <w:ind w:firstLine="0"/>
          </w:pPr>
        </w:pPrChange>
      </w:pPr>
      <w:r>
        <w:t xml:space="preserve">Table </w:t>
      </w:r>
      <w:fldSimple w:instr=" SEQ Table \* ARABIC ">
        <w:r w:rsidR="00752D69">
          <w:rPr>
            <w:noProof/>
          </w:rPr>
          <w:t>5</w:t>
        </w:r>
      </w:fldSimple>
      <w:bookmarkEnd w:id="1152"/>
      <w:bookmarkEnd w:id="1153"/>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4B691D">
            <w:pPr>
              <w:spacing w:line="480" w:lineRule="auto"/>
              <w:ind w:firstLine="0"/>
              <w:jc w:val="left"/>
              <w:rPr>
                <w:color w:val="C00000"/>
              </w:rPr>
              <w:pPrChange w:id="1156" w:author="Seth Corwin" w:date="2022-12-11T20:01:00Z">
                <w:pPr>
                  <w:ind w:firstLine="0"/>
                  <w:jc w:val="left"/>
                </w:pPr>
              </w:pPrChange>
            </w:pPr>
            <w:r w:rsidRPr="00E57B97">
              <w:rPr>
                <w:color w:val="C00000"/>
              </w:rPr>
              <w:t>State</w:t>
            </w:r>
          </w:p>
        </w:tc>
        <w:tc>
          <w:tcPr>
            <w:tcW w:w="0" w:type="auto"/>
          </w:tcPr>
          <w:p w14:paraId="7BFCCD5A" w14:textId="77777777" w:rsidR="00A82E32" w:rsidRPr="00E57B97" w:rsidRDefault="00A82E32" w:rsidP="004B691D">
            <w:pPr>
              <w:spacing w:line="480" w:lineRule="auto"/>
              <w:ind w:firstLine="0"/>
              <w:jc w:val="left"/>
              <w:rPr>
                <w:color w:val="C00000"/>
              </w:rPr>
              <w:pPrChange w:id="1157" w:author="Seth Corwin" w:date="2022-12-11T20:01:00Z">
                <w:pPr>
                  <w:ind w:firstLine="0"/>
                  <w:jc w:val="left"/>
                </w:pPr>
              </w:pPrChange>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4B691D">
            <w:pPr>
              <w:spacing w:line="480" w:lineRule="auto"/>
              <w:ind w:firstLine="0"/>
              <w:jc w:val="left"/>
              <w:pPrChange w:id="1158" w:author="Seth Corwin" w:date="2022-12-11T20:01:00Z">
                <w:pPr>
                  <w:ind w:firstLine="0"/>
                  <w:jc w:val="left"/>
                </w:pPr>
              </w:pPrChange>
            </w:pPr>
            <w:r>
              <w:t>Arkansas</w:t>
            </w:r>
          </w:p>
        </w:tc>
        <w:tc>
          <w:tcPr>
            <w:tcW w:w="0" w:type="auto"/>
          </w:tcPr>
          <w:p w14:paraId="0D0D3227" w14:textId="0AA4D85B" w:rsidR="007241E0" w:rsidRPr="0080356A" w:rsidRDefault="007241E0" w:rsidP="004B691D">
            <w:pPr>
              <w:spacing w:line="480" w:lineRule="auto"/>
              <w:ind w:firstLine="0"/>
              <w:jc w:val="left"/>
              <w:rPr>
                <w:i/>
                <w:iCs/>
              </w:rPr>
              <w:pPrChange w:id="1159" w:author="Seth Corwin" w:date="2022-12-11T20:01:00Z">
                <w:pPr>
                  <w:ind w:firstLine="0"/>
                  <w:jc w:val="left"/>
                </w:pPr>
              </w:pPrChange>
            </w:pPr>
            <w:r>
              <w:rPr>
                <w:i/>
                <w:iCs/>
              </w:rPr>
              <w:t>Suttlar</w:t>
            </w:r>
            <w:r w:rsidRPr="00356123">
              <w:rPr>
                <w:i/>
                <w:iCs/>
              </w:rPr>
              <w:t xml:space="preserve"> v. Thurston</w:t>
            </w:r>
            <w:r>
              <w:t>, No. 60CV-22-1849 (Ark. Cir. Ct. Pulaski Cty. Mar. 21, 2022)</w:t>
            </w:r>
          </w:p>
        </w:tc>
      </w:tr>
      <w:tr w:rsidR="008D3347" w:rsidRPr="0080356A" w14:paraId="788C77C5" w14:textId="77777777" w:rsidTr="003509BA">
        <w:trPr>
          <w:jc w:val="center"/>
        </w:trPr>
        <w:tc>
          <w:tcPr>
            <w:tcW w:w="0" w:type="auto"/>
          </w:tcPr>
          <w:p w14:paraId="37C86892" w14:textId="55E8B87A" w:rsidR="008D3347" w:rsidRDefault="008D3347" w:rsidP="004B691D">
            <w:pPr>
              <w:spacing w:line="480" w:lineRule="auto"/>
              <w:ind w:firstLine="0"/>
              <w:jc w:val="left"/>
              <w:pPrChange w:id="1160" w:author="Seth Corwin" w:date="2022-12-11T20:01:00Z">
                <w:pPr>
                  <w:ind w:firstLine="0"/>
                  <w:jc w:val="left"/>
                </w:pPr>
              </w:pPrChange>
            </w:pPr>
            <w:r>
              <w:t>Forlida (201)</w:t>
            </w:r>
          </w:p>
        </w:tc>
        <w:tc>
          <w:tcPr>
            <w:tcW w:w="0" w:type="auto"/>
          </w:tcPr>
          <w:p w14:paraId="1E6089A0" w14:textId="1E69A993" w:rsidR="008D3347" w:rsidRPr="00D851C6" w:rsidRDefault="00EC3180" w:rsidP="004B691D">
            <w:pPr>
              <w:spacing w:line="480" w:lineRule="auto"/>
              <w:ind w:firstLine="0"/>
              <w:jc w:val="left"/>
              <w:rPr>
                <w:i/>
                <w:iCs/>
              </w:rPr>
              <w:pPrChange w:id="1161" w:author="Seth Corwin" w:date="2022-12-11T20:01:00Z">
                <w:pPr>
                  <w:ind w:firstLine="0"/>
                  <w:jc w:val="left"/>
                </w:pPr>
              </w:pPrChange>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4B691D">
            <w:pPr>
              <w:spacing w:line="480" w:lineRule="auto"/>
              <w:ind w:firstLine="0"/>
              <w:jc w:val="left"/>
              <w:pPrChange w:id="1162" w:author="Seth Corwin" w:date="2022-12-11T20:01:00Z">
                <w:pPr>
                  <w:ind w:firstLine="0"/>
                  <w:jc w:val="left"/>
                </w:pPr>
              </w:pPrChange>
            </w:pPr>
            <w:r>
              <w:t>Florida</w:t>
            </w:r>
            <w:r w:rsidR="008D3347">
              <w:t xml:space="preserve"> (2022)</w:t>
            </w:r>
          </w:p>
        </w:tc>
        <w:tc>
          <w:tcPr>
            <w:tcW w:w="0" w:type="auto"/>
          </w:tcPr>
          <w:p w14:paraId="5CC941DC" w14:textId="628B5444" w:rsidR="00667AB4" w:rsidRPr="0080356A" w:rsidRDefault="00667AB4" w:rsidP="004B691D">
            <w:pPr>
              <w:spacing w:line="480" w:lineRule="auto"/>
              <w:ind w:firstLine="0"/>
              <w:jc w:val="left"/>
              <w:rPr>
                <w:i/>
                <w:iCs/>
              </w:rPr>
              <w:pPrChange w:id="1163" w:author="Seth Corwin" w:date="2022-12-11T20:01:00Z">
                <w:pPr>
                  <w:ind w:firstLine="0"/>
                  <w:jc w:val="left"/>
                </w:pPr>
              </w:pPrChange>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4B691D">
            <w:pPr>
              <w:spacing w:line="480" w:lineRule="auto"/>
              <w:ind w:firstLine="0"/>
              <w:jc w:val="left"/>
              <w:pPrChange w:id="1164" w:author="Seth Corwin" w:date="2022-12-11T20:01:00Z">
                <w:pPr>
                  <w:ind w:firstLine="0"/>
                  <w:jc w:val="left"/>
                </w:pPr>
              </w:pPrChange>
            </w:pPr>
            <w:r w:rsidRPr="0080356A">
              <w:t>Georgia</w:t>
            </w:r>
          </w:p>
        </w:tc>
        <w:tc>
          <w:tcPr>
            <w:tcW w:w="0" w:type="auto"/>
          </w:tcPr>
          <w:p w14:paraId="7FA3DCA3" w14:textId="77777777" w:rsidR="00A82E32" w:rsidRPr="0080356A" w:rsidRDefault="00A82E32" w:rsidP="004B691D">
            <w:pPr>
              <w:spacing w:line="480" w:lineRule="auto"/>
              <w:ind w:firstLine="0"/>
              <w:jc w:val="left"/>
              <w:rPr>
                <w:i/>
                <w:iCs/>
              </w:rPr>
              <w:pPrChange w:id="1165" w:author="Seth Corwin" w:date="2022-12-11T20:01:00Z">
                <w:pPr>
                  <w:ind w:firstLine="0"/>
                  <w:jc w:val="left"/>
                </w:pPr>
              </w:pPrChange>
            </w:pPr>
            <w:r w:rsidRPr="0080356A">
              <w:rPr>
                <w:i/>
                <w:iCs/>
              </w:rPr>
              <w:t>Common Cause v. Raffensperger</w:t>
            </w:r>
            <w:r w:rsidRPr="0080356A">
              <w:t>, No. 1:22-CV-90 (N.D. Ga. Jan. 7, 2022)</w:t>
            </w:r>
          </w:p>
          <w:p w14:paraId="4C545393" w14:textId="77777777" w:rsidR="00A82E32" w:rsidRPr="0080356A" w:rsidRDefault="00A82E32" w:rsidP="004B691D">
            <w:pPr>
              <w:spacing w:line="480" w:lineRule="auto"/>
              <w:ind w:firstLine="0"/>
              <w:jc w:val="left"/>
              <w:rPr>
                <w:i/>
                <w:iCs/>
              </w:rPr>
              <w:pPrChange w:id="1166" w:author="Seth Corwin" w:date="2022-12-11T20:01:00Z">
                <w:pPr>
                  <w:ind w:firstLine="0"/>
                  <w:jc w:val="left"/>
                </w:pPr>
              </w:pPrChange>
            </w:pPr>
            <w:r w:rsidRPr="0080356A">
              <w:rPr>
                <w:i/>
                <w:iCs/>
              </w:rPr>
              <w:t>Pendergrass v. Raffensperger</w:t>
            </w:r>
            <w:r w:rsidRPr="0080356A">
              <w:t>, No. 1:21-CV-5339 (N.D. Ga. Dec. 30, 2021)</w:t>
            </w:r>
          </w:p>
          <w:p w14:paraId="5A16F9B4" w14:textId="77777777" w:rsidR="00A82E32" w:rsidRPr="0080356A" w:rsidRDefault="00A82E32" w:rsidP="004B691D">
            <w:pPr>
              <w:spacing w:line="480" w:lineRule="auto"/>
              <w:ind w:firstLine="0"/>
              <w:jc w:val="left"/>
              <w:rPr>
                <w:i/>
                <w:iCs/>
              </w:rPr>
              <w:pPrChange w:id="1167" w:author="Seth Corwin" w:date="2022-12-11T20:01:00Z">
                <w:pPr>
                  <w:ind w:firstLine="0"/>
                  <w:jc w:val="left"/>
                </w:pPr>
              </w:pPrChange>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4B691D">
            <w:pPr>
              <w:spacing w:line="480" w:lineRule="auto"/>
              <w:ind w:firstLine="0"/>
              <w:jc w:val="left"/>
              <w:pPrChange w:id="1168" w:author="Seth Corwin" w:date="2022-12-11T20:01:00Z">
                <w:pPr>
                  <w:ind w:firstLine="0"/>
                  <w:jc w:val="left"/>
                </w:pPr>
              </w:pPrChange>
            </w:pPr>
            <w:r>
              <w:lastRenderedPageBreak/>
              <w:t>Kansas</w:t>
            </w:r>
          </w:p>
        </w:tc>
        <w:tc>
          <w:tcPr>
            <w:tcW w:w="0" w:type="auto"/>
          </w:tcPr>
          <w:p w14:paraId="6A6AA16B" w14:textId="22729E63" w:rsidR="00134707" w:rsidRPr="00D215B3" w:rsidRDefault="00134707" w:rsidP="004B691D">
            <w:pPr>
              <w:spacing w:line="480" w:lineRule="auto"/>
              <w:ind w:firstLine="0"/>
              <w:jc w:val="left"/>
              <w:rPr>
                <w:i/>
                <w:iCs/>
              </w:rPr>
              <w:pPrChange w:id="1169" w:author="Seth Corwin" w:date="2022-12-11T20:01:00Z">
                <w:pPr>
                  <w:ind w:firstLine="0"/>
                  <w:jc w:val="left"/>
                </w:pPr>
              </w:pPrChange>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4B691D">
            <w:pPr>
              <w:spacing w:line="480" w:lineRule="auto"/>
              <w:ind w:firstLine="0"/>
              <w:jc w:val="left"/>
              <w:pPrChange w:id="1170" w:author="Seth Corwin" w:date="2022-12-11T20:01:00Z">
                <w:pPr>
                  <w:ind w:firstLine="0"/>
                  <w:jc w:val="left"/>
                </w:pPr>
              </w:pPrChange>
            </w:pPr>
            <w:r>
              <w:t>Kentucky</w:t>
            </w:r>
          </w:p>
        </w:tc>
        <w:tc>
          <w:tcPr>
            <w:tcW w:w="0" w:type="auto"/>
          </w:tcPr>
          <w:p w14:paraId="5DF2EA68" w14:textId="61D29FDE" w:rsidR="006F4BD6" w:rsidRPr="0080356A" w:rsidRDefault="006F4BD6" w:rsidP="004B691D">
            <w:pPr>
              <w:spacing w:line="480" w:lineRule="auto"/>
              <w:ind w:firstLine="0"/>
              <w:jc w:val="left"/>
              <w:rPr>
                <w:i/>
                <w:iCs/>
              </w:rPr>
              <w:pPrChange w:id="1171" w:author="Seth Corwin" w:date="2022-12-11T20:01:00Z">
                <w:pPr>
                  <w:ind w:firstLine="0"/>
                  <w:jc w:val="left"/>
                </w:pPr>
              </w:pPrChange>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4B691D">
            <w:pPr>
              <w:spacing w:line="480" w:lineRule="auto"/>
              <w:ind w:firstLine="0"/>
              <w:jc w:val="left"/>
              <w:pPrChange w:id="1172" w:author="Seth Corwin" w:date="2022-12-11T20:01:00Z">
                <w:pPr>
                  <w:ind w:firstLine="0"/>
                  <w:jc w:val="left"/>
                </w:pPr>
              </w:pPrChange>
            </w:pPr>
            <w:r w:rsidRPr="0080356A">
              <w:t>Maryland</w:t>
            </w:r>
          </w:p>
        </w:tc>
        <w:tc>
          <w:tcPr>
            <w:tcW w:w="0" w:type="auto"/>
          </w:tcPr>
          <w:p w14:paraId="4A560D79" w14:textId="77777777" w:rsidR="00A82E32" w:rsidRPr="0080356A" w:rsidRDefault="00A82E32" w:rsidP="004B691D">
            <w:pPr>
              <w:spacing w:line="480" w:lineRule="auto"/>
              <w:ind w:firstLine="0"/>
              <w:jc w:val="left"/>
              <w:pPrChange w:id="1173" w:author="Seth Corwin" w:date="2022-12-11T20:01:00Z">
                <w:pPr>
                  <w:ind w:firstLine="0"/>
                  <w:jc w:val="left"/>
                </w:pPr>
              </w:pPrChange>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4B691D">
            <w:pPr>
              <w:spacing w:line="480" w:lineRule="auto"/>
              <w:ind w:firstLine="0"/>
              <w:jc w:val="left"/>
              <w:pPrChange w:id="1174" w:author="Seth Corwin" w:date="2022-12-11T20:01:00Z">
                <w:pPr>
                  <w:ind w:firstLine="0"/>
                  <w:jc w:val="left"/>
                </w:pPr>
              </w:pPrChange>
            </w:pPr>
            <w:r w:rsidRPr="00551CCB">
              <w:t>North Carolina (2019)</w:t>
            </w:r>
          </w:p>
        </w:tc>
        <w:tc>
          <w:tcPr>
            <w:tcW w:w="0" w:type="auto"/>
          </w:tcPr>
          <w:p w14:paraId="02DB36B9" w14:textId="6BD2464A" w:rsidR="00A82E32" w:rsidRPr="00853BAF" w:rsidRDefault="00853BAF" w:rsidP="004B691D">
            <w:pPr>
              <w:spacing w:line="480" w:lineRule="auto"/>
              <w:ind w:firstLine="0"/>
              <w:pPrChange w:id="1175" w:author="Seth Corwin" w:date="2022-12-11T20:01:00Z">
                <w:pPr>
                  <w:ind w:firstLine="0"/>
                </w:pPr>
              </w:pPrChange>
            </w:pPr>
            <w:r w:rsidRPr="0055186A">
              <w:rPr>
                <w:i/>
              </w:rPr>
              <w:t>Harper v. Lewis</w:t>
            </w:r>
            <w:r>
              <w:t xml:space="preserve">, </w:t>
            </w:r>
            <w:r w:rsidRPr="008B1CB8">
              <w:t>No. 19-CVS-012667 (N.C. Super. Ct., Wake Cnty.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4B691D">
            <w:pPr>
              <w:spacing w:line="480" w:lineRule="auto"/>
              <w:ind w:firstLine="0"/>
              <w:jc w:val="left"/>
              <w:pPrChange w:id="1176" w:author="Seth Corwin" w:date="2022-12-11T20:01:00Z">
                <w:pPr>
                  <w:ind w:firstLine="0"/>
                  <w:jc w:val="left"/>
                </w:pPr>
              </w:pPrChange>
            </w:pPr>
            <w:r w:rsidRPr="00551CCB">
              <w:t>North Carolina (2022)</w:t>
            </w:r>
          </w:p>
        </w:tc>
        <w:tc>
          <w:tcPr>
            <w:tcW w:w="0" w:type="auto"/>
          </w:tcPr>
          <w:p w14:paraId="13A68E09" w14:textId="36D5606D" w:rsidR="00A82E32" w:rsidRPr="0080356A" w:rsidRDefault="00C5210D" w:rsidP="004B691D">
            <w:pPr>
              <w:spacing w:line="480" w:lineRule="auto"/>
              <w:ind w:firstLine="0"/>
              <w:jc w:val="left"/>
              <w:pPrChange w:id="1177" w:author="Seth Corwin" w:date="2022-12-11T20:01:00Z">
                <w:pPr>
                  <w:ind w:firstLine="0"/>
                  <w:jc w:val="left"/>
                </w:pPr>
              </w:pPrChange>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4B691D">
            <w:pPr>
              <w:spacing w:line="480" w:lineRule="auto"/>
              <w:ind w:firstLine="0"/>
              <w:jc w:val="left"/>
              <w:pPrChange w:id="1178" w:author="Seth Corwin" w:date="2022-12-11T20:01:00Z">
                <w:pPr>
                  <w:ind w:firstLine="0"/>
                  <w:jc w:val="left"/>
                </w:pPr>
              </w:pPrChange>
            </w:pPr>
            <w:r w:rsidRPr="0080356A">
              <w:t xml:space="preserve">New </w:t>
            </w:r>
            <w:r>
              <w:t>Jersey</w:t>
            </w:r>
          </w:p>
        </w:tc>
        <w:tc>
          <w:tcPr>
            <w:tcW w:w="0" w:type="auto"/>
          </w:tcPr>
          <w:p w14:paraId="5E75E44D" w14:textId="77777777" w:rsidR="00DD3D92" w:rsidRDefault="00B91D54" w:rsidP="004B691D">
            <w:pPr>
              <w:spacing w:line="480" w:lineRule="auto"/>
              <w:ind w:firstLine="0"/>
              <w:jc w:val="left"/>
              <w:pPrChange w:id="1179" w:author="Seth Corwin" w:date="2022-12-11T20:01:00Z">
                <w:pPr>
                  <w:ind w:firstLine="0"/>
                  <w:jc w:val="left"/>
                </w:pPr>
              </w:pPrChange>
            </w:pPr>
            <w:r w:rsidRPr="00D80B32">
              <w:rPr>
                <w:i/>
                <w:iCs/>
              </w:rPr>
              <w:t>Matter of Congressional Districts by New Jersey Redistricting Comm’n</w:t>
            </w:r>
            <w:r w:rsidRPr="00D80B32">
              <w:t>, 268 A.3d 299 (N.J. 2022)</w:t>
            </w:r>
          </w:p>
          <w:p w14:paraId="03141B52" w14:textId="28F63B1A" w:rsidR="00F918FA" w:rsidRPr="00F918FA" w:rsidRDefault="00F918FA" w:rsidP="004B691D">
            <w:pPr>
              <w:spacing w:line="480" w:lineRule="auto"/>
              <w:ind w:firstLine="0"/>
              <w:jc w:val="left"/>
              <w:pPrChange w:id="1180" w:author="Seth Corwin" w:date="2022-12-11T20:01:00Z">
                <w:pPr>
                  <w:ind w:firstLine="0"/>
                  <w:jc w:val="left"/>
                </w:pPr>
              </w:pPrChange>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4B691D">
            <w:pPr>
              <w:spacing w:line="480" w:lineRule="auto"/>
              <w:ind w:firstLine="0"/>
              <w:jc w:val="left"/>
              <w:pPrChange w:id="1181" w:author="Seth Corwin" w:date="2022-12-11T20:01:00Z">
                <w:pPr>
                  <w:ind w:firstLine="0"/>
                  <w:jc w:val="left"/>
                </w:pPr>
              </w:pPrChange>
            </w:pPr>
            <w:r w:rsidRPr="0080356A">
              <w:t>New Mexico</w:t>
            </w:r>
          </w:p>
        </w:tc>
        <w:tc>
          <w:tcPr>
            <w:tcW w:w="0" w:type="auto"/>
          </w:tcPr>
          <w:p w14:paraId="79EE84C4" w14:textId="77777777" w:rsidR="0003080A" w:rsidRPr="0080356A" w:rsidRDefault="0003080A" w:rsidP="004B691D">
            <w:pPr>
              <w:spacing w:line="480" w:lineRule="auto"/>
              <w:ind w:firstLine="0"/>
              <w:jc w:val="left"/>
              <w:rPr>
                <w:i/>
                <w:iCs/>
              </w:rPr>
              <w:pPrChange w:id="1182" w:author="Seth Corwin" w:date="2022-12-11T20:01:00Z">
                <w:pPr>
                  <w:ind w:firstLine="0"/>
                  <w:jc w:val="left"/>
                </w:pPr>
              </w:pPrChange>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4B691D">
            <w:pPr>
              <w:spacing w:line="480" w:lineRule="auto"/>
              <w:ind w:firstLine="0"/>
              <w:jc w:val="left"/>
              <w:pPrChange w:id="1183" w:author="Seth Corwin" w:date="2022-12-11T20:01:00Z">
                <w:pPr>
                  <w:ind w:firstLine="0"/>
                  <w:jc w:val="left"/>
                </w:pPr>
              </w:pPrChange>
            </w:pPr>
            <w:r>
              <w:t>New York</w:t>
            </w:r>
          </w:p>
        </w:tc>
        <w:tc>
          <w:tcPr>
            <w:tcW w:w="0" w:type="auto"/>
          </w:tcPr>
          <w:p w14:paraId="3F46E5F7" w14:textId="037EA279" w:rsidR="00DD3D92" w:rsidRPr="00B03C83" w:rsidRDefault="00DD3D92" w:rsidP="004B691D">
            <w:pPr>
              <w:spacing w:line="480" w:lineRule="auto"/>
              <w:ind w:firstLine="0"/>
              <w:jc w:val="left"/>
              <w:rPr>
                <w:i/>
                <w:iCs/>
              </w:rPr>
              <w:pPrChange w:id="1184" w:author="Seth Corwin" w:date="2022-12-11T20:01:00Z">
                <w:pPr>
                  <w:ind w:firstLine="0"/>
                  <w:jc w:val="left"/>
                </w:pPr>
              </w:pPrChange>
            </w:pPr>
            <w:r w:rsidRPr="0080356A">
              <w:rPr>
                <w:rStyle w:val="serif"/>
                <w:i/>
                <w:iCs/>
              </w:rPr>
              <w:t>Harkenrider v. Hochul</w:t>
            </w:r>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4B691D">
            <w:pPr>
              <w:spacing w:line="480" w:lineRule="auto"/>
              <w:ind w:firstLine="0"/>
              <w:jc w:val="left"/>
              <w:pPrChange w:id="1185" w:author="Seth Corwin" w:date="2022-12-11T20:01:00Z">
                <w:pPr>
                  <w:ind w:firstLine="0"/>
                  <w:jc w:val="left"/>
                </w:pPr>
              </w:pPrChange>
            </w:pPr>
            <w:r w:rsidRPr="00551CCB">
              <w:t>Ohio</w:t>
            </w:r>
          </w:p>
        </w:tc>
        <w:tc>
          <w:tcPr>
            <w:tcW w:w="0" w:type="auto"/>
          </w:tcPr>
          <w:p w14:paraId="5B6A5F8A" w14:textId="77777777" w:rsidR="00B03C83" w:rsidRPr="00B03C83" w:rsidRDefault="00B03C83" w:rsidP="004B691D">
            <w:pPr>
              <w:spacing w:line="480" w:lineRule="auto"/>
              <w:ind w:firstLine="0"/>
              <w:jc w:val="left"/>
              <w:pPrChange w:id="1186" w:author="Seth Corwin" w:date="2022-12-11T20:01:00Z">
                <w:pPr>
                  <w:ind w:firstLine="0"/>
                  <w:jc w:val="left"/>
                </w:pPr>
              </w:pPrChange>
            </w:pPr>
            <w:r w:rsidRPr="00B03C83">
              <w:rPr>
                <w:i/>
                <w:iCs/>
              </w:rPr>
              <w:t>Adams v. DeWine</w:t>
            </w:r>
            <w:r w:rsidRPr="00B03C83">
              <w:t>, No. 2021–1428 (Ohio Dec. 2, 2021)</w:t>
            </w:r>
          </w:p>
          <w:p w14:paraId="738645B8" w14:textId="77777777" w:rsidR="00E74C26" w:rsidRDefault="008A2657" w:rsidP="004B691D">
            <w:pPr>
              <w:spacing w:line="480" w:lineRule="auto"/>
              <w:ind w:firstLine="0"/>
              <w:jc w:val="left"/>
              <w:pPrChange w:id="1187" w:author="Seth Corwin" w:date="2022-12-11T20:01:00Z">
                <w:pPr>
                  <w:ind w:firstLine="0"/>
                  <w:jc w:val="left"/>
                </w:pPr>
              </w:pPrChange>
            </w:pPr>
            <w:r w:rsidRPr="008A2657">
              <w:rPr>
                <w:i/>
                <w:iCs/>
              </w:rPr>
              <w:t>League of Women Voters of Ohio v. Ohio Redistricting Commission</w:t>
            </w:r>
            <w:r w:rsidRPr="008A2657">
              <w:t>, No. 2021–1449 (Ohio Nov. 30, 2021)</w:t>
            </w:r>
          </w:p>
          <w:p w14:paraId="4EAB1073" w14:textId="5DBE95D0" w:rsidR="00E74C26" w:rsidRPr="00E74C26" w:rsidRDefault="00E74C26" w:rsidP="004B691D">
            <w:pPr>
              <w:spacing w:line="480" w:lineRule="auto"/>
              <w:ind w:firstLine="0"/>
              <w:jc w:val="left"/>
              <w:pPrChange w:id="1188" w:author="Seth Corwin" w:date="2022-12-11T20:01:00Z">
                <w:pPr>
                  <w:ind w:firstLine="0"/>
                  <w:jc w:val="left"/>
                </w:pPr>
              </w:pPrChange>
            </w:pPr>
            <w:r w:rsidRPr="00134EA8">
              <w:rPr>
                <w:i/>
                <w:iCs/>
              </w:rPr>
              <w:t>League of Women Voters of Ohio v. LaRose</w:t>
            </w:r>
            <w:r w:rsidRPr="00E74C26">
              <w:t>, No. 2022–0303 (Ohio Mar. 22, 2022)</w:t>
            </w:r>
          </w:p>
          <w:p w14:paraId="63835F3C" w14:textId="4D54A50B" w:rsidR="00E74C26" w:rsidRPr="0080356A" w:rsidRDefault="00E74C26" w:rsidP="004B691D">
            <w:pPr>
              <w:spacing w:line="480" w:lineRule="auto"/>
              <w:ind w:firstLine="0"/>
              <w:pPrChange w:id="1189" w:author="Seth Corwin" w:date="2022-12-11T20:01:00Z">
                <w:pPr>
                  <w:ind w:firstLine="0"/>
                </w:pPr>
              </w:pPrChange>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4B691D">
            <w:pPr>
              <w:spacing w:line="480" w:lineRule="auto"/>
              <w:ind w:firstLine="0"/>
              <w:jc w:val="left"/>
              <w:pPrChange w:id="1190" w:author="Seth Corwin" w:date="2022-12-11T20:01:00Z">
                <w:pPr>
                  <w:ind w:firstLine="0"/>
                  <w:jc w:val="left"/>
                </w:pPr>
              </w:pPrChange>
            </w:pPr>
            <w:r>
              <w:t>Oregon</w:t>
            </w:r>
          </w:p>
        </w:tc>
        <w:tc>
          <w:tcPr>
            <w:tcW w:w="0" w:type="auto"/>
          </w:tcPr>
          <w:p w14:paraId="0EA12971" w14:textId="2A25B763" w:rsidR="000950AE" w:rsidRPr="0080356A" w:rsidRDefault="000950AE" w:rsidP="004B691D">
            <w:pPr>
              <w:spacing w:line="480" w:lineRule="auto"/>
              <w:ind w:firstLine="0"/>
              <w:jc w:val="left"/>
              <w:rPr>
                <w:i/>
                <w:iCs/>
              </w:rPr>
              <w:pPrChange w:id="1191" w:author="Seth Corwin" w:date="2022-12-11T20:01:00Z">
                <w:pPr>
                  <w:ind w:firstLine="0"/>
                  <w:jc w:val="left"/>
                </w:pPr>
              </w:pPrChange>
            </w:pPr>
            <w:r w:rsidRPr="000950AE">
              <w:rPr>
                <w:i/>
                <w:iCs/>
              </w:rPr>
              <w:t>Clarno v. Fagan</w:t>
            </w:r>
            <w:r w:rsidRPr="000950AE">
              <w:t xml:space="preserve">, No. 21-CV-40180, 2021 WL 5632370 (Or. Cir. Ct. </w:t>
            </w:r>
            <w:r w:rsidRPr="000950AE">
              <w:lastRenderedPageBreak/>
              <w:t>Nov. 24, 2021)</w:t>
            </w:r>
          </w:p>
        </w:tc>
      </w:tr>
      <w:tr w:rsidR="0080356A" w:rsidRPr="0080356A" w14:paraId="43A05AA8" w14:textId="77777777" w:rsidTr="003509BA">
        <w:trPr>
          <w:jc w:val="center"/>
        </w:trPr>
        <w:tc>
          <w:tcPr>
            <w:tcW w:w="0" w:type="auto"/>
          </w:tcPr>
          <w:p w14:paraId="5ED7A654" w14:textId="77777777" w:rsidR="00A82E32" w:rsidRPr="0080356A" w:rsidRDefault="00A82E32" w:rsidP="004B691D">
            <w:pPr>
              <w:spacing w:line="480" w:lineRule="auto"/>
              <w:ind w:firstLine="0"/>
              <w:jc w:val="left"/>
              <w:pPrChange w:id="1192" w:author="Seth Corwin" w:date="2022-12-11T20:01:00Z">
                <w:pPr>
                  <w:ind w:firstLine="0"/>
                  <w:jc w:val="left"/>
                </w:pPr>
              </w:pPrChange>
            </w:pPr>
            <w:r w:rsidRPr="0080356A">
              <w:lastRenderedPageBreak/>
              <w:t>Pennsylvania (2018)</w:t>
            </w:r>
          </w:p>
        </w:tc>
        <w:tc>
          <w:tcPr>
            <w:tcW w:w="0" w:type="auto"/>
          </w:tcPr>
          <w:p w14:paraId="1214D0F1" w14:textId="77777777" w:rsidR="00A82E32" w:rsidRPr="0080356A" w:rsidRDefault="00A82E32" w:rsidP="004B691D">
            <w:pPr>
              <w:spacing w:line="480" w:lineRule="auto"/>
              <w:ind w:firstLine="0"/>
              <w:jc w:val="left"/>
              <w:pPrChange w:id="1193" w:author="Seth Corwin" w:date="2022-12-11T20:01:00Z">
                <w:pPr>
                  <w:ind w:firstLine="0"/>
                  <w:jc w:val="left"/>
                </w:pPr>
              </w:pPrChange>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4B691D">
            <w:pPr>
              <w:spacing w:line="480" w:lineRule="auto"/>
              <w:ind w:firstLine="0"/>
              <w:jc w:val="left"/>
              <w:pPrChange w:id="1194" w:author="Seth Corwin" w:date="2022-12-11T20:01:00Z">
                <w:pPr>
                  <w:ind w:firstLine="0"/>
                  <w:jc w:val="left"/>
                </w:pPr>
              </w:pPrChange>
            </w:pPr>
            <w:r w:rsidRPr="0080356A">
              <w:t>Pennsylvania (2022)</w:t>
            </w:r>
          </w:p>
        </w:tc>
        <w:tc>
          <w:tcPr>
            <w:tcW w:w="0" w:type="auto"/>
          </w:tcPr>
          <w:p w14:paraId="403ABDAA" w14:textId="77777777" w:rsidR="00A82E32" w:rsidRPr="0080356A" w:rsidRDefault="00A82E32" w:rsidP="004B691D">
            <w:pPr>
              <w:spacing w:line="480" w:lineRule="auto"/>
              <w:ind w:firstLine="0"/>
              <w:jc w:val="left"/>
              <w:pPrChange w:id="1195" w:author="Seth Corwin" w:date="2022-12-11T20:01:00Z">
                <w:pPr>
                  <w:ind w:firstLine="0"/>
                  <w:jc w:val="left"/>
                </w:pPr>
              </w:pPrChange>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4B691D">
            <w:pPr>
              <w:spacing w:line="480" w:lineRule="auto"/>
              <w:ind w:firstLine="0"/>
              <w:jc w:val="left"/>
              <w:pPrChange w:id="1196" w:author="Seth Corwin" w:date="2022-12-11T20:01:00Z">
                <w:pPr>
                  <w:ind w:firstLine="0"/>
                  <w:jc w:val="left"/>
                </w:pPr>
              </w:pPrChange>
            </w:pPr>
            <w:r>
              <w:t>Utah</w:t>
            </w:r>
          </w:p>
        </w:tc>
        <w:tc>
          <w:tcPr>
            <w:tcW w:w="0" w:type="auto"/>
          </w:tcPr>
          <w:p w14:paraId="4593A56D" w14:textId="537C249E" w:rsidR="00A22394" w:rsidRPr="0080356A" w:rsidRDefault="00A22394" w:rsidP="004B691D">
            <w:pPr>
              <w:spacing w:line="480" w:lineRule="auto"/>
              <w:ind w:firstLine="0"/>
              <w:jc w:val="left"/>
              <w:rPr>
                <w:i/>
                <w:iCs/>
              </w:rPr>
              <w:pPrChange w:id="1197" w:author="Seth Corwin" w:date="2022-12-11T20:01:00Z">
                <w:pPr>
                  <w:ind w:firstLine="0"/>
                  <w:jc w:val="left"/>
                </w:pPr>
              </w:pPrChange>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4B691D">
            <w:pPr>
              <w:spacing w:line="480" w:lineRule="auto"/>
              <w:ind w:firstLine="0"/>
              <w:jc w:val="left"/>
              <w:pPrChange w:id="1198" w:author="Seth Corwin" w:date="2022-12-11T20:01:00Z">
                <w:pPr>
                  <w:ind w:firstLine="0"/>
                  <w:jc w:val="left"/>
                </w:pPr>
              </w:pPrChange>
            </w:pPr>
            <w:r>
              <w:t>Wisconsin</w:t>
            </w:r>
          </w:p>
        </w:tc>
        <w:tc>
          <w:tcPr>
            <w:tcW w:w="0" w:type="auto"/>
          </w:tcPr>
          <w:p w14:paraId="0E9F5602" w14:textId="77777777" w:rsidR="008861D6" w:rsidRPr="008861D6" w:rsidRDefault="008861D6" w:rsidP="004B691D">
            <w:pPr>
              <w:spacing w:line="480" w:lineRule="auto"/>
              <w:ind w:firstLine="0"/>
              <w:jc w:val="left"/>
              <w:pPrChange w:id="1199" w:author="Seth Corwin" w:date="2022-12-11T20:01:00Z">
                <w:pPr>
                  <w:ind w:firstLine="0"/>
                  <w:jc w:val="left"/>
                </w:pPr>
              </w:pPrChange>
            </w:pPr>
            <w:r w:rsidRPr="008861D6">
              <w:rPr>
                <w:i/>
                <w:iCs/>
              </w:rPr>
              <w:t>Johnson v. Wis. Elections Comm’n</w:t>
            </w:r>
            <w:r w:rsidRPr="008861D6">
              <w:t>,</w:t>
            </w:r>
          </w:p>
          <w:p w14:paraId="2E1856AC" w14:textId="77777777" w:rsidR="008861D6" w:rsidRPr="008861D6" w:rsidRDefault="008861D6" w:rsidP="004B691D">
            <w:pPr>
              <w:spacing w:line="480" w:lineRule="auto"/>
              <w:ind w:firstLine="0"/>
              <w:jc w:val="left"/>
              <w:pPrChange w:id="1200" w:author="Seth Corwin" w:date="2022-12-11T20:01:00Z">
                <w:pPr>
                  <w:ind w:firstLine="0"/>
                  <w:jc w:val="left"/>
                </w:pPr>
              </w:pPrChange>
            </w:pPr>
            <w:r w:rsidRPr="008861D6">
              <w:t xml:space="preserve">No. 2021AP1450-OA (Wis. Oct. 6, 2021) </w:t>
            </w:r>
          </w:p>
          <w:p w14:paraId="6F2D019C" w14:textId="1AC90D85" w:rsidR="00B04268" w:rsidRPr="00940B4B" w:rsidRDefault="006154B3" w:rsidP="004B691D">
            <w:pPr>
              <w:spacing w:line="480" w:lineRule="auto"/>
              <w:ind w:firstLine="0"/>
              <w:jc w:val="left"/>
              <w:rPr>
                <w:i/>
                <w:iCs/>
              </w:rPr>
              <w:pPrChange w:id="1201" w:author="Seth Corwin" w:date="2022-12-11T20:01:00Z">
                <w:pPr>
                  <w:ind w:firstLine="0"/>
                  <w:jc w:val="left"/>
                </w:pPr>
              </w:pPrChange>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4B691D">
      <w:pPr>
        <w:widowControl/>
        <w:spacing w:before="0" w:line="480" w:lineRule="auto"/>
        <w:ind w:firstLine="0"/>
        <w:jc w:val="left"/>
        <w:rPr>
          <w:i/>
          <w:iCs/>
        </w:rPr>
        <w:pPrChange w:id="1202" w:author="Seth Corwin" w:date="2022-12-11T20:01:00Z">
          <w:pPr>
            <w:widowControl/>
            <w:spacing w:before="0"/>
            <w:ind w:firstLine="0"/>
            <w:jc w:val="left"/>
          </w:pPr>
        </w:pPrChange>
      </w:pPr>
      <w:bookmarkStart w:id="1203" w:name="_Toc115632845"/>
    </w:p>
    <w:p w14:paraId="2F02A8B9" w14:textId="77777777" w:rsidR="00201B6C" w:rsidRDefault="00464412" w:rsidP="004B691D">
      <w:pPr>
        <w:spacing w:line="480" w:lineRule="auto"/>
        <w:rPr>
          <w:bCs/>
        </w:rPr>
        <w:pPrChange w:id="1204" w:author="Seth Corwin" w:date="2022-12-11T20:01:00Z">
          <w:pPr/>
        </w:pPrChange>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4B691D">
      <w:pPr>
        <w:spacing w:line="480" w:lineRule="auto"/>
        <w:rPr>
          <w:bCs/>
        </w:rPr>
        <w:pPrChange w:id="1205" w:author="Seth Corwin" w:date="2022-12-11T20:01:00Z">
          <w:pPr/>
        </w:pPrChange>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w:t>
      </w:r>
      <w:r w:rsidR="00A5344C" w:rsidRPr="003078EE">
        <w:rPr>
          <w:bCs/>
        </w:rPr>
        <w:lastRenderedPageBreak/>
        <w:t xml:space="preserve">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4B691D">
      <w:pPr>
        <w:pStyle w:val="Heading3"/>
        <w:spacing w:line="480" w:lineRule="auto"/>
        <w:pPrChange w:id="1206" w:author="Seth Corwin" w:date="2022-12-11T20:01:00Z">
          <w:pPr>
            <w:pStyle w:val="Heading3"/>
          </w:pPr>
        </w:pPrChange>
      </w:pPr>
      <w:bookmarkStart w:id="1207" w:name="_Toc120581561"/>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1207"/>
    </w:p>
    <w:p w14:paraId="32798074" w14:textId="77777777" w:rsidR="00BA783D" w:rsidRDefault="00BA783D" w:rsidP="004B691D">
      <w:pPr>
        <w:pStyle w:val="Heading4"/>
        <w:spacing w:line="480" w:lineRule="auto"/>
        <w:pPrChange w:id="1208" w:author="Seth Corwin" w:date="2022-12-11T20:01:00Z">
          <w:pPr>
            <w:pStyle w:val="Heading4"/>
          </w:pPr>
        </w:pPrChange>
      </w:pPr>
      <w:r>
        <w:t>Maryland</w:t>
      </w:r>
    </w:p>
    <w:p w14:paraId="7A41C2F2" w14:textId="357295DD" w:rsidR="00BA783D" w:rsidRDefault="00BA783D" w:rsidP="004B691D">
      <w:pPr>
        <w:spacing w:line="480" w:lineRule="auto"/>
        <w:pPrChange w:id="1209" w:author="Seth Corwin" w:date="2022-12-11T20:01:00Z">
          <w:pPr/>
        </w:pPrChange>
      </w:pPr>
      <w:r>
        <w:t>Maryland was the subject of an unsuccessful federal lawsuit in the 2010 cycle challenging the Democratic drawn map as a partisan gerrymander.</w:t>
      </w:r>
      <w:r>
        <w:rPr>
          <w:rStyle w:val="FootnoteReference"/>
        </w:rPr>
        <w:footnoteReference w:id="110"/>
      </w:r>
      <w:r>
        <w:t xml:space="preserve"> </w:t>
      </w:r>
      <w:commentRangeStart w:id="1210"/>
      <w:r>
        <w:t xml:space="preserve">That case was combined with </w:t>
      </w:r>
      <w:proofErr w:type="gramStart"/>
      <w:r>
        <w:rPr>
          <w:i/>
          <w:iCs/>
        </w:rPr>
        <w:t>Rucho</w:t>
      </w:r>
      <w:proofErr w:type="gramEnd"/>
      <w:r>
        <w:t xml:space="preserve"> and the U.S. Supreme Court ruled that partisan gerrymandering was not judiciable in federal court. </w:t>
      </w:r>
      <w:commentRangeEnd w:id="1210"/>
      <w:r w:rsidR="00F2540D">
        <w:rPr>
          <w:rStyle w:val="CommentReference"/>
        </w:rPr>
        <w:commentReference w:id="1210"/>
      </w:r>
      <w:r>
        <w:t xml:space="preserve">In both the 2010 and 2020 cycle, </w:t>
      </w:r>
      <w:commentRangeStart w:id="1211"/>
      <w:r>
        <w:t>Democrats had partisan control over redistricting</w:t>
      </w:r>
      <w:commentRangeEnd w:id="1211"/>
      <w:r w:rsidR="00F2540D">
        <w:rPr>
          <w:rStyle w:val="CommentReference"/>
        </w:rPr>
        <w:commentReference w:id="1211"/>
      </w:r>
      <w:r>
        <w:t>. In</w:t>
      </w:r>
      <w:commentRangeStart w:id="1212"/>
      <w:r>
        <w:t xml:space="preserve"> 2010, Democrats controlled both chambers of the legislature and held the governorship. </w:t>
      </w:r>
      <w:commentRangeEnd w:id="1212"/>
      <w:r w:rsidR="00F2540D">
        <w:rPr>
          <w:rStyle w:val="CommentReference"/>
        </w:rPr>
        <w:commentReference w:id="1212"/>
      </w:r>
      <w:r>
        <w:t xml:space="preserve">In 2020, </w:t>
      </w:r>
      <w:commentRangeStart w:id="1213"/>
      <w:r>
        <w:t xml:space="preserve">they held both chambers with supermajorities, but there was a Republican governor. </w:t>
      </w:r>
      <w:commentRangeEnd w:id="1213"/>
      <w:r w:rsidR="00F2540D">
        <w:rPr>
          <w:rStyle w:val="CommentReference"/>
        </w:rPr>
        <w:commentReference w:id="1213"/>
      </w:r>
      <w:r>
        <w:t xml:space="preserve">After </w:t>
      </w:r>
      <w:commentRangeStart w:id="1214"/>
      <w:r>
        <w:t xml:space="preserve">the Democratic legislature passed a map, the Republican governor vetoed the map, but that veto was overridden. </w:t>
      </w:r>
      <w:commentRangeEnd w:id="1214"/>
      <w:r w:rsidR="00F2540D">
        <w:rPr>
          <w:rStyle w:val="CommentReference"/>
        </w:rPr>
        <w:commentReference w:id="1214"/>
      </w:r>
      <w:r>
        <w:t>Republicans filed a lawsuit against the state.</w:t>
      </w:r>
      <w:r>
        <w:rPr>
          <w:rStyle w:val="FootnoteReference"/>
        </w:rPr>
        <w:footnoteReference w:id="111"/>
      </w:r>
      <w:r>
        <w:t xml:space="preserve"> </w:t>
      </w:r>
    </w:p>
    <w:p w14:paraId="47E0B1D4" w14:textId="67357764" w:rsidR="00BA783D" w:rsidRDefault="00BA783D" w:rsidP="004B691D">
      <w:pPr>
        <w:spacing w:line="480" w:lineRule="auto"/>
        <w:pPrChange w:id="1215" w:author="Seth Corwin" w:date="2022-12-11T20:01:00Z">
          <w:pPr/>
        </w:pPrChange>
      </w:pPr>
      <w:commentRangeStart w:id="1216"/>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1216"/>
      <w:r w:rsidR="00F2540D">
        <w:rPr>
          <w:rStyle w:val="CommentReference"/>
        </w:rPr>
        <w:commentReference w:id="1216"/>
      </w:r>
      <w:r w:rsidRPr="002F7E18">
        <w:t xml:space="preserve"> The</w:t>
      </w:r>
      <w:r>
        <w:t xml:space="preserve"> court stated that “[o]</w:t>
      </w:r>
      <w:r w:rsidRPr="000A0124">
        <w:t xml:space="preserve">ur jurisprudence </w:t>
      </w:r>
      <w:r w:rsidRPr="000A0124">
        <w:lastRenderedPageBreak/>
        <w:t>in Maryland indicates that the Free Elections Clause has been broadly interpreted to apply to legislation that infringes upon the right of political participation by citizens of the State</w:t>
      </w:r>
      <w:r>
        <w:t>”, including congressional redistricting.</w:t>
      </w:r>
      <w:r w:rsidR="00F2540D">
        <w:rPr>
          <w:rStyle w:val="FootnoteReference"/>
        </w:rPr>
        <w:footnoteReference w:id="112"/>
      </w:r>
    </w:p>
    <w:p w14:paraId="1212EBDC" w14:textId="5A083D5C" w:rsidR="00BA783D" w:rsidRDefault="00BA783D" w:rsidP="004B691D">
      <w:pPr>
        <w:spacing w:line="480" w:lineRule="auto"/>
        <w:pPrChange w:id="1217" w:author="Seth Corwin" w:date="2022-12-11T20:01:00Z">
          <w:pPr/>
        </w:pPrChange>
      </w:pPr>
      <w:r>
        <w:t xml:space="preserve">Maryland’s outcome differs from that of </w:t>
      </w:r>
      <w:r w:rsidR="00D9521B">
        <w:t>other states</w:t>
      </w:r>
      <w:r>
        <w:t xml:space="preserve">. </w:t>
      </w:r>
      <w:commentRangeStart w:id="1218"/>
      <w:r w:rsidR="00D9521B">
        <w:t>T</w:t>
      </w:r>
      <w:r>
        <w:t xml:space="preserve">hough the state courts allowed </w:t>
      </w:r>
      <w:r w:rsidRPr="00AC42C3">
        <w:t xml:space="preserve">the legislature an opportunity to enact a legal map, the court itself ended up crafting the remedy. </w:t>
      </w:r>
      <w:commentRangeEnd w:id="1218"/>
      <w:r w:rsidR="00F2540D">
        <w:rPr>
          <w:rStyle w:val="CommentReference"/>
        </w:rPr>
        <w:commentReference w:id="1218"/>
      </w:r>
      <w:r w:rsidRPr="00AC42C3">
        <w:t>I</w:t>
      </w:r>
      <w:commentRangeStart w:id="1219"/>
      <w:r w:rsidRPr="00AC42C3">
        <w:t>n Maryland, the legislature took the opportunity to draw a new map that met the approval of both the governor and the state c</w:t>
      </w:r>
      <w:r>
        <w:t>ourt.</w:t>
      </w:r>
      <w:commentRangeEnd w:id="1219"/>
      <w:r w:rsidR="00F2540D">
        <w:rPr>
          <w:rStyle w:val="CommentReference"/>
        </w:rPr>
        <w:commentReference w:id="1219"/>
      </w:r>
    </w:p>
    <w:p w14:paraId="7A1FD50A" w14:textId="77777777" w:rsidR="00A94974" w:rsidRDefault="00A94974" w:rsidP="004B691D">
      <w:pPr>
        <w:pStyle w:val="Heading4"/>
        <w:spacing w:line="480" w:lineRule="auto"/>
        <w:pPrChange w:id="1220" w:author="Seth Corwin" w:date="2022-12-11T20:01:00Z">
          <w:pPr>
            <w:pStyle w:val="Heading4"/>
          </w:pPr>
        </w:pPrChange>
      </w:pPr>
      <w:r>
        <w:t>North Carolina</w:t>
      </w:r>
    </w:p>
    <w:p w14:paraId="3AE8ECEC" w14:textId="672D36E2" w:rsidR="00381EEA" w:rsidRDefault="009B7459" w:rsidP="004B691D">
      <w:pPr>
        <w:spacing w:line="480" w:lineRule="auto"/>
        <w:pPrChange w:id="1221" w:author="Seth Corwin" w:date="2022-12-11T20:01:00Z">
          <w:pPr/>
        </w:pPrChange>
      </w:pPr>
      <w:r>
        <w:t>North Carolina does not have direct language in its constitution that prohibits the legislature from drawing a partisan gerrymandering</w:t>
      </w:r>
      <w:r w:rsidR="00571CE6">
        <w:t xml:space="preserve"> but </w:t>
      </w:r>
      <w:commentRangeStart w:id="1222"/>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 xml:space="preserve">. </w:t>
      </w:r>
      <w:commentRangeEnd w:id="1222"/>
      <w:r w:rsidR="00F2540D">
        <w:rPr>
          <w:rStyle w:val="CommentReference"/>
        </w:rPr>
        <w:commentReference w:id="1222"/>
      </w:r>
      <w:commentRangeStart w:id="1223"/>
      <w:r w:rsidR="00B20DAC">
        <w:t xml:space="preserve">North Carolina’s </w:t>
      </w:r>
      <w:r w:rsidR="009824F8">
        <w:t xml:space="preserve">redistricting process was controlled by Republicans for the entirety of the 2010 cycle. </w:t>
      </w:r>
      <w:commentRangeEnd w:id="1223"/>
      <w:r w:rsidR="00F2540D">
        <w:rPr>
          <w:rStyle w:val="CommentReference"/>
        </w:rPr>
        <w:commentReference w:id="1223"/>
      </w:r>
      <w:r w:rsidR="009824F8">
        <w:t>The plan originally enacted at the decade’s dawn was struck down in federal court as a racial gerrymander</w:t>
      </w:r>
      <w:r w:rsidR="00E71D57">
        <w:t>.</w:t>
      </w:r>
      <w:r w:rsidR="00E71D57">
        <w:rPr>
          <w:rStyle w:val="FootnoteReference"/>
        </w:rPr>
        <w:footnoteReference w:id="113"/>
      </w:r>
      <w:r w:rsidR="00843D1B">
        <w:t xml:space="preserve"> </w:t>
      </w:r>
      <w:r w:rsidR="00BC3D9F">
        <w:t xml:space="preserve">In replacing that plan, the Legislature </w:t>
      </w:r>
      <w:commentRangeStart w:id="1224"/>
      <w:r w:rsidR="00BC3D9F">
        <w:t xml:space="preserve">said it relied on partisanship as the predominant motivation </w:t>
      </w:r>
      <w:r w:rsidR="00E71D57">
        <w:t xml:space="preserve">for decisions about where to draw the lines. </w:t>
      </w:r>
      <w:commentRangeEnd w:id="1224"/>
      <w:r w:rsidR="00F2540D">
        <w:rPr>
          <w:rStyle w:val="CommentReference"/>
        </w:rPr>
        <w:commentReference w:id="1224"/>
      </w:r>
      <w:commentRangeStart w:id="1225"/>
      <w:r w:rsidR="00E8257A">
        <w:t xml:space="preserve">Plaintiffs in </w:t>
      </w:r>
      <w:r w:rsidR="00E8257A" w:rsidRPr="0080356A">
        <w:rPr>
          <w:i/>
          <w:iCs/>
        </w:rPr>
        <w:t>Harper v. Lewis</w:t>
      </w:r>
      <w:r w:rsidR="00E8257A">
        <w:t xml:space="preserve"> </w:t>
      </w:r>
      <w:commentRangeEnd w:id="1225"/>
      <w:r w:rsidR="00F2540D">
        <w:rPr>
          <w:rStyle w:val="CommentReference"/>
        </w:rPr>
        <w:commentReference w:id="1225"/>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Pr>
          <w:rStyle w:val="FootnoteReference"/>
        </w:rPr>
        <w:footnoteReference w:id="114"/>
      </w:r>
      <w:r w:rsidR="00DD70D3" w:rsidRPr="00DD70D3">
        <w:t xml:space="preserve"> Equal Protection Clause,</w:t>
      </w:r>
      <w:r w:rsidR="005103E8">
        <w:rPr>
          <w:rStyle w:val="FootnoteReference"/>
        </w:rPr>
        <w:footnoteReference w:id="115"/>
      </w:r>
      <w:r w:rsidR="00DD70D3" w:rsidRPr="00DD70D3">
        <w:t xml:space="preserve"> and Freedom of Speech and Freedom of Assembly Clauses</w:t>
      </w:r>
      <w:r w:rsidR="008724EB">
        <w:t>.</w:t>
      </w:r>
      <w:r w:rsidR="001E1230">
        <w:rPr>
          <w:rStyle w:val="FootnoteReference"/>
        </w:rPr>
        <w:footnoteReference w:id="116"/>
      </w:r>
      <w:r w:rsidR="008724EB">
        <w:t xml:space="preserve"> </w:t>
      </w:r>
      <w:commentRangeStart w:id="1226"/>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t>
      </w:r>
      <w:r w:rsidR="0076050D" w:rsidRPr="002D4D02">
        <w:lastRenderedPageBreak/>
        <w:t>which</w:t>
      </w:r>
      <w:r w:rsidR="0076050D">
        <w:t xml:space="preserve"> partisanship did not predominate. </w:t>
      </w:r>
      <w:commentRangeEnd w:id="1226"/>
      <w:r w:rsidR="0089700B">
        <w:rPr>
          <w:rStyle w:val="CommentReference"/>
        </w:rPr>
        <w:commentReference w:id="1226"/>
      </w:r>
      <w:r w:rsidR="005A7DDC">
        <w:t>T</w:t>
      </w:r>
      <w:commentRangeStart w:id="1227"/>
      <w:r w:rsidR="005A7DDC">
        <w:t xml:space="preserve">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del w:id="1228" w:author="Seth Corwin" w:date="2022-12-11T22:53:00Z">
        <w:r w:rsidR="00A92F2E" w:rsidDel="0089700B">
          <w:delText>13</w:delText>
        </w:r>
      </w:del>
      <w:ins w:id="1229" w:author="Seth Corwin" w:date="2022-12-11T22:53:00Z">
        <w:r w:rsidR="0089700B">
          <w:t>thirteen</w:t>
        </w:r>
      </w:ins>
      <w:r w:rsidR="00A92F2E">
        <w:t xml:space="preserve">. In the previous </w:t>
      </w:r>
      <w:r w:rsidR="00785BA7">
        <w:t xml:space="preserve">election, Democrats only held three of the </w:t>
      </w:r>
      <w:del w:id="1230" w:author="Seth Corwin" w:date="2022-12-11T22:53:00Z">
        <w:r w:rsidR="00785BA7" w:rsidDel="0089700B">
          <w:delText xml:space="preserve">13 </w:delText>
        </w:r>
      </w:del>
      <w:ins w:id="1231" w:author="Seth Corwin" w:date="2022-12-11T22:53:00Z">
        <w:r w:rsidR="0089700B">
          <w:t>thirteen</w:t>
        </w:r>
        <w:r w:rsidR="0089700B">
          <w:t xml:space="preserve"> </w:t>
        </w:r>
      </w:ins>
      <w:r w:rsidR="00785BA7">
        <w:t xml:space="preserve">seats in </w:t>
      </w:r>
      <w:r w:rsidR="009A1340">
        <w:t>C</w:t>
      </w:r>
      <w:r w:rsidR="00785BA7">
        <w:t>ongress.</w:t>
      </w:r>
      <w:commentRangeEnd w:id="1227"/>
      <w:r w:rsidR="0089700B">
        <w:rPr>
          <w:rStyle w:val="CommentReference"/>
        </w:rPr>
        <w:commentReference w:id="1227"/>
      </w:r>
    </w:p>
    <w:p w14:paraId="2BD001B5" w14:textId="46B06082" w:rsidR="00A94974" w:rsidRDefault="00330E44" w:rsidP="004B691D">
      <w:pPr>
        <w:spacing w:line="480" w:lineRule="auto"/>
        <w:pPrChange w:id="1232" w:author="Seth Corwin" w:date="2022-12-11T20:01:00Z">
          <w:pPr/>
        </w:pPrChange>
      </w:pPr>
      <w:commentRangeStart w:id="1233"/>
      <w:r>
        <w:t xml:space="preserve">In the 2020 cycle, the Republican legislature maintained its control over redistricting. </w:t>
      </w:r>
      <w:commentRangeEnd w:id="1233"/>
      <w:r w:rsidR="0089700B">
        <w:rPr>
          <w:rStyle w:val="CommentReference"/>
        </w:rPr>
        <w:commentReference w:id="1233"/>
      </w:r>
      <w:r>
        <w:t>T</w:t>
      </w:r>
      <w:commentRangeStart w:id="1234"/>
      <w:r>
        <w:t>he governor, who is a Democrat, has no ability to veto a map based on state law.</w:t>
      </w:r>
      <w:commentRangeEnd w:id="1234"/>
      <w:r w:rsidR="0089700B">
        <w:rPr>
          <w:rStyle w:val="CommentReference"/>
        </w:rPr>
        <w:commentReference w:id="1234"/>
      </w:r>
      <w:r>
        <w:t xml:space="preserve"> </w:t>
      </w:r>
      <w:r w:rsidR="0088792D">
        <w:t>The map enacted by the legislature was challenged in state court.</w:t>
      </w:r>
      <w:r w:rsidR="0088792D">
        <w:rPr>
          <w:rStyle w:val="FootnoteReference"/>
        </w:rPr>
        <w:footnoteReference w:id="117"/>
      </w:r>
      <w:r w:rsidR="0088792D">
        <w:t xml:space="preserve"> </w:t>
      </w:r>
      <w:r w:rsidR="002E157B">
        <w:t>T</w:t>
      </w:r>
      <w:commentRangeStart w:id="1235"/>
      <w:r w:rsidR="002E157B">
        <w:t xml:space="preserve">he court again said that partisan gerrymandering was prohibited </w:t>
      </w:r>
      <w:r w:rsidR="00A84929">
        <w:t>by the state constitution.</w:t>
      </w:r>
      <w:r w:rsidR="00571CE6">
        <w:t xml:space="preserve"> </w:t>
      </w:r>
      <w:commentRangeEnd w:id="1235"/>
      <w:r w:rsidR="0089700B">
        <w:rPr>
          <w:rStyle w:val="CommentReference"/>
        </w:rPr>
        <w:commentReference w:id="1235"/>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Pr>
          <w:rStyle w:val="FootnoteReference"/>
        </w:rPr>
        <w:footnoteReference w:id="118"/>
      </w:r>
      <w:r w:rsidR="00C4392C">
        <w:t xml:space="preserve"> </w:t>
      </w:r>
      <w:commentRangeStart w:id="1236"/>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ins w:id="1237" w:author="Seth Corwin" w:date="2022-12-11T22:54:00Z">
        <w:r w:rsidR="0089700B">
          <w:t xml:space="preserve">to </w:t>
        </w:r>
      </w:ins>
      <w:r w:rsidR="00A73DE6">
        <w:t>the lower</w:t>
      </w:r>
      <w:r w:rsidR="00C057A8" w:rsidRPr="00C057A8">
        <w:t xml:space="preserve"> court to oversee the redrawing of the maps by the General Assembly</w:t>
      </w:r>
      <w:r w:rsidR="00A73DE6">
        <w:t xml:space="preserve">. </w:t>
      </w:r>
      <w:commentRangeEnd w:id="1236"/>
      <w:r w:rsidR="0089700B">
        <w:rPr>
          <w:rStyle w:val="CommentReference"/>
        </w:rPr>
        <w:commentReference w:id="1236"/>
      </w:r>
      <w:r w:rsidR="00A73DE6">
        <w:t>W</w:t>
      </w:r>
      <w:commentRangeStart w:id="1238"/>
      <w:r w:rsidR="00A73DE6">
        <w:t>hen the General Assembly failed to enact a legal map, the court appointed four special masters to oversee the drawing of a map.</w:t>
      </w:r>
      <w:r w:rsidR="005A7DDC">
        <w:t xml:space="preserve"> </w:t>
      </w:r>
      <w:commentRangeEnd w:id="1238"/>
      <w:r w:rsidR="003D09A0">
        <w:rPr>
          <w:rStyle w:val="CommentReference"/>
        </w:rPr>
        <w:commentReference w:id="1238"/>
      </w:r>
      <w:r w:rsidR="005A7DDC" w:rsidRPr="00F037A7">
        <w:rPr>
          <w:bCs/>
        </w:rPr>
        <w:t>They in turn brought in a technical consultant.</w:t>
      </w:r>
      <w:r w:rsidR="009E3C53">
        <w:rPr>
          <w:rStyle w:val="FootnoteReference"/>
        </w:rPr>
        <w:footnoteReference w:id="119"/>
      </w:r>
      <w:r w:rsidR="00A73DE6">
        <w:t xml:space="preserve"> </w:t>
      </w:r>
      <w:commentRangeStart w:id="1239"/>
      <w:r w:rsidR="00A73DE6">
        <w:t>The court eventually cho</w:t>
      </w:r>
      <w:del w:id="1240" w:author="Seth Corwin" w:date="2022-12-11T22:55:00Z">
        <w:r w:rsidR="00A73DE6" w:rsidDel="003D09A0">
          <w:delText>o</w:delText>
        </w:r>
      </w:del>
      <w:r w:rsidR="00A73DE6">
        <w:t xml:space="preserve">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1239"/>
      <w:r w:rsidR="003D09A0">
        <w:rPr>
          <w:rStyle w:val="CommentReference"/>
        </w:rPr>
        <w:commentReference w:id="1239"/>
      </w:r>
    </w:p>
    <w:p w14:paraId="1AE95FE7" w14:textId="66595845" w:rsidR="00A94974" w:rsidRPr="00F037A7" w:rsidRDefault="00971BAC" w:rsidP="004B691D">
      <w:pPr>
        <w:pStyle w:val="Heading3"/>
        <w:spacing w:line="480" w:lineRule="auto"/>
        <w:pPrChange w:id="1241" w:author="Seth Corwin" w:date="2022-12-11T20:01:00Z">
          <w:pPr>
            <w:pStyle w:val="Heading3"/>
          </w:pPr>
        </w:pPrChange>
      </w:pPr>
      <w:bookmarkStart w:id="1242" w:name="_Toc120524251"/>
      <w:bookmarkStart w:id="1243" w:name="_Toc120524252"/>
      <w:bookmarkStart w:id="1244" w:name="_Toc120524253"/>
      <w:bookmarkStart w:id="1245" w:name="_Toc120524254"/>
      <w:bookmarkStart w:id="1246" w:name="_Toc120524255"/>
      <w:bookmarkStart w:id="1247" w:name="_Toc120581562"/>
      <w:bookmarkEnd w:id="1242"/>
      <w:bookmarkEnd w:id="1243"/>
      <w:bookmarkEnd w:id="1244"/>
      <w:bookmarkEnd w:id="1245"/>
      <w:bookmarkEnd w:id="1246"/>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1247"/>
    </w:p>
    <w:p w14:paraId="7E13413A" w14:textId="2D8A0F7D" w:rsidR="00A94974" w:rsidRDefault="00A94974" w:rsidP="004B691D">
      <w:pPr>
        <w:pStyle w:val="Heading4"/>
        <w:spacing w:line="480" w:lineRule="auto"/>
        <w:pPrChange w:id="1248" w:author="Seth Corwin" w:date="2022-12-11T20:01:00Z">
          <w:pPr>
            <w:pStyle w:val="Heading4"/>
          </w:pPr>
        </w:pPrChange>
      </w:pPr>
      <w:r>
        <w:t>New York</w:t>
      </w:r>
    </w:p>
    <w:p w14:paraId="51AA5B20" w14:textId="2D717BB3" w:rsidR="00CE576F" w:rsidRDefault="003034D6" w:rsidP="004B691D">
      <w:pPr>
        <w:spacing w:line="480" w:lineRule="auto"/>
        <w:pPrChange w:id="1249" w:author="Seth Corwin" w:date="2022-12-11T20:01:00Z">
          <w:pPr/>
        </w:pPrChange>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1250"/>
      <w:r w:rsidR="00323194">
        <w:t xml:space="preserve">In the 2010 cycle, </w:t>
      </w:r>
      <w:r w:rsidR="00867395">
        <w:t xml:space="preserve">the legislature was under divided control with Democrats controlling the lower chamber and </w:t>
      </w:r>
      <w:r w:rsidR="00867395">
        <w:lastRenderedPageBreak/>
        <w:t xml:space="preserve">Republicans controlling the upper chamber, </w:t>
      </w:r>
      <w:r w:rsidR="00A34405">
        <w:t xml:space="preserve">and </w:t>
      </w:r>
      <w:r w:rsidR="00867395">
        <w:t>with a Democratic governor.</w:t>
      </w:r>
      <w:r w:rsidR="00752D69">
        <w:t xml:space="preserve"> </w:t>
      </w:r>
      <w:commentRangeEnd w:id="1250"/>
      <w:r w:rsidR="00F01B36">
        <w:rPr>
          <w:rStyle w:val="CommentReference"/>
        </w:rPr>
        <w:commentReference w:id="1250"/>
      </w:r>
      <w:r w:rsidR="00867395">
        <w:t>T</w:t>
      </w:r>
      <w:commentRangeStart w:id="1251"/>
      <w:r w:rsidR="00323194">
        <w:t xml:space="preserve">he legislature failed to pass a map and federal courts </w:t>
      </w:r>
      <w:r w:rsidR="005712C9">
        <w:t>implemented a map.</w:t>
      </w:r>
      <w:r w:rsidR="009C1229">
        <w:t xml:space="preserve"> In 2014, </w:t>
      </w:r>
      <w:r w:rsidR="009C1229" w:rsidRPr="00EB6571">
        <w:t>voters placed new restrictions on congressional redistricting</w:t>
      </w:r>
      <w:r w:rsidR="00614A27" w:rsidRPr="00EB6571">
        <w:t xml:space="preserve">. </w:t>
      </w:r>
      <w:commentRangeEnd w:id="1251"/>
      <w:r w:rsidR="00F01B36">
        <w:rPr>
          <w:rStyle w:val="CommentReference"/>
        </w:rPr>
        <w:commentReference w:id="1251"/>
      </w:r>
      <w:r w:rsidR="00614A27" w:rsidRPr="00EB6571">
        <w:t xml:space="preserve">Language </w:t>
      </w:r>
      <w:r w:rsidR="009E3C53" w:rsidRPr="00EB6571">
        <w:t xml:space="preserve">added to </w:t>
      </w:r>
      <w:r w:rsidR="00614A27" w:rsidRPr="00EB6571">
        <w:t>the constitution includes “</w:t>
      </w:r>
      <w:ins w:id="1252" w:author="Seth Corwin" w:date="2022-12-11T22:57:00Z">
        <w:r w:rsidR="00F01B36">
          <w:t>[d]</w:t>
        </w:r>
      </w:ins>
      <w:del w:id="1253" w:author="Seth Corwin" w:date="2022-12-11T22:57:00Z">
        <w:r w:rsidR="00614A27" w:rsidRPr="00EB6571" w:rsidDel="00F01B36">
          <w:delText>D</w:delText>
        </w:r>
      </w:del>
      <w:r w:rsidR="00614A27" w:rsidRPr="00EB6571">
        <w:t>istricts shall not be drawn to discourage competition or for the purpose of favoring or disfavoring incumbents or other particular candidates or political parties.</w:t>
      </w:r>
      <w:r w:rsidR="003555C5" w:rsidRPr="00EB6571">
        <w:t>”</w:t>
      </w:r>
      <w:r w:rsidR="00A925F2" w:rsidRPr="00EB6571">
        <w:rPr>
          <w:rStyle w:val="FootnoteReference"/>
        </w:rPr>
        <w:footnoteReference w:id="120"/>
      </w:r>
      <w:r w:rsidR="00266D7B" w:rsidRPr="00EB6571">
        <w:t xml:space="preserve"> </w:t>
      </w:r>
      <w:commentRangeStart w:id="1254"/>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7E0E59" w:rsidRPr="003063FC">
        <w:t xml:space="preserve"> The commission</w:t>
      </w:r>
      <w:r w:rsidR="008912E7" w:rsidRPr="003063FC">
        <w:t>’</w:t>
      </w:r>
      <w:r w:rsidR="007E0E59" w:rsidRPr="003063FC">
        <w:t>s composition, however, contained no tie-breaking mechanism</w:t>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commentRangeEnd w:id="1254"/>
      <w:r w:rsidR="00F01B36">
        <w:rPr>
          <w:rStyle w:val="CommentReference"/>
        </w:rPr>
        <w:commentReference w:id="1254"/>
      </w:r>
    </w:p>
    <w:p w14:paraId="1928E702" w14:textId="64109A81" w:rsidR="003555C5" w:rsidRDefault="00CE576F" w:rsidP="004B691D">
      <w:pPr>
        <w:spacing w:line="480" w:lineRule="auto"/>
        <w:pPrChange w:id="1255" w:author="Seth Corwin" w:date="2022-12-11T20:01:00Z">
          <w:pPr/>
        </w:pPrChange>
      </w:pPr>
      <w:commentRangeStart w:id="1256"/>
      <w:r>
        <w:t xml:space="preserve">In the 2020 cycle, the </w:t>
      </w:r>
      <w:r w:rsidR="003959F9">
        <w:t>state government was under party control for the Democrats, including supermajorities in both chambers.</w:t>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3959F9">
        <w:t xml:space="preserve"> </w:t>
      </w:r>
      <w:r w:rsidR="007018BC">
        <w:t xml:space="preserve">The commission failed to produce a map and the legislature enacted its own congressional map that was signed into law by the governor. This map was challenged in state court </w:t>
      </w:r>
      <w:r w:rsidR="00DA5EFB">
        <w:t>as having violated the 2014 constitutional amendments.</w:t>
      </w:r>
      <w:r w:rsidR="00C64138">
        <w:t xml:space="preserve"> </w:t>
      </w:r>
      <w:r w:rsidR="009831A2" w:rsidRPr="009831A2">
        <w:t xml:space="preserve">In </w:t>
      </w:r>
      <w:r w:rsidR="009831A2" w:rsidRPr="009831A2">
        <w:rPr>
          <w:i/>
          <w:iCs/>
        </w:rPr>
        <w:t>Harkenrider v. Hochul</w:t>
      </w:r>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r w:rsidR="006E6B2F">
        <w:t xml:space="preserve"> </w:t>
      </w:r>
      <w:commentRangeEnd w:id="1256"/>
      <w:r w:rsidR="00F01B36">
        <w:rPr>
          <w:rStyle w:val="CommentReference"/>
        </w:rPr>
        <w:commentReference w:id="1256"/>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silen[t] on the issue[.]’”</w:t>
      </w:r>
      <w:r w:rsidR="006E6B2F">
        <w:rPr>
          <w:rStyle w:val="FootnoteReference"/>
        </w:rPr>
        <w:footnoteReference w:id="121"/>
      </w:r>
      <w:r w:rsidR="009831A2" w:rsidRPr="009831A2">
        <w:t xml:space="preserve"> </w:t>
      </w:r>
      <w:r w:rsidR="00916C1B">
        <w:t>T</w:t>
      </w:r>
      <w:r w:rsidR="009831A2" w:rsidRPr="009831A2">
        <w:t xml:space="preserve">he </w:t>
      </w:r>
      <w:r w:rsidR="007E40F3">
        <w:t>c</w:t>
      </w:r>
      <w:r w:rsidR="009831A2" w:rsidRPr="009831A2">
        <w:t xml:space="preserve">ourt also held that the Respondents “engaged in prohibited </w:t>
      </w:r>
      <w:r w:rsidR="009831A2" w:rsidRPr="009831A2">
        <w:lastRenderedPageBreak/>
        <w:t>gerrymandering when creating the districts</w:t>
      </w:r>
      <w:r w:rsidR="008516B6">
        <w:t>.”</w:t>
      </w:r>
      <w:r w:rsidR="008516B6">
        <w:rPr>
          <w:rStyle w:val="FootnoteReference"/>
        </w:rPr>
        <w:footnoteReference w:id="122"/>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Pr>
          <w:rStyle w:val="FootnoteReference"/>
        </w:rPr>
        <w:footnoteReference w:id="123"/>
      </w:r>
      <w:r w:rsidR="00E67E72" w:rsidRPr="00E67E72">
        <w:t xml:space="preserve"> </w:t>
      </w:r>
      <w:r w:rsidR="005B5222">
        <w:t>Moreover the court found that “</w:t>
      </w:r>
      <w:ins w:id="1257" w:author="Seth Corwin" w:date="2022-12-11T22:58:00Z">
        <w:r w:rsidR="00F01B36">
          <w:t>[t]</w:t>
        </w:r>
      </w:ins>
      <w:del w:id="1258" w:author="Seth Corwin" w:date="2022-12-11T22:58:00Z">
        <w:r w:rsidR="005B5222" w:rsidRPr="005B5222" w:rsidDel="00F01B36">
          <w:delText>T</w:delText>
        </w:r>
      </w:del>
      <w:r w:rsidR="005B5222" w:rsidRPr="005B5222">
        <w:t xml:space="preserve">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w:t>
      </w:r>
      <w:proofErr w:type="gramStart"/>
      <w:r w:rsidR="005B5222" w:rsidRPr="005B5222">
        <w:t>take into account</w:t>
      </w:r>
      <w:proofErr w:type="gramEnd"/>
      <w:r w:rsidR="005B5222" w:rsidRPr="005B5222">
        <w:t xml:space="preserve"> the reduction in competitive districts.</w:t>
      </w:r>
      <w:r w:rsidR="005B5222">
        <w:t>”</w:t>
      </w:r>
      <w:r w:rsidR="005B5222">
        <w:rPr>
          <w:rStyle w:val="FootnoteReference"/>
        </w:rPr>
        <w:footnoteReference w:id="124"/>
      </w:r>
      <w:r w:rsidR="005B5222">
        <w:t xml:space="preserve"> </w:t>
      </w:r>
      <w:r w:rsidR="009D1A4B">
        <w:t>The court appointed a special master</w:t>
      </w:r>
      <w:r w:rsidR="00BB167F">
        <w:t xml:space="preserve"> who prepared the court remedial map.</w:t>
      </w:r>
      <w:r w:rsidR="00BB167F">
        <w:rPr>
          <w:rStyle w:val="FootnoteReference"/>
        </w:rPr>
        <w:footnoteReference w:id="125"/>
      </w:r>
    </w:p>
    <w:p w14:paraId="70F29E61" w14:textId="42AEB264" w:rsidR="00BE3B0D" w:rsidRDefault="00BE3B0D" w:rsidP="004B691D">
      <w:pPr>
        <w:pStyle w:val="Heading4"/>
        <w:spacing w:line="480" w:lineRule="auto"/>
        <w:pPrChange w:id="1259" w:author="Seth Corwin" w:date="2022-12-11T20:01:00Z">
          <w:pPr>
            <w:pStyle w:val="Heading4"/>
          </w:pPr>
        </w:pPrChange>
      </w:pPr>
      <w:r>
        <w:t>Ohio</w:t>
      </w:r>
    </w:p>
    <w:p w14:paraId="42FE7767" w14:textId="2724E145" w:rsidR="00B51773" w:rsidRDefault="00B51773" w:rsidP="004B691D">
      <w:pPr>
        <w:spacing w:line="480" w:lineRule="auto"/>
        <w:pPrChange w:id="1260" w:author="Seth Corwin" w:date="2022-12-11T20:01:00Z">
          <w:pPr/>
        </w:pPrChange>
      </w:pPr>
      <w:r>
        <w:t>Ohio is perhaps the most complicated of all the cases we cover in this essay.</w:t>
      </w:r>
      <w:r w:rsidR="00752D69">
        <w:t xml:space="preserve"> </w:t>
      </w:r>
      <w:commentRangeStart w:id="1261"/>
      <w:r w:rsidR="00BB4208">
        <w:t xml:space="preserve">While the primary body responsible for </w:t>
      </w:r>
      <w:r w:rsidR="00632B6E">
        <w:t>congressional redistricting is a political commission, in effect it can be bypassed by the legislature.</w:t>
      </w:r>
      <w:r w:rsidR="00376557">
        <w:t xml:space="preserve"> </w:t>
      </w:r>
      <w:commentRangeEnd w:id="1261"/>
      <w:r w:rsidR="00F01B36">
        <w:rPr>
          <w:rStyle w:val="CommentReference"/>
        </w:rPr>
        <w:commentReference w:id="1261"/>
      </w:r>
      <w:r w:rsidR="00376557">
        <w:t>Indeed, as we will explain, this is what happened in the 2020 cycle.</w:t>
      </w:r>
    </w:p>
    <w:p w14:paraId="140B212E" w14:textId="2D3C8081" w:rsidR="005E74B7" w:rsidRPr="00AA2F47" w:rsidRDefault="009B7909" w:rsidP="004B691D">
      <w:pPr>
        <w:spacing w:line="480" w:lineRule="auto"/>
        <w:pPrChange w:id="1262" w:author="Seth Corwin" w:date="2022-12-11T20:01:00Z">
          <w:pPr/>
        </w:pPrChange>
      </w:pPr>
      <w:commentRangeStart w:id="1263"/>
      <w:r>
        <w:t xml:space="preserve">Like New York, Ohio voters passed a constitutional amendment </w:t>
      </w:r>
      <w:r w:rsidR="00764753">
        <w:t xml:space="preserve">in 2018 </w:t>
      </w:r>
      <w:r>
        <w:t>intended to take politics out of the process of congressional redistricting.</w:t>
      </w:r>
      <w:commentRangeEnd w:id="1263"/>
      <w:r w:rsidR="00F01B36">
        <w:rPr>
          <w:rStyle w:val="CommentReference"/>
        </w:rPr>
        <w:commentReference w:id="1263"/>
      </w:r>
      <w:r>
        <w:t xml:space="preserve"> </w:t>
      </w:r>
      <w:r w:rsidR="00FD71EF">
        <w:t xml:space="preserve">The original jurisdiction to create a </w:t>
      </w:r>
      <w:r w:rsidR="00B62F0A">
        <w:t>congressional district plan resides with the general assembly.</w:t>
      </w:r>
      <w:r w:rsidR="00B62F0A">
        <w:rPr>
          <w:rStyle w:val="FootnoteReference"/>
        </w:rPr>
        <w:footnoteReference w:id="126"/>
      </w:r>
      <w:r w:rsidR="00B62F0A">
        <w:t xml:space="preserve"> </w:t>
      </w:r>
      <w:commentRangeStart w:id="1264"/>
      <w:r w:rsidR="00B62F0A">
        <w:t xml:space="preserve">For a plan to go into effect for the entire decade, it must </w:t>
      </w:r>
      <w:r w:rsidR="00881685">
        <w:t xml:space="preserve">have an affirmative vote of three-fifths of the members of each house, including at least </w:t>
      </w:r>
      <w:del w:id="1265" w:author="Seth Corwin" w:date="2022-12-11T23:02:00Z">
        <w:r w:rsidR="00881685" w:rsidDel="00F01B36">
          <w:delText>50%</w:delText>
        </w:r>
      </w:del>
      <w:ins w:id="1266" w:author="Seth Corwin" w:date="2022-12-11T23:02:00Z">
        <w:r w:rsidR="00F01B36">
          <w:t xml:space="preserve">fifty </w:t>
        </w:r>
      </w:ins>
      <w:ins w:id="1267" w:author="Seth Corwin" w:date="2022-12-11T23:03:00Z">
        <w:r w:rsidR="00303ADB">
          <w:t>percent</w:t>
        </w:r>
      </w:ins>
      <w:r w:rsidR="00881685">
        <w:t xml:space="preserve"> of each of the two largest parties.</w:t>
      </w:r>
      <w:commentRangeEnd w:id="1264"/>
      <w:r w:rsidR="00303ADB">
        <w:rPr>
          <w:rStyle w:val="CommentReference"/>
        </w:rPr>
        <w:commentReference w:id="1264"/>
      </w:r>
      <w:r w:rsidR="00AB29B3">
        <w:t xml:space="preserve"> </w:t>
      </w:r>
      <w:r w:rsidR="00375DA0">
        <w:t xml:space="preserve">If the legislature fails to get the </w:t>
      </w:r>
      <w:r w:rsidR="00375DA0">
        <w:lastRenderedPageBreak/>
        <w:t>necessary vote, a redistricting commission is formed consisting of several state officials.</w:t>
      </w:r>
      <w:r w:rsidR="00EC354A">
        <w:rPr>
          <w:rStyle w:val="FootnoteReference"/>
        </w:rPr>
        <w:footnoteReference w:id="127"/>
      </w:r>
      <w:r w:rsidR="00427371">
        <w:t xml:space="preserve"> </w:t>
      </w:r>
      <w:commentRangeStart w:id="1268"/>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w:t>
      </w:r>
      <w:commentRangeEnd w:id="1268"/>
      <w:r w:rsidR="00303ADB">
        <w:rPr>
          <w:rStyle w:val="CommentReference"/>
        </w:rPr>
        <w:commentReference w:id="1268"/>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A52309">
        <w:rPr>
          <w:rStyle w:val="FootnoteReference"/>
        </w:rPr>
        <w:footnoteReference w:id="128"/>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A52309">
        <w:rPr>
          <w:rStyle w:val="FootnoteReference"/>
        </w:rPr>
        <w:footnoteReference w:id="129"/>
      </w:r>
      <w:r w:rsidR="00A06A8C" w:rsidRPr="00A52309">
        <w:t xml:space="preserve"> </w:t>
      </w:r>
      <w:commentRangeStart w:id="1269"/>
      <w:r w:rsidR="00A06A8C" w:rsidRPr="003D7183">
        <w:t>The plan is to remain in effect for four years.</w:t>
      </w:r>
      <w:commentRangeEnd w:id="1269"/>
      <w:r w:rsidR="00303ADB">
        <w:rPr>
          <w:rStyle w:val="CommentReference"/>
        </w:rPr>
        <w:commentReference w:id="1269"/>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A52309">
        <w:rPr>
          <w:rStyle w:val="FootnoteReference"/>
        </w:rPr>
        <w:footnoteReference w:id="130"/>
      </w:r>
      <w:r w:rsidR="00B12919" w:rsidRPr="00A52309">
        <w:t xml:space="preserve"> </w:t>
      </w:r>
    </w:p>
    <w:p w14:paraId="1E6D01ED" w14:textId="485A4F2B" w:rsidR="002845C9" w:rsidRDefault="00C55429" w:rsidP="004B691D">
      <w:pPr>
        <w:spacing w:line="480" w:lineRule="auto"/>
        <w:pPrChange w:id="1270" w:author="Seth Corwin" w:date="2022-12-11T20:01:00Z">
          <w:pPr/>
        </w:pPrChange>
      </w:pPr>
      <w:r w:rsidRPr="00AA2F47">
        <w:t xml:space="preserve">The process for </w:t>
      </w:r>
      <w:r w:rsidR="000D0438" w:rsidRPr="00AA2F47">
        <w:t xml:space="preserve">drawing new congressional districts in Ohio had a rocky start for Ohio. </w:t>
      </w:r>
      <w:commentRangeStart w:id="1271"/>
      <w:r w:rsidR="000D0438" w:rsidRPr="00AA2F47">
        <w:t xml:space="preserve">Delayed census data pushed against deadlines laid out in the state constitution. </w:t>
      </w:r>
      <w:r w:rsidR="00E910AE" w:rsidRPr="00AA2F47">
        <w:t xml:space="preserve">The legislature failed to meet its first deadline for the legislature to pass a bipartisan map, with </w:t>
      </w:r>
      <w:r w:rsidR="00D93F96" w:rsidRPr="00AA2F47">
        <w:t xml:space="preserve">responsibility shifting to the commission.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1271"/>
      <w:r w:rsidR="00303ADB">
        <w:rPr>
          <w:rStyle w:val="CommentReference"/>
        </w:rPr>
        <w:commentReference w:id="1271"/>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Pr>
          <w:rStyle w:val="FootnoteReference"/>
        </w:rPr>
        <w:footnoteReference w:id="131"/>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lastRenderedPageBreak/>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Pr>
          <w:rStyle w:val="FootnoteReference"/>
        </w:rPr>
        <w:footnoteReference w:id="132"/>
      </w:r>
      <w:r w:rsidR="00CC0536">
        <w:t xml:space="preserve"> </w:t>
      </w:r>
    </w:p>
    <w:p w14:paraId="4A943B1B" w14:textId="34902E8C" w:rsidR="007361B8" w:rsidRDefault="009E09F8" w:rsidP="004B691D">
      <w:pPr>
        <w:spacing w:line="480" w:lineRule="auto"/>
        <w:pPrChange w:id="1272" w:author="Seth Corwin" w:date="2022-12-11T20:01:00Z">
          <w:pPr/>
        </w:pPrChange>
      </w:pPr>
      <w:commentRangeStart w:id="1273"/>
      <w:r>
        <w:t xml:space="preserve">With the map it enacted now ruled unconstitutional, the </w:t>
      </w:r>
      <w:ins w:id="1274" w:author="Seth Corwin" w:date="2022-12-11T23:07:00Z">
        <w:r w:rsidR="00303ADB">
          <w:t>G</w:t>
        </w:r>
      </w:ins>
      <w:del w:id="1275" w:author="Seth Corwin" w:date="2022-12-11T23:07:00Z">
        <w:r w:rsidDel="00303ADB">
          <w:delText>g</w:delText>
        </w:r>
      </w:del>
      <w:r>
        <w:t xml:space="preserve">eneral </w:t>
      </w:r>
      <w:ins w:id="1276" w:author="Seth Corwin" w:date="2022-12-11T23:07:00Z">
        <w:r w:rsidR="00303ADB">
          <w:t>A</w:t>
        </w:r>
      </w:ins>
      <w:del w:id="1277" w:author="Seth Corwin" w:date="2022-12-11T23:07:00Z">
        <w:r w:rsidDel="00303ADB">
          <w:delText>a</w:delText>
        </w:r>
      </w:del>
      <w:r>
        <w:t xml:space="preserve">ssembly </w:t>
      </w:r>
      <w:r w:rsidR="00EA1D61">
        <w:t xml:space="preserve">was allowed to submit a new map. Instead, they gave authority to produce a plan back to the commission.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1273"/>
      <w:r w:rsidR="00303ADB">
        <w:rPr>
          <w:rStyle w:val="CommentReference"/>
        </w:rPr>
        <w:commentReference w:id="1273"/>
      </w:r>
      <w:ins w:id="1278" w:author="Seth Corwin" w:date="2022-12-11T23:07:00Z">
        <w:r w:rsidR="00303ADB">
          <w:t xml:space="preserve"> </w:t>
        </w:r>
      </w:ins>
      <w:del w:id="1279" w:author="Seth Corwin" w:date="2022-12-11T23:07:00Z">
        <w:r w:rsidR="00D927FC" w:rsidDel="00303ADB">
          <w:delText xml:space="preserve"> </w:delText>
        </w:r>
      </w:del>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Pr>
          <w:rStyle w:val="FootnoteReference"/>
        </w:rPr>
        <w:footnoteReference w:id="133"/>
      </w:r>
      <w:r w:rsidR="0011289C">
        <w:t xml:space="preserve"> </w:t>
      </w:r>
      <w:commentRangeStart w:id="1280"/>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223EE7">
        <w:t xml:space="preserve"> This plan passed by the commission only slightly modified the previously unconstitutional map.</w:t>
      </w:r>
      <w:r w:rsidR="00552522" w:rsidRPr="00C16B64">
        <w:t xml:space="preserve"> </w:t>
      </w:r>
      <w:commentRangeEnd w:id="1280"/>
      <w:r w:rsidR="00303ADB">
        <w:rPr>
          <w:rStyle w:val="CommentReference"/>
        </w:rPr>
        <w:commentReference w:id="1280"/>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C16B64">
        <w:rPr>
          <w:rStyle w:val="FootnoteReference"/>
        </w:rPr>
        <w:footnoteReference w:id="134"/>
      </w:r>
      <w:r w:rsidR="0011289C" w:rsidRPr="00C16B64">
        <w:t xml:space="preserve"> </w:t>
      </w:r>
      <w:commentRangeStart w:id="1281"/>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223812" w:rsidRPr="00C16B64">
        <w:t xml:space="preserve"> </w:t>
      </w:r>
      <w:commentRangeEnd w:id="1281"/>
      <w:r w:rsidR="00303ADB">
        <w:rPr>
          <w:rStyle w:val="CommentReference"/>
        </w:rPr>
        <w:commentReference w:id="1281"/>
      </w:r>
      <w:r w:rsidR="00223812" w:rsidRPr="00C16B64">
        <w:t>E</w:t>
      </w:r>
      <w:commentRangeStart w:id="1282"/>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1282"/>
      <w:r w:rsidR="00303ADB">
        <w:rPr>
          <w:rStyle w:val="CommentReference"/>
        </w:rPr>
        <w:commentReference w:id="1282"/>
      </w:r>
    </w:p>
    <w:p w14:paraId="5B6629CC" w14:textId="5683E2DD" w:rsidR="007361B8" w:rsidRDefault="007361B8" w:rsidP="004B691D">
      <w:pPr>
        <w:pStyle w:val="Heading4"/>
        <w:spacing w:line="480" w:lineRule="auto"/>
        <w:pPrChange w:id="1283" w:author="Seth Corwin" w:date="2022-12-11T20:01:00Z">
          <w:pPr>
            <w:pStyle w:val="Heading4"/>
          </w:pPr>
        </w:pPrChange>
      </w:pPr>
      <w:r>
        <w:t xml:space="preserve"> Oregon</w:t>
      </w:r>
    </w:p>
    <w:p w14:paraId="795E6C72" w14:textId="35A14680" w:rsidR="007361B8" w:rsidRDefault="007361B8" w:rsidP="004B691D">
      <w:pPr>
        <w:spacing w:line="480" w:lineRule="auto"/>
        <w:pPrChange w:id="1284" w:author="Seth Corwin" w:date="2022-12-11T20:01:00Z">
          <w:pPr/>
        </w:pPrChange>
      </w:pPr>
      <w:commentRangeStart w:id="1285"/>
      <w:r>
        <w:t>In the 2020 cycle, Oregon’s congressional redistricting was under party control of the Democrats.</w:t>
      </w:r>
      <w:commentRangeEnd w:id="1285"/>
      <w:r w:rsidR="00303ADB">
        <w:rPr>
          <w:rStyle w:val="CommentReference"/>
        </w:rPr>
        <w:commentReference w:id="1285"/>
      </w:r>
      <w:r>
        <w:t xml:space="preserve"> </w:t>
      </w:r>
      <w:commentRangeStart w:id="1286"/>
      <w:r>
        <w:t xml:space="preserve">It was the first state to redraw its map. After initially floating a plan that would have </w:t>
      </w:r>
      <w:r>
        <w:lastRenderedPageBreak/>
        <w:t xml:space="preserve">created significant advantage to the Democrats, the Oregon Legislature passed a map that as signed by the governor that was reduced in its bias. </w:t>
      </w:r>
      <w:commentRangeEnd w:id="1286"/>
      <w:r w:rsidR="00303ADB">
        <w:rPr>
          <w:rStyle w:val="CommentReference"/>
        </w:rPr>
        <w:commentReference w:id="1286"/>
      </w:r>
      <w:r>
        <w:t>The plan was challenged in state court by the former Republican Secretary of State.</w:t>
      </w:r>
      <w:r>
        <w:rPr>
          <w:rStyle w:val="FootnoteReference"/>
        </w:rPr>
        <w:footnoteReference w:id="135"/>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Pr>
          <w:rStyle w:val="FootnoteReference"/>
        </w:rPr>
        <w:footnoteReference w:id="136"/>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Pr>
          <w:rStyle w:val="FootnoteReference"/>
        </w:rPr>
        <w:footnoteReference w:id="137"/>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Pr>
          <w:rStyle w:val="FootnoteReference"/>
        </w:rPr>
        <w:footnoteReference w:id="138"/>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Pr>
          <w:rStyle w:val="FootnoteReference"/>
        </w:rPr>
        <w:footnoteReference w:id="139"/>
      </w:r>
      <w:r>
        <w:t xml:space="preserve"> </w:t>
      </w:r>
    </w:p>
    <w:p w14:paraId="734B5BEA" w14:textId="0C7B5EC9" w:rsidR="00BC25C0" w:rsidRDefault="007361B8" w:rsidP="004B691D">
      <w:pPr>
        <w:spacing w:line="480" w:lineRule="auto"/>
        <w:pPrChange w:id="1289" w:author="Seth Corwin" w:date="2022-12-11T20:01:00Z">
          <w:pPr/>
        </w:pPrChange>
      </w:pPr>
      <w:commentRangeStart w:id="1290"/>
      <w:r>
        <w:t>Oregon law instructs the state court to appoint a “</w:t>
      </w:r>
      <w:r w:rsidRPr="00084C80">
        <w:t>Special Judicial Panel</w:t>
      </w:r>
      <w:r>
        <w:t xml:space="preserve">” (SJP) to hear the petition. The SJP appointed a special master to receive briefs and fact finding.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t xml:space="preserve"> </w:t>
      </w:r>
      <w:commentRangeEnd w:id="1290"/>
      <w:r w:rsidR="00303ADB">
        <w:rPr>
          <w:rStyle w:val="CommentReference"/>
        </w:rPr>
        <w:commentReference w:id="1290"/>
      </w:r>
      <w:r w:rsidRPr="00084C80">
        <w:t>Th</w:t>
      </w:r>
      <w:r>
        <w:t>e</w:t>
      </w:r>
      <w:r w:rsidRPr="00084C80">
        <w:t xml:space="preserve"> evidence demonstrated that the enacted map was well within the range of plans that legislatures and courts have adopted in Oregon for the past </w:t>
      </w:r>
      <w:del w:id="1291" w:author="Seth Corwin" w:date="2022-12-11T23:14:00Z">
        <w:r w:rsidRPr="00084C80" w:rsidDel="00F5698F">
          <w:delText xml:space="preserve">50 </w:delText>
        </w:r>
      </w:del>
      <w:ins w:id="1292" w:author="Seth Corwin" w:date="2022-12-11T23:14:00Z">
        <w:r w:rsidR="00F5698F">
          <w:t>fifty</w:t>
        </w:r>
        <w:r w:rsidR="00F5698F" w:rsidRPr="00084C80">
          <w:t xml:space="preserve"> </w:t>
        </w:r>
      </w:ins>
      <w:r w:rsidRPr="00084C80">
        <w:t>years and that the enacted map is more favorable to Republicans than any map since 1990.</w:t>
      </w:r>
      <w:r>
        <w:t xml:space="preserve"> </w:t>
      </w:r>
    </w:p>
    <w:p w14:paraId="2873AB82" w14:textId="77777777" w:rsidR="00BC25C0" w:rsidRDefault="007361B8" w:rsidP="004B691D">
      <w:pPr>
        <w:spacing w:line="480" w:lineRule="auto"/>
        <w:pPrChange w:id="1293" w:author="Seth Corwin" w:date="2022-12-11T20:01:00Z">
          <w:pPr/>
        </w:pPrChange>
      </w:pPr>
      <w:commentRangeStart w:id="1294"/>
      <w:r>
        <w:lastRenderedPageBreak/>
        <w:t xml:space="preserve">The Court rejected Petitioners’ request that it adopt a per se rule that a party-line vote is enough to establish a violation of Oregon law. </w:t>
      </w:r>
      <w:commentRangeEnd w:id="1294"/>
      <w:r w:rsidR="00F5698F">
        <w:rPr>
          <w:rStyle w:val="CommentReference"/>
        </w:rPr>
        <w:commentReference w:id="1294"/>
      </w:r>
      <w:r>
        <w:t>The court said “[w]</w:t>
      </w:r>
      <w:r w:rsidRPr="00084C80">
        <w:t xml:space="preserve">e </w:t>
      </w:r>
      <w:proofErr w:type="gramStart"/>
      <w:r w:rsidRPr="00084C80">
        <w:t>respect</w:t>
      </w:r>
      <w:proofErr w:type="gramEnd"/>
      <w:r w:rsidRPr="00084C80">
        <w:t xml:space="preserve"> the legislative process in Oregon and decline to adopt the cynical view that all politics are dirty politics</w:t>
      </w:r>
      <w:r>
        <w:t>.”</w:t>
      </w:r>
      <w:r>
        <w:rPr>
          <w:rStyle w:val="FootnoteReference"/>
        </w:rPr>
        <w:footnoteReference w:id="140"/>
      </w:r>
      <w:r>
        <w:t xml:space="preserve"> </w:t>
      </w:r>
      <w:commentRangeStart w:id="1295"/>
      <w:r>
        <w:t>The court went on to say that “[s]</w:t>
      </w:r>
      <w:r w:rsidRPr="00A743E5">
        <w:t xml:space="preserve">uch a standard would vest in the minority party absolute control of whether a plan will be presumed to unlawfully favor a political party. </w:t>
      </w:r>
      <w:commentRangeEnd w:id="1295"/>
      <w:r w:rsidR="00F5698F">
        <w:rPr>
          <w:rStyle w:val="CommentReference"/>
        </w:rPr>
        <w:commentReference w:id="1295"/>
      </w:r>
      <w:r w:rsidRPr="00A743E5">
        <w:t>A minority party could simply vote against any plan along party lines, regardless of the merits of the plan, and thereby create a presumption of improper purpose.</w:t>
      </w:r>
      <w:r>
        <w:t>”</w:t>
      </w:r>
      <w:r>
        <w:rPr>
          <w:rStyle w:val="FootnoteReference"/>
        </w:rPr>
        <w:footnoteReference w:id="141"/>
      </w:r>
      <w:r>
        <w:t xml:space="preserve"> </w:t>
      </w:r>
    </w:p>
    <w:p w14:paraId="52EB78BB" w14:textId="4B48119F" w:rsidR="007361B8" w:rsidRPr="00C16B64" w:rsidRDefault="007361B8" w:rsidP="004B691D">
      <w:pPr>
        <w:spacing w:line="480" w:lineRule="auto"/>
        <w:pPrChange w:id="1296" w:author="Seth Corwin" w:date="2022-12-11T20:01:00Z">
          <w:pPr/>
        </w:pPrChange>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Pr>
          <w:rStyle w:val="FootnoteReference"/>
        </w:rPr>
        <w:footnoteReference w:id="142"/>
      </w:r>
      <w:r>
        <w:t xml:space="preserve"> </w:t>
      </w:r>
      <w:commentRangeStart w:id="1297"/>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752D69" w:rsidRPr="00C16B64">
        <w:t xml:space="preserve"> </w:t>
      </w:r>
      <w:commentRangeEnd w:id="1297"/>
      <w:r w:rsidR="00F5698F">
        <w:rPr>
          <w:rStyle w:val="CommentReference"/>
        </w:rPr>
        <w:commentReference w:id="1297"/>
      </w:r>
      <w:r w:rsidRPr="00C16B64">
        <w:t xml:space="preserve">This case is important because it is the </w:t>
      </w:r>
      <w:r w:rsidRPr="00784C7B">
        <w:rPr>
          <w:u w:val="single"/>
        </w:rPr>
        <w:t>only</w:t>
      </w:r>
      <w:r w:rsidRPr="00C16B64">
        <w:t xml:space="preserve"> </w:t>
      </w:r>
      <w:proofErr w:type="gramStart"/>
      <w:r w:rsidRPr="00C16B64">
        <w:t>example</w:t>
      </w:r>
      <w:proofErr w:type="gramEnd"/>
      <w:r w:rsidRPr="00C16B64">
        <w:t xml:space="preserve"> we have from the 2020 round where a case where the state had jurisprudential ground</w:t>
      </w:r>
      <w:r w:rsidR="00CB66B4" w:rsidRPr="00C16B64">
        <w:t xml:space="preserve">s on which to find a violation </w:t>
      </w:r>
      <w:r w:rsidRPr="00C16B64">
        <w:t xml:space="preserve">rejected the claim of gerrymandering on empirical grounds, </w:t>
      </w:r>
      <w:commentRangeStart w:id="1298"/>
      <w:r w:rsidRPr="00C16B64">
        <w:t>though there are cases still pending which might provide other instances.</w:t>
      </w:r>
      <w:commentRangeEnd w:id="1298"/>
      <w:r w:rsidR="00F5698F">
        <w:rPr>
          <w:rStyle w:val="CommentReference"/>
        </w:rPr>
        <w:commentReference w:id="1298"/>
      </w:r>
    </w:p>
    <w:p w14:paraId="127AE736" w14:textId="26DF2719" w:rsidR="00CB66B4" w:rsidRPr="00C16B64" w:rsidRDefault="000B1513" w:rsidP="004B691D">
      <w:pPr>
        <w:pStyle w:val="Heading3"/>
        <w:spacing w:line="480" w:lineRule="auto"/>
        <w:pPrChange w:id="1299" w:author="Seth Corwin" w:date="2022-12-11T20:01:00Z">
          <w:pPr>
            <w:pStyle w:val="Heading3"/>
          </w:pPr>
        </w:pPrChange>
      </w:pPr>
      <w:bookmarkStart w:id="1300" w:name="_Toc120581563"/>
      <w:r w:rsidRPr="00C16B64">
        <w:lastRenderedPageBreak/>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1300"/>
    </w:p>
    <w:p w14:paraId="4D385DBF" w14:textId="43BEC9CC" w:rsidR="00CB66B4" w:rsidRPr="00C16B64" w:rsidRDefault="00CB66B4" w:rsidP="004B691D">
      <w:pPr>
        <w:pStyle w:val="Heading4"/>
        <w:spacing w:line="480" w:lineRule="auto"/>
        <w:pPrChange w:id="1301" w:author="Seth Corwin" w:date="2022-12-11T20:01:00Z">
          <w:pPr>
            <w:pStyle w:val="Heading4"/>
          </w:pPr>
        </w:pPrChange>
      </w:pPr>
      <w:r w:rsidRPr="00C16B64">
        <w:t>Kansas</w:t>
      </w:r>
    </w:p>
    <w:p w14:paraId="0EB606F5" w14:textId="5E858385" w:rsidR="00E453A9" w:rsidRDefault="00E453A9" w:rsidP="004B691D">
      <w:pPr>
        <w:spacing w:line="480" w:lineRule="auto"/>
        <w:pPrChange w:id="1302" w:author="Seth Corwin" w:date="2022-12-11T20:01:00Z">
          <w:pPr/>
        </w:pPrChange>
      </w:pPr>
      <w:commentRangeStart w:id="1303"/>
      <w:r w:rsidRPr="00C16B64">
        <w:t>For the 2020 cycle, Kansas legislature was controlled with supermajorities by Republicans. The governor was a Democrat. So, while the governor was able to veto the plan drawn by the Republican legislature, her veto was overridden.</w:t>
      </w:r>
      <w:r w:rsidRPr="00C16B64">
        <w:rPr>
          <w:rStyle w:val="FootnoteReference"/>
        </w:rPr>
        <w:footnoteReference w:id="143"/>
      </w:r>
      <w:commentRangeEnd w:id="1303"/>
      <w:r w:rsidR="00170405">
        <w:rPr>
          <w:rStyle w:val="CommentReference"/>
        </w:rPr>
        <w:commentReference w:id="1303"/>
      </w:r>
      <w:r w:rsidRPr="00C16B64">
        <w:t xml:space="preserve"> Plaintiffs challenged the plan in state court, arguing it was a partisan and racial gerrymander, diluting minority votes in violation of several provisions of the Kansas Constitution.</w:t>
      </w:r>
      <w:r w:rsidR="004017A7">
        <w:rPr>
          <w:rStyle w:val="FootnoteReference"/>
        </w:rPr>
        <w:footnoteReference w:id="144"/>
      </w:r>
      <w:r w:rsidRPr="00C16B64">
        <w:t xml:space="preserve"> </w:t>
      </w:r>
      <w:commentRangeStart w:id="1304"/>
      <w:r w:rsidRPr="00C16B64">
        <w:t>A state-level judge in Wyandotte County struck down the plan.</w:t>
      </w:r>
      <w:commentRangeEnd w:id="1304"/>
      <w:r w:rsidR="00170405">
        <w:rPr>
          <w:rStyle w:val="CommentReference"/>
        </w:rPr>
        <w:commentReference w:id="1304"/>
      </w:r>
      <w:r w:rsidRPr="00C16B64">
        <w:t xml:space="preserve"> The court relying on expert testimony, concluded</w:t>
      </w:r>
      <w:r w:rsidRPr="004A73BA">
        <w:t xml:space="preserve"> that the plan "[was] an intentional, effective partisan gerrymander.”</w:t>
      </w:r>
      <w:r w:rsidR="00FC55BD">
        <w:rPr>
          <w:rStyle w:val="FootnoteReference"/>
        </w:rPr>
        <w:footnoteReference w:id="145"/>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Pr>
          <w:rStyle w:val="FootnoteReference"/>
        </w:rPr>
        <w:footnoteReference w:id="146"/>
      </w:r>
      <w:r w:rsidRPr="004A73BA">
        <w:t xml:space="preserve"> </w:t>
      </w:r>
      <w:r>
        <w:t>The state immediately appealed to the Kansas Supreme Court.</w:t>
      </w:r>
      <w:r>
        <w:rPr>
          <w:rStyle w:val="FootnoteReference"/>
        </w:rPr>
        <w:footnoteReference w:id="147"/>
      </w:r>
      <w:r>
        <w:t xml:space="preserve"> </w:t>
      </w:r>
      <w:commentRangeStart w:id="1305"/>
      <w:r>
        <w:t>Two questions were presented to the Kansas Supreme Court: (1) Whether claims of partisan gerrymandering are justiciable; and (2) Whether Ad Astra 2 discriminates against minority voters.</w:t>
      </w:r>
      <w:commentRangeEnd w:id="1305"/>
      <w:r w:rsidR="00170405">
        <w:rPr>
          <w:rStyle w:val="CommentReference"/>
        </w:rPr>
        <w:commentReference w:id="1305"/>
      </w:r>
    </w:p>
    <w:p w14:paraId="78358BAA" w14:textId="392E6102" w:rsidR="00E453A9" w:rsidRPr="00C16B64" w:rsidRDefault="00E453A9" w:rsidP="004B691D">
      <w:pPr>
        <w:spacing w:line="480" w:lineRule="auto"/>
        <w:pPrChange w:id="1306" w:author="Seth Corwin" w:date="2022-12-11T20:01:00Z">
          <w:pPr/>
        </w:pPrChange>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 xml:space="preserve">or making such </w:t>
      </w:r>
      <w:r w:rsidRPr="0055174F">
        <w:lastRenderedPageBreak/>
        <w:t>judgments, let alone limited and precise standards that are clear, manageable, and politically neutral[,]”</w:t>
      </w:r>
      <w:r w:rsidR="00AB3BF6">
        <w:rPr>
          <w:rStyle w:val="FootnoteReference"/>
        </w:rPr>
        <w:footnoteReference w:id="148"/>
      </w:r>
      <w:r w:rsidRPr="0055174F">
        <w:t xml:space="preserve"> and </w:t>
      </w:r>
      <w:commentRangeStart w:id="1307"/>
      <w:r w:rsidRPr="0055174F">
        <w:t>therefore the question presented was nonjusticiable as a political question.</w:t>
      </w:r>
      <w:commentRangeEnd w:id="1307"/>
      <w:r w:rsidR="00773D78">
        <w:rPr>
          <w:rStyle w:val="CommentReference"/>
        </w:rPr>
        <w:commentReference w:id="1307"/>
      </w:r>
      <w:r>
        <w:t xml:space="preserve"> </w:t>
      </w:r>
      <w:commentRangeStart w:id="1308"/>
      <w:r>
        <w:t xml:space="preserve">The court further held </w:t>
      </w:r>
      <w:r w:rsidRPr="004A254D">
        <w:t xml:space="preserve">that plaintiffs did not establish the elements of their race-based claims and therefore could </w:t>
      </w:r>
      <w:r w:rsidRPr="00C16B64">
        <w:t>not show that Ad Astra 2 discriminated against minority voters. The map originally passed by the state legislature was the map used in the 2022 election.</w:t>
      </w:r>
      <w:r w:rsidR="00040B73" w:rsidRPr="00C16B64">
        <w:t xml:space="preserve"> </w:t>
      </w:r>
      <w:commentRangeEnd w:id="1308"/>
      <w:r w:rsidR="00773D78">
        <w:rPr>
          <w:rStyle w:val="CommentReference"/>
        </w:rPr>
        <w:commentReference w:id="1308"/>
      </w:r>
      <w:r w:rsidR="00040B73" w:rsidRPr="00C16B64">
        <w:t xml:space="preserve">Note that although the map was upheld against challenge, </w:t>
      </w:r>
      <w:commentRangeStart w:id="1309"/>
      <w:r w:rsidR="00040B73" w:rsidRPr="00C16B64">
        <w:t>the grounds for doing so were jurisprudential and indeed, the plan was labeled a partisan gerrymander.</w:t>
      </w:r>
      <w:commentRangeEnd w:id="1309"/>
      <w:r w:rsidR="00773D78">
        <w:rPr>
          <w:rStyle w:val="CommentReference"/>
        </w:rPr>
        <w:commentReference w:id="1309"/>
      </w:r>
    </w:p>
    <w:p w14:paraId="5A272ECD" w14:textId="3DDE47C7" w:rsidR="00E453A9" w:rsidRPr="00C16B64" w:rsidRDefault="00E453A9" w:rsidP="004B691D">
      <w:pPr>
        <w:pStyle w:val="Heading4"/>
        <w:spacing w:line="480" w:lineRule="auto"/>
        <w:pPrChange w:id="1310" w:author="Seth Corwin" w:date="2022-12-11T20:01:00Z">
          <w:pPr>
            <w:pStyle w:val="Heading4"/>
          </w:pPr>
        </w:pPrChange>
      </w:pPr>
      <w:r w:rsidRPr="00C16B64">
        <w:t>New Jersey</w:t>
      </w:r>
    </w:p>
    <w:p w14:paraId="6D12DF8E" w14:textId="3C52D74F" w:rsidR="00E453A9" w:rsidRDefault="00E453A9" w:rsidP="004B691D">
      <w:pPr>
        <w:spacing w:line="480" w:lineRule="auto"/>
        <w:pPrChange w:id="1311" w:author="Seth Corwin" w:date="2022-12-11T20:01:00Z">
          <w:pPr/>
        </w:pPrChange>
      </w:pPr>
      <w:commentRangeStart w:id="1312"/>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 In the 2020 cycle, the commission’s tiebreaker exerted immense power because the two parties acted in isolation from one another to create</w:t>
      </w:r>
      <w:r>
        <w:t xml:space="preserve"> their own plans. The tiebreaker’s vote went to the Democratic plan. </w:t>
      </w:r>
      <w:commentRangeEnd w:id="1312"/>
      <w:r w:rsidR="00773D78">
        <w:rPr>
          <w:rStyle w:val="CommentReference"/>
        </w:rPr>
        <w:commentReference w:id="1312"/>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r>
        <w:rPr>
          <w:rStyle w:val="FootnoteReference"/>
        </w:rPr>
        <w:footnoteReference w:id="149"/>
      </w:r>
      <w:r>
        <w:t xml:space="preserve"> </w:t>
      </w:r>
    </w:p>
    <w:p w14:paraId="5B944765" w14:textId="77777777" w:rsidR="00625B7D" w:rsidRDefault="00E453A9" w:rsidP="004B691D">
      <w:pPr>
        <w:spacing w:line="480" w:lineRule="auto"/>
        <w:pPrChange w:id="1313" w:author="Seth Corwin" w:date="2022-12-11T20:01:00Z">
          <w:pPr/>
        </w:pPrChange>
      </w:pPr>
      <w:r>
        <w:t>The Republican delegation to the commission filed a complaint directly to the New Jersey Supreme Court.</w:t>
      </w:r>
      <w:r w:rsidR="00CF6BD8">
        <w:rPr>
          <w:rStyle w:val="FootnoteReference"/>
        </w:rPr>
        <w:footnoteReference w:id="150"/>
      </w:r>
      <w:r>
        <w:t xml:space="preserve"> </w:t>
      </w:r>
      <w:commentRangeStart w:id="1314"/>
      <w:r>
        <w:t>They asked the court to vacate the commission’s decision and remand.</w:t>
      </w:r>
      <w:commentRangeEnd w:id="1314"/>
      <w:r w:rsidR="00773D78">
        <w:rPr>
          <w:rStyle w:val="CommentReference"/>
        </w:rPr>
        <w:commentReference w:id="1314"/>
      </w:r>
      <w:r>
        <w:t xml:space="preserve"> </w:t>
      </w:r>
      <w:r w:rsidRPr="00031816">
        <w:t xml:space="preserve">Plaintiffs </w:t>
      </w:r>
      <w:r w:rsidRPr="00031816">
        <w:lastRenderedPageBreak/>
        <w:t xml:space="preserve">argued that the actions of the Chair were "arbitrary, capricious, and unreasonable," violated "federal and state constitutional </w:t>
      </w:r>
      <w:r w:rsidRPr="00C16B64">
        <w:t>equal protection and due process protections," and posed a "common law conflict of interest."</w:t>
      </w:r>
      <w:r w:rsidRPr="00C16B64">
        <w:rPr>
          <w:rStyle w:val="FootnoteReference"/>
        </w:rPr>
        <w:footnoteReference w:id="151"/>
      </w:r>
      <w:r w:rsidRPr="00C16B64">
        <w:t xml:space="preserve"> </w:t>
      </w:r>
    </w:p>
    <w:p w14:paraId="68857AFB" w14:textId="6D64F031" w:rsidR="00E453A9" w:rsidRPr="00E453A9" w:rsidRDefault="00E453A9" w:rsidP="004B691D">
      <w:pPr>
        <w:spacing w:line="480" w:lineRule="auto"/>
        <w:pPrChange w:id="1315" w:author="Seth Corwin" w:date="2022-12-11T20:01:00Z">
          <w:pPr/>
        </w:pPrChange>
      </w:pPr>
      <w:commentRangeStart w:id="1316"/>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del w:id="1317" w:author="Seth Corwin" w:date="2022-12-11T22:06:00Z">
        <w:r w:rsidR="00752D69" w:rsidRPr="00C16B64" w:rsidDel="00735874">
          <w:delText xml:space="preserve">Table </w:delText>
        </w:r>
        <w:r w:rsidR="00752D69" w:rsidRPr="00C16B64" w:rsidDel="00735874">
          <w:rPr>
            <w:noProof/>
          </w:rPr>
          <w:delText>1</w:delText>
        </w:r>
      </w:del>
      <w:ins w:id="1318" w:author="Seth Corwin" w:date="2022-12-11T22:06:00Z">
        <w:r w:rsidR="00735874">
          <w:t>Table One</w:t>
        </w:r>
      </w:ins>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1316"/>
      <w:r w:rsidR="00773D78">
        <w:rPr>
          <w:rStyle w:val="CommentReference"/>
        </w:rPr>
        <w:commentReference w:id="1316"/>
      </w:r>
      <w:r w:rsidRPr="00C16B64">
        <w:t xml:space="preserve"> </w:t>
      </w:r>
      <w:commentRangeStart w:id="1319"/>
      <w:r w:rsidRPr="00C16B64">
        <w:t xml:space="preserve">The question before the court was whether plaintiffs' allegations were insufficient to support a claim upon which relief could be granted, because they did not assert any constitutional violation. </w:t>
      </w:r>
      <w:commentRangeEnd w:id="1319"/>
      <w:r w:rsidR="00773D78">
        <w:rPr>
          <w:rStyle w:val="CommentReference"/>
        </w:rPr>
        <w:commentReference w:id="1319"/>
      </w:r>
      <w:r w:rsidRPr="00C16B64">
        <w:t>The Court has no role in the outcome of the redistricting process unless the map is "unlawful."</w:t>
      </w:r>
      <w:r w:rsidRPr="00C16B64">
        <w:rPr>
          <w:rStyle w:val="FootnoteReference"/>
        </w:rPr>
        <w:footnoteReference w:id="152"/>
      </w:r>
      <w:r w:rsidRPr="00C16B64">
        <w:t xml:space="preserve"> </w:t>
      </w:r>
      <w:commentRangeStart w:id="1320"/>
      <w:r w:rsidRPr="00C16B64">
        <w:t>So long as the final map is constitutional, the court cannot grant any relief. Court held that plaintiffs' allegations were insufficient to support a claim upon which relief could be granted, because they did not assert any constitutional violation. The map passed by the commission was used in the 2022 midterm election.</w:t>
      </w:r>
      <w:commentRangeEnd w:id="1320"/>
      <w:r w:rsidR="00773D78">
        <w:rPr>
          <w:rStyle w:val="CommentReference"/>
        </w:rPr>
        <w:commentReference w:id="1320"/>
      </w:r>
      <w:r w:rsidR="00040B73" w:rsidRPr="00C16B64">
        <w:t xml:space="preserve"> H</w:t>
      </w:r>
      <w:commentRangeStart w:id="1321"/>
      <w:r w:rsidR="00040B73" w:rsidRPr="00C16B64">
        <w:t>ere, too, although the map was upheld against challenge, the grounds for doing so were jurisprudential not fact-based.</w:t>
      </w:r>
      <w:commentRangeEnd w:id="1321"/>
      <w:r w:rsidR="00773D78">
        <w:rPr>
          <w:rStyle w:val="CommentReference"/>
        </w:rPr>
        <w:commentReference w:id="1321"/>
      </w:r>
    </w:p>
    <w:p w14:paraId="213047D5" w14:textId="7BF6BB1F" w:rsidR="000B1513" w:rsidRDefault="000B1513" w:rsidP="004B691D">
      <w:pPr>
        <w:pStyle w:val="Heading4"/>
        <w:spacing w:line="480" w:lineRule="auto"/>
        <w:pPrChange w:id="1322" w:author="Seth Corwin" w:date="2022-12-11T20:01:00Z">
          <w:pPr>
            <w:pStyle w:val="Heading4"/>
          </w:pPr>
        </w:pPrChange>
      </w:pPr>
      <w:r>
        <w:t>Wisconsin</w:t>
      </w:r>
    </w:p>
    <w:p w14:paraId="437584F4" w14:textId="37D5C8AF" w:rsidR="00125D6A" w:rsidRDefault="00FB2A78" w:rsidP="004B691D">
      <w:pPr>
        <w:spacing w:line="480" w:lineRule="auto"/>
        <w:pPrChange w:id="1323" w:author="Seth Corwin" w:date="2022-12-11T20:01:00Z">
          <w:pPr/>
        </w:pPrChange>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C16B64">
        <w:rPr>
          <w:rStyle w:val="FootnoteReference"/>
        </w:rPr>
        <w:footnoteReference w:id="153"/>
      </w:r>
      <w:r w:rsidR="000142F8" w:rsidRPr="00C16B64">
        <w:t xml:space="preserve"> </w:t>
      </w:r>
      <w:commentRangeStart w:id="1324"/>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 xml:space="preserve">litigation. </w:t>
      </w:r>
      <w:commentRangeEnd w:id="1324"/>
      <w:r w:rsidR="0018645E">
        <w:rPr>
          <w:rStyle w:val="CommentReference"/>
        </w:rPr>
        <w:commentReference w:id="1324"/>
      </w:r>
    </w:p>
    <w:p w14:paraId="1D306F13" w14:textId="3FF24436" w:rsidR="00E453A9" w:rsidRDefault="00D60456" w:rsidP="004B691D">
      <w:pPr>
        <w:spacing w:line="480" w:lineRule="auto"/>
        <w:pPrChange w:id="1325" w:author="Seth Corwin" w:date="2022-12-11T20:01:00Z">
          <w:pPr/>
        </w:pPrChange>
      </w:pPr>
      <w:r>
        <w:lastRenderedPageBreak/>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1326"/>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4346AF">
        <w:t xml:space="preserve"> </w:t>
      </w:r>
      <w:r w:rsidR="00565985">
        <w:t xml:space="preserve">The state legislature and governor failed to agree to a plan. The </w:t>
      </w:r>
      <w:r w:rsidR="002C6560">
        <w:t xml:space="preserve">Wisconsin Supreme Court </w:t>
      </w:r>
      <w:r w:rsidR="00C948EF">
        <w:t xml:space="preserve">took over jurisdiction regarding congressional redistricting. </w:t>
      </w:r>
      <w:commentRangeEnd w:id="1326"/>
      <w:r w:rsidR="0018645E">
        <w:rPr>
          <w:rStyle w:val="CommentReference"/>
        </w:rPr>
        <w:commentReference w:id="1326"/>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Pr>
          <w:rStyle w:val="FootnoteReference"/>
        </w:rPr>
        <w:footnoteReference w:id="154"/>
      </w:r>
      <w:r w:rsidR="004C022E">
        <w:t xml:space="preserve"> </w:t>
      </w:r>
      <w:commentRangeStart w:id="1327"/>
      <w:r w:rsidR="005172B6">
        <w:t>Among the proposals to the court included a plan from Governor Evers and one from the state assembly and state senate.</w:t>
      </w:r>
      <w:r w:rsidR="00B0032D">
        <w:t xml:space="preserve"> </w:t>
      </w:r>
      <w:commentRangeEnd w:id="1327"/>
      <w:r w:rsidR="0018645E">
        <w:rPr>
          <w:rStyle w:val="CommentReference"/>
        </w:rPr>
        <w:commentReference w:id="1327"/>
      </w:r>
      <w:r w:rsidR="00B0032D">
        <w:t>The court adopted the governor’s plan.</w:t>
      </w:r>
      <w:r w:rsidR="00B0032D">
        <w:rPr>
          <w:rStyle w:val="FootnoteReference"/>
        </w:rPr>
        <w:footnoteReference w:id="155"/>
      </w:r>
      <w:r w:rsidR="00933CB6">
        <w:t xml:space="preserve"> Among the reasons given was that </w:t>
      </w:r>
      <w:r w:rsidR="00DF0900">
        <w:t>it had the least alterations to the previous maps</w:t>
      </w:r>
      <w:r w:rsidR="004F24CF">
        <w:rPr>
          <w:rStyle w:val="FootnoteReference"/>
        </w:rPr>
        <w:footnoteReference w:id="156"/>
      </w:r>
      <w:r w:rsidR="004F24CF">
        <w:t xml:space="preserve"> and that it complied with the </w:t>
      </w:r>
      <w:r w:rsidR="002F6B40">
        <w:t>U.S. Constitution’s Equal Protection Clause, the Voting Rights Act, and the Wisconsin Constitution</w:t>
      </w:r>
      <w:r w:rsidR="004F24CF">
        <w:t>.</w:t>
      </w:r>
      <w:r w:rsidR="002F6B40">
        <w:rPr>
          <w:rStyle w:val="FootnoteReference"/>
        </w:rPr>
        <w:footnoteReference w:id="157"/>
      </w:r>
    </w:p>
    <w:p w14:paraId="5966E08E" w14:textId="6EE3B979" w:rsidR="00187464" w:rsidRDefault="00187464" w:rsidP="004B691D">
      <w:pPr>
        <w:pStyle w:val="Heading3"/>
        <w:spacing w:line="480" w:lineRule="auto"/>
        <w:pPrChange w:id="1328" w:author="Seth Corwin" w:date="2022-12-11T20:01:00Z">
          <w:pPr>
            <w:pStyle w:val="Heading3"/>
          </w:pPr>
        </w:pPrChange>
      </w:pPr>
      <w:bookmarkStart w:id="1329" w:name="_Toc120524258"/>
      <w:bookmarkStart w:id="1330" w:name="_Toc120524259"/>
      <w:bookmarkStart w:id="1331" w:name="_Toc120524260"/>
      <w:bookmarkStart w:id="1332" w:name="_Toc120524261"/>
      <w:bookmarkStart w:id="1333" w:name="_Toc120581564"/>
      <w:bookmarkEnd w:id="1329"/>
      <w:bookmarkEnd w:id="1330"/>
      <w:bookmarkEnd w:id="1331"/>
      <w:bookmarkEnd w:id="1332"/>
      <w:r>
        <w:t>Pending cases in state courts</w:t>
      </w:r>
      <w:r w:rsidR="00D069C7">
        <w:t xml:space="preserve"> where there is partisan gerrymandering litigation</w:t>
      </w:r>
      <w:bookmarkEnd w:id="1333"/>
    </w:p>
    <w:p w14:paraId="70D4724D" w14:textId="679DF12E" w:rsidR="002C60D2" w:rsidRDefault="002C60D2" w:rsidP="004B691D">
      <w:pPr>
        <w:spacing w:line="480" w:lineRule="auto"/>
        <w:pPrChange w:id="1334" w:author="Seth Corwin" w:date="2022-12-11T20:01:00Z">
          <w:pPr/>
        </w:pPrChange>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4B691D">
      <w:pPr>
        <w:pStyle w:val="Heading4"/>
        <w:spacing w:line="480" w:lineRule="auto"/>
        <w:pPrChange w:id="1335" w:author="Seth Corwin" w:date="2022-12-11T20:01:00Z">
          <w:pPr>
            <w:pStyle w:val="Heading4"/>
          </w:pPr>
        </w:pPrChange>
      </w:pPr>
      <w:r>
        <w:t>Arkansas</w:t>
      </w:r>
    </w:p>
    <w:p w14:paraId="289C76AD" w14:textId="3B543195" w:rsidR="00C8642A" w:rsidRPr="00C8642A" w:rsidRDefault="00C8642A" w:rsidP="004B691D">
      <w:pPr>
        <w:spacing w:line="480" w:lineRule="auto"/>
        <w:pPrChange w:id="1336" w:author="Seth Corwin" w:date="2022-12-11T20:01:00Z">
          <w:pPr/>
        </w:pPrChange>
      </w:pPr>
      <w:commentRangeStart w:id="1337"/>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1337"/>
      <w:r w:rsidR="00A04C89">
        <w:rPr>
          <w:rStyle w:val="CommentReference"/>
        </w:rPr>
        <w:commentReference w:id="1337"/>
      </w:r>
      <w:r w:rsidRPr="00C16B64">
        <w:t xml:space="preserve"> </w:t>
      </w:r>
      <w:commentRangeStart w:id="1338"/>
      <w:r w:rsidR="00733EA4" w:rsidRPr="00C16B64">
        <w:t xml:space="preserve">The legislature passed a plan </w:t>
      </w:r>
      <w:r w:rsidR="004533C7" w:rsidRPr="00C16B64">
        <w:t>through regular legislation.</w:t>
      </w:r>
      <w:commentRangeEnd w:id="1338"/>
      <w:r w:rsidR="00A04C89">
        <w:rPr>
          <w:rStyle w:val="CommentReference"/>
        </w:rPr>
        <w:commentReference w:id="1338"/>
      </w:r>
      <w:r w:rsidR="004533C7" w:rsidRPr="00C16B64">
        <w:t xml:space="preserve"> The governor, who is of the same party, </w:t>
      </w:r>
      <w:r w:rsidR="00042860" w:rsidRPr="00C16B64">
        <w:t>refused to sign</w:t>
      </w:r>
      <w:r w:rsidR="00042860">
        <w:t xml:space="preserve"> off on the plan, saying “</w:t>
      </w:r>
      <w:r w:rsidR="00042860" w:rsidRPr="00042860">
        <w:t xml:space="preserve">I am concerned about the impact of the redistricting plan </w:t>
      </w:r>
      <w:r w:rsidR="00042860" w:rsidRPr="00042860">
        <w:lastRenderedPageBreak/>
        <w:t>on minority populations.</w:t>
      </w:r>
      <w:r w:rsidR="00042860">
        <w:t>”</w:t>
      </w:r>
      <w:r w:rsidR="00042860">
        <w:rPr>
          <w:rStyle w:val="FootnoteReference"/>
        </w:rPr>
        <w:footnoteReference w:id="158"/>
      </w:r>
      <w:r w:rsidR="001E2F2F">
        <w:t xml:space="preserve"> </w:t>
      </w:r>
      <w:commentRangeStart w:id="1339"/>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C213A">
        <w:t xml:space="preserve"> </w:t>
      </w:r>
      <w:commentRangeEnd w:id="1339"/>
      <w:r w:rsidR="00A04C89">
        <w:rPr>
          <w:rStyle w:val="CommentReference"/>
        </w:rPr>
        <w:commentReference w:id="1339"/>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Pr>
          <w:rStyle w:val="FootnoteReference"/>
        </w:rPr>
        <w:footnoteReference w:id="159"/>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Pr>
          <w:rStyle w:val="FootnoteReference"/>
        </w:rPr>
        <w:footnoteReference w:id="160"/>
      </w:r>
      <w:r w:rsidR="000E3703">
        <w:t xml:space="preserve"> </w:t>
      </w:r>
      <w:commentRangeStart w:id="1340"/>
      <w:r w:rsidR="000E3703">
        <w:t>This case remains pending as of November 2022.</w:t>
      </w:r>
      <w:commentRangeEnd w:id="1340"/>
      <w:r w:rsidR="00A04C89">
        <w:rPr>
          <w:rStyle w:val="CommentReference"/>
        </w:rPr>
        <w:commentReference w:id="1340"/>
      </w:r>
    </w:p>
    <w:p w14:paraId="677CF862" w14:textId="192F99D9" w:rsidR="00117AF7" w:rsidRDefault="00274C2F" w:rsidP="004B691D">
      <w:pPr>
        <w:pStyle w:val="Heading4"/>
        <w:spacing w:line="480" w:lineRule="auto"/>
        <w:pPrChange w:id="1341" w:author="Seth Corwin" w:date="2022-12-11T20:01:00Z">
          <w:pPr>
            <w:pStyle w:val="Heading4"/>
          </w:pPr>
        </w:pPrChange>
      </w:pPr>
      <w:r>
        <w:t>Florida</w:t>
      </w:r>
    </w:p>
    <w:p w14:paraId="5D43F157" w14:textId="0915FD82" w:rsidR="004601A1" w:rsidRDefault="009B42BF" w:rsidP="004B691D">
      <w:pPr>
        <w:spacing w:line="480" w:lineRule="auto"/>
        <w:pPrChange w:id="1342" w:author="Seth Corwin" w:date="2022-12-11T20:01:00Z">
          <w:pPr/>
        </w:pPrChange>
      </w:pPr>
      <w:commentRangeStart w:id="1343"/>
      <w:r>
        <w:t>A contested process led to the adoption of maps favored by the governor of Florida</w:t>
      </w:r>
      <w:r w:rsidR="00E2634B">
        <w:t>.</w:t>
      </w:r>
      <w:r w:rsidR="008D71BA">
        <w:t xml:space="preserve"> The map initially passed by the Florida legislature was </w:t>
      </w:r>
      <w:r w:rsidR="00EC12FD">
        <w:t>vetoed by the governor.</w:t>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 xml:space="preserve">among the last states in the country to approve a plan. </w:t>
      </w:r>
      <w:r w:rsidR="00107878">
        <w:t>The plan was passed on a party-line vote.</w:t>
      </w:r>
      <w:r w:rsidR="00EE1DC5">
        <w:t xml:space="preserve"> </w:t>
      </w:r>
      <w:commentRangeEnd w:id="1343"/>
      <w:r w:rsidR="0086499D">
        <w:rPr>
          <w:rStyle w:val="CommentReference"/>
        </w:rPr>
        <w:commentReference w:id="1343"/>
      </w:r>
      <w:r w:rsidR="00EE1DC5">
        <w:t>Litigants sued in state court</w:t>
      </w:r>
      <w:r w:rsidR="00950FE9">
        <w:t xml:space="preserve"> alleging </w:t>
      </w:r>
      <w:r w:rsidR="006B7A67">
        <w:t xml:space="preserve">that Governor Ron DeSantis “hijacked” the </w:t>
      </w:r>
      <w:r w:rsidR="006B7A67">
        <w:lastRenderedPageBreak/>
        <w:t>redistricting process, by “</w:t>
      </w:r>
      <w:r w:rsidR="006B7A67" w:rsidRPr="00867309">
        <w:t>unilaterally declar</w:t>
      </w:r>
      <w:r w:rsidR="006B7A67">
        <w:t>[ing]</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r w:rsidR="006B7A67" w:rsidRPr="00867309">
        <w:t>conven</w:t>
      </w:r>
      <w:r w:rsidR="006B7A67">
        <w:t>[ing]</w:t>
      </w:r>
      <w:r w:rsidR="006B7A67" w:rsidRPr="00867309">
        <w:t xml:space="preserve"> a special legislative session, leaving the Legislature little choice but to consider and pass his own redistricting scheme</w:t>
      </w:r>
      <w:r w:rsidR="006B7A67">
        <w:t>.”</w:t>
      </w:r>
      <w:r w:rsidR="00950FE9">
        <w:rPr>
          <w:rStyle w:val="FootnoteReference"/>
        </w:rPr>
        <w:footnoteReference w:id="161"/>
      </w:r>
      <w:r w:rsidR="006B7A67">
        <w:t xml:space="preserve"> </w:t>
      </w:r>
      <w:commentRangeStart w:id="1344"/>
      <w:r w:rsidR="00610F2E" w:rsidRPr="00610F2E">
        <w:t>Plaintiffs also allege that the DeSantis Plan “intentionally favors the Republican Party at nearly every turn, eliminating three Democratic seats and transforming competitive seats into Republican-leaning ones.</w:t>
      </w:r>
      <w:r w:rsidR="00D00659">
        <w:t xml:space="preserve"> </w:t>
      </w:r>
      <w:commentRangeEnd w:id="1344"/>
      <w:r w:rsidR="0086499D">
        <w:rPr>
          <w:rStyle w:val="CommentReference"/>
        </w:rPr>
        <w:commentReference w:id="1344"/>
      </w:r>
      <w:r w:rsidR="00610F2E" w:rsidRPr="00610F2E">
        <w:t>And in so doing, it needlessly produces noncompact districts that split geographic and political boundaries.”</w:t>
      </w:r>
      <w:r w:rsidR="000601C9">
        <w:rPr>
          <w:rStyle w:val="FootnoteReference"/>
        </w:rPr>
        <w:footnoteReference w:id="162"/>
      </w:r>
    </w:p>
    <w:p w14:paraId="522DE2D0" w14:textId="4B2EDD50" w:rsidR="000E3703" w:rsidRPr="000E3703" w:rsidRDefault="004601A1" w:rsidP="004B691D">
      <w:pPr>
        <w:spacing w:line="480" w:lineRule="auto"/>
        <w:pPrChange w:id="1345" w:author="Seth Corwin" w:date="2022-12-11T20:01:00Z">
          <w:pPr/>
        </w:pPrChange>
      </w:pPr>
      <w:r w:rsidRPr="00C16B64">
        <w:rPr>
          <w:bCs/>
        </w:rPr>
        <w:t>As noted earlier, the</w:t>
      </w:r>
      <w:r>
        <w:t xml:space="preserve"> </w:t>
      </w:r>
      <w:r w:rsidR="004B0317">
        <w:t>Florida Constitution has direct language prohibiting partisan gerrymandering.</w:t>
      </w:r>
      <w:r w:rsidR="004B0317">
        <w:rPr>
          <w:rStyle w:val="FootnoteReference"/>
        </w:rPr>
        <w:footnoteReference w:id="163"/>
      </w:r>
      <w:r w:rsidR="002B1198" w:rsidRPr="002B1198">
        <w:tab/>
      </w:r>
      <w:commentRangeStart w:id="1348"/>
      <w:r w:rsidR="002B1198" w:rsidRPr="002B1198">
        <w:t>Plaintiffs argue that the DeSantis Plan violates Article III, § 20 of the Fl</w:t>
      </w:r>
      <w:r w:rsidR="00763675">
        <w:t>orida</w:t>
      </w:r>
      <w:r w:rsidR="002B1198" w:rsidRPr="002B1198">
        <w:t xml:space="preserve"> Constitution by diminishing minorities’ ability to elect, intentionally </w:t>
      </w:r>
      <w:proofErr w:type="gramStart"/>
      <w:r w:rsidR="002B1198" w:rsidRPr="002B1198">
        <w:t>abridging</w:t>
      </w:r>
      <w:proofErr w:type="gramEnd"/>
      <w:r w:rsidR="002B1198" w:rsidRPr="002B1198">
        <w:t xml:space="preserve"> and diminishing minority voting strength, intentionally favoring/disfavoring a political party, and violating traditional districting principles such as compactness, and political and geographical boundary splits.</w:t>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1348"/>
      <w:r w:rsidR="0086499D">
        <w:rPr>
          <w:rStyle w:val="CommentReference"/>
        </w:rPr>
        <w:commentReference w:id="1348"/>
      </w:r>
    </w:p>
    <w:p w14:paraId="6313C264" w14:textId="77777777" w:rsidR="00014A50" w:rsidRPr="008A4DA7" w:rsidRDefault="00A41F2F" w:rsidP="004B691D">
      <w:pPr>
        <w:pStyle w:val="Heading4"/>
        <w:spacing w:line="480" w:lineRule="auto"/>
        <w:pPrChange w:id="1349" w:author="Seth Corwin" w:date="2022-12-11T20:01:00Z">
          <w:pPr>
            <w:pStyle w:val="Heading4"/>
          </w:pPr>
        </w:pPrChange>
      </w:pPr>
      <w:r w:rsidRPr="008A4DA7">
        <w:t>Kentuck</w:t>
      </w:r>
      <w:r w:rsidR="00014A50" w:rsidRPr="008A4DA7">
        <w:t>y</w:t>
      </w:r>
    </w:p>
    <w:p w14:paraId="5A29CC96" w14:textId="4AC07300" w:rsidR="006E38F6" w:rsidRDefault="006D4FC3" w:rsidP="004B691D">
      <w:pPr>
        <w:spacing w:line="480" w:lineRule="auto"/>
        <w:pPrChange w:id="1350" w:author="Seth Corwin" w:date="2022-12-11T20:01:00Z">
          <w:pPr/>
        </w:pPrChange>
      </w:pPr>
      <w:commentRangeStart w:id="1351"/>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55F0" w:rsidRPr="00C16B64">
        <w:t xml:space="preserve"> </w:t>
      </w:r>
      <w:commentRangeEnd w:id="1351"/>
      <w:r w:rsidR="00B77C2C">
        <w:rPr>
          <w:rStyle w:val="CommentReference"/>
        </w:rPr>
        <w:lastRenderedPageBreak/>
        <w:commentReference w:id="1351"/>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Pr>
          <w:rStyle w:val="FootnoteReference"/>
        </w:rPr>
        <w:footnoteReference w:id="164"/>
      </w:r>
    </w:p>
    <w:p w14:paraId="6AEF5FB0" w14:textId="77777777" w:rsidR="00762D80" w:rsidRDefault="00014A50" w:rsidP="004B691D">
      <w:pPr>
        <w:spacing w:line="480" w:lineRule="auto"/>
        <w:pPrChange w:id="1353" w:author="Seth Corwin" w:date="2022-12-11T20:01:00Z">
          <w:pPr/>
        </w:pPrChange>
      </w:pPr>
      <w:commentRangeStart w:id="1354"/>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 xml:space="preserve">”; and </w:t>
      </w:r>
      <w:r w:rsidRPr="00396F41">
        <w:t xml:space="preserve">(2) </w:t>
      </w:r>
      <w:r>
        <w:t xml:space="preserve">that </w:t>
      </w:r>
      <w:r w:rsidRPr="00396F41">
        <w:t xml:space="preserve">the </w:t>
      </w:r>
      <w:r>
        <w:t>“</w:t>
      </w:r>
      <w:r w:rsidRPr="00396F41">
        <w:t>mapmakers’ violat</w:t>
      </w:r>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EF1D78">
        <w:t xml:space="preserve"> </w:t>
      </w:r>
      <w:commentRangeEnd w:id="1354"/>
      <w:r w:rsidR="00B77C2C">
        <w:rPr>
          <w:rStyle w:val="CommentReference"/>
        </w:rPr>
        <w:commentReference w:id="1354"/>
      </w:r>
    </w:p>
    <w:p w14:paraId="33DA0551" w14:textId="0D136085" w:rsidR="000B3394" w:rsidRPr="008774C3" w:rsidRDefault="00762D80" w:rsidP="004B691D">
      <w:pPr>
        <w:spacing w:line="480" w:lineRule="auto"/>
        <w:pPrChange w:id="1355" w:author="Seth Corwin" w:date="2022-12-11T20:01:00Z">
          <w:pPr/>
        </w:pPrChange>
      </w:pPr>
      <w:commentRangeStart w:id="1356"/>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1356"/>
      <w:r w:rsidR="00B77C2C">
        <w:rPr>
          <w:rStyle w:val="CommentReference"/>
        </w:rPr>
        <w:commentReference w:id="1356"/>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Pr>
          <w:rStyle w:val="FootnoteReference"/>
        </w:rPr>
        <w:footnoteReference w:id="165"/>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Pr>
          <w:rStyle w:val="FootnoteReference"/>
        </w:rPr>
        <w:footnoteReference w:id="166"/>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w:t>
      </w:r>
      <w:r w:rsidR="00150547">
        <w:lastRenderedPageBreak/>
        <w:t xml:space="preserve">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Pr>
          <w:rStyle w:val="FootnoteReference"/>
        </w:rPr>
        <w:footnoteReference w:id="167"/>
      </w:r>
      <w:r w:rsidR="00E911E2">
        <w:t xml:space="preserve"> </w:t>
      </w:r>
      <w:commentRangeStart w:id="1357"/>
      <w:r w:rsidR="003C0BA2">
        <w:t xml:space="preserve">Plaintiffs </w:t>
      </w:r>
      <w:r w:rsidR="007934AC">
        <w:t>retain</w:t>
      </w:r>
      <w:r w:rsidR="003C0BA2">
        <w:t xml:space="preserve"> the option to appeal this decision to the Kentucky Supreme Court.</w:t>
      </w:r>
      <w:commentRangeEnd w:id="1357"/>
      <w:r w:rsidR="00C02B7E">
        <w:rPr>
          <w:rStyle w:val="CommentReference"/>
        </w:rPr>
        <w:commentReference w:id="1357"/>
      </w:r>
    </w:p>
    <w:p w14:paraId="61DEC193" w14:textId="3442177B" w:rsidR="00A41F2F" w:rsidRDefault="00A41F2F" w:rsidP="004B691D">
      <w:pPr>
        <w:pStyle w:val="Heading4"/>
        <w:spacing w:line="480" w:lineRule="auto"/>
        <w:pPrChange w:id="1358" w:author="Seth Corwin" w:date="2022-12-11T20:01:00Z">
          <w:pPr>
            <w:pStyle w:val="Heading4"/>
          </w:pPr>
        </w:pPrChange>
      </w:pPr>
      <w:r>
        <w:t>New Mexico</w:t>
      </w:r>
    </w:p>
    <w:p w14:paraId="668BAADD" w14:textId="52FAE39D" w:rsidR="00264C0D" w:rsidRPr="00264C0D" w:rsidRDefault="00264C0D" w:rsidP="004B691D">
      <w:pPr>
        <w:spacing w:line="480" w:lineRule="auto"/>
        <w:pPrChange w:id="1359" w:author="Seth Corwin" w:date="2022-12-11T20:01:00Z">
          <w:pPr/>
        </w:pPrChange>
      </w:pPr>
      <w:commentRangeStart w:id="1360"/>
      <w:r>
        <w:t>The 202</w:t>
      </w:r>
      <w:r w:rsidR="00600A27">
        <w:t>0 cycle in New Mexico was under party control of the Democrats.</w:t>
      </w:r>
      <w:r w:rsidR="0012206E">
        <w:t xml:space="preserve"> </w:t>
      </w:r>
      <w:r w:rsidR="00414F9F">
        <w:t>The state established an</w:t>
      </w:r>
      <w:r w:rsidR="0012206E">
        <w:t xml:space="preserve"> advisory commission </w:t>
      </w:r>
      <w:r w:rsidR="00977294">
        <w:t>recently, but plans submitted by the commission can be amended by the legislature.</w:t>
      </w:r>
      <w:commentRangeEnd w:id="1360"/>
      <w:r w:rsidR="00C02B7E">
        <w:rPr>
          <w:rStyle w:val="CommentReference"/>
        </w:rPr>
        <w:commentReference w:id="1360"/>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Pr>
          <w:rStyle w:val="FootnoteReference"/>
        </w:rPr>
        <w:footnoteReference w:id="168"/>
      </w:r>
      <w:r w:rsidR="006A3784">
        <w:t xml:space="preserve"> </w:t>
      </w:r>
      <w:commentRangeStart w:id="1361"/>
      <w:r w:rsidR="006A3784">
        <w:t>Six of seven commission members submitted one of the submitted maps.</w:t>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F10E08" w:rsidRPr="008F3E7B">
        <w:t xml:space="preserve"> </w:t>
      </w:r>
      <w:r w:rsidR="00AB3D99">
        <w:t>It amended one of the plans</w:t>
      </w:r>
      <w:r w:rsidR="00F63200">
        <w:t>, which became referred to as the</w:t>
      </w:r>
      <w:r w:rsidR="00F10E08" w:rsidRPr="008F3E7B">
        <w:t xml:space="preserve"> “People’s Map</w:t>
      </w:r>
      <w:r w:rsidR="008F3E7B">
        <w:t xml:space="preserve">.” </w:t>
      </w:r>
      <w:commentRangeEnd w:id="1361"/>
      <w:r w:rsidR="00C02B7E">
        <w:rPr>
          <w:rStyle w:val="CommentReference"/>
        </w:rPr>
        <w:commentReference w:id="1361"/>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ins w:id="1362" w:author="Seth Corwin" w:date="2022-12-11T23:36:00Z">
        <w:r w:rsidR="00C02B7E">
          <w:t>[i]</w:t>
        </w:r>
      </w:ins>
      <w:del w:id="1363" w:author="Seth Corwin" w:date="2022-12-11T23:36:00Z">
        <w:r w:rsidR="00BC7590" w:rsidRPr="00BC7590" w:rsidDel="00C02B7E">
          <w:delText>I</w:delText>
        </w:r>
      </w:del>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Pr>
          <w:rStyle w:val="FootnoteReference"/>
        </w:rPr>
        <w:footnoteReference w:id="169"/>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Pr>
          <w:rStyle w:val="FootnoteReference"/>
        </w:rPr>
        <w:footnoteReference w:id="170"/>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w:t>
      </w:r>
      <w:r w:rsidR="006C6B77" w:rsidRPr="006C6B77">
        <w:lastRenderedPageBreak/>
        <w:t>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Pr>
          <w:rStyle w:val="FootnoteReference"/>
        </w:rPr>
        <w:footnoteReference w:id="171"/>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Pr>
          <w:rStyle w:val="FootnoteReference"/>
        </w:rPr>
        <w:footnoteReference w:id="172"/>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Pr>
          <w:rStyle w:val="FootnoteReference"/>
        </w:rPr>
        <w:footnoteReference w:id="173"/>
      </w:r>
      <w:r w:rsidR="00BF5724" w:rsidRPr="00BF5724">
        <w:t xml:space="preserve"> </w:t>
      </w:r>
      <w:commentRangeStart w:id="1364"/>
      <w:r w:rsidR="00C03C3A">
        <w:t>The case is pending in state court</w:t>
      </w:r>
      <w:r w:rsidR="00B102C8">
        <w:t xml:space="preserve"> as of November 2022.</w:t>
      </w:r>
      <w:commentRangeEnd w:id="1364"/>
      <w:r w:rsidR="00C02B7E">
        <w:rPr>
          <w:rStyle w:val="CommentReference"/>
        </w:rPr>
        <w:commentReference w:id="1364"/>
      </w:r>
    </w:p>
    <w:p w14:paraId="242BCB5A" w14:textId="380F1627" w:rsidR="00A41F2F" w:rsidRDefault="00F12D62" w:rsidP="004B691D">
      <w:pPr>
        <w:pStyle w:val="Heading4"/>
        <w:spacing w:line="480" w:lineRule="auto"/>
        <w:pPrChange w:id="1365" w:author="Seth Corwin" w:date="2022-12-11T20:01:00Z">
          <w:pPr>
            <w:pStyle w:val="Heading4"/>
          </w:pPr>
        </w:pPrChange>
      </w:pPr>
      <w:r>
        <w:t>Utah</w:t>
      </w:r>
    </w:p>
    <w:p w14:paraId="2B383D6E" w14:textId="77777777" w:rsidR="00C16B64" w:rsidRDefault="003228C0" w:rsidP="004B691D">
      <w:pPr>
        <w:spacing w:line="480" w:lineRule="auto"/>
        <w:pPrChange w:id="1366" w:author="Seth Corwin" w:date="2022-12-11T20:01:00Z">
          <w:pPr/>
        </w:pPrChange>
      </w:pPr>
      <w:commentRangeStart w:id="1367"/>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 plan.</w:t>
      </w:r>
      <w:r w:rsidR="004F162D">
        <w:t xml:space="preserve"> </w:t>
      </w:r>
      <w:commentRangeEnd w:id="1367"/>
      <w:r w:rsidR="00C02B7E">
        <w:rPr>
          <w:rStyle w:val="CommentReference"/>
        </w:rPr>
        <w:commentReference w:id="1367"/>
      </w:r>
      <w:r w:rsidR="004F162D">
        <w:t xml:space="preserve">In 2020, the Utah Legislature </w:t>
      </w:r>
      <w:r w:rsidR="00A35C72">
        <w:t>changed the law regarding congressional redistricting to make the commission fully advisory</w:t>
      </w:r>
      <w:r w:rsidR="004C44C2">
        <w:t>.</w:t>
      </w:r>
      <w:r w:rsidR="004C44C2">
        <w:rPr>
          <w:rStyle w:val="FootnoteReference"/>
        </w:rPr>
        <w:footnoteReference w:id="174"/>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Pr>
          <w:rStyle w:val="FootnoteReference"/>
        </w:rPr>
        <w:footnoteReference w:id="175"/>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w:t>
      </w:r>
      <w:r w:rsidR="00FC4235" w:rsidRPr="00FC4235">
        <w:lastRenderedPageBreak/>
        <w:t>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Pr>
          <w:rStyle w:val="FootnoteReference"/>
        </w:rPr>
        <w:footnoteReference w:id="176"/>
      </w:r>
      <w:r w:rsidR="00B200C7">
        <w:t xml:space="preserve"> </w:t>
      </w:r>
      <w:commentRangeStart w:id="1372"/>
      <w:r w:rsidR="00B200C7">
        <w:t>This case is pending as of November 2022.</w:t>
      </w:r>
      <w:commentRangeEnd w:id="1372"/>
      <w:r w:rsidR="00C02B7E">
        <w:rPr>
          <w:rStyle w:val="CommentReference"/>
        </w:rPr>
        <w:commentReference w:id="1372"/>
      </w:r>
    </w:p>
    <w:p w14:paraId="084AD78A" w14:textId="77F5C94B" w:rsidR="00E453A9" w:rsidRPr="00C16B64" w:rsidRDefault="00382FE6" w:rsidP="004B691D">
      <w:pPr>
        <w:pStyle w:val="Heading3"/>
        <w:spacing w:line="480" w:lineRule="auto"/>
        <w:pPrChange w:id="1373" w:author="Seth Corwin" w:date="2022-12-11T20:01:00Z">
          <w:pPr>
            <w:pStyle w:val="Heading3"/>
          </w:pPr>
        </w:pPrChange>
      </w:pPr>
      <w:bookmarkStart w:id="1374" w:name="_Toc120581565"/>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1374"/>
    </w:p>
    <w:p w14:paraId="0B7B4707" w14:textId="7ACCBE38" w:rsidR="00473F7B" w:rsidRDefault="00473F7B" w:rsidP="004B691D">
      <w:pPr>
        <w:pStyle w:val="Heading4"/>
        <w:spacing w:line="480" w:lineRule="auto"/>
        <w:pPrChange w:id="1375" w:author="Seth Corwin" w:date="2022-12-11T20:01:00Z">
          <w:pPr>
            <w:pStyle w:val="Heading4"/>
          </w:pPr>
        </w:pPrChange>
      </w:pPr>
      <w:r>
        <w:t>Connecticut</w:t>
      </w:r>
    </w:p>
    <w:p w14:paraId="7B307B6C" w14:textId="09111DA6" w:rsidR="00E453A9" w:rsidRPr="00E453A9" w:rsidRDefault="00752D69" w:rsidP="004B691D">
      <w:pPr>
        <w:spacing w:line="480" w:lineRule="auto"/>
        <w:pPrChange w:id="1376" w:author="Seth Corwin" w:date="2022-12-11T20:01:00Z">
          <w:pPr/>
        </w:pPrChange>
      </w:pPr>
      <w:commentRangeStart w:id="1377"/>
      <w:r>
        <w:t xml:space="preserve"> </w:t>
      </w:r>
      <w:r w:rsidR="00E453A9">
        <w:t xml:space="preserve">Connecticut’s legislature and governor are both controlled by Democrats. If the legislature fails to pass a plan with two-thirds majority in both chambers and receive the governor’s signature, the process is transferred to a nine-member backup political commission. </w:t>
      </w:r>
      <w:commentRangeEnd w:id="1377"/>
      <w:r w:rsidR="00C02B7E">
        <w:rPr>
          <w:rStyle w:val="CommentReference"/>
        </w:rPr>
        <w:commentReference w:id="1377"/>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Pr>
          <w:rStyle w:val="FootnoteReference"/>
        </w:rPr>
        <w:footnoteReference w:id="177"/>
      </w:r>
      <w:r w:rsidR="00E453A9">
        <w:t xml:space="preserve"> </w:t>
      </w:r>
      <w:commentRangeStart w:id="1378"/>
      <w:r w:rsidR="00E453A9">
        <w:t>The commission failed to deliver a plan by its statutory deadline, and the Connecticut Supreme Court took over the process and named a special master to draw the state’s five congressional seats. The court approved the special master’s map on February 10, 2022.</w:t>
      </w:r>
      <w:commentRangeEnd w:id="1378"/>
      <w:r w:rsidR="00C02B7E">
        <w:rPr>
          <w:rStyle w:val="CommentReference"/>
        </w:rPr>
        <w:commentReference w:id="1378"/>
      </w:r>
    </w:p>
    <w:p w14:paraId="4383999C" w14:textId="77777777" w:rsidR="00F504CB" w:rsidRDefault="00F504CB" w:rsidP="004B691D">
      <w:pPr>
        <w:pStyle w:val="Heading4"/>
        <w:spacing w:line="480" w:lineRule="auto"/>
        <w:pPrChange w:id="1379" w:author="Seth Corwin" w:date="2022-12-11T20:01:00Z">
          <w:pPr>
            <w:pStyle w:val="Heading4"/>
          </w:pPr>
        </w:pPrChange>
      </w:pPr>
      <w:r>
        <w:lastRenderedPageBreak/>
        <w:t>Minnesota</w:t>
      </w:r>
    </w:p>
    <w:p w14:paraId="2AA8C699" w14:textId="77777777" w:rsidR="00F504CB" w:rsidRDefault="00F504CB" w:rsidP="004B691D">
      <w:pPr>
        <w:spacing w:line="480" w:lineRule="auto"/>
        <w:pPrChange w:id="1380" w:author="Seth Corwin" w:date="2022-12-11T20:01:00Z">
          <w:pPr/>
        </w:pPrChange>
      </w:pPr>
      <w:commentRangeStart w:id="1381"/>
      <w:r>
        <w:t xml:space="preserve">Minnesota was under divided government at the time of the 2020 redistricting cycle. </w:t>
      </w:r>
      <w:commentRangeEnd w:id="1381"/>
      <w:r w:rsidR="00C02B7E">
        <w:rPr>
          <w:rStyle w:val="CommentReference"/>
        </w:rPr>
        <w:commentReference w:id="1381"/>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0E4A38">
        <w:rPr>
          <w:rStyle w:val="FootnoteReference"/>
        </w:rPr>
        <w:footnoteReference w:id="178"/>
      </w:r>
      <w:r w:rsidRPr="000E4A38">
        <w:t xml:space="preserve"> </w:t>
      </w:r>
      <w:commentRangeStart w:id="1382"/>
      <w:r w:rsidRPr="000E4A38">
        <w:t>It named a five-person panel to develop a map. That map was adopted by the court on Feb</w:t>
      </w:r>
      <w:r>
        <w:t>ruary 15, 2022.</w:t>
      </w:r>
      <w:commentRangeEnd w:id="1382"/>
      <w:r w:rsidR="00C02B7E">
        <w:rPr>
          <w:rStyle w:val="CommentReference"/>
        </w:rPr>
        <w:commentReference w:id="1382"/>
      </w:r>
    </w:p>
    <w:p w14:paraId="7A800C97" w14:textId="18DE4BEF" w:rsidR="0087751F" w:rsidRDefault="0087751F" w:rsidP="004B691D">
      <w:pPr>
        <w:pStyle w:val="Heading4"/>
        <w:spacing w:line="480" w:lineRule="auto"/>
        <w:pPrChange w:id="1383" w:author="Seth Corwin" w:date="2022-12-11T20:01:00Z">
          <w:pPr>
            <w:pStyle w:val="Heading4"/>
          </w:pPr>
        </w:pPrChange>
      </w:pPr>
      <w:r>
        <w:t>New Hampshire</w:t>
      </w:r>
    </w:p>
    <w:p w14:paraId="2313C6E6" w14:textId="3AA2AB97" w:rsidR="001804DF" w:rsidRPr="001804DF" w:rsidRDefault="002E2AD0" w:rsidP="004B691D">
      <w:pPr>
        <w:spacing w:line="480" w:lineRule="auto"/>
        <w:pPrChange w:id="1384" w:author="Seth Corwin" w:date="2022-12-11T20:01:00Z">
          <w:pPr/>
        </w:pPrChange>
      </w:pPr>
      <w:commentRangeStart w:id="1385"/>
      <w:r>
        <w:t>Th</w:t>
      </w:r>
      <w:r w:rsidR="001804DF">
        <w:t xml:space="preserve">e New Hampshire </w:t>
      </w:r>
      <w:r>
        <w:t>l</w:t>
      </w:r>
      <w:r w:rsidR="001804DF">
        <w:t>egislature and governor</w:t>
      </w:r>
      <w:r>
        <w:t xml:space="preserve"> are both controlled by Republicans. </w:t>
      </w:r>
      <w:r w:rsidR="004F16DE">
        <w:t>New Hampshire is a closely contested state in statewide elections</w:t>
      </w:r>
      <w:r w:rsidR="004C6B22">
        <w:t>. The popular governor</w:t>
      </w:r>
      <w:r w:rsidR="006024A0">
        <w:t>’s term ended in 2022. The 2020 redistricting cycle ended in a stalemate</w:t>
      </w:r>
      <w:r w:rsidR="00FA69B3">
        <w:t xml:space="preserve">, which can be traced to the different governing coalitions between the legislature in district elections and the governor running statewide. </w:t>
      </w:r>
      <w:r w:rsidR="00454C39">
        <w:t>The governor vetoed the legislature’s map.</w:t>
      </w:r>
      <w:commentRangeEnd w:id="1385"/>
      <w:r w:rsidR="00C02B7E">
        <w:rPr>
          <w:rStyle w:val="CommentReference"/>
        </w:rPr>
        <w:commentReference w:id="1385"/>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Pr>
          <w:rStyle w:val="FootnoteReference"/>
        </w:rPr>
        <w:footnoteReference w:id="179"/>
      </w:r>
      <w:r w:rsidR="00454C39">
        <w:t xml:space="preserve"> </w:t>
      </w:r>
      <w:commentRangeStart w:id="1386"/>
      <w:r w:rsidR="009D725D">
        <w:t xml:space="preserve">The New Hampshire Supreme Court appointed a special master to draw the two-district congressional map. </w:t>
      </w:r>
      <w:r w:rsidR="00D41D50">
        <w:t xml:space="preserve">New Hampshire was the final state to </w:t>
      </w:r>
      <w:r w:rsidR="00EF1D78">
        <w:t xml:space="preserve">ratify </w:t>
      </w:r>
      <w:r w:rsidR="00E25616">
        <w:t>its 2022 congressional map.</w:t>
      </w:r>
      <w:commentRangeEnd w:id="1386"/>
      <w:r w:rsidR="00C02B7E">
        <w:rPr>
          <w:rStyle w:val="CommentReference"/>
        </w:rPr>
        <w:commentReference w:id="1386"/>
      </w:r>
    </w:p>
    <w:p w14:paraId="6406C1FE" w14:textId="7A892B6A" w:rsidR="00473F7B" w:rsidRDefault="00F504CB" w:rsidP="004B691D">
      <w:pPr>
        <w:pStyle w:val="Heading4"/>
        <w:spacing w:line="480" w:lineRule="auto"/>
        <w:pPrChange w:id="1387" w:author="Seth Corwin" w:date="2022-12-11T20:01:00Z">
          <w:pPr>
            <w:pStyle w:val="Heading4"/>
          </w:pPr>
        </w:pPrChange>
      </w:pPr>
      <w:r>
        <w:lastRenderedPageBreak/>
        <w:t>Pennsylvania</w:t>
      </w:r>
    </w:p>
    <w:p w14:paraId="724D1D97" w14:textId="57E575CC" w:rsidR="00473F7B" w:rsidRDefault="003872CC" w:rsidP="004B691D">
      <w:pPr>
        <w:spacing w:line="480" w:lineRule="auto"/>
        <w:pPrChange w:id="1388" w:author="Seth Corwin" w:date="2022-12-11T20:01:00Z">
          <w:pPr/>
        </w:pPrChange>
      </w:pPr>
      <w:r>
        <w:t xml:space="preserve">During the 2010 round of redistricting, </w:t>
      </w:r>
      <w:r w:rsidR="00473F7B">
        <w:t xml:space="preserve">Pennsylvania brought new hope that partisan gerrymandering could be litigated in the state courts. </w:t>
      </w:r>
      <w:r w:rsidR="00185B34">
        <w:t>In that cycle, t</w:t>
      </w:r>
      <w:r w:rsidR="00473F7B">
        <w:t>he Republican legislature and Republican governor agreed on a map that was widely panned as an egregious gerrymander</w:t>
      </w:r>
      <w:ins w:id="1389" w:author="Seth Corwin" w:date="2022-12-11T23:41:00Z">
        <w:r w:rsidR="00C02B7E">
          <w:t>.</w:t>
        </w:r>
        <w:r w:rsidR="00C02B7E">
          <w:rPr>
            <w:rStyle w:val="FootnoteReference"/>
          </w:rPr>
          <w:footnoteReference w:id="180"/>
        </w:r>
      </w:ins>
      <w:r w:rsidR="00473F7B">
        <w:t xml:space="preserve"> </w:t>
      </w:r>
      <w:del w:id="1391" w:author="Seth Corwin" w:date="2022-12-11T23:40:00Z">
        <w:r w:rsidR="00473F7B" w:rsidDel="00C02B7E">
          <w:fldChar w:fldCharType="begin"/>
        </w:r>
        <w:r w:rsidR="00473F7B" w:rsidDel="00C02B7E">
          <w:delInstrText xml:space="preserve"> ADDIN ZOTERO_ITEM CSL_CITATION {"citationID":"91sxlluu","properties":{"formattedCitation":"(Cervas and Grofman 2020; McGann, Smith, Latner, and Keena 2016; Wang, Remlinger, and Williams 2018)","plainCitation":"(Cervas and Grofman 2020; McGann, Smith, Latner, and Keena 2016; Wang, Remlinger, and Williams 2018)","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delInstrText>
        </w:r>
        <w:r w:rsidR="00473F7B" w:rsidDel="00C02B7E">
          <w:fldChar w:fldCharType="separate"/>
        </w:r>
        <w:r w:rsidR="00473F7B" w:rsidDel="00C02B7E">
          <w:rPr>
            <w:noProof/>
          </w:rPr>
          <w:delText>(Cervas and Grofman 2020; McGann, Smith, Latner, and Keena 2016; Wang, Remlinger, and Williams 2018)</w:delText>
        </w:r>
        <w:r w:rsidR="00473F7B" w:rsidDel="00C02B7E">
          <w:fldChar w:fldCharType="end"/>
        </w:r>
        <w:r w:rsidR="00473F7B" w:rsidDel="00C02B7E">
          <w:delText xml:space="preserve">. </w:delText>
        </w:r>
      </w:del>
      <w:r w:rsidR="00473F7B">
        <w:t>Across three midterm elections, regardless of the vote share received by the Democratic party statewide, it was restricted to winning only five seats of the state’s 18, including in elections in which it received a majority of the votes</w:t>
      </w:r>
      <w:ins w:id="1392" w:author="Seth Corwin" w:date="2022-12-11T23:41:00Z">
        <w:r w:rsidR="00C02B7E">
          <w:t>.</w:t>
        </w:r>
        <w:r w:rsidR="00C02B7E">
          <w:rPr>
            <w:rStyle w:val="FootnoteReference"/>
          </w:rPr>
          <w:footnoteReference w:id="181"/>
        </w:r>
      </w:ins>
      <w:del w:id="1394" w:author="Seth Corwin" w:date="2022-12-11T23:41:00Z">
        <w:r w:rsidR="00473F7B" w:rsidDel="00C02B7E">
          <w:delText xml:space="preserve"> </w:delText>
        </w:r>
        <w:r w:rsidR="00473F7B" w:rsidDel="00C02B7E">
          <w:fldChar w:fldCharType="begin"/>
        </w:r>
        <w:r w:rsidR="00473F7B" w:rsidDel="00C02B7E">
          <w:delInstrText xml:space="preserve"> ADDIN ZOTERO_ITEM CSL_CITATION {"citationID":"ijVxSO3k","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delInstrText>
        </w:r>
        <w:r w:rsidR="00473F7B" w:rsidDel="00C02B7E">
          <w:fldChar w:fldCharType="separate"/>
        </w:r>
        <w:r w:rsidR="00473F7B" w:rsidDel="00C02B7E">
          <w:rPr>
            <w:noProof/>
          </w:rPr>
          <w:delText>(Cervas and Grofman 2020)</w:delText>
        </w:r>
        <w:r w:rsidR="00473F7B" w:rsidDel="00C02B7E">
          <w:fldChar w:fldCharType="end"/>
        </w:r>
        <w:r w:rsidR="00473F7B" w:rsidDel="00C02B7E">
          <w:delText xml:space="preserve">. </w:delText>
        </w:r>
      </w:del>
    </w:p>
    <w:p w14:paraId="13750E6A" w14:textId="3D2A621D" w:rsidR="00473F7B" w:rsidRDefault="00473F7B" w:rsidP="004B691D">
      <w:pPr>
        <w:spacing w:line="480" w:lineRule="auto"/>
        <w:pPrChange w:id="1395" w:author="Seth Corwin" w:date="2022-12-11T20:01:00Z">
          <w:pPr/>
        </w:pPrChange>
      </w:pPr>
      <w:commentRangeStart w:id="1396"/>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 It relied on indirect language in the state constitution the state constitution. </w:t>
      </w:r>
      <w:commentRangeEnd w:id="1396"/>
      <w:r w:rsidR="00C02B7E">
        <w:rPr>
          <w:rStyle w:val="CommentReference"/>
        </w:rPr>
        <w:commentReference w:id="1396"/>
      </w:r>
      <w:r>
        <w:t>The court ruled it violated the Free and Equal Elections Clause</w:t>
      </w:r>
      <w:r>
        <w:rPr>
          <w:rStyle w:val="FootnoteReference"/>
        </w:rPr>
        <w:footnoteReference w:id="182"/>
      </w:r>
      <w:r>
        <w:t xml:space="preserve"> because the enacted plan </w:t>
      </w:r>
      <w:r w:rsidRPr="00B4262E">
        <w:t>“dilutes the votes of those who in prior elections voted for the party not in power to give the party in power a lasting electoral advantage.”</w:t>
      </w:r>
      <w:r>
        <w:rPr>
          <w:rStyle w:val="FootnoteReference"/>
        </w:rPr>
        <w:footnoteReference w:id="183"/>
      </w:r>
      <w:r w:rsidRPr="00B4262E">
        <w:t xml:space="preserve"> </w:t>
      </w:r>
      <w:commentRangeStart w:id="1397"/>
      <w:r>
        <w:t>In the subsequent two elections under the court map, Democrats were able to win nine of the 18 seats.</w:t>
      </w:r>
      <w:commentRangeEnd w:id="1397"/>
      <w:r w:rsidR="00C02B7E">
        <w:rPr>
          <w:rStyle w:val="CommentReference"/>
        </w:rPr>
        <w:commentReference w:id="1397"/>
      </w:r>
    </w:p>
    <w:p w14:paraId="2E63FBF8" w14:textId="067B0C19" w:rsidR="00473F7B" w:rsidRDefault="00473F7B" w:rsidP="004B691D">
      <w:pPr>
        <w:spacing w:line="480" w:lineRule="auto"/>
        <w:pPrChange w:id="1398" w:author="Seth Corwin" w:date="2022-12-11T20:01:00Z">
          <w:pPr/>
        </w:pPrChange>
      </w:pPr>
      <w:commentRangeStart w:id="1399"/>
      <w:r>
        <w:t>Approaching the 2020 cycle of redistricting, the Republicans retained control of the state legislature, but now the governor was a member of the Democratic party. The Republican legislature approved a plan, but it was vetoed. The P</w:t>
      </w:r>
      <w:r w:rsidR="00714936">
        <w:t>ennsylvania</w:t>
      </w:r>
      <w:r>
        <w:t xml:space="preserve"> Supreme Court was now tasked with implementing a plan. It heard testimony and allowed for the interested parties to submit plans. It ultimately implemented a plan which was </w:t>
      </w:r>
      <w:r w:rsidRPr="00714936">
        <w:rPr>
          <w:bCs/>
        </w:rPr>
        <w:t>proposed</w:t>
      </w:r>
      <w:r>
        <w:t xml:space="preserve"> by the </w:t>
      </w:r>
      <w:r>
        <w:rPr>
          <w:i/>
          <w:iCs/>
        </w:rPr>
        <w:t>Carter</w:t>
      </w:r>
      <w:r>
        <w:t xml:space="preserve"> plaintiffs, drawn by a professor from Stanford University.</w:t>
      </w:r>
      <w:commentRangeEnd w:id="1399"/>
      <w:r w:rsidR="00C02B7E">
        <w:rPr>
          <w:rStyle w:val="CommentReference"/>
        </w:rPr>
        <w:commentReference w:id="1399"/>
      </w:r>
    </w:p>
    <w:p w14:paraId="08BAFB30" w14:textId="77777777" w:rsidR="00473F7B" w:rsidRDefault="00473F7B" w:rsidP="004B691D">
      <w:pPr>
        <w:pStyle w:val="Heading4"/>
        <w:spacing w:line="480" w:lineRule="auto"/>
        <w:pPrChange w:id="1400" w:author="Seth Corwin" w:date="2022-12-11T20:01:00Z">
          <w:pPr>
            <w:pStyle w:val="Heading4"/>
          </w:pPr>
        </w:pPrChange>
      </w:pPr>
      <w:r>
        <w:lastRenderedPageBreak/>
        <w:t>Virginia</w:t>
      </w:r>
    </w:p>
    <w:p w14:paraId="08430ED2" w14:textId="7F363ECD" w:rsidR="00473F7B" w:rsidRPr="000E4A38" w:rsidRDefault="00473F7B" w:rsidP="004B691D">
      <w:pPr>
        <w:spacing w:line="480" w:lineRule="auto"/>
        <w:rPr>
          <w:bCs/>
        </w:rPr>
        <w:pPrChange w:id="1401" w:author="Seth Corwin" w:date="2022-12-11T20:01:00Z">
          <w:pPr/>
        </w:pPrChange>
      </w:pPr>
      <w:r w:rsidRPr="000E4A38">
        <w:rPr>
          <w:bCs/>
        </w:rPr>
        <w:t>Late in the 2010 round, Virginia’s</w:t>
      </w:r>
      <w:del w:id="1402" w:author="Seth Corwin" w:date="2022-12-11T23:42:00Z">
        <w:r w:rsidRPr="000E4A38" w:rsidDel="00C02B7E">
          <w:rPr>
            <w:bCs/>
          </w:rPr>
          <w:delText xml:space="preserve"> 3</w:delText>
        </w:r>
        <w:r w:rsidRPr="000E4A38" w:rsidDel="00C02B7E">
          <w:rPr>
            <w:bCs/>
            <w:vertAlign w:val="superscript"/>
          </w:rPr>
          <w:delText>rd</w:delText>
        </w:r>
      </w:del>
      <w:ins w:id="1403" w:author="Seth Corwin" w:date="2022-12-11T23:42:00Z">
        <w:r w:rsidR="00C02B7E">
          <w:rPr>
            <w:bCs/>
          </w:rPr>
          <w:t xml:space="preserve"> third</w:t>
        </w:r>
      </w:ins>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0E4A38">
        <w:rPr>
          <w:rStyle w:val="FootnoteReference"/>
          <w:bCs/>
        </w:rPr>
        <w:footnoteReference w:id="184"/>
      </w:r>
      <w:r w:rsidRPr="000E4A38">
        <w:rPr>
          <w:bCs/>
        </w:rPr>
        <w:t xml:space="preserve"> </w:t>
      </w:r>
      <w:commentRangeStart w:id="1404"/>
      <w:r w:rsidRPr="000E4A38">
        <w:rPr>
          <w:bCs/>
        </w:rPr>
        <w:t>In the process, five of Virginia’s eleven congressional districts were redrawn.</w:t>
      </w:r>
      <w:commentRangeEnd w:id="1404"/>
      <w:r w:rsidR="00C02B7E">
        <w:rPr>
          <w:rStyle w:val="CommentReference"/>
        </w:rPr>
        <w:commentReference w:id="1404"/>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0E4A38">
        <w:rPr>
          <w:rStyle w:val="FootnoteReference"/>
          <w:bCs/>
        </w:rPr>
        <w:footnoteReference w:id="185"/>
      </w:r>
      <w:r w:rsidRPr="000E4A38">
        <w:rPr>
          <w:bCs/>
        </w:rPr>
        <w:t xml:space="preserve"> </w:t>
      </w:r>
    </w:p>
    <w:p w14:paraId="3BE1E454" w14:textId="2D0DC59A" w:rsidR="00473F7B" w:rsidRPr="000E4A38" w:rsidRDefault="00473F7B" w:rsidP="004B691D">
      <w:pPr>
        <w:spacing w:line="480" w:lineRule="auto"/>
        <w:rPr>
          <w:bCs/>
        </w:rPr>
        <w:pPrChange w:id="1405" w:author="Seth Corwin" w:date="2022-12-11T20:01:00Z">
          <w:pPr/>
        </w:pPrChange>
      </w:pPr>
      <w:commentRangeStart w:id="1406"/>
      <w:r w:rsidRPr="000E4A38">
        <w:rPr>
          <w:bCs/>
        </w:rPr>
        <w:t xml:space="preserve">In the 2020 round, Virginia’s newly constituted redistricting commission had an even number of members associated with each party and it deadlocked, unable to pass a map. </w:t>
      </w:r>
      <w:commentRangeEnd w:id="1406"/>
      <w:r w:rsidR="00C02B7E">
        <w:rPr>
          <w:rStyle w:val="CommentReference"/>
        </w:rPr>
        <w:commentReference w:id="1406"/>
      </w:r>
      <w:r w:rsidRPr="000E4A38">
        <w:rPr>
          <w:bCs/>
        </w:rPr>
        <w:t>The state court intervened and appointed a team of two special masters to draw a congressional map.</w:t>
      </w:r>
      <w:r w:rsidRPr="000E4A38">
        <w:rPr>
          <w:rStyle w:val="FootnoteReference"/>
          <w:bCs/>
        </w:rPr>
        <w:footnoteReference w:id="186"/>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0E4A38">
        <w:rPr>
          <w:rStyle w:val="FootnoteReference"/>
          <w:bCs/>
        </w:rPr>
        <w:footnoteReference w:id="187"/>
      </w:r>
    </w:p>
    <w:p w14:paraId="7F61214E" w14:textId="5C62ADD7" w:rsidR="00350B97" w:rsidRPr="00A60D46" w:rsidRDefault="00BA5AC9" w:rsidP="004B691D">
      <w:pPr>
        <w:pStyle w:val="Heading2"/>
        <w:spacing w:line="480" w:lineRule="auto"/>
        <w:pPrChange w:id="1407" w:author="Seth Corwin" w:date="2022-12-11T20:01:00Z">
          <w:pPr>
            <w:pStyle w:val="Heading2"/>
          </w:pPr>
        </w:pPrChange>
      </w:pPr>
      <w:bookmarkStart w:id="1408" w:name="_Toc120581566"/>
      <w:r>
        <w:lastRenderedPageBreak/>
        <w:t xml:space="preserve">Evaluating the </w:t>
      </w:r>
      <w:r w:rsidR="00B21C94">
        <w:t>consequences</w:t>
      </w:r>
      <w:r>
        <w:t xml:space="preserve"> of court </w:t>
      </w:r>
      <w:r w:rsidR="00B21C94">
        <w:t>action</w:t>
      </w:r>
      <w:bookmarkEnd w:id="1408"/>
    </w:p>
    <w:p w14:paraId="274A0A02" w14:textId="77777777" w:rsidR="00E74012" w:rsidRDefault="00A97C35" w:rsidP="004B691D">
      <w:pPr>
        <w:spacing w:line="480" w:lineRule="auto"/>
        <w:pPrChange w:id="1409" w:author="Seth Corwin" w:date="2022-12-11T20:01:00Z">
          <w:pPr/>
        </w:pPrChange>
      </w:pPr>
      <w:r w:rsidRPr="00A97C35">
        <w:t>The next issue we take up is evaluating the consequences of state court action</w:t>
      </w:r>
      <w:r w:rsidR="00E74012">
        <w:t xml:space="preserve">. </w:t>
      </w:r>
    </w:p>
    <w:p w14:paraId="306C9EEB" w14:textId="2A0DDFFC" w:rsidR="00EC12AF" w:rsidRDefault="00697626" w:rsidP="004B691D">
      <w:pPr>
        <w:spacing w:line="480" w:lineRule="auto"/>
        <w:pPrChange w:id="1410" w:author="Seth Corwin" w:date="2022-12-11T20:01:00Z">
          <w:pPr/>
        </w:pPrChange>
      </w:pPr>
      <w:commentRangeStart w:id="1411"/>
      <w:r>
        <w:t>In</w:t>
      </w:r>
      <w:del w:id="1412" w:author="Seth Corwin" w:date="2022-12-11T23:44:00Z">
        <w:r w:rsidR="005D1F4D" w:rsidDel="00C02B7E">
          <w:delText xml:space="preserve"> </w:delText>
        </w:r>
      </w:del>
      <w:ins w:id="1413" w:author="Seth Corwin" w:date="2022-12-11T23:44:00Z">
        <w:r w:rsidR="00C02B7E">
          <w:t xml:space="preserve"> Table Six</w:t>
        </w:r>
      </w:ins>
      <w:del w:id="1414" w:author="Seth Corwin" w:date="2022-12-11T23:44:00Z">
        <w:r w:rsidR="005D1F4D" w:rsidDel="00C02B7E">
          <w:fldChar w:fldCharType="begin"/>
        </w:r>
        <w:r w:rsidR="005D1F4D" w:rsidDel="00C02B7E">
          <w:delInstrText xml:space="preserve"> REF _Ref120229773 \h </w:delInstrText>
        </w:r>
        <w:r w:rsidR="004B691D" w:rsidDel="00C02B7E">
          <w:delInstrText xml:space="preserve"> \* MERGEFORMAT </w:delInstrText>
        </w:r>
        <w:r w:rsidR="005D1F4D" w:rsidDel="00C02B7E">
          <w:fldChar w:fldCharType="separate"/>
        </w:r>
        <w:r w:rsidR="005D1F4D" w:rsidDel="00C02B7E">
          <w:delText xml:space="preserve">Table </w:delText>
        </w:r>
        <w:r w:rsidR="005D1F4D" w:rsidDel="00C02B7E">
          <w:rPr>
            <w:noProof/>
          </w:rPr>
          <w:delText>6</w:delText>
        </w:r>
        <w:r w:rsidR="005D1F4D" w:rsidDel="00C02B7E">
          <w:fldChar w:fldCharType="end"/>
        </w:r>
      </w:del>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810FC0">
        <w:t xml:space="preserve"> </w:t>
      </w:r>
      <w:commentRangeEnd w:id="1411"/>
      <w:r w:rsidR="00C02B7E">
        <w:rPr>
          <w:rStyle w:val="CommentReference"/>
        </w:rPr>
        <w:commentReference w:id="1411"/>
      </w:r>
      <w:r w:rsidR="00EC12AF">
        <w:t xml:space="preserve">Here we compare the </w:t>
      </w:r>
      <w:r w:rsidR="003A54F8">
        <w:t>court-imposed</w:t>
      </w:r>
      <w:r w:rsidR="00EC12AF">
        <w:t xml:space="preserve"> map with the legislative map it replaced, though Ohio is an exception. </w:t>
      </w:r>
      <w:commentRangeStart w:id="1415"/>
      <w:r w:rsidR="00EC12AF">
        <w:t xml:space="preserve">Ohio is a special case since the peculiar provisions in its constitution did not allow the Ohio Supreme Court to draw a map of its own. </w:t>
      </w:r>
      <w:commentRangeEnd w:id="1415"/>
      <w:r w:rsidR="00C02B7E">
        <w:rPr>
          <w:rStyle w:val="CommentReference"/>
        </w:rPr>
        <w:commentReference w:id="1415"/>
      </w:r>
      <w:commentRangeStart w:id="1416"/>
      <w:r w:rsidR="00EC12AF">
        <w:t xml:space="preserve">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ere rejected by the state court, in Ohio there is no state court drawn map to compare against. </w:t>
      </w:r>
      <w:commentRangeEnd w:id="1416"/>
      <w:r w:rsidR="00C02B7E">
        <w:rPr>
          <w:rStyle w:val="CommentReference"/>
        </w:rPr>
        <w:commentReference w:id="1416"/>
      </w:r>
      <w:r w:rsidR="00EC12AF">
        <w:t>We therefore compare the map first ruled unconstitutional against the map that was used in the 2022 election.</w:t>
      </w:r>
    </w:p>
    <w:p w14:paraId="331A5D76" w14:textId="7ED94FA6" w:rsidR="00F47CE9" w:rsidRDefault="00752D69" w:rsidP="004B691D">
      <w:pPr>
        <w:spacing w:line="480" w:lineRule="auto"/>
        <w:pPrChange w:id="1417" w:author="Seth Corwin" w:date="2022-12-11T20:01:00Z">
          <w:pPr/>
        </w:pPrChange>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ins w:id="1418" w:author="Seth Corwin" w:date="2022-12-11T23:45:00Z">
        <w:r w:rsidR="00C02B7E">
          <w:t>Six</w:t>
        </w:r>
      </w:ins>
      <w:del w:id="1419" w:author="Seth Corwin" w:date="2022-12-11T23:45:00Z">
        <w:r w:rsidR="00E74012" w:rsidDel="00C02B7E">
          <w:delText>6</w:delText>
        </w:r>
      </w:del>
      <w:r w:rsidR="00E74012">
        <w:t xml:space="preserve"> </w:t>
      </w:r>
      <w:r w:rsidR="00D614E3">
        <w:t>for the plan that was used in the 2022 midterm election.</w:t>
      </w:r>
    </w:p>
    <w:p w14:paraId="2A1A6E3F" w14:textId="15DBA0AF" w:rsidR="00F47CE9" w:rsidRPr="002474A2" w:rsidRDefault="00F47CE9" w:rsidP="004B691D">
      <w:pPr>
        <w:spacing w:line="480" w:lineRule="auto"/>
        <w:rPr>
          <w:b/>
        </w:rPr>
        <w:pPrChange w:id="1420" w:author="Seth Corwin" w:date="2022-12-11T20:01:00Z">
          <w:pPr/>
        </w:pPrChange>
      </w:pPr>
      <w:r>
        <w:t>For the states where there is a map against which we can compare the court-ordered</w:t>
      </w:r>
      <w:r w:rsidR="00254F80">
        <w:t xml:space="preserve"> (or ordered to modify)</w:t>
      </w:r>
      <w:r>
        <w:t xml:space="preserve"> map, we </w:t>
      </w:r>
      <w:r w:rsidRPr="000E4A38">
        <w:t xml:space="preserve">show in </w:t>
      </w:r>
      <w:del w:id="1421" w:author="Seth Corwin" w:date="2022-12-11T23:45:00Z">
        <w:r w:rsidR="00AA45BC" w:rsidDel="00C02B7E">
          <w:fldChar w:fldCharType="begin"/>
        </w:r>
        <w:r w:rsidR="00AA45BC" w:rsidDel="00C02B7E">
          <w:delInstrText xml:space="preserve"> REF _Ref120229773 \h </w:delInstrText>
        </w:r>
        <w:r w:rsidR="004B691D" w:rsidDel="00C02B7E">
          <w:delInstrText xml:space="preserve"> \* MERGEFORMAT </w:delInstrText>
        </w:r>
        <w:r w:rsidR="00AA45BC" w:rsidDel="00C02B7E">
          <w:fldChar w:fldCharType="separate"/>
        </w:r>
        <w:r w:rsidR="00AA45BC" w:rsidDel="00C02B7E">
          <w:delText xml:space="preserve">Table </w:delText>
        </w:r>
        <w:r w:rsidR="00AA45BC" w:rsidDel="00C02B7E">
          <w:rPr>
            <w:noProof/>
          </w:rPr>
          <w:delText>6</w:delText>
        </w:r>
        <w:r w:rsidR="00AA45BC" w:rsidDel="00C02B7E">
          <w:fldChar w:fldCharType="end"/>
        </w:r>
      </w:del>
      <w:ins w:id="1422" w:author="Seth Corwin" w:date="2022-12-11T23:45:00Z">
        <w:r w:rsidR="00C02B7E">
          <w:t>Table Six</w:t>
        </w:r>
      </w:ins>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 xml:space="preserve">Substantial (and statistically significant) deviations from zero are undesirable. The sign on partisan bias tells us which party is </w:t>
      </w:r>
      <w:r w:rsidR="00CB1F2B" w:rsidRPr="000E4A38">
        <w:lastRenderedPageBreak/>
        <w:t>advantaged, with positive values representing pro-Republican bias.</w:t>
      </w:r>
    </w:p>
    <w:p w14:paraId="6103C17B" w14:textId="77777777" w:rsidR="00F47CE9" w:rsidRDefault="00F47CE9" w:rsidP="004B691D">
      <w:pPr>
        <w:widowControl/>
        <w:spacing w:before="0" w:line="480" w:lineRule="auto"/>
        <w:ind w:firstLine="0"/>
        <w:jc w:val="left"/>
        <w:rPr>
          <w:b/>
          <w:bCs/>
        </w:rPr>
        <w:pPrChange w:id="1423" w:author="Seth Corwin" w:date="2022-12-11T20:01:00Z">
          <w:pPr>
            <w:widowControl/>
            <w:spacing w:before="0"/>
            <w:ind w:firstLine="0"/>
            <w:jc w:val="left"/>
          </w:pPr>
        </w:pPrChange>
      </w:pPr>
    </w:p>
    <w:p w14:paraId="611022E1" w14:textId="55D025A7" w:rsidR="00F47CE9" w:rsidRDefault="006B7FA1" w:rsidP="004B691D">
      <w:pPr>
        <w:pStyle w:val="Caption"/>
        <w:spacing w:line="480" w:lineRule="auto"/>
        <w:ind w:firstLine="0"/>
        <w:rPr>
          <w:b/>
          <w:bCs/>
        </w:rPr>
        <w:pPrChange w:id="1424" w:author="Seth Corwin" w:date="2022-12-11T20:01:00Z">
          <w:pPr>
            <w:pStyle w:val="Caption"/>
            <w:ind w:firstLine="0"/>
          </w:pPr>
        </w:pPrChange>
      </w:pPr>
      <w:bookmarkStart w:id="1425" w:name="_Ref120229773"/>
      <w:commentRangeStart w:id="1426"/>
      <w:r>
        <w:t xml:space="preserve">Table </w:t>
      </w:r>
      <w:fldSimple w:instr=" SEQ Table \* ARABIC ">
        <w:r w:rsidR="00752D69">
          <w:rPr>
            <w:noProof/>
          </w:rPr>
          <w:t>6</w:t>
        </w:r>
      </w:fldSimple>
      <w:bookmarkEnd w:id="1425"/>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commentRangeEnd w:id="1426"/>
      <w:r w:rsidR="00931658">
        <w:rPr>
          <w:rStyle w:val="CommentReference"/>
          <w:i w:val="0"/>
          <w:iCs w:val="0"/>
          <w:szCs w:val="20"/>
        </w:rPr>
        <w:commentReference w:id="1426"/>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4B691D">
            <w:pPr>
              <w:widowControl/>
              <w:spacing w:before="0" w:line="480" w:lineRule="auto"/>
              <w:ind w:firstLine="0"/>
              <w:jc w:val="center"/>
              <w:rPr>
                <w:color w:val="C00000"/>
                <w:sz w:val="16"/>
                <w:szCs w:val="16"/>
              </w:rPr>
              <w:pPrChange w:id="1427" w:author="Seth Corwin" w:date="2022-12-11T20:01:00Z">
                <w:pPr>
                  <w:widowControl/>
                  <w:spacing w:before="0"/>
                  <w:ind w:firstLine="0"/>
                  <w:jc w:val="center"/>
                </w:pPr>
              </w:pPrChange>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4B691D">
            <w:pPr>
              <w:widowControl/>
              <w:spacing w:before="0" w:line="480" w:lineRule="auto"/>
              <w:ind w:firstLine="0"/>
              <w:jc w:val="center"/>
              <w:rPr>
                <w:color w:val="C00000"/>
                <w:sz w:val="16"/>
                <w:szCs w:val="16"/>
              </w:rPr>
              <w:pPrChange w:id="1428" w:author="Seth Corwin" w:date="2022-12-11T20:01:00Z">
                <w:pPr>
                  <w:widowControl/>
                  <w:spacing w:before="0"/>
                  <w:ind w:firstLine="0"/>
                  <w:jc w:val="center"/>
                </w:pPr>
              </w:pPrChange>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4B691D">
            <w:pPr>
              <w:widowControl/>
              <w:spacing w:before="0" w:line="480" w:lineRule="auto"/>
              <w:ind w:firstLine="0"/>
              <w:jc w:val="center"/>
              <w:rPr>
                <w:color w:val="C00000"/>
                <w:sz w:val="16"/>
                <w:szCs w:val="16"/>
              </w:rPr>
              <w:pPrChange w:id="1429" w:author="Seth Corwin" w:date="2022-12-11T20:01:00Z">
                <w:pPr>
                  <w:widowControl/>
                  <w:spacing w:before="0"/>
                  <w:ind w:firstLine="0"/>
                  <w:jc w:val="center"/>
                </w:pPr>
              </w:pPrChange>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4B691D">
            <w:pPr>
              <w:widowControl/>
              <w:spacing w:before="0" w:line="480" w:lineRule="auto"/>
              <w:ind w:firstLine="0"/>
              <w:jc w:val="center"/>
              <w:rPr>
                <w:color w:val="C00000"/>
                <w:sz w:val="16"/>
                <w:szCs w:val="16"/>
              </w:rPr>
              <w:pPrChange w:id="1430" w:author="Seth Corwin" w:date="2022-12-11T20:01:00Z">
                <w:pPr>
                  <w:widowControl/>
                  <w:spacing w:before="0"/>
                  <w:ind w:firstLine="0"/>
                  <w:jc w:val="center"/>
                </w:pPr>
              </w:pPrChange>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4B691D">
            <w:pPr>
              <w:widowControl/>
              <w:spacing w:before="0" w:line="480" w:lineRule="auto"/>
              <w:ind w:firstLine="0"/>
              <w:jc w:val="center"/>
              <w:rPr>
                <w:color w:val="C00000"/>
                <w:sz w:val="16"/>
                <w:szCs w:val="16"/>
              </w:rPr>
              <w:pPrChange w:id="1431" w:author="Seth Corwin" w:date="2022-12-11T20:01:00Z">
                <w:pPr>
                  <w:widowControl/>
                  <w:spacing w:before="0"/>
                  <w:ind w:firstLine="0"/>
                  <w:jc w:val="center"/>
                </w:pPr>
              </w:pPrChange>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4B691D">
            <w:pPr>
              <w:widowControl/>
              <w:spacing w:before="0" w:line="480" w:lineRule="auto"/>
              <w:ind w:firstLine="0"/>
              <w:jc w:val="center"/>
              <w:rPr>
                <w:color w:val="C00000"/>
                <w:sz w:val="16"/>
                <w:szCs w:val="16"/>
              </w:rPr>
              <w:pPrChange w:id="1432" w:author="Seth Corwin" w:date="2022-12-11T20:01:00Z">
                <w:pPr>
                  <w:widowControl/>
                  <w:spacing w:before="0"/>
                  <w:ind w:firstLine="0"/>
                  <w:jc w:val="center"/>
                </w:pPr>
              </w:pPrChange>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4B691D">
            <w:pPr>
              <w:widowControl/>
              <w:spacing w:before="0" w:line="480" w:lineRule="auto"/>
              <w:ind w:firstLine="0"/>
              <w:jc w:val="left"/>
              <w:rPr>
                <w:b/>
                <w:bCs/>
                <w:sz w:val="16"/>
                <w:szCs w:val="16"/>
              </w:rPr>
              <w:pPrChange w:id="1433" w:author="Seth Corwin" w:date="2022-12-11T20:01:00Z">
                <w:pPr>
                  <w:widowControl/>
                  <w:spacing w:before="0"/>
                  <w:ind w:firstLine="0"/>
                  <w:jc w:val="left"/>
                </w:pPr>
              </w:pPrChange>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4B691D">
            <w:pPr>
              <w:widowControl/>
              <w:spacing w:before="0" w:line="480" w:lineRule="auto"/>
              <w:ind w:firstLine="0"/>
              <w:jc w:val="center"/>
              <w:rPr>
                <w:sz w:val="16"/>
                <w:szCs w:val="16"/>
              </w:rPr>
              <w:pPrChange w:id="1434" w:author="Seth Corwin" w:date="2022-12-11T20:01:00Z">
                <w:pPr>
                  <w:widowControl/>
                  <w:spacing w:before="0"/>
                  <w:ind w:firstLine="0"/>
                  <w:jc w:val="center"/>
                </w:pPr>
              </w:pPrChange>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4B691D">
            <w:pPr>
              <w:widowControl/>
              <w:spacing w:before="0" w:line="480" w:lineRule="auto"/>
              <w:ind w:firstLine="0"/>
              <w:jc w:val="center"/>
              <w:rPr>
                <w:sz w:val="16"/>
                <w:szCs w:val="16"/>
              </w:rPr>
              <w:pPrChange w:id="1435" w:author="Seth Corwin" w:date="2022-12-11T20:01:00Z">
                <w:pPr>
                  <w:widowControl/>
                  <w:spacing w:before="0"/>
                  <w:ind w:firstLine="0"/>
                  <w:jc w:val="center"/>
                </w:pPr>
              </w:pPrChange>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4B691D">
            <w:pPr>
              <w:widowControl/>
              <w:spacing w:before="0" w:line="480" w:lineRule="auto"/>
              <w:ind w:firstLine="0"/>
              <w:jc w:val="center"/>
              <w:rPr>
                <w:sz w:val="16"/>
                <w:szCs w:val="16"/>
              </w:rPr>
              <w:pPrChange w:id="1436" w:author="Seth Corwin" w:date="2022-12-11T20:01:00Z">
                <w:pPr>
                  <w:widowControl/>
                  <w:spacing w:before="0"/>
                  <w:ind w:firstLine="0"/>
                  <w:jc w:val="center"/>
                </w:pPr>
              </w:pPrChange>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4B691D">
            <w:pPr>
              <w:widowControl/>
              <w:spacing w:before="0" w:line="480" w:lineRule="auto"/>
              <w:ind w:firstLine="0"/>
              <w:jc w:val="center"/>
              <w:rPr>
                <w:sz w:val="16"/>
                <w:szCs w:val="16"/>
              </w:rPr>
              <w:pPrChange w:id="1437" w:author="Seth Corwin" w:date="2022-12-11T20:01:00Z">
                <w:pPr>
                  <w:widowControl/>
                  <w:spacing w:before="0"/>
                  <w:ind w:firstLine="0"/>
                  <w:jc w:val="center"/>
                </w:pPr>
              </w:pPrChange>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4B691D">
            <w:pPr>
              <w:widowControl/>
              <w:spacing w:before="0" w:line="480" w:lineRule="auto"/>
              <w:ind w:firstLine="0"/>
              <w:jc w:val="center"/>
              <w:rPr>
                <w:sz w:val="16"/>
                <w:szCs w:val="16"/>
              </w:rPr>
              <w:pPrChange w:id="1438" w:author="Seth Corwin" w:date="2022-12-11T20:01:00Z">
                <w:pPr>
                  <w:widowControl/>
                  <w:spacing w:before="0"/>
                  <w:ind w:firstLine="0"/>
                  <w:jc w:val="center"/>
                </w:pPr>
              </w:pPrChange>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4B691D">
            <w:pPr>
              <w:widowControl/>
              <w:spacing w:before="0" w:line="480" w:lineRule="auto"/>
              <w:ind w:firstLine="0"/>
              <w:jc w:val="left"/>
              <w:rPr>
                <w:b/>
                <w:bCs/>
                <w:sz w:val="16"/>
                <w:szCs w:val="16"/>
              </w:rPr>
              <w:pPrChange w:id="1439" w:author="Seth Corwin" w:date="2022-12-11T20:01:00Z">
                <w:pPr>
                  <w:widowControl/>
                  <w:spacing w:before="0"/>
                  <w:ind w:firstLine="0"/>
                  <w:jc w:val="left"/>
                </w:pPr>
              </w:pPrChange>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4B691D">
            <w:pPr>
              <w:widowControl/>
              <w:spacing w:before="0" w:line="480" w:lineRule="auto"/>
              <w:ind w:firstLine="0"/>
              <w:jc w:val="center"/>
              <w:rPr>
                <w:sz w:val="16"/>
                <w:szCs w:val="16"/>
              </w:rPr>
              <w:pPrChange w:id="1440" w:author="Seth Corwin" w:date="2022-12-11T20:01:00Z">
                <w:pPr>
                  <w:widowControl/>
                  <w:spacing w:before="0"/>
                  <w:ind w:firstLine="0"/>
                  <w:jc w:val="center"/>
                </w:pPr>
              </w:pPrChange>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4B691D">
            <w:pPr>
              <w:widowControl/>
              <w:spacing w:before="0" w:line="480" w:lineRule="auto"/>
              <w:ind w:firstLine="0"/>
              <w:jc w:val="center"/>
              <w:rPr>
                <w:sz w:val="16"/>
                <w:szCs w:val="16"/>
              </w:rPr>
              <w:pPrChange w:id="1441" w:author="Seth Corwin" w:date="2022-12-11T20:01:00Z">
                <w:pPr>
                  <w:widowControl/>
                  <w:spacing w:before="0"/>
                  <w:ind w:firstLine="0"/>
                  <w:jc w:val="center"/>
                </w:pPr>
              </w:pPrChange>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4B691D">
            <w:pPr>
              <w:widowControl/>
              <w:spacing w:before="0" w:line="480" w:lineRule="auto"/>
              <w:ind w:firstLine="0"/>
              <w:jc w:val="center"/>
              <w:rPr>
                <w:sz w:val="16"/>
                <w:szCs w:val="16"/>
              </w:rPr>
              <w:pPrChange w:id="1442" w:author="Seth Corwin" w:date="2022-12-11T20:01:00Z">
                <w:pPr>
                  <w:widowControl/>
                  <w:spacing w:before="0"/>
                  <w:ind w:firstLine="0"/>
                  <w:jc w:val="center"/>
                </w:pPr>
              </w:pPrChange>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4B691D">
            <w:pPr>
              <w:widowControl/>
              <w:spacing w:before="0" w:line="480" w:lineRule="auto"/>
              <w:ind w:firstLine="0"/>
              <w:jc w:val="center"/>
              <w:rPr>
                <w:sz w:val="16"/>
                <w:szCs w:val="16"/>
              </w:rPr>
              <w:pPrChange w:id="1443" w:author="Seth Corwin" w:date="2022-12-11T20:01:00Z">
                <w:pPr>
                  <w:widowControl/>
                  <w:spacing w:before="0"/>
                  <w:ind w:firstLine="0"/>
                  <w:jc w:val="center"/>
                </w:pPr>
              </w:pPrChange>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4B691D">
            <w:pPr>
              <w:widowControl/>
              <w:spacing w:before="0" w:line="480" w:lineRule="auto"/>
              <w:ind w:firstLine="0"/>
              <w:jc w:val="center"/>
              <w:rPr>
                <w:sz w:val="16"/>
                <w:szCs w:val="16"/>
              </w:rPr>
              <w:pPrChange w:id="1444" w:author="Seth Corwin" w:date="2022-12-11T20:01:00Z">
                <w:pPr>
                  <w:widowControl/>
                  <w:spacing w:before="0"/>
                  <w:ind w:firstLine="0"/>
                  <w:jc w:val="center"/>
                </w:pPr>
              </w:pPrChange>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4B691D">
            <w:pPr>
              <w:widowControl/>
              <w:spacing w:before="0" w:line="480" w:lineRule="auto"/>
              <w:ind w:firstLine="0"/>
              <w:jc w:val="left"/>
              <w:rPr>
                <w:b/>
                <w:bCs/>
                <w:sz w:val="16"/>
                <w:szCs w:val="16"/>
              </w:rPr>
              <w:pPrChange w:id="1445" w:author="Seth Corwin" w:date="2022-12-11T20:01:00Z">
                <w:pPr>
                  <w:widowControl/>
                  <w:spacing w:before="0"/>
                  <w:ind w:firstLine="0"/>
                  <w:jc w:val="left"/>
                </w:pPr>
              </w:pPrChange>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4B691D">
            <w:pPr>
              <w:widowControl/>
              <w:spacing w:before="0" w:line="480" w:lineRule="auto"/>
              <w:ind w:firstLine="0"/>
              <w:jc w:val="center"/>
              <w:rPr>
                <w:sz w:val="16"/>
                <w:szCs w:val="16"/>
              </w:rPr>
              <w:pPrChange w:id="1446" w:author="Seth Corwin" w:date="2022-12-11T20:01:00Z">
                <w:pPr>
                  <w:widowControl/>
                  <w:spacing w:before="0"/>
                  <w:ind w:firstLine="0"/>
                  <w:jc w:val="center"/>
                </w:pPr>
              </w:pPrChange>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4B691D">
            <w:pPr>
              <w:widowControl/>
              <w:spacing w:before="0" w:line="480" w:lineRule="auto"/>
              <w:ind w:firstLine="0"/>
              <w:jc w:val="center"/>
              <w:rPr>
                <w:sz w:val="16"/>
                <w:szCs w:val="16"/>
              </w:rPr>
              <w:pPrChange w:id="1447" w:author="Seth Corwin" w:date="2022-12-11T20:01:00Z">
                <w:pPr>
                  <w:widowControl/>
                  <w:spacing w:before="0"/>
                  <w:ind w:firstLine="0"/>
                  <w:jc w:val="center"/>
                </w:pPr>
              </w:pPrChange>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4B691D">
            <w:pPr>
              <w:widowControl/>
              <w:spacing w:before="0" w:line="480" w:lineRule="auto"/>
              <w:ind w:firstLine="0"/>
              <w:jc w:val="center"/>
              <w:rPr>
                <w:sz w:val="16"/>
                <w:szCs w:val="16"/>
              </w:rPr>
              <w:pPrChange w:id="1448" w:author="Seth Corwin" w:date="2022-12-11T20:01:00Z">
                <w:pPr>
                  <w:widowControl/>
                  <w:spacing w:before="0"/>
                  <w:ind w:firstLine="0"/>
                  <w:jc w:val="center"/>
                </w:pPr>
              </w:pPrChange>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4B691D">
            <w:pPr>
              <w:widowControl/>
              <w:spacing w:before="0" w:line="480" w:lineRule="auto"/>
              <w:ind w:firstLine="0"/>
              <w:jc w:val="center"/>
              <w:rPr>
                <w:sz w:val="16"/>
                <w:szCs w:val="16"/>
              </w:rPr>
              <w:pPrChange w:id="1449" w:author="Seth Corwin" w:date="2022-12-11T20:01:00Z">
                <w:pPr>
                  <w:widowControl/>
                  <w:spacing w:before="0"/>
                  <w:ind w:firstLine="0"/>
                  <w:jc w:val="center"/>
                </w:pPr>
              </w:pPrChange>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4B691D">
            <w:pPr>
              <w:widowControl/>
              <w:spacing w:before="0" w:line="480" w:lineRule="auto"/>
              <w:ind w:firstLine="0"/>
              <w:jc w:val="center"/>
              <w:rPr>
                <w:sz w:val="16"/>
                <w:szCs w:val="16"/>
              </w:rPr>
              <w:pPrChange w:id="1450" w:author="Seth Corwin" w:date="2022-12-11T20:01:00Z">
                <w:pPr>
                  <w:widowControl/>
                  <w:spacing w:before="0"/>
                  <w:ind w:firstLine="0"/>
                  <w:jc w:val="center"/>
                </w:pPr>
              </w:pPrChange>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4B691D">
            <w:pPr>
              <w:widowControl/>
              <w:spacing w:before="0" w:line="480" w:lineRule="auto"/>
              <w:ind w:firstLine="0"/>
              <w:jc w:val="left"/>
              <w:rPr>
                <w:b/>
                <w:bCs/>
                <w:sz w:val="16"/>
                <w:szCs w:val="16"/>
              </w:rPr>
              <w:pPrChange w:id="1451" w:author="Seth Corwin" w:date="2022-12-11T20:01:00Z">
                <w:pPr>
                  <w:widowControl/>
                  <w:spacing w:before="0"/>
                  <w:ind w:firstLine="0"/>
                  <w:jc w:val="left"/>
                </w:pPr>
              </w:pPrChange>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4B691D">
            <w:pPr>
              <w:widowControl/>
              <w:spacing w:before="0" w:line="480" w:lineRule="auto"/>
              <w:ind w:firstLine="0"/>
              <w:jc w:val="center"/>
              <w:rPr>
                <w:sz w:val="16"/>
                <w:szCs w:val="16"/>
              </w:rPr>
              <w:pPrChange w:id="1452" w:author="Seth Corwin" w:date="2022-12-11T20:01:00Z">
                <w:pPr>
                  <w:widowControl/>
                  <w:spacing w:before="0"/>
                  <w:ind w:firstLine="0"/>
                  <w:jc w:val="center"/>
                </w:pPr>
              </w:pPrChange>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4B691D">
            <w:pPr>
              <w:widowControl/>
              <w:spacing w:before="0" w:line="480" w:lineRule="auto"/>
              <w:ind w:firstLine="0"/>
              <w:jc w:val="center"/>
              <w:rPr>
                <w:sz w:val="16"/>
                <w:szCs w:val="16"/>
              </w:rPr>
              <w:pPrChange w:id="1453" w:author="Seth Corwin" w:date="2022-12-11T20:01:00Z">
                <w:pPr>
                  <w:widowControl/>
                  <w:spacing w:before="0"/>
                  <w:ind w:firstLine="0"/>
                  <w:jc w:val="center"/>
                </w:pPr>
              </w:pPrChange>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4B691D">
            <w:pPr>
              <w:widowControl/>
              <w:spacing w:before="0" w:line="480" w:lineRule="auto"/>
              <w:ind w:firstLine="0"/>
              <w:jc w:val="center"/>
              <w:rPr>
                <w:sz w:val="16"/>
                <w:szCs w:val="16"/>
              </w:rPr>
              <w:pPrChange w:id="1454" w:author="Seth Corwin" w:date="2022-12-11T20:01:00Z">
                <w:pPr>
                  <w:widowControl/>
                  <w:spacing w:before="0"/>
                  <w:ind w:firstLine="0"/>
                  <w:jc w:val="center"/>
                </w:pPr>
              </w:pPrChange>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4B691D">
            <w:pPr>
              <w:widowControl/>
              <w:spacing w:before="0" w:line="480" w:lineRule="auto"/>
              <w:ind w:firstLine="0"/>
              <w:jc w:val="center"/>
              <w:rPr>
                <w:sz w:val="16"/>
                <w:szCs w:val="16"/>
              </w:rPr>
              <w:pPrChange w:id="1455" w:author="Seth Corwin" w:date="2022-12-11T20:01:00Z">
                <w:pPr>
                  <w:widowControl/>
                  <w:spacing w:before="0"/>
                  <w:ind w:firstLine="0"/>
                  <w:jc w:val="center"/>
                </w:pPr>
              </w:pPrChange>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4B691D">
            <w:pPr>
              <w:widowControl/>
              <w:spacing w:before="0" w:line="480" w:lineRule="auto"/>
              <w:ind w:firstLine="0"/>
              <w:jc w:val="center"/>
              <w:rPr>
                <w:sz w:val="16"/>
                <w:szCs w:val="16"/>
              </w:rPr>
              <w:pPrChange w:id="1456" w:author="Seth Corwin" w:date="2022-12-11T20:01:00Z">
                <w:pPr>
                  <w:widowControl/>
                  <w:spacing w:before="0"/>
                  <w:ind w:firstLine="0"/>
                  <w:jc w:val="center"/>
                </w:pPr>
              </w:pPrChange>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4B691D">
            <w:pPr>
              <w:widowControl/>
              <w:spacing w:before="0" w:line="480" w:lineRule="auto"/>
              <w:ind w:firstLine="0"/>
              <w:jc w:val="left"/>
              <w:rPr>
                <w:b/>
                <w:bCs/>
                <w:sz w:val="16"/>
                <w:szCs w:val="16"/>
              </w:rPr>
              <w:pPrChange w:id="1457" w:author="Seth Corwin" w:date="2022-12-11T20:01:00Z">
                <w:pPr>
                  <w:widowControl/>
                  <w:spacing w:before="0"/>
                  <w:ind w:firstLine="0"/>
                  <w:jc w:val="left"/>
                </w:pPr>
              </w:pPrChange>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4B691D">
            <w:pPr>
              <w:widowControl/>
              <w:spacing w:before="0" w:line="480" w:lineRule="auto"/>
              <w:ind w:firstLine="0"/>
              <w:jc w:val="center"/>
              <w:rPr>
                <w:sz w:val="16"/>
                <w:szCs w:val="16"/>
              </w:rPr>
              <w:pPrChange w:id="1458" w:author="Seth Corwin" w:date="2022-12-11T20:01:00Z">
                <w:pPr>
                  <w:widowControl/>
                  <w:spacing w:before="0"/>
                  <w:ind w:firstLine="0"/>
                  <w:jc w:val="center"/>
                </w:pPr>
              </w:pPrChange>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4B691D">
            <w:pPr>
              <w:widowControl/>
              <w:spacing w:before="0" w:line="480" w:lineRule="auto"/>
              <w:ind w:firstLine="0"/>
              <w:jc w:val="center"/>
              <w:rPr>
                <w:sz w:val="16"/>
                <w:szCs w:val="16"/>
              </w:rPr>
              <w:pPrChange w:id="1459" w:author="Seth Corwin" w:date="2022-12-11T20:01:00Z">
                <w:pPr>
                  <w:widowControl/>
                  <w:spacing w:before="0"/>
                  <w:ind w:firstLine="0"/>
                  <w:jc w:val="center"/>
                </w:pPr>
              </w:pPrChange>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4B691D">
            <w:pPr>
              <w:widowControl/>
              <w:spacing w:before="0" w:line="480" w:lineRule="auto"/>
              <w:ind w:firstLine="0"/>
              <w:jc w:val="center"/>
              <w:rPr>
                <w:sz w:val="16"/>
                <w:szCs w:val="16"/>
              </w:rPr>
              <w:pPrChange w:id="1460" w:author="Seth Corwin" w:date="2022-12-11T20:01:00Z">
                <w:pPr>
                  <w:widowControl/>
                  <w:spacing w:before="0"/>
                  <w:ind w:firstLine="0"/>
                  <w:jc w:val="center"/>
                </w:pPr>
              </w:pPrChange>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4B691D">
            <w:pPr>
              <w:widowControl/>
              <w:spacing w:before="0" w:line="480" w:lineRule="auto"/>
              <w:ind w:firstLine="0"/>
              <w:jc w:val="center"/>
              <w:rPr>
                <w:sz w:val="16"/>
                <w:szCs w:val="16"/>
              </w:rPr>
              <w:pPrChange w:id="1461" w:author="Seth Corwin" w:date="2022-12-11T20:01:00Z">
                <w:pPr>
                  <w:widowControl/>
                  <w:spacing w:before="0"/>
                  <w:ind w:firstLine="0"/>
                  <w:jc w:val="center"/>
                </w:pPr>
              </w:pPrChange>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4B691D">
            <w:pPr>
              <w:widowControl/>
              <w:spacing w:before="0" w:line="480" w:lineRule="auto"/>
              <w:ind w:firstLine="0"/>
              <w:jc w:val="center"/>
              <w:rPr>
                <w:sz w:val="16"/>
                <w:szCs w:val="16"/>
              </w:rPr>
              <w:pPrChange w:id="1462" w:author="Seth Corwin" w:date="2022-12-11T20:01:00Z">
                <w:pPr>
                  <w:widowControl/>
                  <w:spacing w:before="0"/>
                  <w:ind w:firstLine="0"/>
                  <w:jc w:val="center"/>
                </w:pPr>
              </w:pPrChange>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4B691D">
            <w:pPr>
              <w:widowControl/>
              <w:spacing w:before="0" w:line="480" w:lineRule="auto"/>
              <w:ind w:firstLine="0"/>
              <w:jc w:val="left"/>
              <w:rPr>
                <w:b/>
                <w:bCs/>
                <w:sz w:val="16"/>
                <w:szCs w:val="16"/>
              </w:rPr>
              <w:pPrChange w:id="1463" w:author="Seth Corwin" w:date="2022-12-11T20:01:00Z">
                <w:pPr>
                  <w:widowControl/>
                  <w:spacing w:before="0"/>
                  <w:ind w:firstLine="0"/>
                  <w:jc w:val="left"/>
                </w:pPr>
              </w:pPrChange>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4B691D">
            <w:pPr>
              <w:widowControl/>
              <w:spacing w:before="0" w:line="480" w:lineRule="auto"/>
              <w:ind w:firstLine="0"/>
              <w:jc w:val="center"/>
              <w:rPr>
                <w:sz w:val="16"/>
                <w:szCs w:val="16"/>
              </w:rPr>
              <w:pPrChange w:id="1464" w:author="Seth Corwin" w:date="2022-12-11T20:01:00Z">
                <w:pPr>
                  <w:widowControl/>
                  <w:spacing w:before="0"/>
                  <w:ind w:firstLine="0"/>
                  <w:jc w:val="center"/>
                </w:pPr>
              </w:pPrChange>
            </w:pPr>
            <w:r>
              <w:rPr>
                <w:sz w:val="16"/>
                <w:szCs w:val="16"/>
              </w:rPr>
              <w:t>5</w:t>
            </w:r>
          </w:p>
        </w:tc>
        <w:tc>
          <w:tcPr>
            <w:tcW w:w="755" w:type="pct"/>
            <w:tcBorders>
              <w:bottom w:val="single" w:sz="4" w:space="0" w:color="auto"/>
            </w:tcBorders>
            <w:vAlign w:val="center"/>
          </w:tcPr>
          <w:p w14:paraId="4B20C658" w14:textId="7001EFCC" w:rsidR="00356ECD" w:rsidRDefault="00E03338" w:rsidP="004B691D">
            <w:pPr>
              <w:widowControl/>
              <w:spacing w:before="0" w:line="480" w:lineRule="auto"/>
              <w:ind w:firstLine="0"/>
              <w:jc w:val="center"/>
              <w:rPr>
                <w:sz w:val="16"/>
                <w:szCs w:val="16"/>
              </w:rPr>
              <w:pPrChange w:id="1465" w:author="Seth Corwin" w:date="2022-12-11T20:01:00Z">
                <w:pPr>
                  <w:widowControl/>
                  <w:spacing w:before="0"/>
                  <w:ind w:firstLine="0"/>
                  <w:jc w:val="center"/>
                </w:pPr>
              </w:pPrChange>
            </w:pPr>
            <w:r>
              <w:rPr>
                <w:sz w:val="16"/>
                <w:szCs w:val="16"/>
              </w:rPr>
              <w:t>26</w:t>
            </w:r>
          </w:p>
        </w:tc>
        <w:tc>
          <w:tcPr>
            <w:tcW w:w="756" w:type="pct"/>
            <w:tcBorders>
              <w:bottom w:val="single" w:sz="4" w:space="0" w:color="auto"/>
            </w:tcBorders>
            <w:vAlign w:val="center"/>
          </w:tcPr>
          <w:p w14:paraId="43660DE9" w14:textId="52687D9C" w:rsidR="00356ECD" w:rsidRDefault="00E03338" w:rsidP="004B691D">
            <w:pPr>
              <w:widowControl/>
              <w:spacing w:before="0" w:line="480" w:lineRule="auto"/>
              <w:ind w:firstLine="0"/>
              <w:jc w:val="center"/>
              <w:rPr>
                <w:sz w:val="16"/>
                <w:szCs w:val="16"/>
              </w:rPr>
              <w:pPrChange w:id="1466" w:author="Seth Corwin" w:date="2022-12-11T20:01:00Z">
                <w:pPr>
                  <w:widowControl/>
                  <w:spacing w:before="0"/>
                  <w:ind w:firstLine="0"/>
                  <w:jc w:val="center"/>
                </w:pPr>
              </w:pPrChange>
            </w:pPr>
            <w:r>
              <w:rPr>
                <w:sz w:val="16"/>
                <w:szCs w:val="16"/>
              </w:rPr>
              <w:t>-0.00%</w:t>
            </w:r>
          </w:p>
        </w:tc>
        <w:tc>
          <w:tcPr>
            <w:tcW w:w="755" w:type="pct"/>
            <w:tcBorders>
              <w:bottom w:val="single" w:sz="4" w:space="0" w:color="auto"/>
            </w:tcBorders>
            <w:vAlign w:val="center"/>
          </w:tcPr>
          <w:p w14:paraId="3D308BB8" w14:textId="02843DBE" w:rsidR="00356ECD" w:rsidRDefault="00AA739D" w:rsidP="004B691D">
            <w:pPr>
              <w:widowControl/>
              <w:spacing w:before="0" w:line="480" w:lineRule="auto"/>
              <w:ind w:firstLine="0"/>
              <w:jc w:val="center"/>
              <w:rPr>
                <w:sz w:val="16"/>
                <w:szCs w:val="16"/>
              </w:rPr>
              <w:pPrChange w:id="1467" w:author="Seth Corwin" w:date="2022-12-11T20:01:00Z">
                <w:pPr>
                  <w:widowControl/>
                  <w:spacing w:before="0"/>
                  <w:ind w:firstLine="0"/>
                  <w:jc w:val="center"/>
                </w:pPr>
              </w:pPrChange>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4B691D">
            <w:pPr>
              <w:widowControl/>
              <w:spacing w:before="0" w:line="480" w:lineRule="auto"/>
              <w:ind w:firstLine="0"/>
              <w:jc w:val="center"/>
              <w:rPr>
                <w:sz w:val="16"/>
                <w:szCs w:val="16"/>
              </w:rPr>
              <w:pPrChange w:id="1468" w:author="Seth Corwin" w:date="2022-12-11T20:01:00Z">
                <w:pPr>
                  <w:widowControl/>
                  <w:spacing w:before="0"/>
                  <w:ind w:firstLine="0"/>
                  <w:jc w:val="center"/>
                </w:pPr>
              </w:pPrChange>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4B691D">
            <w:pPr>
              <w:widowControl/>
              <w:spacing w:before="0" w:line="480" w:lineRule="auto"/>
              <w:ind w:firstLine="0"/>
              <w:jc w:val="left"/>
              <w:rPr>
                <w:b/>
                <w:bCs/>
                <w:sz w:val="16"/>
                <w:szCs w:val="16"/>
              </w:rPr>
              <w:pPrChange w:id="1469" w:author="Seth Corwin" w:date="2022-12-11T20:01:00Z">
                <w:pPr>
                  <w:widowControl/>
                  <w:spacing w:before="0"/>
                  <w:ind w:firstLine="0"/>
                  <w:jc w:val="left"/>
                </w:pPr>
              </w:pPrChange>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4B691D">
            <w:pPr>
              <w:widowControl/>
              <w:spacing w:before="0" w:line="480" w:lineRule="auto"/>
              <w:ind w:firstLine="0"/>
              <w:jc w:val="center"/>
              <w:rPr>
                <w:sz w:val="16"/>
                <w:szCs w:val="16"/>
              </w:rPr>
              <w:pPrChange w:id="1470" w:author="Seth Corwin" w:date="2022-12-11T20:01:00Z">
                <w:pPr>
                  <w:widowControl/>
                  <w:spacing w:before="0"/>
                  <w:ind w:firstLine="0"/>
                  <w:jc w:val="center"/>
                </w:pPr>
              </w:pPrChange>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4B691D">
            <w:pPr>
              <w:widowControl/>
              <w:spacing w:before="0" w:line="480" w:lineRule="auto"/>
              <w:ind w:firstLine="0"/>
              <w:jc w:val="center"/>
              <w:rPr>
                <w:sz w:val="16"/>
                <w:szCs w:val="16"/>
              </w:rPr>
              <w:pPrChange w:id="1471" w:author="Seth Corwin" w:date="2022-12-11T20:01:00Z">
                <w:pPr>
                  <w:widowControl/>
                  <w:spacing w:before="0"/>
                  <w:ind w:firstLine="0"/>
                  <w:jc w:val="center"/>
                </w:pPr>
              </w:pPrChange>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4B691D">
            <w:pPr>
              <w:widowControl/>
              <w:spacing w:before="0" w:line="480" w:lineRule="auto"/>
              <w:ind w:firstLine="0"/>
              <w:jc w:val="center"/>
              <w:rPr>
                <w:sz w:val="16"/>
                <w:szCs w:val="16"/>
              </w:rPr>
              <w:pPrChange w:id="1472" w:author="Seth Corwin" w:date="2022-12-11T20:01:00Z">
                <w:pPr>
                  <w:widowControl/>
                  <w:spacing w:before="0"/>
                  <w:ind w:firstLine="0"/>
                  <w:jc w:val="center"/>
                </w:pPr>
              </w:pPrChange>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4B691D">
            <w:pPr>
              <w:widowControl/>
              <w:spacing w:before="0" w:line="480" w:lineRule="auto"/>
              <w:ind w:firstLine="0"/>
              <w:jc w:val="center"/>
              <w:rPr>
                <w:sz w:val="16"/>
                <w:szCs w:val="16"/>
              </w:rPr>
              <w:pPrChange w:id="1473" w:author="Seth Corwin" w:date="2022-12-11T20:01:00Z">
                <w:pPr>
                  <w:widowControl/>
                  <w:spacing w:before="0"/>
                  <w:ind w:firstLine="0"/>
                  <w:jc w:val="center"/>
                </w:pPr>
              </w:pPrChange>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4B691D">
            <w:pPr>
              <w:widowControl/>
              <w:spacing w:before="0" w:line="480" w:lineRule="auto"/>
              <w:ind w:firstLine="0"/>
              <w:jc w:val="center"/>
              <w:rPr>
                <w:sz w:val="16"/>
                <w:szCs w:val="16"/>
              </w:rPr>
              <w:pPrChange w:id="1474" w:author="Seth Corwin" w:date="2022-12-11T20:01:00Z">
                <w:pPr>
                  <w:widowControl/>
                  <w:spacing w:before="0"/>
                  <w:ind w:firstLine="0"/>
                  <w:jc w:val="center"/>
                </w:pPr>
              </w:pPrChange>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4B691D">
            <w:pPr>
              <w:widowControl/>
              <w:spacing w:before="0" w:line="480" w:lineRule="auto"/>
              <w:ind w:firstLine="0"/>
              <w:jc w:val="left"/>
              <w:rPr>
                <w:b/>
                <w:bCs/>
                <w:sz w:val="16"/>
                <w:szCs w:val="16"/>
              </w:rPr>
              <w:pPrChange w:id="1475" w:author="Seth Corwin" w:date="2022-12-11T20:01:00Z">
                <w:pPr>
                  <w:widowControl/>
                  <w:spacing w:before="0"/>
                  <w:ind w:firstLine="0"/>
                  <w:jc w:val="left"/>
                </w:pPr>
              </w:pPrChange>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4B691D">
            <w:pPr>
              <w:widowControl/>
              <w:spacing w:before="0" w:line="480" w:lineRule="auto"/>
              <w:ind w:firstLine="0"/>
              <w:jc w:val="center"/>
              <w:rPr>
                <w:sz w:val="16"/>
                <w:szCs w:val="16"/>
              </w:rPr>
              <w:pPrChange w:id="1476" w:author="Seth Corwin" w:date="2022-12-11T20:01:00Z">
                <w:pPr>
                  <w:widowControl/>
                  <w:spacing w:before="0"/>
                  <w:ind w:firstLine="0"/>
                  <w:jc w:val="center"/>
                </w:pPr>
              </w:pPrChange>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4B691D">
            <w:pPr>
              <w:widowControl/>
              <w:spacing w:before="0" w:line="480" w:lineRule="auto"/>
              <w:ind w:firstLine="0"/>
              <w:jc w:val="center"/>
              <w:rPr>
                <w:sz w:val="16"/>
                <w:szCs w:val="16"/>
              </w:rPr>
              <w:pPrChange w:id="1477" w:author="Seth Corwin" w:date="2022-12-11T20:01:00Z">
                <w:pPr>
                  <w:widowControl/>
                  <w:spacing w:before="0"/>
                  <w:ind w:firstLine="0"/>
                  <w:jc w:val="center"/>
                </w:pPr>
              </w:pPrChange>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4B691D">
            <w:pPr>
              <w:widowControl/>
              <w:spacing w:before="0" w:line="480" w:lineRule="auto"/>
              <w:ind w:firstLine="0"/>
              <w:jc w:val="center"/>
              <w:rPr>
                <w:sz w:val="16"/>
                <w:szCs w:val="16"/>
              </w:rPr>
              <w:pPrChange w:id="1478" w:author="Seth Corwin" w:date="2022-12-11T20:01:00Z">
                <w:pPr>
                  <w:widowControl/>
                  <w:spacing w:before="0"/>
                  <w:ind w:firstLine="0"/>
                  <w:jc w:val="center"/>
                </w:pPr>
              </w:pPrChange>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4B691D">
            <w:pPr>
              <w:widowControl/>
              <w:spacing w:before="0" w:line="480" w:lineRule="auto"/>
              <w:ind w:firstLine="0"/>
              <w:jc w:val="center"/>
              <w:rPr>
                <w:sz w:val="16"/>
                <w:szCs w:val="16"/>
              </w:rPr>
              <w:pPrChange w:id="1479" w:author="Seth Corwin" w:date="2022-12-11T20:01:00Z">
                <w:pPr>
                  <w:widowControl/>
                  <w:spacing w:before="0"/>
                  <w:ind w:firstLine="0"/>
                  <w:jc w:val="center"/>
                </w:pPr>
              </w:pPrChange>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4B691D">
            <w:pPr>
              <w:widowControl/>
              <w:spacing w:before="0" w:line="480" w:lineRule="auto"/>
              <w:ind w:firstLine="0"/>
              <w:jc w:val="center"/>
              <w:rPr>
                <w:sz w:val="16"/>
                <w:szCs w:val="16"/>
              </w:rPr>
              <w:pPrChange w:id="1480" w:author="Seth Corwin" w:date="2022-12-11T20:01:00Z">
                <w:pPr>
                  <w:widowControl/>
                  <w:spacing w:before="0"/>
                  <w:ind w:firstLine="0"/>
                  <w:jc w:val="center"/>
                </w:pPr>
              </w:pPrChange>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4B691D">
            <w:pPr>
              <w:widowControl/>
              <w:spacing w:before="0" w:line="480" w:lineRule="auto"/>
              <w:ind w:firstLine="0"/>
              <w:jc w:val="left"/>
              <w:rPr>
                <w:b/>
                <w:bCs/>
                <w:sz w:val="16"/>
                <w:szCs w:val="16"/>
              </w:rPr>
              <w:pPrChange w:id="1481" w:author="Seth Corwin" w:date="2022-12-11T20:01:00Z">
                <w:pPr>
                  <w:widowControl/>
                  <w:spacing w:before="0"/>
                  <w:ind w:firstLine="0"/>
                  <w:jc w:val="left"/>
                </w:pPr>
              </w:pPrChange>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4B691D">
            <w:pPr>
              <w:widowControl/>
              <w:spacing w:before="0" w:line="480" w:lineRule="auto"/>
              <w:ind w:firstLine="0"/>
              <w:jc w:val="center"/>
              <w:rPr>
                <w:sz w:val="16"/>
                <w:szCs w:val="16"/>
              </w:rPr>
              <w:pPrChange w:id="1482" w:author="Seth Corwin" w:date="2022-12-11T20:01:00Z">
                <w:pPr>
                  <w:widowControl/>
                  <w:spacing w:before="0"/>
                  <w:ind w:firstLine="0"/>
                  <w:jc w:val="center"/>
                </w:pPr>
              </w:pPrChange>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4B691D">
            <w:pPr>
              <w:widowControl/>
              <w:spacing w:before="0" w:line="480" w:lineRule="auto"/>
              <w:ind w:firstLine="0"/>
              <w:jc w:val="center"/>
              <w:rPr>
                <w:sz w:val="16"/>
                <w:szCs w:val="16"/>
              </w:rPr>
              <w:pPrChange w:id="1483" w:author="Seth Corwin" w:date="2022-12-11T20:01:00Z">
                <w:pPr>
                  <w:widowControl/>
                  <w:spacing w:before="0"/>
                  <w:ind w:firstLine="0"/>
                  <w:jc w:val="center"/>
                </w:pPr>
              </w:pPrChange>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4B691D">
            <w:pPr>
              <w:widowControl/>
              <w:spacing w:before="0" w:line="480" w:lineRule="auto"/>
              <w:ind w:firstLine="0"/>
              <w:jc w:val="center"/>
              <w:rPr>
                <w:sz w:val="16"/>
                <w:szCs w:val="16"/>
              </w:rPr>
              <w:pPrChange w:id="1484" w:author="Seth Corwin" w:date="2022-12-11T20:01:00Z">
                <w:pPr>
                  <w:widowControl/>
                  <w:spacing w:before="0"/>
                  <w:ind w:firstLine="0"/>
                  <w:jc w:val="center"/>
                </w:pPr>
              </w:pPrChange>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4B691D">
            <w:pPr>
              <w:widowControl/>
              <w:spacing w:before="0" w:line="480" w:lineRule="auto"/>
              <w:ind w:firstLine="0"/>
              <w:jc w:val="center"/>
              <w:rPr>
                <w:sz w:val="16"/>
                <w:szCs w:val="16"/>
              </w:rPr>
              <w:pPrChange w:id="1485" w:author="Seth Corwin" w:date="2022-12-11T20:01:00Z">
                <w:pPr>
                  <w:widowControl/>
                  <w:spacing w:before="0"/>
                  <w:ind w:firstLine="0"/>
                  <w:jc w:val="center"/>
                </w:pPr>
              </w:pPrChange>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4B691D">
            <w:pPr>
              <w:widowControl/>
              <w:spacing w:before="0" w:line="480" w:lineRule="auto"/>
              <w:ind w:firstLine="0"/>
              <w:jc w:val="center"/>
              <w:rPr>
                <w:sz w:val="16"/>
                <w:szCs w:val="16"/>
              </w:rPr>
              <w:pPrChange w:id="1486" w:author="Seth Corwin" w:date="2022-12-11T20:01:00Z">
                <w:pPr>
                  <w:widowControl/>
                  <w:spacing w:before="0"/>
                  <w:ind w:firstLine="0"/>
                  <w:jc w:val="center"/>
                </w:pPr>
              </w:pPrChange>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4B691D">
            <w:pPr>
              <w:widowControl/>
              <w:spacing w:before="0" w:line="480" w:lineRule="auto"/>
              <w:ind w:firstLine="0"/>
              <w:jc w:val="left"/>
              <w:rPr>
                <w:b/>
                <w:bCs/>
                <w:sz w:val="16"/>
                <w:szCs w:val="16"/>
              </w:rPr>
              <w:pPrChange w:id="1487" w:author="Seth Corwin" w:date="2022-12-11T20:01:00Z">
                <w:pPr>
                  <w:widowControl/>
                  <w:spacing w:before="0"/>
                  <w:ind w:firstLine="0"/>
                  <w:jc w:val="left"/>
                </w:pPr>
              </w:pPrChange>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4B691D">
            <w:pPr>
              <w:widowControl/>
              <w:spacing w:before="0" w:line="480" w:lineRule="auto"/>
              <w:ind w:firstLine="0"/>
              <w:jc w:val="center"/>
              <w:rPr>
                <w:sz w:val="16"/>
                <w:szCs w:val="16"/>
              </w:rPr>
              <w:pPrChange w:id="1488" w:author="Seth Corwin" w:date="2022-12-11T20:01:00Z">
                <w:pPr>
                  <w:widowControl/>
                  <w:spacing w:before="0"/>
                  <w:ind w:firstLine="0"/>
                  <w:jc w:val="center"/>
                </w:pPr>
              </w:pPrChange>
            </w:pPr>
            <w:r>
              <w:rPr>
                <w:sz w:val="16"/>
                <w:szCs w:val="16"/>
              </w:rPr>
              <w:t>14</w:t>
            </w:r>
          </w:p>
        </w:tc>
        <w:tc>
          <w:tcPr>
            <w:tcW w:w="755" w:type="pct"/>
            <w:vAlign w:val="center"/>
          </w:tcPr>
          <w:p w14:paraId="7B8364E8" w14:textId="2FB0496C" w:rsidR="00FE0D8A" w:rsidRPr="00783292" w:rsidRDefault="00C12BF9" w:rsidP="004B691D">
            <w:pPr>
              <w:widowControl/>
              <w:spacing w:before="0" w:line="480" w:lineRule="auto"/>
              <w:ind w:firstLine="0"/>
              <w:jc w:val="center"/>
              <w:rPr>
                <w:sz w:val="16"/>
                <w:szCs w:val="16"/>
              </w:rPr>
              <w:pPrChange w:id="1489" w:author="Seth Corwin" w:date="2022-12-11T20:01:00Z">
                <w:pPr>
                  <w:widowControl/>
                  <w:spacing w:before="0"/>
                  <w:ind w:firstLine="0"/>
                  <w:jc w:val="center"/>
                </w:pPr>
              </w:pPrChange>
            </w:pPr>
            <w:r>
              <w:rPr>
                <w:sz w:val="16"/>
                <w:szCs w:val="16"/>
              </w:rPr>
              <w:t>52</w:t>
            </w:r>
          </w:p>
        </w:tc>
        <w:tc>
          <w:tcPr>
            <w:tcW w:w="756" w:type="pct"/>
            <w:vAlign w:val="center"/>
          </w:tcPr>
          <w:p w14:paraId="7AC3236B" w14:textId="67EDF474" w:rsidR="00FE0D8A" w:rsidRPr="00783292" w:rsidRDefault="00C12BF9" w:rsidP="004B691D">
            <w:pPr>
              <w:widowControl/>
              <w:spacing w:before="0" w:line="480" w:lineRule="auto"/>
              <w:ind w:firstLine="0"/>
              <w:jc w:val="center"/>
              <w:rPr>
                <w:sz w:val="16"/>
                <w:szCs w:val="16"/>
              </w:rPr>
              <w:pPrChange w:id="1490" w:author="Seth Corwin" w:date="2022-12-11T20:01:00Z">
                <w:pPr>
                  <w:widowControl/>
                  <w:spacing w:before="0"/>
                  <w:ind w:firstLine="0"/>
                  <w:jc w:val="center"/>
                </w:pPr>
              </w:pPrChange>
            </w:pPr>
            <w:r>
              <w:rPr>
                <w:sz w:val="16"/>
                <w:szCs w:val="16"/>
              </w:rPr>
              <w:t>1.68%</w:t>
            </w:r>
          </w:p>
        </w:tc>
        <w:tc>
          <w:tcPr>
            <w:tcW w:w="755" w:type="pct"/>
            <w:vAlign w:val="center"/>
          </w:tcPr>
          <w:p w14:paraId="2B32CBEA" w14:textId="214704D2" w:rsidR="00FE0D8A" w:rsidRPr="00783292" w:rsidRDefault="00FB69CD" w:rsidP="004B691D">
            <w:pPr>
              <w:widowControl/>
              <w:spacing w:before="0" w:line="480" w:lineRule="auto"/>
              <w:ind w:firstLine="0"/>
              <w:jc w:val="center"/>
              <w:rPr>
                <w:sz w:val="16"/>
                <w:szCs w:val="16"/>
              </w:rPr>
              <w:pPrChange w:id="1491" w:author="Seth Corwin" w:date="2022-12-11T20:01:00Z">
                <w:pPr>
                  <w:widowControl/>
                  <w:spacing w:before="0"/>
                  <w:ind w:firstLine="0"/>
                  <w:jc w:val="center"/>
                </w:pPr>
              </w:pPrChange>
            </w:pPr>
            <w:r>
              <w:rPr>
                <w:sz w:val="16"/>
                <w:szCs w:val="16"/>
              </w:rPr>
              <w:t>4</w:t>
            </w:r>
          </w:p>
        </w:tc>
        <w:tc>
          <w:tcPr>
            <w:tcW w:w="756" w:type="pct"/>
            <w:vAlign w:val="center"/>
          </w:tcPr>
          <w:p w14:paraId="56C59637" w14:textId="1527D247" w:rsidR="00FE0D8A" w:rsidRPr="00783292" w:rsidRDefault="00646575" w:rsidP="004B691D">
            <w:pPr>
              <w:widowControl/>
              <w:spacing w:before="0" w:line="480" w:lineRule="auto"/>
              <w:ind w:firstLine="0"/>
              <w:jc w:val="center"/>
              <w:rPr>
                <w:sz w:val="16"/>
                <w:szCs w:val="16"/>
              </w:rPr>
              <w:pPrChange w:id="1492" w:author="Seth Corwin" w:date="2022-12-11T20:01:00Z">
                <w:pPr>
                  <w:widowControl/>
                  <w:spacing w:before="0"/>
                  <w:ind w:firstLine="0"/>
                  <w:jc w:val="center"/>
                </w:pPr>
              </w:pPrChange>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4B691D">
            <w:pPr>
              <w:widowControl/>
              <w:spacing w:before="0" w:line="480" w:lineRule="auto"/>
              <w:ind w:firstLine="0"/>
              <w:jc w:val="left"/>
              <w:rPr>
                <w:b/>
                <w:bCs/>
                <w:sz w:val="16"/>
                <w:szCs w:val="16"/>
              </w:rPr>
              <w:pPrChange w:id="1493" w:author="Seth Corwin" w:date="2022-12-11T20:01:00Z">
                <w:pPr>
                  <w:widowControl/>
                  <w:spacing w:before="0"/>
                  <w:ind w:firstLine="0"/>
                  <w:jc w:val="left"/>
                </w:pPr>
              </w:pPrChange>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4B691D">
            <w:pPr>
              <w:widowControl/>
              <w:spacing w:before="0" w:line="480" w:lineRule="auto"/>
              <w:ind w:firstLine="0"/>
              <w:jc w:val="center"/>
              <w:rPr>
                <w:sz w:val="16"/>
                <w:szCs w:val="16"/>
              </w:rPr>
              <w:pPrChange w:id="1494" w:author="Seth Corwin" w:date="2022-12-11T20:01:00Z">
                <w:pPr>
                  <w:widowControl/>
                  <w:spacing w:before="0"/>
                  <w:ind w:firstLine="0"/>
                  <w:jc w:val="center"/>
                </w:pPr>
              </w:pPrChange>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4B691D">
            <w:pPr>
              <w:widowControl/>
              <w:spacing w:before="0" w:line="480" w:lineRule="auto"/>
              <w:ind w:firstLine="0"/>
              <w:jc w:val="center"/>
              <w:rPr>
                <w:sz w:val="16"/>
                <w:szCs w:val="16"/>
              </w:rPr>
              <w:pPrChange w:id="1495" w:author="Seth Corwin" w:date="2022-12-11T20:01:00Z">
                <w:pPr>
                  <w:widowControl/>
                  <w:spacing w:before="0"/>
                  <w:ind w:firstLine="0"/>
                  <w:jc w:val="center"/>
                </w:pPr>
              </w:pPrChange>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4B691D">
            <w:pPr>
              <w:widowControl/>
              <w:spacing w:before="0" w:line="480" w:lineRule="auto"/>
              <w:ind w:firstLine="0"/>
              <w:jc w:val="center"/>
              <w:rPr>
                <w:sz w:val="16"/>
                <w:szCs w:val="16"/>
              </w:rPr>
              <w:pPrChange w:id="1496" w:author="Seth Corwin" w:date="2022-12-11T20:01:00Z">
                <w:pPr>
                  <w:widowControl/>
                  <w:spacing w:before="0"/>
                  <w:ind w:firstLine="0"/>
                  <w:jc w:val="center"/>
                </w:pPr>
              </w:pPrChange>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4B691D">
            <w:pPr>
              <w:widowControl/>
              <w:spacing w:before="0" w:line="480" w:lineRule="auto"/>
              <w:ind w:firstLine="0"/>
              <w:jc w:val="center"/>
              <w:rPr>
                <w:sz w:val="16"/>
                <w:szCs w:val="16"/>
              </w:rPr>
              <w:pPrChange w:id="1497" w:author="Seth Corwin" w:date="2022-12-11T20:01:00Z">
                <w:pPr>
                  <w:widowControl/>
                  <w:spacing w:before="0"/>
                  <w:ind w:firstLine="0"/>
                  <w:jc w:val="center"/>
                </w:pPr>
              </w:pPrChange>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4B691D">
            <w:pPr>
              <w:widowControl/>
              <w:spacing w:before="0" w:line="480" w:lineRule="auto"/>
              <w:ind w:firstLine="0"/>
              <w:jc w:val="center"/>
              <w:rPr>
                <w:sz w:val="16"/>
                <w:szCs w:val="16"/>
              </w:rPr>
              <w:pPrChange w:id="1498" w:author="Seth Corwin" w:date="2022-12-11T20:01:00Z">
                <w:pPr>
                  <w:widowControl/>
                  <w:spacing w:before="0"/>
                  <w:ind w:firstLine="0"/>
                  <w:jc w:val="center"/>
                </w:pPr>
              </w:pPrChange>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4B691D">
            <w:pPr>
              <w:widowControl/>
              <w:spacing w:before="0" w:line="480" w:lineRule="auto"/>
              <w:ind w:firstLine="0"/>
              <w:jc w:val="left"/>
              <w:rPr>
                <w:b/>
                <w:bCs/>
                <w:sz w:val="16"/>
                <w:szCs w:val="16"/>
              </w:rPr>
              <w:pPrChange w:id="1499" w:author="Seth Corwin" w:date="2022-12-11T20:01:00Z">
                <w:pPr>
                  <w:widowControl/>
                  <w:spacing w:before="0"/>
                  <w:ind w:firstLine="0"/>
                  <w:jc w:val="left"/>
                </w:pPr>
              </w:pPrChange>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4B691D">
            <w:pPr>
              <w:widowControl/>
              <w:spacing w:before="0" w:line="480" w:lineRule="auto"/>
              <w:ind w:firstLine="0"/>
              <w:jc w:val="center"/>
              <w:rPr>
                <w:sz w:val="16"/>
                <w:szCs w:val="16"/>
              </w:rPr>
              <w:pPrChange w:id="1500" w:author="Seth Corwin" w:date="2022-12-11T20:01:00Z">
                <w:pPr>
                  <w:widowControl/>
                  <w:spacing w:before="0"/>
                  <w:ind w:firstLine="0"/>
                  <w:jc w:val="center"/>
                </w:pPr>
              </w:pPrChange>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4B691D">
            <w:pPr>
              <w:widowControl/>
              <w:spacing w:before="0" w:line="480" w:lineRule="auto"/>
              <w:ind w:firstLine="0"/>
              <w:jc w:val="center"/>
              <w:rPr>
                <w:sz w:val="16"/>
                <w:szCs w:val="16"/>
              </w:rPr>
              <w:pPrChange w:id="1501" w:author="Seth Corwin" w:date="2022-12-11T20:01:00Z">
                <w:pPr>
                  <w:widowControl/>
                  <w:spacing w:before="0"/>
                  <w:ind w:firstLine="0"/>
                  <w:jc w:val="center"/>
                </w:pPr>
              </w:pPrChange>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4B691D">
            <w:pPr>
              <w:widowControl/>
              <w:spacing w:before="0" w:line="480" w:lineRule="auto"/>
              <w:ind w:firstLine="0"/>
              <w:jc w:val="center"/>
              <w:rPr>
                <w:sz w:val="16"/>
                <w:szCs w:val="16"/>
              </w:rPr>
              <w:pPrChange w:id="1502" w:author="Seth Corwin" w:date="2022-12-11T20:01:00Z">
                <w:pPr>
                  <w:widowControl/>
                  <w:spacing w:before="0"/>
                  <w:ind w:firstLine="0"/>
                  <w:jc w:val="center"/>
                </w:pPr>
              </w:pPrChange>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4B691D">
            <w:pPr>
              <w:widowControl/>
              <w:spacing w:before="0" w:line="480" w:lineRule="auto"/>
              <w:ind w:firstLine="0"/>
              <w:jc w:val="center"/>
              <w:rPr>
                <w:sz w:val="16"/>
                <w:szCs w:val="16"/>
              </w:rPr>
              <w:pPrChange w:id="1503" w:author="Seth Corwin" w:date="2022-12-11T20:01:00Z">
                <w:pPr>
                  <w:widowControl/>
                  <w:spacing w:before="0"/>
                  <w:ind w:firstLine="0"/>
                  <w:jc w:val="center"/>
                </w:pPr>
              </w:pPrChange>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4B691D">
            <w:pPr>
              <w:widowControl/>
              <w:spacing w:before="0" w:line="480" w:lineRule="auto"/>
              <w:ind w:firstLine="0"/>
              <w:jc w:val="center"/>
              <w:rPr>
                <w:sz w:val="16"/>
                <w:szCs w:val="16"/>
              </w:rPr>
              <w:pPrChange w:id="1504" w:author="Seth Corwin" w:date="2022-12-11T20:01:00Z">
                <w:pPr>
                  <w:widowControl/>
                  <w:spacing w:before="0"/>
                  <w:ind w:firstLine="0"/>
                  <w:jc w:val="center"/>
                </w:pPr>
              </w:pPrChange>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4B691D">
            <w:pPr>
              <w:widowControl/>
              <w:spacing w:before="0" w:line="480" w:lineRule="auto"/>
              <w:ind w:firstLine="0"/>
              <w:jc w:val="left"/>
              <w:rPr>
                <w:b/>
                <w:bCs/>
                <w:sz w:val="16"/>
                <w:szCs w:val="16"/>
              </w:rPr>
              <w:pPrChange w:id="1505" w:author="Seth Corwin" w:date="2022-12-11T20:01:00Z">
                <w:pPr>
                  <w:widowControl/>
                  <w:spacing w:before="0"/>
                  <w:ind w:firstLine="0"/>
                  <w:jc w:val="left"/>
                </w:pPr>
              </w:pPrChange>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4B691D">
            <w:pPr>
              <w:widowControl/>
              <w:spacing w:before="0" w:line="480" w:lineRule="auto"/>
              <w:ind w:firstLine="0"/>
              <w:jc w:val="center"/>
              <w:rPr>
                <w:sz w:val="16"/>
                <w:szCs w:val="16"/>
              </w:rPr>
              <w:pPrChange w:id="1506" w:author="Seth Corwin" w:date="2022-12-11T20:01:00Z">
                <w:pPr>
                  <w:widowControl/>
                  <w:spacing w:before="0"/>
                  <w:ind w:firstLine="0"/>
                  <w:jc w:val="center"/>
                </w:pPr>
              </w:pPrChange>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4B691D">
            <w:pPr>
              <w:widowControl/>
              <w:spacing w:before="0" w:line="480" w:lineRule="auto"/>
              <w:ind w:firstLine="0"/>
              <w:jc w:val="center"/>
              <w:rPr>
                <w:sz w:val="16"/>
                <w:szCs w:val="16"/>
              </w:rPr>
              <w:pPrChange w:id="1507" w:author="Seth Corwin" w:date="2022-12-11T20:01:00Z">
                <w:pPr>
                  <w:widowControl/>
                  <w:spacing w:before="0"/>
                  <w:ind w:firstLine="0"/>
                  <w:jc w:val="center"/>
                </w:pPr>
              </w:pPrChange>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4B691D">
            <w:pPr>
              <w:widowControl/>
              <w:spacing w:before="0" w:line="480" w:lineRule="auto"/>
              <w:ind w:firstLine="0"/>
              <w:jc w:val="center"/>
              <w:rPr>
                <w:sz w:val="16"/>
                <w:szCs w:val="16"/>
              </w:rPr>
              <w:pPrChange w:id="1508" w:author="Seth Corwin" w:date="2022-12-11T20:01:00Z">
                <w:pPr>
                  <w:widowControl/>
                  <w:spacing w:before="0"/>
                  <w:ind w:firstLine="0"/>
                  <w:jc w:val="center"/>
                </w:pPr>
              </w:pPrChange>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4B691D">
            <w:pPr>
              <w:widowControl/>
              <w:spacing w:before="0" w:line="480" w:lineRule="auto"/>
              <w:ind w:firstLine="0"/>
              <w:jc w:val="center"/>
              <w:rPr>
                <w:sz w:val="16"/>
                <w:szCs w:val="16"/>
              </w:rPr>
              <w:pPrChange w:id="1509" w:author="Seth Corwin" w:date="2022-12-11T20:01:00Z">
                <w:pPr>
                  <w:widowControl/>
                  <w:spacing w:before="0"/>
                  <w:ind w:firstLine="0"/>
                  <w:jc w:val="center"/>
                </w:pPr>
              </w:pPrChange>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4B691D">
            <w:pPr>
              <w:widowControl/>
              <w:spacing w:before="0" w:line="480" w:lineRule="auto"/>
              <w:ind w:firstLine="0"/>
              <w:jc w:val="center"/>
              <w:rPr>
                <w:sz w:val="16"/>
                <w:szCs w:val="16"/>
              </w:rPr>
              <w:pPrChange w:id="1510" w:author="Seth Corwin" w:date="2022-12-11T20:01:00Z">
                <w:pPr>
                  <w:widowControl/>
                  <w:spacing w:before="0"/>
                  <w:ind w:firstLine="0"/>
                  <w:jc w:val="center"/>
                </w:pPr>
              </w:pPrChange>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4B691D">
            <w:pPr>
              <w:widowControl/>
              <w:spacing w:before="0" w:line="480" w:lineRule="auto"/>
              <w:ind w:firstLine="0"/>
              <w:jc w:val="left"/>
              <w:rPr>
                <w:b/>
                <w:bCs/>
                <w:sz w:val="16"/>
                <w:szCs w:val="16"/>
              </w:rPr>
              <w:pPrChange w:id="1511" w:author="Seth Corwin" w:date="2022-12-11T20:01:00Z">
                <w:pPr>
                  <w:widowControl/>
                  <w:spacing w:before="0"/>
                  <w:ind w:firstLine="0"/>
                  <w:jc w:val="left"/>
                </w:pPr>
              </w:pPrChange>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4B691D">
            <w:pPr>
              <w:widowControl/>
              <w:spacing w:before="0" w:line="480" w:lineRule="auto"/>
              <w:ind w:firstLine="0"/>
              <w:jc w:val="center"/>
              <w:rPr>
                <w:sz w:val="16"/>
                <w:szCs w:val="16"/>
              </w:rPr>
              <w:pPrChange w:id="1512" w:author="Seth Corwin" w:date="2022-12-11T20:01:00Z">
                <w:pPr>
                  <w:widowControl/>
                  <w:spacing w:before="0"/>
                  <w:ind w:firstLine="0"/>
                  <w:jc w:val="center"/>
                </w:pPr>
              </w:pPrChange>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4B691D">
            <w:pPr>
              <w:widowControl/>
              <w:spacing w:before="0" w:line="480" w:lineRule="auto"/>
              <w:ind w:firstLine="0"/>
              <w:jc w:val="center"/>
              <w:rPr>
                <w:sz w:val="16"/>
                <w:szCs w:val="16"/>
              </w:rPr>
              <w:pPrChange w:id="1513" w:author="Seth Corwin" w:date="2022-12-11T20:01:00Z">
                <w:pPr>
                  <w:widowControl/>
                  <w:spacing w:before="0"/>
                  <w:ind w:firstLine="0"/>
                  <w:jc w:val="center"/>
                </w:pPr>
              </w:pPrChange>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4B691D">
            <w:pPr>
              <w:widowControl/>
              <w:spacing w:before="0" w:line="480" w:lineRule="auto"/>
              <w:ind w:firstLine="0"/>
              <w:jc w:val="center"/>
              <w:rPr>
                <w:sz w:val="16"/>
                <w:szCs w:val="16"/>
              </w:rPr>
              <w:pPrChange w:id="1514" w:author="Seth Corwin" w:date="2022-12-11T20:01:00Z">
                <w:pPr>
                  <w:widowControl/>
                  <w:spacing w:before="0"/>
                  <w:ind w:firstLine="0"/>
                  <w:jc w:val="center"/>
                </w:pPr>
              </w:pPrChange>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4B691D">
            <w:pPr>
              <w:widowControl/>
              <w:spacing w:before="0" w:line="480" w:lineRule="auto"/>
              <w:ind w:firstLine="0"/>
              <w:jc w:val="center"/>
              <w:rPr>
                <w:sz w:val="16"/>
                <w:szCs w:val="16"/>
              </w:rPr>
              <w:pPrChange w:id="1515" w:author="Seth Corwin" w:date="2022-12-11T20:01:00Z">
                <w:pPr>
                  <w:widowControl/>
                  <w:spacing w:before="0"/>
                  <w:ind w:firstLine="0"/>
                  <w:jc w:val="center"/>
                </w:pPr>
              </w:pPrChange>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4B691D">
            <w:pPr>
              <w:widowControl/>
              <w:spacing w:before="0" w:line="480" w:lineRule="auto"/>
              <w:ind w:firstLine="0"/>
              <w:jc w:val="center"/>
              <w:rPr>
                <w:sz w:val="16"/>
                <w:szCs w:val="16"/>
              </w:rPr>
              <w:pPrChange w:id="1516" w:author="Seth Corwin" w:date="2022-12-11T20:01:00Z">
                <w:pPr>
                  <w:widowControl/>
                  <w:spacing w:before="0"/>
                  <w:ind w:firstLine="0"/>
                  <w:jc w:val="center"/>
                </w:pPr>
              </w:pPrChange>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4B691D">
            <w:pPr>
              <w:widowControl/>
              <w:spacing w:before="0" w:line="480" w:lineRule="auto"/>
              <w:ind w:firstLine="0"/>
              <w:jc w:val="left"/>
              <w:rPr>
                <w:b/>
                <w:bCs/>
                <w:sz w:val="16"/>
                <w:szCs w:val="16"/>
              </w:rPr>
              <w:pPrChange w:id="1517" w:author="Seth Corwin" w:date="2022-12-11T20:01:00Z">
                <w:pPr>
                  <w:widowControl/>
                  <w:spacing w:before="0"/>
                  <w:ind w:firstLine="0"/>
                  <w:jc w:val="left"/>
                </w:pPr>
              </w:pPrChange>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4B691D">
            <w:pPr>
              <w:widowControl/>
              <w:spacing w:before="0" w:line="480" w:lineRule="auto"/>
              <w:ind w:firstLine="0"/>
              <w:jc w:val="center"/>
              <w:rPr>
                <w:sz w:val="16"/>
                <w:szCs w:val="16"/>
              </w:rPr>
              <w:pPrChange w:id="1518" w:author="Seth Corwin" w:date="2022-12-11T20:01:00Z">
                <w:pPr>
                  <w:widowControl/>
                  <w:spacing w:before="0"/>
                  <w:ind w:firstLine="0"/>
                  <w:jc w:val="center"/>
                </w:pPr>
              </w:pPrChange>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4B691D">
            <w:pPr>
              <w:widowControl/>
              <w:spacing w:before="0" w:line="480" w:lineRule="auto"/>
              <w:ind w:firstLine="0"/>
              <w:jc w:val="center"/>
              <w:rPr>
                <w:sz w:val="16"/>
                <w:szCs w:val="16"/>
              </w:rPr>
              <w:pPrChange w:id="1519" w:author="Seth Corwin" w:date="2022-12-11T20:01:00Z">
                <w:pPr>
                  <w:widowControl/>
                  <w:spacing w:before="0"/>
                  <w:ind w:firstLine="0"/>
                  <w:jc w:val="center"/>
                </w:pPr>
              </w:pPrChange>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4B691D">
            <w:pPr>
              <w:widowControl/>
              <w:spacing w:before="0" w:line="480" w:lineRule="auto"/>
              <w:ind w:firstLine="0"/>
              <w:jc w:val="center"/>
              <w:rPr>
                <w:sz w:val="16"/>
                <w:szCs w:val="16"/>
              </w:rPr>
              <w:pPrChange w:id="1520" w:author="Seth Corwin" w:date="2022-12-11T20:01:00Z">
                <w:pPr>
                  <w:widowControl/>
                  <w:spacing w:before="0"/>
                  <w:ind w:firstLine="0"/>
                  <w:jc w:val="center"/>
                </w:pPr>
              </w:pPrChange>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4B691D">
            <w:pPr>
              <w:widowControl/>
              <w:spacing w:before="0" w:line="480" w:lineRule="auto"/>
              <w:ind w:firstLine="0"/>
              <w:jc w:val="center"/>
              <w:rPr>
                <w:sz w:val="16"/>
                <w:szCs w:val="16"/>
              </w:rPr>
              <w:pPrChange w:id="1521" w:author="Seth Corwin" w:date="2022-12-11T20:01:00Z">
                <w:pPr>
                  <w:widowControl/>
                  <w:spacing w:before="0"/>
                  <w:ind w:firstLine="0"/>
                  <w:jc w:val="center"/>
                </w:pPr>
              </w:pPrChange>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4B691D">
            <w:pPr>
              <w:widowControl/>
              <w:spacing w:before="0" w:line="480" w:lineRule="auto"/>
              <w:ind w:firstLine="0"/>
              <w:jc w:val="center"/>
              <w:rPr>
                <w:sz w:val="16"/>
                <w:szCs w:val="16"/>
              </w:rPr>
              <w:pPrChange w:id="1522" w:author="Seth Corwin" w:date="2022-12-11T20:01:00Z">
                <w:pPr>
                  <w:widowControl/>
                  <w:spacing w:before="0"/>
                  <w:ind w:firstLine="0"/>
                  <w:jc w:val="center"/>
                </w:pPr>
              </w:pPrChange>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4B691D">
            <w:pPr>
              <w:widowControl/>
              <w:spacing w:before="0" w:line="480" w:lineRule="auto"/>
              <w:ind w:firstLine="0"/>
              <w:jc w:val="left"/>
              <w:rPr>
                <w:b/>
                <w:bCs/>
                <w:sz w:val="16"/>
                <w:szCs w:val="16"/>
              </w:rPr>
              <w:pPrChange w:id="1523" w:author="Seth Corwin" w:date="2022-12-11T20:01:00Z">
                <w:pPr>
                  <w:widowControl/>
                  <w:spacing w:before="0"/>
                  <w:ind w:firstLine="0"/>
                  <w:jc w:val="left"/>
                </w:pPr>
              </w:pPrChange>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4B691D">
            <w:pPr>
              <w:widowControl/>
              <w:spacing w:before="0" w:line="480" w:lineRule="auto"/>
              <w:ind w:firstLine="0"/>
              <w:jc w:val="center"/>
              <w:rPr>
                <w:sz w:val="16"/>
                <w:szCs w:val="16"/>
              </w:rPr>
              <w:pPrChange w:id="1524" w:author="Seth Corwin" w:date="2022-12-11T20:01:00Z">
                <w:pPr>
                  <w:widowControl/>
                  <w:spacing w:before="0"/>
                  <w:ind w:firstLine="0"/>
                  <w:jc w:val="center"/>
                </w:pPr>
              </w:pPrChange>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4B691D">
            <w:pPr>
              <w:widowControl/>
              <w:spacing w:before="0" w:line="480" w:lineRule="auto"/>
              <w:ind w:firstLine="0"/>
              <w:jc w:val="center"/>
              <w:rPr>
                <w:sz w:val="16"/>
                <w:szCs w:val="16"/>
              </w:rPr>
              <w:pPrChange w:id="1525" w:author="Seth Corwin" w:date="2022-12-11T20:01:00Z">
                <w:pPr>
                  <w:widowControl/>
                  <w:spacing w:before="0"/>
                  <w:ind w:firstLine="0"/>
                  <w:jc w:val="center"/>
                </w:pPr>
              </w:pPrChange>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4B691D">
            <w:pPr>
              <w:widowControl/>
              <w:spacing w:before="0" w:line="480" w:lineRule="auto"/>
              <w:ind w:firstLine="0"/>
              <w:jc w:val="center"/>
              <w:rPr>
                <w:sz w:val="16"/>
                <w:szCs w:val="16"/>
              </w:rPr>
              <w:pPrChange w:id="1526" w:author="Seth Corwin" w:date="2022-12-11T20:01:00Z">
                <w:pPr>
                  <w:widowControl/>
                  <w:spacing w:before="0"/>
                  <w:ind w:firstLine="0"/>
                  <w:jc w:val="center"/>
                </w:pPr>
              </w:pPrChange>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4B691D">
            <w:pPr>
              <w:widowControl/>
              <w:spacing w:before="0" w:line="480" w:lineRule="auto"/>
              <w:ind w:firstLine="0"/>
              <w:jc w:val="center"/>
              <w:rPr>
                <w:sz w:val="16"/>
                <w:szCs w:val="16"/>
              </w:rPr>
              <w:pPrChange w:id="1527" w:author="Seth Corwin" w:date="2022-12-11T20:01:00Z">
                <w:pPr>
                  <w:widowControl/>
                  <w:spacing w:before="0"/>
                  <w:ind w:firstLine="0"/>
                  <w:jc w:val="center"/>
                </w:pPr>
              </w:pPrChange>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4B691D">
            <w:pPr>
              <w:widowControl/>
              <w:spacing w:before="0" w:line="480" w:lineRule="auto"/>
              <w:ind w:firstLine="0"/>
              <w:jc w:val="center"/>
              <w:rPr>
                <w:sz w:val="16"/>
                <w:szCs w:val="16"/>
              </w:rPr>
              <w:pPrChange w:id="1528" w:author="Seth Corwin" w:date="2022-12-11T20:01:00Z">
                <w:pPr>
                  <w:widowControl/>
                  <w:spacing w:before="0"/>
                  <w:ind w:firstLine="0"/>
                  <w:jc w:val="center"/>
                </w:pPr>
              </w:pPrChange>
            </w:pPr>
            <w:r>
              <w:rPr>
                <w:sz w:val="16"/>
                <w:szCs w:val="16"/>
              </w:rPr>
              <w:t>2</w:t>
            </w:r>
          </w:p>
        </w:tc>
      </w:tr>
    </w:tbl>
    <w:p w14:paraId="06E176FB" w14:textId="2DDF9E31" w:rsidR="006E17BC" w:rsidRPr="00BB4062" w:rsidRDefault="00EC12AF" w:rsidP="004B691D">
      <w:pPr>
        <w:spacing w:line="480" w:lineRule="auto"/>
        <w:ind w:firstLine="0"/>
        <w:rPr>
          <w:i/>
          <w:iCs/>
        </w:rPr>
        <w:pPrChange w:id="1529" w:author="Seth Corwin" w:date="2022-12-11T20:01:00Z">
          <w:pPr>
            <w:ind w:firstLine="0"/>
          </w:pPr>
        </w:pPrChange>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A26D08" w:rsidRPr="00BB4062">
        <w:rPr>
          <w:i/>
          <w:iCs/>
        </w:rPr>
        <w:fldChar w:fldCharType="begin"/>
      </w:r>
      <w:r w:rsidR="00A26D08" w:rsidRPr="00BB4062">
        <w:rPr>
          <w:i/>
          <w:iCs/>
        </w:rPr>
        <w:instrText xml:space="preserve"> ADDIN ZOTERO_ITEM CSL_CITATION {"citationID":"YDutYCg3","properties":{"formattedCitation":"(Kaufman, King, and Komisarchik 2021)","plainCitation":"(Kaufman, King, and Komisarchik 2021)","noteIndex":0},"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rsidR="00A26D08" w:rsidRPr="00BB4062">
        <w:rPr>
          <w:i/>
          <w:iCs/>
        </w:rPr>
        <w:fldChar w:fldCharType="separate"/>
      </w:r>
      <w:r w:rsidR="00A26D08" w:rsidRPr="00BB4062">
        <w:rPr>
          <w:i/>
          <w:iCs/>
          <w:noProof/>
        </w:rPr>
        <w:t>(Kaufman, King, and Komisarchik 2021)</w:t>
      </w:r>
      <w:r w:rsidR="00A26D08" w:rsidRPr="00BB4062">
        <w:rPr>
          <w:i/>
          <w:iCs/>
        </w:rPr>
        <w:fldChar w:fldCharType="end"/>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4B691D">
      <w:pPr>
        <w:spacing w:line="480" w:lineRule="auto"/>
        <w:pPrChange w:id="1530" w:author="Seth Corwin" w:date="2022-12-11T20:01:00Z">
          <w:pPr/>
        </w:pPrChange>
      </w:pPr>
    </w:p>
    <w:p w14:paraId="167FB348" w14:textId="697F4E80" w:rsidR="0031738D" w:rsidRPr="000E4A38" w:rsidRDefault="006E17BC" w:rsidP="004B691D">
      <w:pPr>
        <w:spacing w:line="480" w:lineRule="auto"/>
        <w:pPrChange w:id="1531" w:author="Seth Corwin" w:date="2022-12-11T20:01:00Z">
          <w:pPr/>
        </w:pPrChange>
      </w:pPr>
      <w:commentRangeStart w:id="1532"/>
      <w:r>
        <w:t xml:space="preserve">What we see from </w:t>
      </w:r>
      <w:ins w:id="1533" w:author="Seth Corwin" w:date="2022-12-11T23:45:00Z">
        <w:r w:rsidR="00931658">
          <w:t xml:space="preserve">Table Six </w:t>
        </w:r>
      </w:ins>
      <w:del w:id="1534" w:author="Seth Corwin" w:date="2022-12-11T23:45:00Z">
        <w:r w:rsidR="009363BB" w:rsidDel="00931658">
          <w:fldChar w:fldCharType="begin"/>
        </w:r>
        <w:r w:rsidR="009363BB" w:rsidDel="00931658">
          <w:delInstrText xml:space="preserve"> REF _Ref120229773 \h </w:delInstrText>
        </w:r>
        <w:r w:rsidR="004B691D" w:rsidDel="00931658">
          <w:delInstrText xml:space="preserve"> \* MERGEFORMAT </w:delInstrText>
        </w:r>
        <w:r w:rsidR="009363BB" w:rsidDel="00931658">
          <w:fldChar w:fldCharType="separate"/>
        </w:r>
        <w:r w:rsidR="00752D69" w:rsidDel="00931658">
          <w:delText xml:space="preserve">Table </w:delText>
        </w:r>
        <w:r w:rsidR="00752D69" w:rsidDel="00931658">
          <w:rPr>
            <w:noProof/>
          </w:rPr>
          <w:delText>6</w:delText>
        </w:r>
        <w:r w:rsidR="009363BB" w:rsidDel="00931658">
          <w:fldChar w:fldCharType="end"/>
        </w:r>
        <w:r w:rsidR="009363BB" w:rsidDel="00931658">
          <w:delText xml:space="preserve"> </w:delText>
        </w:r>
      </w:del>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commentRangeEnd w:id="1532"/>
      <w:r w:rsidR="00931658">
        <w:rPr>
          <w:rStyle w:val="CommentReference"/>
        </w:rPr>
        <w:commentReference w:id="1532"/>
      </w:r>
      <w:r w:rsidR="00554E53">
        <w:t>But</w:t>
      </w:r>
      <w:r w:rsidR="00AE551E">
        <w:t xml:space="preserve"> there are some notable exceptions</w:t>
      </w:r>
      <w:r w:rsidR="00554E53">
        <w:t xml:space="preserve"> illustrating tradeoffs</w:t>
      </w:r>
      <w:commentRangeStart w:id="1535"/>
      <w:r w:rsidR="00554E53">
        <w:t xml:space="preserve">.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1535"/>
      <w:r w:rsidR="00931658">
        <w:rPr>
          <w:rStyle w:val="CommentReference"/>
        </w:rPr>
        <w:commentReference w:id="1535"/>
      </w:r>
      <w:r w:rsidR="00314A3F" w:rsidRPr="000E4A38">
        <w:t xml:space="preserve">r. </w:t>
      </w:r>
    </w:p>
    <w:p w14:paraId="75C9363E" w14:textId="7750343B" w:rsidR="00E74012" w:rsidRPr="00B65DD5" w:rsidRDefault="00D02572" w:rsidP="004B691D">
      <w:pPr>
        <w:spacing w:line="480" w:lineRule="auto"/>
        <w:rPr>
          <w:i/>
        </w:rPr>
        <w:pPrChange w:id="1536" w:author="Seth Corwin" w:date="2022-12-11T20:01:00Z">
          <w:pPr/>
        </w:pPrChange>
      </w:pPr>
      <w:r w:rsidRPr="000E4A38">
        <w:t xml:space="preserve">The data in </w:t>
      </w:r>
      <w:ins w:id="1537" w:author="Seth Corwin" w:date="2022-12-11T23:46:00Z">
        <w:r w:rsidR="00931658">
          <w:t xml:space="preserve">Table Six </w:t>
        </w:r>
      </w:ins>
      <w:del w:id="1538" w:author="Seth Corwin" w:date="2022-12-11T23:46:00Z">
        <w:r w:rsidR="0085194C" w:rsidDel="00931658">
          <w:fldChar w:fldCharType="begin"/>
        </w:r>
        <w:r w:rsidR="0085194C" w:rsidDel="00931658">
          <w:delInstrText xml:space="preserve"> REF _Ref120229773 \h </w:delInstrText>
        </w:r>
        <w:r w:rsidR="004B691D" w:rsidDel="00931658">
          <w:delInstrText xml:space="preserve"> \* MERGEFORMAT </w:delInstrText>
        </w:r>
        <w:r w:rsidR="0085194C" w:rsidDel="00931658">
          <w:fldChar w:fldCharType="separate"/>
        </w:r>
        <w:r w:rsidR="0085194C" w:rsidDel="00931658">
          <w:delText xml:space="preserve">Table </w:delText>
        </w:r>
        <w:r w:rsidR="0085194C" w:rsidDel="00931658">
          <w:rPr>
            <w:noProof/>
          </w:rPr>
          <w:delText>6</w:delText>
        </w:r>
        <w:r w:rsidR="0085194C" w:rsidDel="00931658">
          <w:fldChar w:fldCharType="end"/>
        </w:r>
        <w:r w:rsidR="0085194C" w:rsidDel="00931658">
          <w:delText xml:space="preserve"> </w:delText>
        </w:r>
      </w:del>
      <w:r w:rsidRPr="000E4A38">
        <w:t>only deals with cases that were resolved in time for a remedial map to be drawn for the 2022 election</w:t>
      </w:r>
      <w:r w:rsidR="00D61F45" w:rsidRPr="000E4A38">
        <w:t>.</w:t>
      </w:r>
      <w:r w:rsidR="00752D69" w:rsidRPr="000E4A38">
        <w:t xml:space="preserve"> </w:t>
      </w:r>
      <w:commentRangeStart w:id="1539"/>
      <w:r w:rsidRPr="000E4A38">
        <w:t>Four states have maps that are currently ruled unconstitutional being used in the 2022 election, accounting for 10% of all districts</w:t>
      </w:r>
      <w:r w:rsidR="00D61F45" w:rsidRPr="000E4A38">
        <w:t>.</w:t>
      </w:r>
      <w:commentRangeEnd w:id="1539"/>
      <w:r w:rsidR="00931658">
        <w:rPr>
          <w:rStyle w:val="CommentReference"/>
        </w:rPr>
        <w:commentReference w:id="1539"/>
      </w:r>
      <w:r w:rsidR="00D61F45" w:rsidRPr="000E4A38">
        <w:t xml:space="preserve"> </w:t>
      </w:r>
      <w:commentRangeStart w:id="1540"/>
      <w:r w:rsidRPr="000E4A38">
        <w:t xml:space="preserve">Conservative estimates are </w:t>
      </w:r>
      <w:commentRangeEnd w:id="1540"/>
      <w:r w:rsidR="00931658">
        <w:rPr>
          <w:rStyle w:val="CommentReference"/>
        </w:rPr>
        <w:commentReference w:id="1540"/>
      </w:r>
      <w:r w:rsidRPr="000E4A38">
        <w:t xml:space="preserve">that these unconstitutional plans likely cost the Democrats between </w:t>
      </w:r>
      <w:ins w:id="1541" w:author="Seth Corwin" w:date="2022-12-11T23:47:00Z">
        <w:r w:rsidR="00931658">
          <w:t>five</w:t>
        </w:r>
      </w:ins>
      <w:del w:id="1542" w:author="Seth Corwin" w:date="2022-12-11T23:47:00Z">
        <w:r w:rsidRPr="000E4A38" w:rsidDel="00931658">
          <w:delText>5</w:delText>
        </w:r>
      </w:del>
      <w:r w:rsidRPr="000E4A38">
        <w:t xml:space="preserve"> and </w:t>
      </w:r>
      <w:ins w:id="1543" w:author="Seth Corwin" w:date="2022-12-11T23:47:00Z">
        <w:r w:rsidR="00931658">
          <w:t>six</w:t>
        </w:r>
      </w:ins>
      <w:del w:id="1544" w:author="Seth Corwin" w:date="2022-12-11T23:47:00Z">
        <w:r w:rsidRPr="000E4A38" w:rsidDel="00931658">
          <w:delText>6</w:delText>
        </w:r>
      </w:del>
      <w:r w:rsidRPr="000E4A38">
        <w:t xml:space="preserve"> seats</w:t>
      </w:r>
      <w:r w:rsidR="007071BC" w:rsidRPr="000E4A38">
        <w:t xml:space="preserve"> in Congress</w:t>
      </w:r>
      <w:r w:rsidRPr="000E4A38">
        <w:t xml:space="preserve">. If their unconstitutionality is sustained by higher courts, they will need to be redrawn for the 2024 </w:t>
      </w:r>
      <w:r w:rsidRPr="000E4A38">
        <w:lastRenderedPageBreak/>
        <w:t>election.</w:t>
      </w:r>
      <w:r w:rsidR="00D61F45" w:rsidRPr="000E4A38">
        <w:rPr>
          <w:rStyle w:val="FootnoteReference"/>
        </w:rPr>
        <w:footnoteReference w:id="188"/>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0E4A38">
        <w:rPr>
          <w:rStyle w:val="FootnoteReference"/>
        </w:rPr>
        <w:footnoteReference w:id="189"/>
      </w:r>
      <w:r w:rsidRPr="000E4A38">
        <w:t xml:space="preserve"> and states under trifecta </w:t>
      </w:r>
      <w:r w:rsidR="005F5F2F">
        <w:t>contr</w:t>
      </w:r>
      <w:r w:rsidRPr="000E4A38">
        <w:t>ol may well choose to polish their previous partisan gerrymandering efforts by tinkering with their map to improve its partisan performance.</w:t>
      </w:r>
      <w:r w:rsidRPr="000E4A38">
        <w:rPr>
          <w:rStyle w:val="FootnoteReference"/>
        </w:rPr>
        <w:footnoteReference w:id="190"/>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1203"/>
    </w:p>
    <w:p w14:paraId="0EC72FF6" w14:textId="1BE39568" w:rsidR="00314A3F" w:rsidRPr="005F5F2F" w:rsidRDefault="00752D69" w:rsidP="004B691D">
      <w:pPr>
        <w:pStyle w:val="Heading1"/>
        <w:spacing w:line="480" w:lineRule="auto"/>
        <w:pPrChange w:id="1545" w:author="Seth Corwin" w:date="2022-12-11T20:01:00Z">
          <w:pPr>
            <w:pStyle w:val="Heading1"/>
          </w:pPr>
        </w:pPrChange>
      </w:pPr>
      <w:r w:rsidRPr="005F5F2F">
        <w:t xml:space="preserve"> </w:t>
      </w:r>
      <w:bookmarkStart w:id="1546" w:name="_Toc120581567"/>
      <w:r w:rsidR="000E4A38" w:rsidRPr="005F5F2F">
        <w:t>Conclusions</w:t>
      </w:r>
      <w:bookmarkEnd w:id="1546"/>
    </w:p>
    <w:p w14:paraId="0CAD5F1D" w14:textId="77777777" w:rsidR="00982E62" w:rsidRDefault="00E1289D" w:rsidP="004B691D">
      <w:pPr>
        <w:pStyle w:val="ListParagraph"/>
        <w:numPr>
          <w:ilvl w:val="0"/>
          <w:numId w:val="20"/>
        </w:numPr>
        <w:spacing w:line="480" w:lineRule="auto"/>
        <w:pPrChange w:id="1547" w:author="Seth Corwin" w:date="2022-12-11T20:01:00Z">
          <w:pPr>
            <w:pStyle w:val="ListParagraph"/>
            <w:numPr>
              <w:numId w:val="20"/>
            </w:numPr>
            <w:ind w:left="1080" w:hanging="360"/>
          </w:pPr>
        </w:pPrChange>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4B691D">
      <w:pPr>
        <w:pStyle w:val="ListParagraph"/>
        <w:numPr>
          <w:ilvl w:val="0"/>
          <w:numId w:val="20"/>
        </w:numPr>
        <w:spacing w:line="480" w:lineRule="auto"/>
        <w:pPrChange w:id="1548" w:author="Seth Corwin" w:date="2022-12-11T20:01:00Z">
          <w:pPr>
            <w:pStyle w:val="ListParagraph"/>
            <w:numPr>
              <w:numId w:val="20"/>
            </w:numPr>
            <w:ind w:left="1080" w:hanging="360"/>
          </w:pPr>
        </w:pPrChange>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w:t>
      </w:r>
      <w:r w:rsidRPr="000E4A38">
        <w:lastRenderedPageBreak/>
        <w:t>likely durability, but also computer-based ways to evaluate plans with respect to how well they satisfy good government standards.</w:t>
      </w:r>
    </w:p>
    <w:p w14:paraId="7D27FF83" w14:textId="77777777" w:rsidR="006B608D" w:rsidRDefault="00F6465C" w:rsidP="004B691D">
      <w:pPr>
        <w:pStyle w:val="ListParagraph"/>
        <w:numPr>
          <w:ilvl w:val="0"/>
          <w:numId w:val="20"/>
        </w:numPr>
        <w:spacing w:line="480" w:lineRule="auto"/>
        <w:pPrChange w:id="1549" w:author="Seth Corwin" w:date="2022-12-11T20:01:00Z">
          <w:pPr>
            <w:pStyle w:val="ListParagraph"/>
            <w:numPr>
              <w:numId w:val="20"/>
            </w:numPr>
            <w:ind w:left="1080" w:hanging="360"/>
          </w:pPr>
        </w:pPrChange>
      </w:pPr>
      <w:r w:rsidRPr="000E4A38">
        <w:t xml:space="preserve">While the existence of new constitutional amendments with explicit prohibitions on partisan gerrymandering has given some state courts power to address the issue of partisan gerrymandering, </w:t>
      </w:r>
      <w:commentRangeStart w:id="1550"/>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1550"/>
      <w:r w:rsidR="00931658">
        <w:rPr>
          <w:rStyle w:val="CommentReference"/>
        </w:rPr>
        <w:commentReference w:id="1550"/>
      </w:r>
    </w:p>
    <w:p w14:paraId="36894BF9" w14:textId="02C7E4EF" w:rsidR="007C605F" w:rsidRDefault="00BA7E13" w:rsidP="004B691D">
      <w:pPr>
        <w:pStyle w:val="ListParagraph"/>
        <w:numPr>
          <w:ilvl w:val="0"/>
          <w:numId w:val="20"/>
        </w:numPr>
        <w:spacing w:line="480" w:lineRule="auto"/>
        <w:pPrChange w:id="1551" w:author="Seth Corwin" w:date="2022-12-11T20:01:00Z">
          <w:pPr>
            <w:pStyle w:val="ListParagraph"/>
            <w:numPr>
              <w:numId w:val="20"/>
            </w:numPr>
            <w:ind w:left="1080" w:hanging="360"/>
          </w:pPr>
        </w:pPrChange>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0E4A38">
        <w:rPr>
          <w:rStyle w:val="FootnoteReference"/>
        </w:rPr>
        <w:footnoteReference w:id="191"/>
      </w:r>
      <w:r w:rsidR="001F1EA9" w:rsidRPr="000E4A38">
        <w:t xml:space="preserve"> </w:t>
      </w:r>
      <w:commentRangeStart w:id="1552"/>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1552"/>
      <w:r w:rsidR="00931658">
        <w:rPr>
          <w:rStyle w:val="CommentReference"/>
        </w:rPr>
        <w:commentReference w:id="1552"/>
      </w:r>
      <w:r w:rsidR="0063510E">
        <w:t>W</w:t>
      </w:r>
      <w:commentRangeStart w:id="1553"/>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w:t>
      </w:r>
      <w:r w:rsidR="00167520">
        <w:lastRenderedPageBreak/>
        <w:t xml:space="preserve">gerrymandering using either direct or indirect language might go down as these </w:t>
      </w:r>
      <w:r w:rsidR="00FE11CA">
        <w:t>cases are brought in more states</w:t>
      </w:r>
      <w:r w:rsidR="002C2B14">
        <w:t xml:space="preserve"> where the judicial politics are less favorable.</w:t>
      </w:r>
      <w:commentRangeEnd w:id="1553"/>
      <w:r w:rsidR="00931658">
        <w:rPr>
          <w:rStyle w:val="CommentReference"/>
        </w:rPr>
        <w:commentReference w:id="1553"/>
      </w:r>
    </w:p>
    <w:p w14:paraId="476EBB82" w14:textId="371D1237" w:rsidR="00627008" w:rsidRPr="000E4A38" w:rsidRDefault="00627008" w:rsidP="004B691D">
      <w:pPr>
        <w:pStyle w:val="ListParagraph"/>
        <w:numPr>
          <w:ilvl w:val="0"/>
          <w:numId w:val="20"/>
        </w:numPr>
        <w:spacing w:line="480" w:lineRule="auto"/>
        <w:pPrChange w:id="1554" w:author="Seth Corwin" w:date="2022-12-11T20:01:00Z">
          <w:pPr>
            <w:pStyle w:val="ListParagraph"/>
            <w:numPr>
              <w:numId w:val="20"/>
            </w:numPr>
            <w:ind w:left="1080" w:hanging="360"/>
          </w:pPr>
        </w:pPrChange>
      </w:pPr>
      <w:commentRangeStart w:id="1555"/>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1555"/>
      <w:r w:rsidR="00931658">
        <w:rPr>
          <w:rStyle w:val="CommentReference"/>
        </w:rPr>
        <w:commentReference w:id="1555"/>
      </w:r>
    </w:p>
    <w:p w14:paraId="093A3D6D" w14:textId="46669766" w:rsidR="00872480" w:rsidRDefault="00872480" w:rsidP="004B691D">
      <w:pPr>
        <w:pStyle w:val="ListParagraph"/>
        <w:numPr>
          <w:ilvl w:val="0"/>
          <w:numId w:val="20"/>
        </w:numPr>
        <w:spacing w:line="480" w:lineRule="auto"/>
        <w:pPrChange w:id="1556" w:author="Seth Corwin" w:date="2022-12-11T20:01:00Z">
          <w:pPr>
            <w:pStyle w:val="ListParagraph"/>
            <w:numPr>
              <w:numId w:val="20"/>
            </w:numPr>
            <w:ind w:left="1080" w:hanging="360"/>
          </w:pPr>
        </w:pPrChange>
      </w:pPr>
      <w:commentRangeStart w:id="1557"/>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4B691D">
      <w:pPr>
        <w:pStyle w:val="ListParagraph"/>
        <w:numPr>
          <w:ilvl w:val="1"/>
          <w:numId w:val="20"/>
        </w:numPr>
        <w:spacing w:line="480" w:lineRule="auto"/>
        <w:pPrChange w:id="1558" w:author="Seth Corwin" w:date="2022-12-11T20:01:00Z">
          <w:pPr>
            <w:pStyle w:val="ListParagraph"/>
            <w:numPr>
              <w:ilvl w:val="1"/>
              <w:numId w:val="20"/>
            </w:numPr>
            <w:ind w:left="1800" w:hanging="360"/>
          </w:pPr>
        </w:pPrChange>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4B691D">
      <w:pPr>
        <w:pStyle w:val="ListParagraph"/>
        <w:numPr>
          <w:ilvl w:val="1"/>
          <w:numId w:val="20"/>
        </w:numPr>
        <w:spacing w:line="480" w:lineRule="auto"/>
        <w:pPrChange w:id="1559" w:author="Seth Corwin" w:date="2022-12-11T20:01:00Z">
          <w:pPr>
            <w:pStyle w:val="ListParagraph"/>
            <w:numPr>
              <w:ilvl w:val="1"/>
              <w:numId w:val="20"/>
            </w:numPr>
            <w:ind w:left="1800" w:hanging="360"/>
          </w:pPr>
        </w:pPrChange>
      </w:pPr>
      <w:r w:rsidRPr="000E4A38">
        <w:t xml:space="preserve">Second, state courts took a much more aggressive stance in applying provisions of their state constitution as bars to gerrymandering and drawing maps of their </w:t>
      </w:r>
      <w:r w:rsidRPr="000E4A38">
        <w:lastRenderedPageBreak/>
        <w:t xml:space="preserve">own than in past decades. </w:t>
      </w:r>
    </w:p>
    <w:p w14:paraId="1A02BF7E" w14:textId="77777777" w:rsidR="00872480" w:rsidRDefault="00872480" w:rsidP="004B691D">
      <w:pPr>
        <w:pStyle w:val="ListParagraph"/>
        <w:numPr>
          <w:ilvl w:val="1"/>
          <w:numId w:val="20"/>
        </w:numPr>
        <w:spacing w:line="480" w:lineRule="auto"/>
        <w:pPrChange w:id="1560" w:author="Seth Corwin" w:date="2022-12-11T20:01:00Z">
          <w:pPr>
            <w:pStyle w:val="ListParagraph"/>
            <w:numPr>
              <w:ilvl w:val="1"/>
              <w:numId w:val="20"/>
            </w:numPr>
            <w:ind w:left="1800" w:hanging="360"/>
          </w:pPr>
        </w:pPrChange>
      </w:pPr>
      <w:r w:rsidRPr="000E4A38">
        <w:t xml:space="preserve">Third, the relative balance in states where each party had control over the process meant a decrease in the advantage for the Republicans compared to the 2010 redistricting cycle. </w:t>
      </w:r>
      <w:commentRangeEnd w:id="1557"/>
      <w:r w:rsidR="00931658">
        <w:rPr>
          <w:rStyle w:val="CommentReference"/>
        </w:rPr>
        <w:commentReference w:id="1557"/>
      </w:r>
    </w:p>
    <w:p w14:paraId="2447B354" w14:textId="77777777" w:rsidR="00D84C32" w:rsidRDefault="00872480" w:rsidP="004B691D">
      <w:pPr>
        <w:pStyle w:val="ListParagraph"/>
        <w:numPr>
          <w:ilvl w:val="0"/>
          <w:numId w:val="20"/>
        </w:numPr>
        <w:spacing w:line="480" w:lineRule="auto"/>
        <w:pPrChange w:id="1561" w:author="Seth Corwin" w:date="2022-12-11T20:01:00Z">
          <w:pPr>
            <w:pStyle w:val="ListParagraph"/>
            <w:numPr>
              <w:numId w:val="20"/>
            </w:numPr>
            <w:ind w:left="1080" w:hanging="360"/>
          </w:pPr>
        </w:pPrChange>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4B691D">
      <w:pPr>
        <w:pStyle w:val="ListParagraph"/>
        <w:numPr>
          <w:ilvl w:val="0"/>
          <w:numId w:val="20"/>
        </w:numPr>
        <w:spacing w:line="480" w:lineRule="auto"/>
        <w:pPrChange w:id="1562" w:author="Seth Corwin" w:date="2022-12-11T20:01:00Z">
          <w:pPr>
            <w:pStyle w:val="ListParagraph"/>
            <w:numPr>
              <w:numId w:val="20"/>
            </w:numPr>
            <w:ind w:left="1080" w:hanging="360"/>
          </w:pPr>
        </w:pPrChange>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4B691D">
      <w:pPr>
        <w:pStyle w:val="ListParagraph"/>
        <w:numPr>
          <w:ilvl w:val="0"/>
          <w:numId w:val="20"/>
        </w:numPr>
        <w:spacing w:line="480" w:lineRule="auto"/>
        <w:pPrChange w:id="1563" w:author="Seth Corwin" w:date="2022-12-11T20:01:00Z">
          <w:pPr>
            <w:pStyle w:val="ListParagraph"/>
            <w:numPr>
              <w:numId w:val="20"/>
            </w:numPr>
            <w:ind w:left="1080" w:hanging="360"/>
          </w:pPr>
        </w:pPrChange>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0E4A38">
        <w:rPr>
          <w:rStyle w:val="FootnoteReference"/>
        </w:rPr>
        <w:footnoteReference w:id="192"/>
      </w:r>
    </w:p>
    <w:p w14:paraId="6267E16E" w14:textId="77777777" w:rsidR="00270379" w:rsidRDefault="00E74012" w:rsidP="004B691D">
      <w:pPr>
        <w:pStyle w:val="ListParagraph"/>
        <w:numPr>
          <w:ilvl w:val="0"/>
          <w:numId w:val="20"/>
        </w:numPr>
        <w:spacing w:line="480" w:lineRule="auto"/>
        <w:pPrChange w:id="1564" w:author="Seth Corwin" w:date="2022-12-11T20:01:00Z">
          <w:pPr>
            <w:pStyle w:val="ListParagraph"/>
            <w:numPr>
              <w:numId w:val="20"/>
            </w:numPr>
            <w:ind w:left="1080" w:hanging="360"/>
          </w:pPr>
        </w:pPrChange>
      </w:pPr>
      <w:commentRangeStart w:id="1565"/>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w:t>
      </w:r>
      <w:r w:rsidR="00E1289D" w:rsidRPr="000E4A38">
        <w:lastRenderedPageBreak/>
        <w:t>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commentRangeEnd w:id="1565"/>
      <w:r w:rsidR="00931658">
        <w:rPr>
          <w:rStyle w:val="CommentReference"/>
        </w:rPr>
        <w:commentReference w:id="1565"/>
      </w:r>
    </w:p>
    <w:p w14:paraId="42CADB5A" w14:textId="77777777" w:rsidR="00F9003A" w:rsidRDefault="00D069C7" w:rsidP="004B691D">
      <w:pPr>
        <w:pStyle w:val="ListParagraph"/>
        <w:numPr>
          <w:ilvl w:val="0"/>
          <w:numId w:val="20"/>
        </w:numPr>
        <w:spacing w:line="480" w:lineRule="auto"/>
        <w:pPrChange w:id="1566" w:author="Seth Corwin" w:date="2022-12-11T20:01:00Z">
          <w:pPr>
            <w:pStyle w:val="ListParagraph"/>
            <w:numPr>
              <w:numId w:val="20"/>
            </w:numPr>
            <w:ind w:left="1080" w:hanging="360"/>
          </w:pPr>
        </w:pPrChange>
      </w:pPr>
      <w:commentRangeStart w:id="1567"/>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1567"/>
      <w:r w:rsidR="00931658">
        <w:rPr>
          <w:rStyle w:val="CommentReference"/>
        </w:rPr>
        <w:commentReference w:id="1567"/>
      </w:r>
    </w:p>
    <w:p w14:paraId="653365ED" w14:textId="2C83F5CE" w:rsidR="002F01C8" w:rsidRDefault="0039124F" w:rsidP="004B691D">
      <w:pPr>
        <w:pStyle w:val="ListParagraph"/>
        <w:numPr>
          <w:ilvl w:val="0"/>
          <w:numId w:val="20"/>
        </w:numPr>
        <w:spacing w:line="480" w:lineRule="auto"/>
        <w:pPrChange w:id="1568" w:author="Seth Corwin" w:date="2022-12-11T20:01:00Z">
          <w:pPr>
            <w:pStyle w:val="ListParagraph"/>
            <w:numPr>
              <w:numId w:val="20"/>
            </w:numPr>
            <w:ind w:left="1080" w:hanging="360"/>
          </w:pPr>
        </w:pPrChange>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Pr>
          <w:rStyle w:val="FootnoteReference"/>
          <w:szCs w:val="24"/>
        </w:rPr>
        <w:footnoteReference w:id="193"/>
      </w:r>
      <w:r w:rsidR="00A548E9" w:rsidRPr="00061364">
        <w:rPr>
          <w:szCs w:val="24"/>
        </w:rPr>
        <w:t xml:space="preserve"> </w:t>
      </w:r>
      <w:commentRangeStart w:id="1569"/>
      <w:r w:rsidR="00B3458F" w:rsidRPr="000E4A38">
        <w:t xml:space="preserve">Political parties are now seeing control of state courts as much more important than it had been seen in the past, with the actual or potential role of state courts in redistricting a major element of that increased concern. </w:t>
      </w:r>
      <w:commentRangeEnd w:id="1569"/>
      <w:r w:rsidR="00931658">
        <w:rPr>
          <w:rStyle w:val="CommentReference"/>
        </w:rPr>
        <w:commentReference w:id="1569"/>
      </w:r>
      <w:r w:rsidR="00B3458F" w:rsidRPr="000E4A38">
        <w:t>Much more money is being spent on state court judicial contests than in the past.</w:t>
      </w:r>
      <w:r w:rsidR="00B3458F" w:rsidRPr="000E4A38">
        <w:rPr>
          <w:rStyle w:val="FootnoteReference"/>
        </w:rPr>
        <w:footnoteReference w:id="194"/>
      </w:r>
      <w:r w:rsidR="00B3458F" w:rsidRPr="000E4A38">
        <w:t xml:space="preserve"> </w:t>
      </w:r>
      <w:commentRangeStart w:id="1570"/>
      <w:r w:rsidR="00B3458F" w:rsidRPr="000E4A38">
        <w:t>As money in judicial elections become</w:t>
      </w:r>
      <w:r w:rsidR="00C20B94">
        <w:t>s</w:t>
      </w:r>
      <w:r w:rsidR="00B3458F" w:rsidRPr="000E4A38">
        <w:t xml:space="preserve"> more important it is also likely that state judges will be more ideological and more partisan than in the past. </w:t>
      </w:r>
      <w:commentRangeEnd w:id="1570"/>
      <w:r w:rsidR="00931658">
        <w:rPr>
          <w:rStyle w:val="CommentReference"/>
        </w:rPr>
        <w:commentReference w:id="1570"/>
      </w:r>
      <w:r w:rsidR="00B3458F" w:rsidRPr="000E4A38">
        <w:t>Consequently, we may see more situations w</w:t>
      </w:r>
      <w:r w:rsidR="00E72AF6">
        <w:t>h</w:t>
      </w:r>
      <w:r w:rsidR="00B3458F" w:rsidRPr="000E4A38">
        <w:t>ere state court justices refuse to police partisan gerrymanders done by co-partisans.</w:t>
      </w:r>
      <w:r w:rsidR="00B3458F" w:rsidRPr="000E4A38">
        <w:rPr>
          <w:rStyle w:val="FootnoteReference"/>
        </w:rPr>
        <w:footnoteReference w:id="195"/>
      </w:r>
    </w:p>
    <w:p w14:paraId="6C62663A" w14:textId="6E248B81" w:rsidR="00380A26" w:rsidRDefault="008F69A1" w:rsidP="004B691D">
      <w:pPr>
        <w:pStyle w:val="ListParagraph"/>
        <w:numPr>
          <w:ilvl w:val="0"/>
          <w:numId w:val="20"/>
        </w:numPr>
        <w:spacing w:line="480" w:lineRule="auto"/>
        <w:pPrChange w:id="1571" w:author="Seth Corwin" w:date="2022-12-11T20:01:00Z">
          <w:pPr>
            <w:pStyle w:val="ListParagraph"/>
            <w:numPr>
              <w:numId w:val="20"/>
            </w:numPr>
            <w:ind w:left="1080" w:hanging="360"/>
          </w:pPr>
        </w:pPrChange>
      </w:pPr>
      <w:r w:rsidRPr="00380A26">
        <w:rPr>
          <w:szCs w:val="24"/>
        </w:rPr>
        <w:lastRenderedPageBreak/>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9D7E6E" w:rsidRPr="00380A26">
        <w:rPr>
          <w:szCs w:val="24"/>
        </w:rPr>
        <w:t xml:space="preserve">Relevant to this is the willingness of state court justices to enforce the law. And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this language 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0E4A38">
        <w:rPr>
          <w:rStyle w:val="FootnoteReference"/>
        </w:rPr>
        <w:footnoteReference w:id="196"/>
      </w:r>
    </w:p>
    <w:p w14:paraId="6C3AD7D0" w14:textId="77777777" w:rsidR="00380A26" w:rsidRDefault="00380A26" w:rsidP="004B691D">
      <w:pPr>
        <w:spacing w:line="480" w:lineRule="auto"/>
        <w:ind w:firstLine="0"/>
        <w:pPrChange w:id="1574" w:author="Seth Corwin" w:date="2022-12-11T20:01:00Z">
          <w:pPr>
            <w:ind w:firstLine="0"/>
          </w:pPr>
        </w:pPrChange>
      </w:pPr>
    </w:p>
    <w:p w14:paraId="332835E0" w14:textId="4B2F2F6A" w:rsidR="003F3780" w:rsidRPr="0080356A" w:rsidRDefault="003F3780" w:rsidP="004B691D">
      <w:pPr>
        <w:pStyle w:val="Heading1"/>
        <w:spacing w:line="480" w:lineRule="auto"/>
        <w:pPrChange w:id="1575" w:author="Seth Corwin" w:date="2022-12-11T20:01:00Z">
          <w:pPr>
            <w:pStyle w:val="Heading1"/>
          </w:pPr>
        </w:pPrChange>
      </w:pPr>
      <w:bookmarkStart w:id="1576" w:name="_Toc120581568"/>
      <w:r w:rsidRPr="0080356A">
        <w:lastRenderedPageBreak/>
        <w:t>Cases Referenced</w:t>
      </w:r>
      <w:bookmarkEnd w:id="1576"/>
    </w:p>
    <w:p w14:paraId="50526A34" w14:textId="77777777" w:rsidR="009C1209" w:rsidRPr="0080356A" w:rsidRDefault="009C1209" w:rsidP="004B691D">
      <w:pPr>
        <w:pStyle w:val="Default"/>
        <w:spacing w:line="480" w:lineRule="auto"/>
        <w:rPr>
          <w:color w:val="auto"/>
        </w:rPr>
        <w:pPrChange w:id="1577" w:author="Seth Corwin" w:date="2022-12-11T20:01:00Z">
          <w:pPr>
            <w:pStyle w:val="Default"/>
          </w:pPr>
        </w:pPrChange>
      </w:pPr>
      <w:r w:rsidRPr="0080356A">
        <w:rPr>
          <w:i/>
          <w:iCs/>
          <w:color w:val="auto"/>
        </w:rPr>
        <w:t>Alabama v. Alabama Legislative Black Caucus v. Alabama</w:t>
      </w:r>
      <w:r w:rsidRPr="0080356A">
        <w:rPr>
          <w:color w:val="auto"/>
        </w:rPr>
        <w:t>, 575 U.S. 254 (2015)</w:t>
      </w:r>
    </w:p>
    <w:p w14:paraId="1AA0D61B" w14:textId="6C97B89C" w:rsidR="009C1209" w:rsidRPr="0080356A" w:rsidRDefault="009C1209" w:rsidP="004B691D">
      <w:pPr>
        <w:pStyle w:val="Default"/>
        <w:spacing w:line="480" w:lineRule="auto"/>
        <w:rPr>
          <w:color w:val="auto"/>
        </w:rPr>
        <w:pPrChange w:id="1578" w:author="Seth Corwin" w:date="2022-12-11T20:01:00Z">
          <w:pPr>
            <w:pStyle w:val="Default"/>
          </w:pPr>
        </w:pPrChange>
      </w:pPr>
      <w:r w:rsidRPr="0080356A">
        <w:rPr>
          <w:i/>
          <w:iCs/>
          <w:color w:val="auto"/>
        </w:rPr>
        <w:t>Carter v. Chapman</w:t>
      </w:r>
      <w:r w:rsidRPr="0080356A">
        <w:rPr>
          <w:color w:val="auto"/>
        </w:rPr>
        <w:t xml:space="preserve">, 7 MM 2022 (Pa. Mar. 9, 2022) </w:t>
      </w:r>
      <w:r w:rsidR="00000000">
        <w:fldChar w:fldCharType="begin"/>
      </w:r>
      <w:r w:rsidR="00000000">
        <w:instrText>HYPERLINK "https://casetext.com/case/carter-v-chapman-7"</w:instrText>
      </w:r>
      <w:r w:rsidR="00000000">
        <w:fldChar w:fldCharType="separate"/>
      </w:r>
      <w:r w:rsidRPr="0080356A">
        <w:rPr>
          <w:rStyle w:val="Hyperlink"/>
          <w:color w:val="auto"/>
        </w:rPr>
        <w:t>https://casetext.com/case/carter-v-chapman-7</w:t>
      </w:r>
      <w:r w:rsidR="00000000">
        <w:rPr>
          <w:rStyle w:val="Hyperlink"/>
          <w:color w:val="auto"/>
        </w:rPr>
        <w:fldChar w:fldCharType="end"/>
      </w:r>
    </w:p>
    <w:p w14:paraId="6E71E87E" w14:textId="679D6929" w:rsidR="004866F5" w:rsidRPr="0080356A" w:rsidRDefault="004866F5" w:rsidP="004B691D">
      <w:pPr>
        <w:pStyle w:val="Default"/>
        <w:spacing w:line="480" w:lineRule="auto"/>
        <w:rPr>
          <w:rStyle w:val="Hyperlink"/>
          <w:color w:val="auto"/>
        </w:rPr>
        <w:pPrChange w:id="1579" w:author="Seth Corwin" w:date="2022-12-11T20:01:00Z">
          <w:pPr>
            <w:pStyle w:val="Default"/>
          </w:pPr>
        </w:pPrChange>
      </w:pPr>
      <w:r w:rsidRPr="0080356A">
        <w:rPr>
          <w:i/>
          <w:iCs/>
          <w:color w:val="auto"/>
        </w:rPr>
        <w:t>Common Cause v. Rucho,</w:t>
      </w:r>
      <w:r w:rsidRPr="0080356A">
        <w:rPr>
          <w:color w:val="auto"/>
        </w:rPr>
        <w:t xml:space="preserve"> No. 1:16-CV-1026 318 F.Supp.3d 777 </w:t>
      </w:r>
      <w:r w:rsidR="00000000">
        <w:fldChar w:fldCharType="begin"/>
      </w:r>
      <w:r w:rsidR="00000000">
        <w:instrText>HYPERLINK "https://case-law.vlex.com/vid/common-cause-v-rucho-893750595"</w:instrText>
      </w:r>
      <w:r w:rsidR="00000000">
        <w:fldChar w:fldCharType="separate"/>
      </w:r>
      <w:r w:rsidRPr="0080356A">
        <w:rPr>
          <w:rStyle w:val="Hyperlink"/>
          <w:color w:val="auto"/>
        </w:rPr>
        <w:t>https://case-law.vlex.com/vid/common-cause-v-rucho-893750595</w:t>
      </w:r>
      <w:r w:rsidR="00000000">
        <w:rPr>
          <w:rStyle w:val="Hyperlink"/>
          <w:color w:val="auto"/>
        </w:rPr>
        <w:fldChar w:fldCharType="end"/>
      </w:r>
    </w:p>
    <w:p w14:paraId="43B1A9B6" w14:textId="2D3E39AF" w:rsidR="003F3780" w:rsidRPr="0080356A" w:rsidRDefault="003F3780" w:rsidP="004B691D">
      <w:pPr>
        <w:pStyle w:val="Default"/>
        <w:spacing w:line="480" w:lineRule="auto"/>
        <w:rPr>
          <w:color w:val="auto"/>
        </w:rPr>
        <w:pPrChange w:id="1580" w:author="Seth Corwin" w:date="2022-12-11T20:01:00Z">
          <w:pPr>
            <w:pStyle w:val="Default"/>
          </w:pPr>
        </w:pPrChange>
      </w:pPr>
      <w:r w:rsidRPr="0080356A">
        <w:rPr>
          <w:i/>
          <w:iCs/>
          <w:color w:val="auto"/>
        </w:rPr>
        <w:t>Davis v. Bandemer</w:t>
      </w:r>
      <w:r w:rsidRPr="0080356A">
        <w:rPr>
          <w:color w:val="auto"/>
          <w:shd w:val="clear" w:color="auto" w:fill="FFFFFF"/>
        </w:rPr>
        <w:t>, 478 U.S. 109, 106 S. Ct. 2797 (1986)</w:t>
      </w:r>
      <w:r w:rsidRPr="0080356A">
        <w:rPr>
          <w:color w:val="auto"/>
        </w:rPr>
        <w:t xml:space="preserve"> </w:t>
      </w:r>
      <w:r w:rsidR="00000000">
        <w:fldChar w:fldCharType="begin"/>
      </w:r>
      <w:r w:rsidR="00000000">
        <w:instrText>HYPERLINK "https://casetext.com/case/davis-v-bandemer" \l "p116"</w:instrText>
      </w:r>
      <w:r w:rsidR="00000000">
        <w:fldChar w:fldCharType="separate"/>
      </w:r>
      <w:r w:rsidRPr="0080356A">
        <w:rPr>
          <w:rStyle w:val="Hyperlink"/>
          <w:color w:val="auto"/>
        </w:rPr>
        <w:t>https://casetext.com/case/davis-v-bandemer#p116</w:t>
      </w:r>
      <w:r w:rsidR="00000000">
        <w:rPr>
          <w:rStyle w:val="Hyperlink"/>
          <w:color w:val="auto"/>
        </w:rPr>
        <w:fldChar w:fldCharType="end"/>
      </w:r>
    </w:p>
    <w:p w14:paraId="1C953FD9" w14:textId="3E2AE90E" w:rsidR="004866F5" w:rsidRPr="0080356A" w:rsidRDefault="004866F5" w:rsidP="004B691D">
      <w:pPr>
        <w:pStyle w:val="Default"/>
        <w:spacing w:line="480" w:lineRule="auto"/>
        <w:rPr>
          <w:color w:val="auto"/>
        </w:rPr>
        <w:pPrChange w:id="1581" w:author="Seth Corwin" w:date="2022-12-11T20:01:00Z">
          <w:pPr>
            <w:pStyle w:val="Default"/>
          </w:pPr>
        </w:pPrChange>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r w:rsidR="00000000">
        <w:fldChar w:fldCharType="begin"/>
      </w:r>
      <w:r w:rsidR="00000000">
        <w:instrText>HYPERLINK "https://casetext.com/case/gaffney-v-cummings" \l "p738"</w:instrText>
      </w:r>
      <w:r w:rsidR="00000000">
        <w:fldChar w:fldCharType="separate"/>
      </w:r>
      <w:r w:rsidRPr="0080356A">
        <w:rPr>
          <w:rStyle w:val="Hyperlink"/>
          <w:color w:val="auto"/>
        </w:rPr>
        <w:t>https://casetext.com/case/gaffney-v-cummings#p738</w:t>
      </w:r>
      <w:r w:rsidR="00000000">
        <w:rPr>
          <w:rStyle w:val="Hyperlink"/>
          <w:color w:val="auto"/>
        </w:rPr>
        <w:fldChar w:fldCharType="end"/>
      </w:r>
    </w:p>
    <w:p w14:paraId="2FB72ED9" w14:textId="77777777" w:rsidR="009C1209" w:rsidRPr="0080356A" w:rsidRDefault="009C1209" w:rsidP="004B691D">
      <w:pPr>
        <w:pStyle w:val="Default"/>
        <w:spacing w:line="480" w:lineRule="auto"/>
        <w:rPr>
          <w:color w:val="auto"/>
        </w:rPr>
        <w:pPrChange w:id="1582" w:author="Seth Corwin" w:date="2022-12-11T20:01:00Z">
          <w:pPr>
            <w:pStyle w:val="Default"/>
          </w:pPr>
        </w:pPrChange>
      </w:pPr>
      <w:r w:rsidRPr="0080356A">
        <w:rPr>
          <w:i/>
          <w:iCs/>
          <w:color w:val="auto"/>
        </w:rPr>
        <w:t>Galmon v. Ardoin</w:t>
      </w:r>
      <w:r w:rsidRPr="0080356A">
        <w:rPr>
          <w:color w:val="auto"/>
        </w:rPr>
        <w:t>, No. 3:22-CV-214 (M.D. La. Mar. 30, 2022).</w:t>
      </w:r>
    </w:p>
    <w:p w14:paraId="07221B5F" w14:textId="24BF3AA1" w:rsidR="004866F5" w:rsidRDefault="004866F5" w:rsidP="004B691D">
      <w:pPr>
        <w:pStyle w:val="Default"/>
        <w:spacing w:line="480" w:lineRule="auto"/>
        <w:rPr>
          <w:i/>
          <w:iCs/>
          <w:color w:val="auto"/>
        </w:rPr>
        <w:pPrChange w:id="1583" w:author="Seth Corwin" w:date="2022-12-11T20:01:00Z">
          <w:pPr>
            <w:pStyle w:val="Default"/>
          </w:pPr>
        </w:pPrChange>
      </w:pPr>
      <w:r w:rsidRPr="004866F5">
        <w:rPr>
          <w:i/>
          <w:iCs/>
        </w:rPr>
        <w:t>Gill v. Whitford</w:t>
      </w:r>
      <w:r w:rsidRPr="00464EA9">
        <w:t>, 585 U.S. ___</w:t>
      </w:r>
    </w:p>
    <w:p w14:paraId="0BF4A025" w14:textId="2CF38C9E" w:rsidR="000F6FC0" w:rsidRDefault="000F6FC0" w:rsidP="004B691D">
      <w:pPr>
        <w:pStyle w:val="Default"/>
        <w:spacing w:line="480" w:lineRule="auto"/>
        <w:rPr>
          <w:color w:val="212121"/>
          <w:shd w:val="clear" w:color="auto" w:fill="FFFFFF"/>
        </w:rPr>
        <w:pPrChange w:id="1584" w:author="Seth Corwin" w:date="2022-12-11T20:01:00Z">
          <w:pPr>
            <w:pStyle w:val="Default"/>
          </w:pPr>
        </w:pPrChange>
      </w:pPr>
      <w:r>
        <w:rPr>
          <w:i/>
          <w:iCs/>
          <w:color w:val="212121"/>
        </w:rPr>
        <w:t>Thornburg v. Gingles</w:t>
      </w:r>
      <w:r>
        <w:rPr>
          <w:color w:val="212121"/>
          <w:shd w:val="clear" w:color="auto" w:fill="FFFFFF"/>
        </w:rPr>
        <w:t xml:space="preserve">, 478 U.S. 30, 106 S. Ct. 2752 (1986) </w:t>
      </w:r>
      <w:r w:rsidRPr="000F6FC0">
        <w:rPr>
          <w:color w:val="212121"/>
          <w:shd w:val="clear" w:color="auto" w:fill="FFFFFF"/>
        </w:rPr>
        <w:t>https://casetext.com/case/thornburg-v-gingles</w:t>
      </w:r>
    </w:p>
    <w:p w14:paraId="656EB384" w14:textId="14513F43" w:rsidR="003F3780" w:rsidRPr="0080356A" w:rsidRDefault="003F3780" w:rsidP="004B691D">
      <w:pPr>
        <w:pStyle w:val="Default"/>
        <w:spacing w:line="480" w:lineRule="auto"/>
        <w:rPr>
          <w:color w:val="auto"/>
        </w:rPr>
        <w:pPrChange w:id="1585" w:author="Seth Corwin" w:date="2022-12-11T20:01:00Z">
          <w:pPr>
            <w:pStyle w:val="Default"/>
          </w:pPr>
        </w:pPrChange>
      </w:pPr>
      <w:r w:rsidRPr="0080356A">
        <w:rPr>
          <w:i/>
          <w:iCs/>
          <w:color w:val="auto"/>
        </w:rPr>
        <w:t>Harper v. Lewis</w:t>
      </w:r>
      <w:r w:rsidRPr="0080356A">
        <w:rPr>
          <w:color w:val="auto"/>
          <w:shd w:val="clear" w:color="auto" w:fill="FFFFFF"/>
        </w:rPr>
        <w:t>, NO. 5:19-CV-452-FL (E.D.N.C. Oct. 22, 2019)</w:t>
      </w:r>
      <w:r w:rsidRPr="0080356A">
        <w:rPr>
          <w:color w:val="auto"/>
        </w:rPr>
        <w:t xml:space="preserve"> </w:t>
      </w:r>
      <w:r w:rsidR="00000000">
        <w:fldChar w:fldCharType="begin"/>
      </w:r>
      <w:r w:rsidR="00000000">
        <w:instrText>HYPERLINK "https://casetext.com/case/harper-v-lewis-1"</w:instrText>
      </w:r>
      <w:r w:rsidR="00000000">
        <w:fldChar w:fldCharType="separate"/>
      </w:r>
      <w:r w:rsidRPr="0080356A">
        <w:rPr>
          <w:rStyle w:val="Hyperlink"/>
          <w:color w:val="auto"/>
        </w:rPr>
        <w:t>https://casetext.com/case/harper-v-lewis-1</w:t>
      </w:r>
      <w:r w:rsidR="00000000">
        <w:rPr>
          <w:rStyle w:val="Hyperlink"/>
          <w:color w:val="auto"/>
        </w:rPr>
        <w:fldChar w:fldCharType="end"/>
      </w:r>
    </w:p>
    <w:p w14:paraId="23B820CE" w14:textId="429DA69A" w:rsidR="004866F5" w:rsidRDefault="003F3780" w:rsidP="004B691D">
      <w:pPr>
        <w:pStyle w:val="Default"/>
        <w:spacing w:line="480" w:lineRule="auto"/>
        <w:rPr>
          <w:color w:val="auto"/>
        </w:rPr>
        <w:pPrChange w:id="1586" w:author="Seth Corwin" w:date="2022-12-11T20:01:00Z">
          <w:pPr>
            <w:pStyle w:val="Default"/>
          </w:pPr>
        </w:pPrChange>
      </w:pPr>
      <w:r w:rsidRPr="0080356A">
        <w:rPr>
          <w:i/>
          <w:iCs/>
          <w:color w:val="auto"/>
        </w:rPr>
        <w:t>Harris v. McCrory</w:t>
      </w:r>
      <w:r w:rsidRPr="0080356A">
        <w:rPr>
          <w:color w:val="auto"/>
        </w:rPr>
        <w:t xml:space="preserve">, 159 F. Supp. 3d 600 (M.D.N.C. 2016) </w:t>
      </w:r>
      <w:r w:rsidR="00000000">
        <w:fldChar w:fldCharType="begin"/>
      </w:r>
      <w:r w:rsidR="00000000">
        <w:instrText>HYPERLINK "https://casetext.com/case/harris-v-mccrory"</w:instrText>
      </w:r>
      <w:r w:rsidR="00000000">
        <w:fldChar w:fldCharType="separate"/>
      </w:r>
      <w:r w:rsidR="000142F8" w:rsidRPr="0080356A">
        <w:rPr>
          <w:rStyle w:val="Hyperlink"/>
          <w:color w:val="auto"/>
        </w:rPr>
        <w:t>https://casetext.com/case/harris-v-mccrory</w:t>
      </w:r>
      <w:r w:rsidR="00000000">
        <w:rPr>
          <w:rStyle w:val="Hyperlink"/>
          <w:color w:val="auto"/>
        </w:rPr>
        <w:fldChar w:fldCharType="end"/>
      </w:r>
    </w:p>
    <w:p w14:paraId="1EC44E92" w14:textId="77777777" w:rsidR="00583E5C" w:rsidRDefault="00583E5C" w:rsidP="004B691D">
      <w:pPr>
        <w:pStyle w:val="Default"/>
        <w:spacing w:line="480" w:lineRule="auto"/>
        <w:rPr>
          <w:i/>
          <w:iCs/>
          <w:color w:val="auto"/>
        </w:rPr>
        <w:pPrChange w:id="1587" w:author="Seth Corwin" w:date="2022-12-11T20:01:00Z">
          <w:pPr>
            <w:pStyle w:val="Default"/>
          </w:pPr>
        </w:pPrChange>
      </w:pPr>
      <w:r w:rsidRPr="00583E5C">
        <w:rPr>
          <w:i/>
          <w:iCs/>
          <w:color w:val="auto"/>
        </w:rPr>
        <w:t>League of United Latin American Citizens v. Perry</w:t>
      </w:r>
      <w:r w:rsidRPr="00583E5C">
        <w:rPr>
          <w:color w:val="auto"/>
        </w:rPr>
        <w:t>, 548 U.S. 399 (2006)</w:t>
      </w:r>
    </w:p>
    <w:p w14:paraId="69CF4857" w14:textId="591FCFA7" w:rsidR="004866F5" w:rsidRPr="0080356A" w:rsidRDefault="004866F5" w:rsidP="004B691D">
      <w:pPr>
        <w:pStyle w:val="Default"/>
        <w:spacing w:line="480" w:lineRule="auto"/>
        <w:rPr>
          <w:color w:val="auto"/>
        </w:rPr>
        <w:pPrChange w:id="1588" w:author="Seth Corwin" w:date="2022-12-11T20:01:00Z">
          <w:pPr>
            <w:pStyle w:val="Default"/>
          </w:pPr>
        </w:pPrChange>
      </w:pPr>
      <w:r w:rsidRPr="0080356A">
        <w:rPr>
          <w:i/>
          <w:iCs/>
          <w:color w:val="auto"/>
        </w:rPr>
        <w:t>League of Women Voters of Pa. v. Commonwealth</w:t>
      </w:r>
      <w:r w:rsidRPr="0080356A">
        <w:rPr>
          <w:color w:val="auto"/>
          <w:shd w:val="clear" w:color="auto" w:fill="FFFFFF"/>
        </w:rPr>
        <w:t>, 178 A.3d 737 (Pa. 2018)</w:t>
      </w:r>
      <w:r w:rsidRPr="0080356A">
        <w:rPr>
          <w:color w:val="auto"/>
        </w:rPr>
        <w:t xml:space="preserve"> </w:t>
      </w:r>
      <w:r w:rsidR="00000000">
        <w:fldChar w:fldCharType="begin"/>
      </w:r>
      <w:r w:rsidR="00000000">
        <w:instrText>HYPERLINK "https://casetext.com/case/league-of-women-voters-of-pa-v-commonwealth-15"</w:instrText>
      </w:r>
      <w:r w:rsidR="00000000">
        <w:fldChar w:fldCharType="separate"/>
      </w:r>
      <w:r w:rsidRPr="0080356A">
        <w:rPr>
          <w:rStyle w:val="Hyperlink"/>
          <w:color w:val="auto"/>
        </w:rPr>
        <w:t>https://casetext.com/case/league-of-women-voters-of-pa-v-commonwealth-15</w:t>
      </w:r>
      <w:r w:rsidR="00000000">
        <w:rPr>
          <w:rStyle w:val="Hyperlink"/>
          <w:color w:val="auto"/>
        </w:rPr>
        <w:fldChar w:fldCharType="end"/>
      </w:r>
    </w:p>
    <w:p w14:paraId="385B22F8" w14:textId="01C647AC" w:rsidR="003F3780" w:rsidRPr="0080356A" w:rsidRDefault="003F3780" w:rsidP="004B691D">
      <w:pPr>
        <w:pStyle w:val="Default"/>
        <w:spacing w:line="480" w:lineRule="auto"/>
        <w:rPr>
          <w:i/>
          <w:iCs/>
          <w:color w:val="auto"/>
        </w:rPr>
        <w:pPrChange w:id="1589" w:author="Seth Corwin" w:date="2022-12-11T20:01:00Z">
          <w:pPr>
            <w:pStyle w:val="Default"/>
          </w:pPr>
        </w:pPrChange>
      </w:pPr>
      <w:r w:rsidRPr="0080356A">
        <w:rPr>
          <w:rStyle w:val="serif"/>
          <w:i/>
          <w:iCs/>
          <w:color w:val="auto"/>
        </w:rPr>
        <w:t>Harkenrider v. Hochul</w:t>
      </w:r>
      <w:r w:rsidRPr="0080356A">
        <w:rPr>
          <w:rStyle w:val="serif"/>
          <w:color w:val="auto"/>
        </w:rPr>
        <w:t>, 2022 N.Y. Slip Op. 31471 (N.Y. Sup. Ct. 2022)</w:t>
      </w:r>
      <w:r w:rsidRPr="0080356A">
        <w:rPr>
          <w:i/>
          <w:iCs/>
          <w:color w:val="auto"/>
        </w:rPr>
        <w:t xml:space="preserve">. </w:t>
      </w:r>
      <w:r w:rsidR="00000000">
        <w:fldChar w:fldCharType="begin"/>
      </w:r>
      <w:r w:rsidR="00000000">
        <w:instrText>HYPERLINK "https://casetext.com/case/harkenrider-v-hochul-7"</w:instrText>
      </w:r>
      <w:r w:rsidR="00000000">
        <w:fldChar w:fldCharType="separate"/>
      </w:r>
      <w:r w:rsidRPr="0080356A">
        <w:rPr>
          <w:rStyle w:val="Hyperlink"/>
          <w:i/>
          <w:iCs/>
          <w:color w:val="auto"/>
        </w:rPr>
        <w:t>https://casetext.com/case/harkenrider-v-hochul-7</w:t>
      </w:r>
      <w:r w:rsidR="00000000">
        <w:rPr>
          <w:rStyle w:val="Hyperlink"/>
          <w:i/>
          <w:iCs/>
          <w:color w:val="auto"/>
        </w:rPr>
        <w:fldChar w:fldCharType="end"/>
      </w:r>
    </w:p>
    <w:p w14:paraId="1B5953AC" w14:textId="6FAA527C" w:rsidR="003F3780" w:rsidRPr="0080356A" w:rsidRDefault="003F3780" w:rsidP="004B691D">
      <w:pPr>
        <w:pStyle w:val="Default"/>
        <w:spacing w:line="480" w:lineRule="auto"/>
        <w:rPr>
          <w:color w:val="auto"/>
        </w:rPr>
        <w:pPrChange w:id="1590" w:author="Seth Corwin" w:date="2022-12-11T20:01:00Z">
          <w:pPr>
            <w:pStyle w:val="Default"/>
          </w:pPr>
        </w:pPrChange>
      </w:pPr>
      <w:r w:rsidRPr="0080356A">
        <w:rPr>
          <w:i/>
          <w:iCs/>
          <w:color w:val="auto"/>
        </w:rPr>
        <w:t>Shelby County. v. Holder</w:t>
      </w:r>
      <w:r w:rsidRPr="0080356A">
        <w:rPr>
          <w:color w:val="auto"/>
        </w:rPr>
        <w:t xml:space="preserve">, 570 U.S. 529 (2013) </w:t>
      </w:r>
      <w:r w:rsidR="00000000">
        <w:fldChar w:fldCharType="begin"/>
      </w:r>
      <w:r w:rsidR="00000000">
        <w:instrText>HYPERLINK "https://casetext.com/case/shelby-cnty-v-holder-8"</w:instrText>
      </w:r>
      <w:r w:rsidR="00000000">
        <w:fldChar w:fldCharType="separate"/>
      </w:r>
      <w:r w:rsidRPr="0080356A">
        <w:rPr>
          <w:rStyle w:val="Hyperlink"/>
          <w:color w:val="auto"/>
        </w:rPr>
        <w:t>https://casetext.com/case/shelby-cnty-v-holder-8</w:t>
      </w:r>
      <w:r w:rsidR="00000000">
        <w:rPr>
          <w:rStyle w:val="Hyperlink"/>
          <w:color w:val="auto"/>
        </w:rPr>
        <w:fldChar w:fldCharType="end"/>
      </w:r>
    </w:p>
    <w:p w14:paraId="63A646C1" w14:textId="77777777" w:rsidR="009C1209" w:rsidRDefault="009C1209" w:rsidP="004B691D">
      <w:pPr>
        <w:spacing w:line="480" w:lineRule="auto"/>
        <w:ind w:firstLine="0"/>
        <w:pPrChange w:id="1591" w:author="Seth Corwin" w:date="2022-12-11T20:01:00Z">
          <w:pPr>
            <w:ind w:firstLine="0"/>
          </w:pPr>
        </w:pPrChange>
      </w:pPr>
      <w:r w:rsidRPr="0080356A">
        <w:rPr>
          <w:i/>
          <w:iCs/>
        </w:rPr>
        <w:lastRenderedPageBreak/>
        <w:t>Lamone v. Benisek</w:t>
      </w:r>
      <w:r w:rsidRPr="0080356A">
        <w:t>, 139 S. Ct. 783 (2019</w:t>
      </w:r>
      <w:r>
        <w:t>)</w:t>
      </w:r>
    </w:p>
    <w:p w14:paraId="1AFCD2EF" w14:textId="3E0356A8" w:rsidR="009C1209" w:rsidRPr="0080356A" w:rsidRDefault="009C1209" w:rsidP="004B691D">
      <w:pPr>
        <w:pStyle w:val="Default"/>
        <w:spacing w:line="480" w:lineRule="auto"/>
        <w:rPr>
          <w:color w:val="auto"/>
        </w:rPr>
        <w:pPrChange w:id="1592" w:author="Seth Corwin" w:date="2022-12-11T20:01:00Z">
          <w:pPr>
            <w:pStyle w:val="Default"/>
          </w:pPr>
        </w:pPrChange>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r w:rsidR="00000000">
        <w:fldChar w:fldCharType="begin"/>
      </w:r>
      <w:r w:rsidR="00000000">
        <w:instrText>HYPERLINK "https://casetext.com/case/league-v-perry-3" \l "p414"</w:instrText>
      </w:r>
      <w:r w:rsidR="00000000">
        <w:fldChar w:fldCharType="separate"/>
      </w:r>
      <w:r w:rsidRPr="0080356A">
        <w:rPr>
          <w:rStyle w:val="Hyperlink"/>
          <w:color w:val="auto"/>
        </w:rPr>
        <w:t>https://casetext.com/case/league-v-perry-3#p414</w:t>
      </w:r>
      <w:r w:rsidR="00000000">
        <w:rPr>
          <w:rStyle w:val="Hyperlink"/>
          <w:color w:val="auto"/>
        </w:rPr>
        <w:fldChar w:fldCharType="end"/>
      </w:r>
      <w:r w:rsidRPr="0080356A">
        <w:rPr>
          <w:color w:val="auto"/>
        </w:rPr>
        <w:t xml:space="preserve"> (or is this Romo v. Detzner?)</w:t>
      </w:r>
    </w:p>
    <w:p w14:paraId="57120CBF" w14:textId="77777777" w:rsidR="009C1209" w:rsidRDefault="009C1209" w:rsidP="004B691D">
      <w:pPr>
        <w:pStyle w:val="Default"/>
        <w:spacing w:line="480" w:lineRule="auto"/>
        <w:rPr>
          <w:color w:val="auto"/>
        </w:rPr>
        <w:pPrChange w:id="1593" w:author="Seth Corwin" w:date="2022-12-11T20:01:00Z">
          <w:pPr>
            <w:pStyle w:val="Default"/>
          </w:pPr>
        </w:pPrChange>
      </w:pPr>
      <w:r w:rsidRPr="0080356A">
        <w:rPr>
          <w:i/>
          <w:iCs/>
          <w:color w:val="auto"/>
        </w:rPr>
        <w:t>Merrill v. Milligan</w:t>
      </w:r>
      <w:r w:rsidRPr="0080356A">
        <w:rPr>
          <w:color w:val="auto"/>
        </w:rPr>
        <w:t>, No. 21A375 (U.S. Feb. 7, 2022)</w:t>
      </w:r>
    </w:p>
    <w:p w14:paraId="4CEB9D37" w14:textId="1E232585" w:rsidR="003F3780" w:rsidRDefault="003F3780" w:rsidP="004B691D">
      <w:pPr>
        <w:pStyle w:val="Default"/>
        <w:spacing w:line="480" w:lineRule="auto"/>
        <w:rPr>
          <w:color w:val="auto"/>
        </w:rPr>
        <w:pPrChange w:id="1594" w:author="Seth Corwin" w:date="2022-12-11T20:01:00Z">
          <w:pPr>
            <w:pStyle w:val="Default"/>
          </w:pPr>
        </w:pPrChange>
      </w:pPr>
      <w:r w:rsidRPr="0080356A">
        <w:rPr>
          <w:i/>
          <w:iCs/>
          <w:color w:val="auto"/>
        </w:rPr>
        <w:t>Miller v. Johnson</w:t>
      </w:r>
      <w:r w:rsidRPr="0080356A">
        <w:rPr>
          <w:color w:val="auto"/>
        </w:rPr>
        <w:t>, 515 U.S. 900, 916 (1995)</w:t>
      </w:r>
    </w:p>
    <w:p w14:paraId="45632094" w14:textId="6BF7034A" w:rsidR="00DA3628" w:rsidRPr="00DA3628" w:rsidRDefault="00DA3628" w:rsidP="004B691D">
      <w:pPr>
        <w:pStyle w:val="Default"/>
        <w:spacing w:line="480" w:lineRule="auto"/>
        <w:rPr>
          <w:color w:val="auto"/>
        </w:rPr>
        <w:pPrChange w:id="1595" w:author="Seth Corwin" w:date="2022-12-11T20:01:00Z">
          <w:pPr>
            <w:pStyle w:val="Default"/>
          </w:pPr>
        </w:pPrChange>
      </w:pPr>
      <w:r>
        <w:rPr>
          <w:i/>
          <w:iCs/>
          <w:color w:val="auto"/>
        </w:rPr>
        <w:t>Moore v. Harper</w:t>
      </w:r>
      <w:r>
        <w:rPr>
          <w:color w:val="auto"/>
        </w:rPr>
        <w:t xml:space="preserve">, </w:t>
      </w:r>
      <w:r w:rsidR="00007198">
        <w:rPr>
          <w:color w:val="212121"/>
          <w:shd w:val="clear" w:color="auto" w:fill="FFFFFF"/>
        </w:rPr>
        <w:t>142 S. Ct. 1089 (2022)</w:t>
      </w:r>
    </w:p>
    <w:p w14:paraId="2D38EE74" w14:textId="7F304F92" w:rsidR="009C1209" w:rsidRPr="0080356A" w:rsidRDefault="009C1209" w:rsidP="004B691D">
      <w:pPr>
        <w:pStyle w:val="Default"/>
        <w:spacing w:line="480" w:lineRule="auto"/>
        <w:rPr>
          <w:color w:val="auto"/>
        </w:rPr>
        <w:pPrChange w:id="1596" w:author="Seth Corwin" w:date="2022-12-11T20:01:00Z">
          <w:pPr>
            <w:pStyle w:val="Default"/>
          </w:pPr>
        </w:pPrChange>
      </w:pPr>
      <w:r w:rsidRPr="0080356A">
        <w:rPr>
          <w:i/>
          <w:iCs/>
          <w:color w:val="auto"/>
        </w:rPr>
        <w:t>Purcell v. Gonzalez</w:t>
      </w:r>
      <w:r w:rsidRPr="0080356A">
        <w:rPr>
          <w:color w:val="auto"/>
        </w:rPr>
        <w:t>, 549 U.S. 1 (2006)</w:t>
      </w:r>
    </w:p>
    <w:p w14:paraId="12222C6E" w14:textId="115BBC35" w:rsidR="00021928" w:rsidRPr="0080356A" w:rsidRDefault="008F4561" w:rsidP="004B691D">
      <w:pPr>
        <w:spacing w:line="480" w:lineRule="auto"/>
        <w:ind w:firstLine="0"/>
        <w:rPr>
          <w:szCs w:val="24"/>
        </w:rPr>
        <w:pPrChange w:id="1597" w:author="Seth Corwin" w:date="2022-12-11T20:01:00Z">
          <w:pPr>
            <w:ind w:firstLine="0"/>
          </w:pPr>
        </w:pPrChange>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1728213F" w14:textId="6D74F6E4" w:rsidR="009C1209" w:rsidRPr="0080356A" w:rsidRDefault="009C1209" w:rsidP="004B691D">
      <w:pPr>
        <w:pStyle w:val="Default"/>
        <w:spacing w:line="480" w:lineRule="auto"/>
        <w:rPr>
          <w:color w:val="auto"/>
        </w:rPr>
        <w:pPrChange w:id="1598" w:author="Seth Corwin" w:date="2022-12-11T20:01:00Z">
          <w:pPr>
            <w:pStyle w:val="Default"/>
          </w:pPr>
        </w:pPrChange>
      </w:pPr>
      <w:r w:rsidRPr="0080356A">
        <w:rPr>
          <w:i/>
          <w:iCs/>
          <w:color w:val="auto"/>
        </w:rPr>
        <w:t>Rucho v. Common Cause</w:t>
      </w:r>
      <w:r w:rsidRPr="0080356A">
        <w:rPr>
          <w:color w:val="auto"/>
          <w:shd w:val="clear" w:color="auto" w:fill="FFFFFF"/>
        </w:rPr>
        <w:t>, 139 S. Ct. 2484, 204 L. Ed. 2d 931 (2019)</w:t>
      </w:r>
      <w:r w:rsidRPr="0080356A">
        <w:rPr>
          <w:color w:val="auto"/>
        </w:rPr>
        <w:t xml:space="preserve"> </w:t>
      </w:r>
      <w:r w:rsidR="00000000">
        <w:fldChar w:fldCharType="begin"/>
      </w:r>
      <w:r w:rsidR="00000000">
        <w:instrText>HYPERLINK "https://casetext.com/case/rucho-v-common-cause-2"</w:instrText>
      </w:r>
      <w:r w:rsidR="00000000">
        <w:fldChar w:fldCharType="separate"/>
      </w:r>
      <w:r w:rsidRPr="0080356A">
        <w:rPr>
          <w:rStyle w:val="Hyperlink"/>
          <w:color w:val="auto"/>
        </w:rPr>
        <w:t>https://casetext.com/case/rucho-v-common-cause-2</w:t>
      </w:r>
      <w:r w:rsidR="00000000">
        <w:rPr>
          <w:rStyle w:val="Hyperlink"/>
          <w:color w:val="auto"/>
        </w:rPr>
        <w:fldChar w:fldCharType="end"/>
      </w:r>
    </w:p>
    <w:p w14:paraId="6C77CFDA" w14:textId="77777777" w:rsidR="009C1209" w:rsidRPr="0080356A" w:rsidRDefault="009C1209" w:rsidP="004B691D">
      <w:pPr>
        <w:pStyle w:val="Default"/>
        <w:spacing w:line="480" w:lineRule="auto"/>
        <w:rPr>
          <w:i/>
          <w:iCs/>
          <w:color w:val="auto"/>
        </w:rPr>
        <w:pPrChange w:id="1599" w:author="Seth Corwin" w:date="2022-12-11T20:01:00Z">
          <w:pPr>
            <w:pStyle w:val="Default"/>
          </w:pPr>
        </w:pPrChange>
      </w:pPr>
      <w:r w:rsidRPr="0080356A">
        <w:rPr>
          <w:i/>
          <w:iCs/>
          <w:color w:val="auto"/>
        </w:rPr>
        <w:t>Shaw v. Reno, 509 U.S. 630, 642 (1993) (Shaw I)</w:t>
      </w:r>
    </w:p>
    <w:p w14:paraId="3A95BA82" w14:textId="77777777" w:rsidR="009C1209" w:rsidRPr="0080356A" w:rsidRDefault="009C1209" w:rsidP="004B691D">
      <w:pPr>
        <w:pStyle w:val="Default"/>
        <w:spacing w:line="480" w:lineRule="auto"/>
        <w:rPr>
          <w:color w:val="auto"/>
        </w:rPr>
        <w:pPrChange w:id="1600" w:author="Seth Corwin" w:date="2022-12-11T20:01:00Z">
          <w:pPr>
            <w:pStyle w:val="Default"/>
          </w:pPr>
        </w:pPrChange>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75F47C85" w14:textId="4B1AC24C" w:rsidR="004866F5" w:rsidRPr="0080356A" w:rsidRDefault="004866F5" w:rsidP="004B691D">
      <w:pPr>
        <w:pStyle w:val="Default"/>
        <w:spacing w:line="480" w:lineRule="auto"/>
        <w:rPr>
          <w:color w:val="auto"/>
        </w:rPr>
        <w:pPrChange w:id="1601" w:author="Seth Corwin" w:date="2022-12-11T20:01:00Z">
          <w:pPr>
            <w:pStyle w:val="Default"/>
          </w:pPr>
        </w:pPrChange>
      </w:pPr>
      <w:r w:rsidRPr="0080356A">
        <w:rPr>
          <w:i/>
          <w:iCs/>
          <w:color w:val="auto"/>
        </w:rPr>
        <w:t>Vieth v. Jubelirer</w:t>
      </w:r>
      <w:r w:rsidRPr="0080356A">
        <w:rPr>
          <w:color w:val="auto"/>
          <w:shd w:val="clear" w:color="auto" w:fill="FFFFFF"/>
        </w:rPr>
        <w:t>, 541 U.S. 267, 124 S. Ct. 1769 (2004)</w:t>
      </w:r>
      <w:r w:rsidRPr="0080356A">
        <w:rPr>
          <w:color w:val="auto"/>
        </w:rPr>
        <w:t xml:space="preserve"> </w:t>
      </w:r>
      <w:r w:rsidR="00000000">
        <w:fldChar w:fldCharType="begin"/>
      </w:r>
      <w:r w:rsidR="00000000">
        <w:instrText>HYPERLINK "https://casetext.com/case/vieth-v-jubelirer-4" \l "p272"</w:instrText>
      </w:r>
      <w:r w:rsidR="00000000">
        <w:fldChar w:fldCharType="separate"/>
      </w:r>
      <w:r w:rsidRPr="0080356A">
        <w:rPr>
          <w:rStyle w:val="Hyperlink"/>
          <w:color w:val="auto"/>
        </w:rPr>
        <w:t>https://casetext.com/case/vieth-v-jubelirer-4#p272</w:t>
      </w:r>
      <w:r w:rsidR="00000000">
        <w:rPr>
          <w:rStyle w:val="Hyperlink"/>
          <w:color w:val="auto"/>
        </w:rPr>
        <w:fldChar w:fldCharType="end"/>
      </w:r>
    </w:p>
    <w:p w14:paraId="01B29A17" w14:textId="3F59EB62" w:rsidR="0098600F" w:rsidRDefault="0084091B" w:rsidP="004B691D">
      <w:pPr>
        <w:spacing w:line="480" w:lineRule="auto"/>
        <w:ind w:firstLine="0"/>
        <w:pPrChange w:id="1602" w:author="Seth Corwin" w:date="2022-12-11T20:01:00Z">
          <w:pPr>
            <w:ind w:firstLine="0"/>
          </w:pPr>
        </w:pPrChange>
      </w:pPr>
      <w:r w:rsidRPr="0084091B">
        <w:rPr>
          <w:i/>
          <w:iCs/>
        </w:rPr>
        <w:t>Wis. Legislature v. Wisconsin Elections Comm'n</w:t>
      </w:r>
      <w:r>
        <w:t>, 142 S. Ct. 1245 (2022)</w:t>
      </w:r>
    </w:p>
    <w:p w14:paraId="42063982" w14:textId="77777777" w:rsidR="004866F5" w:rsidRDefault="004866F5" w:rsidP="004B691D">
      <w:pPr>
        <w:spacing w:line="480" w:lineRule="auto"/>
        <w:ind w:firstLine="0"/>
        <w:pPrChange w:id="1603" w:author="Seth Corwin" w:date="2022-12-11T20:01:00Z">
          <w:pPr>
            <w:ind w:firstLine="0"/>
          </w:pPr>
        </w:pPrChange>
      </w:pPr>
    </w:p>
    <w:p w14:paraId="211FDB24" w14:textId="18868A82" w:rsidR="009913A4" w:rsidRDefault="009913A4" w:rsidP="004B691D">
      <w:pPr>
        <w:pStyle w:val="Heading1"/>
        <w:spacing w:line="480" w:lineRule="auto"/>
        <w:pPrChange w:id="1604" w:author="Seth Corwin" w:date="2022-12-11T20:01:00Z">
          <w:pPr>
            <w:pStyle w:val="Heading1"/>
          </w:pPr>
        </w:pPrChange>
      </w:pPr>
      <w:bookmarkStart w:id="1605" w:name="_Toc120581569"/>
      <w:r>
        <w:t>References</w:t>
      </w:r>
      <w:bookmarkEnd w:id="1605"/>
    </w:p>
    <w:p w14:paraId="0441B923" w14:textId="77777777" w:rsidR="00D6231F" w:rsidRPr="00D6231F" w:rsidRDefault="0098600F" w:rsidP="004B691D">
      <w:pPr>
        <w:pStyle w:val="Bibliography"/>
        <w:spacing w:line="480" w:lineRule="auto"/>
        <w:pPrChange w:id="1606" w:author="Seth Corwin" w:date="2022-12-11T20:01:00Z">
          <w:pPr>
            <w:pStyle w:val="Bibliography"/>
          </w:pPr>
        </w:pPrChange>
      </w:pPr>
      <w:r>
        <w:fldChar w:fldCharType="begin"/>
      </w:r>
      <w:r>
        <w:instrText xml:space="preserve"> ADDIN ZOTERO_BIBL {"uncited":[],"omitted":[],"custom":[]} CSL_BIBLIOGRAPHY </w:instrText>
      </w:r>
      <w:r>
        <w:fldChar w:fldCharType="separate"/>
      </w:r>
      <w:r w:rsidR="00D6231F" w:rsidRPr="00D6231F">
        <w:t xml:space="preserve">Aldrich, J.H., and J.D. Griffin. 2018. </w:t>
      </w:r>
      <w:r w:rsidR="00D6231F" w:rsidRPr="00D6231F">
        <w:rPr>
          <w:i/>
          <w:iCs/>
        </w:rPr>
        <w:t>Why Parties Matter: Political Competition and Democracy in the American South</w:t>
      </w:r>
      <w:r w:rsidR="00D6231F" w:rsidRPr="00D6231F">
        <w:t>. University of Chicago Press. https://books.google.com/books?id=bSE-DwAAQBAJ.</w:t>
      </w:r>
    </w:p>
    <w:p w14:paraId="68682DDB" w14:textId="77777777" w:rsidR="00D6231F" w:rsidRPr="00D6231F" w:rsidRDefault="00D6231F" w:rsidP="004B691D">
      <w:pPr>
        <w:pStyle w:val="Bibliography"/>
        <w:spacing w:line="480" w:lineRule="auto"/>
        <w:pPrChange w:id="1607" w:author="Seth Corwin" w:date="2022-12-11T20:01:00Z">
          <w:pPr>
            <w:pStyle w:val="Bibliography"/>
          </w:pPr>
        </w:pPrChange>
      </w:pPr>
      <w:r w:rsidRPr="00D6231F">
        <w:t xml:space="preserve">Becker, Amariah, Moon Duchin, Dara Gold, and Sam Hirsch. 2021. “Computational Redistricting and the Voting Rights Act.” </w:t>
      </w:r>
      <w:r w:rsidRPr="00D6231F">
        <w:rPr>
          <w:i/>
          <w:iCs/>
        </w:rPr>
        <w:t>Election Law Journal: Rules, Politics, and Policy</w:t>
      </w:r>
      <w:r w:rsidRPr="00D6231F">
        <w:t xml:space="preserve"> 20(4): 407–</w:t>
      </w:r>
      <w:r w:rsidRPr="00D6231F">
        <w:lastRenderedPageBreak/>
        <w:t>441.</w:t>
      </w:r>
    </w:p>
    <w:p w14:paraId="7FB428F6" w14:textId="77777777" w:rsidR="00D6231F" w:rsidRPr="00D6231F" w:rsidRDefault="00D6231F" w:rsidP="004B691D">
      <w:pPr>
        <w:pStyle w:val="Bibliography"/>
        <w:spacing w:line="480" w:lineRule="auto"/>
        <w:pPrChange w:id="1608" w:author="Seth Corwin" w:date="2022-12-11T20:01:00Z">
          <w:pPr>
            <w:pStyle w:val="Bibliography"/>
          </w:pPr>
        </w:pPrChange>
      </w:pPr>
      <w:r w:rsidRPr="00D6231F">
        <w:t xml:space="preserve">Becker, Amariah, and Dara Gold. 2022. “The gameability of redistricting criteria.” </w:t>
      </w:r>
      <w:r w:rsidRPr="00D6231F">
        <w:rPr>
          <w:i/>
          <w:iCs/>
        </w:rPr>
        <w:t>Journal of Computational Social Science</w:t>
      </w:r>
      <w:r w:rsidRPr="00D6231F">
        <w:t>. https://doi.org/10.1007/s42001-022-00180-w (Accessed November 24, 2022).</w:t>
      </w:r>
    </w:p>
    <w:p w14:paraId="3D944F9E" w14:textId="77777777" w:rsidR="00D6231F" w:rsidRPr="00D6231F" w:rsidRDefault="00D6231F" w:rsidP="004B691D">
      <w:pPr>
        <w:pStyle w:val="Bibliography"/>
        <w:spacing w:line="480" w:lineRule="auto"/>
        <w:pPrChange w:id="1609" w:author="Seth Corwin" w:date="2022-12-11T20:01:00Z">
          <w:pPr>
            <w:pStyle w:val="Bibliography"/>
          </w:pPr>
        </w:pPrChange>
      </w:pPr>
      <w:r w:rsidRPr="00D6231F">
        <w:t xml:space="preserve">Blacksher, James, and Lani Guinier. 2014. “Free at Last: Rejecting Equal Sovereignty and Restoring the Constitutional Right to Vote Shelby County v. Holder.” </w:t>
      </w:r>
      <w:r w:rsidRPr="00D6231F">
        <w:rPr>
          <w:i/>
          <w:iCs/>
        </w:rPr>
        <w:t>Harvard Law &amp; Policy Review</w:t>
      </w:r>
      <w:r w:rsidRPr="00D6231F">
        <w:t xml:space="preserve"> 8(1): 39–70.</w:t>
      </w:r>
    </w:p>
    <w:p w14:paraId="7DBF29C0" w14:textId="77777777" w:rsidR="00D6231F" w:rsidRPr="00D6231F" w:rsidRDefault="00D6231F" w:rsidP="004B691D">
      <w:pPr>
        <w:pStyle w:val="Bibliography"/>
        <w:spacing w:line="480" w:lineRule="auto"/>
        <w:pPrChange w:id="1610" w:author="Seth Corwin" w:date="2022-12-11T20:01:00Z">
          <w:pPr>
            <w:pStyle w:val="Bibliography"/>
          </w:pPr>
        </w:pPrChange>
      </w:pPr>
      <w:r w:rsidRPr="00D6231F">
        <w:t xml:space="preserve">Cervas, Jonathan R., and Bernard Grofman. 2020. “Tools for identifying partisan gerrymandering with an application to congressional districting in Pennsylvania.” </w:t>
      </w:r>
      <w:r w:rsidRPr="00D6231F">
        <w:rPr>
          <w:i/>
          <w:iCs/>
        </w:rPr>
        <w:t>Political Geography</w:t>
      </w:r>
      <w:r w:rsidRPr="00D6231F">
        <w:t xml:space="preserve"> 76: 102069.</w:t>
      </w:r>
    </w:p>
    <w:p w14:paraId="29B1A449" w14:textId="77777777" w:rsidR="00D6231F" w:rsidRPr="00D6231F" w:rsidRDefault="00D6231F" w:rsidP="004B691D">
      <w:pPr>
        <w:pStyle w:val="Bibliography"/>
        <w:spacing w:line="480" w:lineRule="auto"/>
        <w:pPrChange w:id="1611" w:author="Seth Corwin" w:date="2022-12-11T20:01:00Z">
          <w:pPr>
            <w:pStyle w:val="Bibliography"/>
          </w:pPr>
        </w:pPrChange>
      </w:pPr>
      <w:r w:rsidRPr="00D6231F">
        <w:t xml:space="preserve">Chen, Jowei, and David Cottrell. 2016. “Evaluating partisan gains from Congressional gerrymandering: Using computer simulations to estimate the effect of gerrymandering in the U.S. House.” </w:t>
      </w:r>
      <w:r w:rsidRPr="00D6231F">
        <w:rPr>
          <w:i/>
          <w:iCs/>
        </w:rPr>
        <w:t>Electoral Studies</w:t>
      </w:r>
      <w:r w:rsidRPr="00D6231F">
        <w:t xml:space="preserve"> 44: 329–340.</w:t>
      </w:r>
    </w:p>
    <w:p w14:paraId="1EF84FFA" w14:textId="77777777" w:rsidR="00D6231F" w:rsidRPr="00D6231F" w:rsidRDefault="00D6231F" w:rsidP="004B691D">
      <w:pPr>
        <w:pStyle w:val="Bibliography"/>
        <w:spacing w:line="480" w:lineRule="auto"/>
        <w:pPrChange w:id="1612" w:author="Seth Corwin" w:date="2022-12-11T20:01:00Z">
          <w:pPr>
            <w:pStyle w:val="Bibliography"/>
          </w:pPr>
        </w:pPrChange>
      </w:pPr>
      <w:r w:rsidRPr="00D6231F">
        <w:t xml:space="preserve">Chen, Jowei, and Jonathan Rodden. 2015. “Cutting Through the Thicket: Redistricting Simulations and the Detection of Partisan Gerrymanders.” </w:t>
      </w:r>
      <w:r w:rsidRPr="00D6231F">
        <w:rPr>
          <w:i/>
          <w:iCs/>
        </w:rPr>
        <w:t>Election Law Journal: Rules, Politics, and Policy</w:t>
      </w:r>
      <w:r w:rsidRPr="00D6231F">
        <w:t xml:space="preserve"> 14(4): 331–345.</w:t>
      </w:r>
    </w:p>
    <w:p w14:paraId="3720D9ED" w14:textId="77777777" w:rsidR="00D6231F" w:rsidRPr="00D6231F" w:rsidRDefault="00D6231F" w:rsidP="004B691D">
      <w:pPr>
        <w:pStyle w:val="Bibliography"/>
        <w:spacing w:line="480" w:lineRule="auto"/>
        <w:pPrChange w:id="1613" w:author="Seth Corwin" w:date="2022-12-11T20:01:00Z">
          <w:pPr>
            <w:pStyle w:val="Bibliography"/>
          </w:pPr>
        </w:pPrChange>
      </w:pPr>
      <w:r w:rsidRPr="00D6231F">
        <w:t xml:space="preserve">Chen, Jowei, and Nicholas O Stephanopoulos. 2021. “The Race-Blind Future of Voting Rights.” </w:t>
      </w:r>
      <w:r w:rsidRPr="00D6231F">
        <w:rPr>
          <w:i/>
          <w:iCs/>
        </w:rPr>
        <w:t>the yale law journal</w:t>
      </w:r>
      <w:r w:rsidRPr="00D6231F">
        <w:t>: 85.</w:t>
      </w:r>
    </w:p>
    <w:p w14:paraId="0255241B" w14:textId="77777777" w:rsidR="00D6231F" w:rsidRPr="00D6231F" w:rsidRDefault="00D6231F" w:rsidP="004B691D">
      <w:pPr>
        <w:pStyle w:val="Bibliography"/>
        <w:spacing w:line="480" w:lineRule="auto"/>
        <w:pPrChange w:id="1614" w:author="Seth Corwin" w:date="2022-12-11T20:01:00Z">
          <w:pPr>
            <w:pStyle w:val="Bibliography"/>
          </w:pPr>
        </w:pPrChange>
      </w:pPr>
      <w:r w:rsidRPr="00D6231F">
        <w:t xml:space="preserve">DeFord, Daryl, Moon Duchin, and Justin Solomon. 2021. “Recombination: A Family of Markov Chains for Redistricting.” </w:t>
      </w:r>
      <w:r w:rsidRPr="00D6231F">
        <w:rPr>
          <w:i/>
          <w:iCs/>
        </w:rPr>
        <w:t>Harvard Data Science Review</w:t>
      </w:r>
      <w:r w:rsidRPr="00D6231F">
        <w:t>. https://hdsr.mitpress.mit.edu/pub/1ds8ptxu (Accessed October 18, 2022).</w:t>
      </w:r>
    </w:p>
    <w:p w14:paraId="1756CC78" w14:textId="77777777" w:rsidR="00D6231F" w:rsidRPr="00D6231F" w:rsidRDefault="00D6231F" w:rsidP="004B691D">
      <w:pPr>
        <w:pStyle w:val="Bibliography"/>
        <w:spacing w:line="480" w:lineRule="auto"/>
        <w:pPrChange w:id="1615" w:author="Seth Corwin" w:date="2022-12-11T20:01:00Z">
          <w:pPr>
            <w:pStyle w:val="Bibliography"/>
          </w:pPr>
        </w:pPrChange>
      </w:pPr>
      <w:r w:rsidRPr="00D6231F">
        <w:t xml:space="preserve">Douglas, Joshua A. 2014. “The Right to Vote Under State Constitutions.” </w:t>
      </w:r>
      <w:r w:rsidRPr="00D6231F">
        <w:rPr>
          <w:i/>
          <w:iCs/>
        </w:rPr>
        <w:t>VANDERBILT LAW REVIEW</w:t>
      </w:r>
      <w:r w:rsidRPr="00D6231F">
        <w:t xml:space="preserve"> 67: 61.</w:t>
      </w:r>
    </w:p>
    <w:p w14:paraId="77EED4F6" w14:textId="77777777" w:rsidR="00D6231F" w:rsidRPr="00D6231F" w:rsidRDefault="00D6231F" w:rsidP="004B691D">
      <w:pPr>
        <w:pStyle w:val="Bibliography"/>
        <w:spacing w:line="480" w:lineRule="auto"/>
        <w:pPrChange w:id="1616" w:author="Seth Corwin" w:date="2022-12-11T20:01:00Z">
          <w:pPr>
            <w:pStyle w:val="Bibliography"/>
          </w:pPr>
        </w:pPrChange>
      </w:pPr>
      <w:r w:rsidRPr="00D6231F">
        <w:lastRenderedPageBreak/>
        <w:t>Duchin, Moon, and Douglas M Spencer. 2021. “Models, Race, and the Law.” : 54.</w:t>
      </w:r>
    </w:p>
    <w:p w14:paraId="206CC925" w14:textId="77777777" w:rsidR="00D6231F" w:rsidRPr="00D6231F" w:rsidRDefault="00D6231F" w:rsidP="004B691D">
      <w:pPr>
        <w:pStyle w:val="Bibliography"/>
        <w:spacing w:line="480" w:lineRule="auto"/>
        <w:pPrChange w:id="1617" w:author="Seth Corwin" w:date="2022-12-11T20:01:00Z">
          <w:pPr>
            <w:pStyle w:val="Bibliography"/>
          </w:pPr>
        </w:pPrChange>
      </w:pPr>
      <w:r w:rsidRPr="00D6231F">
        <w:t xml:space="preserve">Duchin, Moon, and Olivia Walch, eds. 2022. </w:t>
      </w:r>
      <w:r w:rsidRPr="00D6231F">
        <w:rPr>
          <w:i/>
          <w:iCs/>
        </w:rPr>
        <w:t>Political Geometry: Rethinking Redistricting in the US with Math, Law, and Everything In Between</w:t>
      </w:r>
      <w:r w:rsidRPr="00D6231F">
        <w:t>. Cham: Springer International Publishing. https://link.springer.com/10.1007/978-3-319-69161-9 (Accessed October 18, 2022).</w:t>
      </w:r>
    </w:p>
    <w:p w14:paraId="086D59F3" w14:textId="77777777" w:rsidR="00D6231F" w:rsidRPr="00D6231F" w:rsidRDefault="00D6231F" w:rsidP="004B691D">
      <w:pPr>
        <w:pStyle w:val="Bibliography"/>
        <w:spacing w:line="480" w:lineRule="auto"/>
        <w:pPrChange w:id="1618" w:author="Seth Corwin" w:date="2022-12-11T20:01:00Z">
          <w:pPr>
            <w:pStyle w:val="Bibliography"/>
          </w:pPr>
        </w:pPrChange>
      </w:pPr>
      <w:r w:rsidRPr="00D6231F">
        <w:t xml:space="preserve">Engstrom, Erik J. 2013. </w:t>
      </w:r>
      <w:r w:rsidRPr="00D6231F">
        <w:rPr>
          <w:i/>
          <w:iCs/>
        </w:rPr>
        <w:t>Partisan Gerrymandering and the Construction of American Democracy</w:t>
      </w:r>
      <w:r w:rsidRPr="00D6231F">
        <w:t>. University of Michigan Press. http://www.jstor.org/stable/10.2307/j.ctt1gk086k (Accessed October 21, 2022).</w:t>
      </w:r>
    </w:p>
    <w:p w14:paraId="66207A05" w14:textId="77777777" w:rsidR="00D6231F" w:rsidRPr="00D6231F" w:rsidRDefault="00D6231F" w:rsidP="004B691D">
      <w:pPr>
        <w:pStyle w:val="Bibliography"/>
        <w:spacing w:line="480" w:lineRule="auto"/>
        <w:pPrChange w:id="1619" w:author="Seth Corwin" w:date="2022-12-11T20:01:00Z">
          <w:pPr>
            <w:pStyle w:val="Bibliography"/>
          </w:pPr>
        </w:pPrChange>
      </w:pPr>
      <w:r w:rsidRPr="00D6231F">
        <w:t xml:space="preserve">Engstrom, Richard L. 2014. “Shelby County v. Holder and the gutting of federal preclearance of election law changes.” </w:t>
      </w:r>
      <w:r w:rsidRPr="00D6231F">
        <w:rPr>
          <w:i/>
          <w:iCs/>
        </w:rPr>
        <w:t>Politics, Groups, and Identities</w:t>
      </w:r>
      <w:r w:rsidRPr="00D6231F">
        <w:t xml:space="preserve"> 2(3): 530–548.</w:t>
      </w:r>
    </w:p>
    <w:p w14:paraId="06F5FB3F" w14:textId="77777777" w:rsidR="00D6231F" w:rsidRPr="00D6231F" w:rsidRDefault="00D6231F" w:rsidP="004B691D">
      <w:pPr>
        <w:pStyle w:val="Bibliography"/>
        <w:spacing w:line="480" w:lineRule="auto"/>
        <w:pPrChange w:id="1620" w:author="Seth Corwin" w:date="2022-12-11T20:01:00Z">
          <w:pPr>
            <w:pStyle w:val="Bibliography"/>
          </w:pPr>
        </w:pPrChange>
      </w:pPr>
      <w:r w:rsidRPr="00D6231F">
        <w:t xml:space="preserve">Fiorina, Morris P. 2017. </w:t>
      </w:r>
      <w:r w:rsidRPr="00D6231F">
        <w:rPr>
          <w:i/>
          <w:iCs/>
        </w:rPr>
        <w:t>An Era of Tenuous Majorities</w:t>
      </w:r>
      <w:r w:rsidRPr="00D6231F">
        <w:t>. Hoover Institute. https://www.hoover.org/research/era-tenuous-majorities (Accessed November 4, 2022).</w:t>
      </w:r>
    </w:p>
    <w:p w14:paraId="25B442CE" w14:textId="77777777" w:rsidR="00D6231F" w:rsidRPr="00D6231F" w:rsidRDefault="00D6231F" w:rsidP="004B691D">
      <w:pPr>
        <w:pStyle w:val="Bibliography"/>
        <w:spacing w:line="480" w:lineRule="auto"/>
        <w:pPrChange w:id="1621" w:author="Seth Corwin" w:date="2022-12-11T20:01:00Z">
          <w:pPr>
            <w:pStyle w:val="Bibliography"/>
          </w:pPr>
        </w:pPrChange>
      </w:pPr>
      <w:r w:rsidRPr="00D6231F">
        <w:t xml:space="preserve">Fiorina, Morris P. 1994. “Divided Government in the American States: A Byproduct of Legislative Professionalism?” </w:t>
      </w:r>
      <w:r w:rsidRPr="00D6231F">
        <w:rPr>
          <w:i/>
          <w:iCs/>
        </w:rPr>
        <w:t>The American Political Science Review</w:t>
      </w:r>
      <w:r w:rsidRPr="00D6231F">
        <w:t xml:space="preserve"> 88(2): 304–316.</w:t>
      </w:r>
    </w:p>
    <w:p w14:paraId="0F73A50B" w14:textId="77777777" w:rsidR="00D6231F" w:rsidRPr="00D6231F" w:rsidRDefault="00D6231F" w:rsidP="004B691D">
      <w:pPr>
        <w:pStyle w:val="Bibliography"/>
        <w:spacing w:line="480" w:lineRule="auto"/>
        <w:pPrChange w:id="1622" w:author="Seth Corwin" w:date="2022-12-11T20:01:00Z">
          <w:pPr>
            <w:pStyle w:val="Bibliography"/>
          </w:pPr>
        </w:pPrChange>
      </w:pPr>
      <w:r w:rsidRPr="00D6231F">
        <w:t xml:space="preserve">Fiorina, Morris P., and Samuel J. Abrams. 2008. “Political Polarization in the American Public.” </w:t>
      </w:r>
      <w:r w:rsidRPr="00D6231F">
        <w:rPr>
          <w:i/>
          <w:iCs/>
        </w:rPr>
        <w:t>Annual Review of Political Science</w:t>
      </w:r>
      <w:r w:rsidRPr="00D6231F">
        <w:t xml:space="preserve"> 11(1): 563–588.</w:t>
      </w:r>
    </w:p>
    <w:p w14:paraId="628F400E" w14:textId="77777777" w:rsidR="00D6231F" w:rsidRPr="00D6231F" w:rsidRDefault="00D6231F" w:rsidP="004B691D">
      <w:pPr>
        <w:pStyle w:val="Bibliography"/>
        <w:spacing w:line="480" w:lineRule="auto"/>
        <w:pPrChange w:id="1623" w:author="Seth Corwin" w:date="2022-12-11T20:01:00Z">
          <w:pPr>
            <w:pStyle w:val="Bibliography"/>
          </w:pPr>
        </w:pPrChange>
      </w:pPr>
      <w:r w:rsidRPr="00D6231F">
        <w:t xml:space="preserve">Grofman, Bernard. 1985. “Criteria For Districting: A Social Science Perspective.” </w:t>
      </w:r>
      <w:r w:rsidRPr="00D6231F">
        <w:rPr>
          <w:i/>
          <w:iCs/>
        </w:rPr>
        <w:t>UCLA Law Review 33 UCLA L. Rev.</w:t>
      </w:r>
      <w:r w:rsidRPr="00D6231F">
        <w:t xml:space="preserve"> 33(1): 77–184.</w:t>
      </w:r>
    </w:p>
    <w:p w14:paraId="2C99479B" w14:textId="77777777" w:rsidR="00D6231F" w:rsidRPr="00D6231F" w:rsidRDefault="00D6231F" w:rsidP="004B691D">
      <w:pPr>
        <w:pStyle w:val="Bibliography"/>
        <w:spacing w:line="480" w:lineRule="auto"/>
        <w:pPrChange w:id="1624" w:author="Seth Corwin" w:date="2022-12-11T20:01:00Z">
          <w:pPr>
            <w:pStyle w:val="Bibliography"/>
          </w:pPr>
        </w:pPrChange>
      </w:pPr>
      <w:r w:rsidRPr="00D6231F">
        <w:t xml:space="preserve">Grofman, Bernard. 1982. “For Single-Member Districts, Random is Not Equal.” In </w:t>
      </w:r>
      <w:r w:rsidRPr="00D6231F">
        <w:rPr>
          <w:i/>
          <w:iCs/>
        </w:rPr>
        <w:t>Representation and Redistricting Issues,</w:t>
      </w:r>
      <w:r w:rsidRPr="00D6231F">
        <w:t xml:space="preserve"> eds. Bernard Grofman et al. Lexington Books, p. 55–58.</w:t>
      </w:r>
    </w:p>
    <w:p w14:paraId="0F5CDC14" w14:textId="77777777" w:rsidR="00D6231F" w:rsidRPr="00D6231F" w:rsidRDefault="00D6231F" w:rsidP="004B691D">
      <w:pPr>
        <w:pStyle w:val="Bibliography"/>
        <w:spacing w:line="480" w:lineRule="auto"/>
        <w:pPrChange w:id="1625" w:author="Seth Corwin" w:date="2022-12-11T20:01:00Z">
          <w:pPr>
            <w:pStyle w:val="Bibliography"/>
          </w:pPr>
        </w:pPrChange>
      </w:pPr>
      <w:r w:rsidRPr="00D6231F">
        <w:t xml:space="preserve">Grofman, Bernard, and Jonathan R. Cervas. 2018. “Can State Courts Cure Partisan Gerrymandering: Lessons from </w:t>
      </w:r>
      <w:r w:rsidRPr="00D6231F">
        <w:rPr>
          <w:i/>
          <w:iCs/>
        </w:rPr>
        <w:t>League of Women Voters v. Commonwealth of Pennsylvania</w:t>
      </w:r>
      <w:r w:rsidRPr="00D6231F">
        <w:t xml:space="preserve"> (2018).” </w:t>
      </w:r>
      <w:r w:rsidRPr="00D6231F">
        <w:rPr>
          <w:i/>
          <w:iCs/>
        </w:rPr>
        <w:t>Election Law Journal: Rules, Politics, and Policy</w:t>
      </w:r>
      <w:r w:rsidRPr="00D6231F">
        <w:t xml:space="preserve"> 17(4): 264–285.</w:t>
      </w:r>
    </w:p>
    <w:p w14:paraId="7873ABC7" w14:textId="77777777" w:rsidR="00D6231F" w:rsidRPr="00D6231F" w:rsidRDefault="00D6231F" w:rsidP="004B691D">
      <w:pPr>
        <w:pStyle w:val="Bibliography"/>
        <w:spacing w:line="480" w:lineRule="auto"/>
        <w:pPrChange w:id="1626" w:author="Seth Corwin" w:date="2022-12-11T20:01:00Z">
          <w:pPr>
            <w:pStyle w:val="Bibliography"/>
          </w:pPr>
        </w:pPrChange>
      </w:pPr>
      <w:r w:rsidRPr="00D6231F">
        <w:lastRenderedPageBreak/>
        <w:t xml:space="preserve">Grofman, Bernard, and Gary King. 2007. “The Future of Partisan Symmetry as a Judicial Test for Partisan Gerrymandering after </w:t>
      </w:r>
      <w:r w:rsidRPr="00D6231F">
        <w:rPr>
          <w:i/>
          <w:iCs/>
        </w:rPr>
        <w:t>LULAC v. Perry</w:t>
      </w:r>
      <w:r w:rsidRPr="00D6231F">
        <w:t xml:space="preserve">.” </w:t>
      </w:r>
      <w:r w:rsidRPr="00D6231F">
        <w:rPr>
          <w:i/>
          <w:iCs/>
        </w:rPr>
        <w:t>Election Law Journal: Rules, Politics, and Policy</w:t>
      </w:r>
      <w:r w:rsidRPr="00D6231F">
        <w:t xml:space="preserve"> 6(1): 2–35.</w:t>
      </w:r>
    </w:p>
    <w:p w14:paraId="0891DA32" w14:textId="77777777" w:rsidR="00D6231F" w:rsidRPr="00D6231F" w:rsidRDefault="00D6231F" w:rsidP="004B691D">
      <w:pPr>
        <w:pStyle w:val="Bibliography"/>
        <w:spacing w:line="480" w:lineRule="auto"/>
        <w:pPrChange w:id="1627" w:author="Seth Corwin" w:date="2022-12-11T20:01:00Z">
          <w:pPr>
            <w:pStyle w:val="Bibliography"/>
          </w:pPr>
        </w:pPrChange>
      </w:pPr>
      <w:r w:rsidRPr="00D6231F">
        <w:t xml:space="preserve">Gudgin, G., and P. J. Taylor. 1980. “The Decomposition of Electoral Bias in a Plurality Election.” </w:t>
      </w:r>
      <w:r w:rsidRPr="00D6231F">
        <w:rPr>
          <w:i/>
          <w:iCs/>
        </w:rPr>
        <w:t>British Journal of Political Science</w:t>
      </w:r>
      <w:r w:rsidRPr="00D6231F">
        <w:t xml:space="preserve"> 10(4): 515–521.</w:t>
      </w:r>
    </w:p>
    <w:p w14:paraId="5E6C6F07" w14:textId="77777777" w:rsidR="00D6231F" w:rsidRPr="00D6231F" w:rsidRDefault="00D6231F" w:rsidP="004B691D">
      <w:pPr>
        <w:pStyle w:val="Bibliography"/>
        <w:spacing w:line="480" w:lineRule="auto"/>
        <w:pPrChange w:id="1628" w:author="Seth Corwin" w:date="2022-12-11T20:01:00Z">
          <w:pPr>
            <w:pStyle w:val="Bibliography"/>
          </w:pPr>
        </w:pPrChange>
      </w:pPr>
      <w:r w:rsidRPr="00D6231F">
        <w:t xml:space="preserve">Gudgin, G., P.J. Taylor, and R.J. Johnston. 2012. </w:t>
      </w:r>
      <w:r w:rsidRPr="00D6231F">
        <w:rPr>
          <w:i/>
          <w:iCs/>
        </w:rPr>
        <w:t>Seats, Votes, and the Spatial Organisation of Elections</w:t>
      </w:r>
      <w:r w:rsidRPr="00D6231F">
        <w:t>. ECPR Press. https://books.google.com/books?id=3UVLAQAAQBAJ.</w:t>
      </w:r>
    </w:p>
    <w:p w14:paraId="00EC4899" w14:textId="77777777" w:rsidR="00D6231F" w:rsidRPr="00D6231F" w:rsidRDefault="00D6231F" w:rsidP="004B691D">
      <w:pPr>
        <w:pStyle w:val="Bibliography"/>
        <w:spacing w:line="480" w:lineRule="auto"/>
        <w:pPrChange w:id="1629" w:author="Seth Corwin" w:date="2022-12-11T20:01:00Z">
          <w:pPr>
            <w:pStyle w:val="Bibliography"/>
          </w:pPr>
        </w:pPrChange>
      </w:pPr>
      <w:r w:rsidRPr="00D6231F">
        <w:t xml:space="preserve">Hasen, Richard L. 2018. “Race Or Party, Race As Party, Or Party All The Time: Three Uneasy Approaches To Conjoined Polarization In Redistricting And Voting Cases.” </w:t>
      </w:r>
      <w:r w:rsidRPr="00D6231F">
        <w:rPr>
          <w:i/>
          <w:iCs/>
        </w:rPr>
        <w:t>William &amp; Mary Law Review</w:t>
      </w:r>
      <w:r w:rsidRPr="00D6231F">
        <w:t xml:space="preserve"> 59(5): 50.</w:t>
      </w:r>
    </w:p>
    <w:p w14:paraId="03A9BC06" w14:textId="77777777" w:rsidR="00D6231F" w:rsidRPr="00D6231F" w:rsidRDefault="00D6231F" w:rsidP="004B691D">
      <w:pPr>
        <w:pStyle w:val="Bibliography"/>
        <w:spacing w:line="480" w:lineRule="auto"/>
        <w:pPrChange w:id="1630" w:author="Seth Corwin" w:date="2022-12-11T20:01:00Z">
          <w:pPr>
            <w:pStyle w:val="Bibliography"/>
          </w:pPr>
        </w:pPrChange>
      </w:pPr>
      <w:r w:rsidRPr="00D6231F">
        <w:t>Hasen, Richard L. 2013. “Shelby County and the Illusion of Minimalism.” 22(3): 713.</w:t>
      </w:r>
    </w:p>
    <w:p w14:paraId="219EECA1" w14:textId="77777777" w:rsidR="00D6231F" w:rsidRPr="00D6231F" w:rsidRDefault="00D6231F" w:rsidP="004B691D">
      <w:pPr>
        <w:pStyle w:val="Bibliography"/>
        <w:spacing w:line="480" w:lineRule="auto"/>
        <w:pPrChange w:id="1631" w:author="Seth Corwin" w:date="2022-12-11T20:01:00Z">
          <w:pPr>
            <w:pStyle w:val="Bibliography"/>
          </w:pPr>
        </w:pPrChange>
      </w:pPr>
      <w:r w:rsidRPr="00D6231F">
        <w:t xml:space="preserve">Issacharoff, Samuel, and Richard H. Pildes. 2022. “Majoritarianism and Minoritarianism in the Law of Democracy.” </w:t>
      </w:r>
      <w:r w:rsidRPr="00D6231F">
        <w:rPr>
          <w:i/>
          <w:iCs/>
        </w:rPr>
        <w:t>SSRN Electronic Journal</w:t>
      </w:r>
      <w:r w:rsidRPr="00D6231F">
        <w:t>. https://www.ssrn.com/abstract=4240006 (Accessed October 21, 2022).</w:t>
      </w:r>
    </w:p>
    <w:p w14:paraId="68E88F2C" w14:textId="77777777" w:rsidR="00D6231F" w:rsidRPr="00D6231F" w:rsidRDefault="00D6231F" w:rsidP="004B691D">
      <w:pPr>
        <w:pStyle w:val="Bibliography"/>
        <w:spacing w:line="480" w:lineRule="auto"/>
        <w:pPrChange w:id="1632" w:author="Seth Corwin" w:date="2022-12-11T20:01:00Z">
          <w:pPr>
            <w:pStyle w:val="Bibliography"/>
          </w:pPr>
        </w:pPrChange>
      </w:pPr>
      <w:r w:rsidRPr="00D6231F">
        <w:t xml:space="preserve">Jacobson, Gary C. 2015a. “How Do Campaigns Matter?” </w:t>
      </w:r>
      <w:r w:rsidRPr="00D6231F">
        <w:rPr>
          <w:i/>
          <w:iCs/>
        </w:rPr>
        <w:t>Annual Review of Political Science</w:t>
      </w:r>
      <w:r w:rsidRPr="00D6231F">
        <w:t xml:space="preserve"> 18(1): 31–47.</w:t>
      </w:r>
    </w:p>
    <w:p w14:paraId="3CC96BC1" w14:textId="77777777" w:rsidR="00D6231F" w:rsidRPr="00D6231F" w:rsidRDefault="00D6231F" w:rsidP="004B691D">
      <w:pPr>
        <w:pStyle w:val="Bibliography"/>
        <w:spacing w:line="480" w:lineRule="auto"/>
        <w:pPrChange w:id="1633" w:author="Seth Corwin" w:date="2022-12-11T20:01:00Z">
          <w:pPr>
            <w:pStyle w:val="Bibliography"/>
          </w:pPr>
        </w:pPrChange>
      </w:pPr>
      <w:r w:rsidRPr="00D6231F">
        <w:t xml:space="preserve">Jacobson, Gary C. 2015b. “It’s Nothing Personal: The Decline of the Incumbency Advantage in US House Elections.” </w:t>
      </w:r>
      <w:r w:rsidRPr="00D6231F">
        <w:rPr>
          <w:i/>
          <w:iCs/>
        </w:rPr>
        <w:t>The Journal of Politics</w:t>
      </w:r>
      <w:r w:rsidRPr="00D6231F">
        <w:t xml:space="preserve"> 77(3): 861–873.</w:t>
      </w:r>
    </w:p>
    <w:p w14:paraId="1637A854" w14:textId="77777777" w:rsidR="00D6231F" w:rsidRPr="00D6231F" w:rsidRDefault="00D6231F" w:rsidP="004B691D">
      <w:pPr>
        <w:pStyle w:val="Bibliography"/>
        <w:spacing w:line="480" w:lineRule="auto"/>
        <w:pPrChange w:id="1634" w:author="Seth Corwin" w:date="2022-12-11T20:01:00Z">
          <w:pPr>
            <w:pStyle w:val="Bibliography"/>
          </w:pPr>
        </w:pPrChange>
      </w:pPr>
      <w:r w:rsidRPr="00D6231F">
        <w:t xml:space="preserve">Katz, Jonathan N., Gary King, and Elizabeth Rosenblatt. 2020. “Theoretical Foundations and Empirical Evaluations of Partisan Fairness in District-Based Democracies.” </w:t>
      </w:r>
      <w:r w:rsidRPr="00D6231F">
        <w:rPr>
          <w:i/>
          <w:iCs/>
        </w:rPr>
        <w:t>American Political Science Review</w:t>
      </w:r>
      <w:r w:rsidRPr="00D6231F">
        <w:t xml:space="preserve"> 114(1): 164–178.</w:t>
      </w:r>
    </w:p>
    <w:p w14:paraId="7041507D" w14:textId="77777777" w:rsidR="00D6231F" w:rsidRPr="00D6231F" w:rsidRDefault="00D6231F" w:rsidP="004B691D">
      <w:pPr>
        <w:pStyle w:val="Bibliography"/>
        <w:spacing w:line="480" w:lineRule="auto"/>
        <w:pPrChange w:id="1635" w:author="Seth Corwin" w:date="2022-12-11T20:01:00Z">
          <w:pPr>
            <w:pStyle w:val="Bibliography"/>
          </w:pPr>
        </w:pPrChange>
      </w:pPr>
      <w:r w:rsidRPr="00D6231F">
        <w:t xml:space="preserve">Kaufman, Aaron R., Gary King, and Mayya Komisarchik. 2021. “How to Measure Legislative </w:t>
      </w:r>
      <w:r w:rsidRPr="00D6231F">
        <w:lastRenderedPageBreak/>
        <w:t xml:space="preserve">District Compactness If You Only Know It When You See It.” </w:t>
      </w:r>
      <w:r w:rsidRPr="00D6231F">
        <w:rPr>
          <w:i/>
          <w:iCs/>
        </w:rPr>
        <w:t>American Journal of Political Science</w:t>
      </w:r>
      <w:r w:rsidRPr="00D6231F">
        <w:t xml:space="preserve"> 65(3): 533–550.</w:t>
      </w:r>
    </w:p>
    <w:p w14:paraId="14B9D189" w14:textId="77777777" w:rsidR="00D6231F" w:rsidRPr="00D6231F" w:rsidRDefault="00D6231F" w:rsidP="004B691D">
      <w:pPr>
        <w:pStyle w:val="Bibliography"/>
        <w:spacing w:line="480" w:lineRule="auto"/>
        <w:pPrChange w:id="1636" w:author="Seth Corwin" w:date="2022-12-11T20:01:00Z">
          <w:pPr>
            <w:pStyle w:val="Bibliography"/>
          </w:pPr>
        </w:pPrChange>
      </w:pPr>
      <w:r w:rsidRPr="00D6231F">
        <w:t xml:space="preserve">Kousser, J. Morgan. 2010. “The Immutability of Categories and the Reshaping of Southern Politics.” </w:t>
      </w:r>
      <w:r w:rsidRPr="00D6231F">
        <w:rPr>
          <w:i/>
          <w:iCs/>
        </w:rPr>
        <w:t>Annual Review of Political Science</w:t>
      </w:r>
      <w:r w:rsidRPr="00D6231F">
        <w:t xml:space="preserve"> 13(1): 365–383.</w:t>
      </w:r>
    </w:p>
    <w:p w14:paraId="37A82DA4" w14:textId="77777777" w:rsidR="00D6231F" w:rsidRPr="00D6231F" w:rsidRDefault="00D6231F" w:rsidP="004B691D">
      <w:pPr>
        <w:pStyle w:val="Bibliography"/>
        <w:spacing w:line="480" w:lineRule="auto"/>
        <w:pPrChange w:id="1637" w:author="Seth Corwin" w:date="2022-12-11T20:01:00Z">
          <w:pPr>
            <w:pStyle w:val="Bibliography"/>
          </w:pPr>
        </w:pPrChange>
      </w:pPr>
      <w:r w:rsidRPr="00D6231F">
        <w:t xml:space="preserve">Lee, Frances E. 2015. “How Party Polarization Affects Governance.” </w:t>
      </w:r>
      <w:r w:rsidRPr="00D6231F">
        <w:rPr>
          <w:i/>
          <w:iCs/>
        </w:rPr>
        <w:t>Annual Review of Political Science</w:t>
      </w:r>
      <w:r w:rsidRPr="00D6231F">
        <w:t xml:space="preserve"> 18(1): 261–282.</w:t>
      </w:r>
    </w:p>
    <w:p w14:paraId="49EBC13F" w14:textId="77777777" w:rsidR="00D6231F" w:rsidRPr="00D6231F" w:rsidRDefault="00D6231F" w:rsidP="004B691D">
      <w:pPr>
        <w:pStyle w:val="Bibliography"/>
        <w:spacing w:line="480" w:lineRule="auto"/>
        <w:pPrChange w:id="1638" w:author="Seth Corwin" w:date="2022-12-11T20:01:00Z">
          <w:pPr>
            <w:pStyle w:val="Bibliography"/>
          </w:pPr>
        </w:pPrChange>
      </w:pPr>
      <w:r w:rsidRPr="00D6231F">
        <w:t xml:space="preserve">Lee, Frances E. 2016. </w:t>
      </w:r>
      <w:r w:rsidRPr="00D6231F">
        <w:rPr>
          <w:i/>
          <w:iCs/>
        </w:rPr>
        <w:t>Insecure Majorities: Congress and the Perpetual Campaign</w:t>
      </w:r>
      <w:r w:rsidRPr="00D6231F">
        <w:t>. Chicago, IL: University of Chicago Press. https://press.uchicago.edu/ucp/books/book/chicago/I/bo24732099.html (Accessed October 30, 2022).</w:t>
      </w:r>
    </w:p>
    <w:p w14:paraId="74617177" w14:textId="77777777" w:rsidR="00D6231F" w:rsidRPr="00D6231F" w:rsidRDefault="00D6231F" w:rsidP="004B691D">
      <w:pPr>
        <w:pStyle w:val="Bibliography"/>
        <w:spacing w:line="480" w:lineRule="auto"/>
        <w:pPrChange w:id="1639" w:author="Seth Corwin" w:date="2022-12-11T20:01:00Z">
          <w:pPr>
            <w:pStyle w:val="Bibliography"/>
          </w:pPr>
        </w:pPrChange>
      </w:pPr>
      <w:r w:rsidRPr="00D6231F">
        <w:t xml:space="preserve">Lublin, David, Lisa Handley, Thomas L. Brunell, and Bernard Grofman. 2020. “Minority Success in Non-Majority Minority Districts: Finding the ‘Sweet Spot.’” </w:t>
      </w:r>
      <w:r w:rsidRPr="00D6231F">
        <w:rPr>
          <w:i/>
          <w:iCs/>
        </w:rPr>
        <w:t>The Journal of Race, Ethnicity, and Politics</w:t>
      </w:r>
      <w:r w:rsidRPr="00D6231F">
        <w:t xml:space="preserve"> 5(2): 275–298.</w:t>
      </w:r>
    </w:p>
    <w:p w14:paraId="594ACB6E" w14:textId="77777777" w:rsidR="00D6231F" w:rsidRPr="00D6231F" w:rsidRDefault="00D6231F" w:rsidP="004B691D">
      <w:pPr>
        <w:pStyle w:val="Bibliography"/>
        <w:spacing w:line="480" w:lineRule="auto"/>
        <w:pPrChange w:id="1640" w:author="Seth Corwin" w:date="2022-12-11T20:01:00Z">
          <w:pPr>
            <w:pStyle w:val="Bibliography"/>
          </w:pPr>
        </w:pPrChange>
      </w:pPr>
      <w:r w:rsidRPr="00D6231F">
        <w:t xml:space="preserve">McCarty, N., K.T. Poole, and H. Rosenthal. 2016. </w:t>
      </w:r>
      <w:r w:rsidRPr="00D6231F">
        <w:rPr>
          <w:i/>
          <w:iCs/>
        </w:rPr>
        <w:t>Polarized America, second edition: The Dance of Ideology and Unequal Riches</w:t>
      </w:r>
      <w:r w:rsidRPr="00D6231F">
        <w:t>. MIT Press. https://books.google.com/books?id=58mpCwAAQBAJ.</w:t>
      </w:r>
    </w:p>
    <w:p w14:paraId="256B15B3" w14:textId="77777777" w:rsidR="00D6231F" w:rsidRPr="00D6231F" w:rsidRDefault="00D6231F" w:rsidP="004B691D">
      <w:pPr>
        <w:pStyle w:val="Bibliography"/>
        <w:spacing w:line="480" w:lineRule="auto"/>
        <w:pPrChange w:id="1641" w:author="Seth Corwin" w:date="2022-12-11T20:01:00Z">
          <w:pPr>
            <w:pStyle w:val="Bibliography"/>
          </w:pPr>
        </w:pPrChange>
      </w:pPr>
      <w:r w:rsidRPr="00D6231F">
        <w:t xml:space="preserve">McGann, Anthony J., Charles Anthony Smith, Michael Latner, and Alex Keena. 2016. </w:t>
      </w:r>
      <w:r w:rsidRPr="00D6231F">
        <w:rPr>
          <w:i/>
          <w:iCs/>
        </w:rPr>
        <w:t>Gerrymandering in America: the House of Representatives, the Supreme Court, and the future of popular sovereignty</w:t>
      </w:r>
      <w:r w:rsidRPr="00D6231F">
        <w:t>. Cambridge, United Kingdom ; New York, NY, USA: Cambridge University Press.</w:t>
      </w:r>
    </w:p>
    <w:p w14:paraId="182C4C98" w14:textId="77777777" w:rsidR="00D6231F" w:rsidRPr="00D6231F" w:rsidRDefault="00D6231F" w:rsidP="004B691D">
      <w:pPr>
        <w:pStyle w:val="Bibliography"/>
        <w:spacing w:line="480" w:lineRule="auto"/>
        <w:pPrChange w:id="1642" w:author="Seth Corwin" w:date="2022-12-11T20:01:00Z">
          <w:pPr>
            <w:pStyle w:val="Bibliography"/>
          </w:pPr>
        </w:pPrChange>
      </w:pPr>
      <w:r w:rsidRPr="00D6231F">
        <w:t xml:space="preserve">Mood III, M.V., and Seth C. McKee. 2022. </w:t>
      </w:r>
      <w:r w:rsidRPr="00D6231F">
        <w:rPr>
          <w:i/>
          <w:iCs/>
        </w:rPr>
        <w:t>Rural Republican Realignment in the Modern South: The Untold Story</w:t>
      </w:r>
      <w:r w:rsidRPr="00D6231F">
        <w:t>. University of South Carolina Press.</w:t>
      </w:r>
    </w:p>
    <w:p w14:paraId="76833184" w14:textId="77777777" w:rsidR="00D6231F" w:rsidRPr="00D6231F" w:rsidRDefault="00D6231F" w:rsidP="004B691D">
      <w:pPr>
        <w:pStyle w:val="Bibliography"/>
        <w:spacing w:line="480" w:lineRule="auto"/>
        <w:pPrChange w:id="1643" w:author="Seth Corwin" w:date="2022-12-11T20:01:00Z">
          <w:pPr>
            <w:pStyle w:val="Bibliography"/>
          </w:pPr>
        </w:pPrChange>
      </w:pPr>
      <w:r w:rsidRPr="00D6231F">
        <w:t xml:space="preserve">NCSL. 2009. </w:t>
      </w:r>
      <w:r w:rsidRPr="00D6231F">
        <w:rPr>
          <w:i/>
          <w:iCs/>
        </w:rPr>
        <w:t>Redistricting Law 2010</w:t>
      </w:r>
      <w:r w:rsidRPr="00D6231F">
        <w:t>. National Conference of State Legislatures.</w:t>
      </w:r>
    </w:p>
    <w:p w14:paraId="220F8E0A" w14:textId="77777777" w:rsidR="00D6231F" w:rsidRPr="00D6231F" w:rsidRDefault="00D6231F" w:rsidP="004B691D">
      <w:pPr>
        <w:pStyle w:val="Bibliography"/>
        <w:spacing w:line="480" w:lineRule="auto"/>
        <w:pPrChange w:id="1644" w:author="Seth Corwin" w:date="2022-12-11T20:01:00Z">
          <w:pPr>
            <w:pStyle w:val="Bibliography"/>
          </w:pPr>
        </w:pPrChange>
      </w:pPr>
      <w:r w:rsidRPr="00D6231F">
        <w:lastRenderedPageBreak/>
        <w:t xml:space="preserve">NCSL. 2019. </w:t>
      </w:r>
      <w:r w:rsidRPr="00D6231F">
        <w:rPr>
          <w:i/>
          <w:iCs/>
        </w:rPr>
        <w:t>Redistricting Law 2020</w:t>
      </w:r>
      <w:r w:rsidRPr="00D6231F">
        <w:t>. National Conference of State Legislatures.</w:t>
      </w:r>
    </w:p>
    <w:p w14:paraId="49C8DD7D" w14:textId="77777777" w:rsidR="00D6231F" w:rsidRPr="00D6231F" w:rsidRDefault="00D6231F" w:rsidP="004B691D">
      <w:pPr>
        <w:pStyle w:val="Bibliography"/>
        <w:spacing w:line="480" w:lineRule="auto"/>
        <w:pPrChange w:id="1645" w:author="Seth Corwin" w:date="2022-12-11T20:01:00Z">
          <w:pPr>
            <w:pStyle w:val="Bibliography"/>
          </w:pPr>
        </w:pPrChange>
      </w:pPr>
      <w:r w:rsidRPr="00D6231F">
        <w:t xml:space="preserve">Pildes, Richard H. 2011. “Why the Center Does Not Hold: The Causes of Hyperpolarized Democracy in America.” </w:t>
      </w:r>
      <w:r w:rsidRPr="00D6231F">
        <w:rPr>
          <w:i/>
          <w:iCs/>
        </w:rPr>
        <w:t>California Law Review</w:t>
      </w:r>
      <w:r w:rsidRPr="00D6231F">
        <w:t xml:space="preserve"> 99(2): 62.</w:t>
      </w:r>
    </w:p>
    <w:p w14:paraId="39E5E5AB" w14:textId="77777777" w:rsidR="00D6231F" w:rsidRPr="00D6231F" w:rsidRDefault="00D6231F" w:rsidP="004B691D">
      <w:pPr>
        <w:pStyle w:val="Bibliography"/>
        <w:spacing w:line="480" w:lineRule="auto"/>
        <w:pPrChange w:id="1646" w:author="Seth Corwin" w:date="2022-12-11T20:01:00Z">
          <w:pPr>
            <w:pStyle w:val="Bibliography"/>
          </w:pPr>
        </w:pPrChange>
      </w:pPr>
      <w:r w:rsidRPr="00D6231F">
        <w:t xml:space="preserve">Shugart, M.S., and R. Taagepera. 2017. </w:t>
      </w:r>
      <w:r w:rsidRPr="00D6231F">
        <w:rPr>
          <w:i/>
          <w:iCs/>
        </w:rPr>
        <w:t>Votes from Seats: Logical Models of Electoral Systems</w:t>
      </w:r>
      <w:r w:rsidRPr="00D6231F">
        <w:t>. Cambridge University Press. https://books.google.com/books?id=0S42DwAAQBAJ.</w:t>
      </w:r>
    </w:p>
    <w:p w14:paraId="43A8A21E" w14:textId="77777777" w:rsidR="00D6231F" w:rsidRPr="00D6231F" w:rsidRDefault="00D6231F" w:rsidP="004B691D">
      <w:pPr>
        <w:pStyle w:val="Bibliography"/>
        <w:spacing w:line="480" w:lineRule="auto"/>
        <w:pPrChange w:id="1647" w:author="Seth Corwin" w:date="2022-12-11T20:01:00Z">
          <w:pPr>
            <w:pStyle w:val="Bibliography"/>
          </w:pPr>
        </w:pPrChange>
      </w:pPr>
      <w:r w:rsidRPr="00D6231F">
        <w:t xml:space="preserve">Taagepera, Rein. 1973. “Seats and votes: A generalization of the cube law of elections.” </w:t>
      </w:r>
      <w:r w:rsidRPr="00D6231F">
        <w:rPr>
          <w:i/>
          <w:iCs/>
        </w:rPr>
        <w:t>Social Science Research</w:t>
      </w:r>
      <w:r w:rsidRPr="00D6231F">
        <w:t xml:space="preserve"> 2(3): 257–275.</w:t>
      </w:r>
    </w:p>
    <w:p w14:paraId="3760404D" w14:textId="77777777" w:rsidR="00D6231F" w:rsidRPr="00D6231F" w:rsidRDefault="00D6231F" w:rsidP="004B691D">
      <w:pPr>
        <w:pStyle w:val="Bibliography"/>
        <w:spacing w:line="480" w:lineRule="auto"/>
        <w:pPrChange w:id="1648" w:author="Seth Corwin" w:date="2022-12-11T20:01:00Z">
          <w:pPr>
            <w:pStyle w:val="Bibliography"/>
          </w:pPr>
        </w:pPrChange>
      </w:pPr>
      <w:r w:rsidRPr="00D6231F">
        <w:t xml:space="preserve">Wang, Samuel, Richard Ober, and Benjamin Williams. 2019. “Laboratories of Democracy Reform: State Constitutions and Partisan Gerrymandering.” </w:t>
      </w:r>
      <w:r w:rsidRPr="00D6231F">
        <w:rPr>
          <w:i/>
          <w:iCs/>
        </w:rPr>
        <w:t>SSRN Electronic Journal</w:t>
      </w:r>
      <w:r w:rsidRPr="00D6231F">
        <w:t>. https://www.ssrn.com/abstract=3335622 (Accessed October 18, 2022).</w:t>
      </w:r>
    </w:p>
    <w:p w14:paraId="028F96EE" w14:textId="77777777" w:rsidR="00D6231F" w:rsidRPr="00D6231F" w:rsidRDefault="00D6231F" w:rsidP="004B691D">
      <w:pPr>
        <w:pStyle w:val="Bibliography"/>
        <w:spacing w:line="480" w:lineRule="auto"/>
        <w:pPrChange w:id="1649" w:author="Seth Corwin" w:date="2022-12-11T20:01:00Z">
          <w:pPr>
            <w:pStyle w:val="Bibliography"/>
          </w:pPr>
        </w:pPrChange>
      </w:pPr>
      <w:r w:rsidRPr="00D6231F">
        <w:t xml:space="preserve">Wang, Samuel S.-H., Brian A. Remlinger, and Ben Williams. 2018. “An Antidote for Gobbledygook: Organizing the Judge’s Partisan Gerrymandering Toolkit into Tests of Opportunity and Outcome.” </w:t>
      </w:r>
      <w:r w:rsidRPr="00D6231F">
        <w:rPr>
          <w:i/>
          <w:iCs/>
        </w:rPr>
        <w:t>Election Law Journal: Rules, Politics, and Policy</w:t>
      </w:r>
      <w:r w:rsidRPr="00D6231F">
        <w:t xml:space="preserve"> 17(4): 302–314.</w:t>
      </w:r>
    </w:p>
    <w:p w14:paraId="599DCA7A" w14:textId="77777777" w:rsidR="00D6231F" w:rsidRPr="00D6231F" w:rsidRDefault="00D6231F" w:rsidP="004B691D">
      <w:pPr>
        <w:pStyle w:val="Bibliography"/>
        <w:spacing w:line="480" w:lineRule="auto"/>
        <w:pPrChange w:id="1650" w:author="Seth Corwin" w:date="2022-12-11T20:01:00Z">
          <w:pPr>
            <w:pStyle w:val="Bibliography"/>
          </w:pPr>
        </w:pPrChange>
      </w:pPr>
      <w:r w:rsidRPr="00D6231F">
        <w:t xml:space="preserve">Weingartner, Michael. 2021. “Liquidating the Independent State Legislature Theory.” </w:t>
      </w:r>
      <w:r w:rsidRPr="00D6231F">
        <w:rPr>
          <w:i/>
          <w:iCs/>
        </w:rPr>
        <w:t>SSRN Electronic Journal</w:t>
      </w:r>
      <w:r w:rsidRPr="00D6231F">
        <w:t>. https://www.ssrn.com/abstract=4044138 (Accessed October 18, 2022).</w:t>
      </w:r>
    </w:p>
    <w:p w14:paraId="6AAC0C9D" w14:textId="6A8B5BCF" w:rsidR="0098600F" w:rsidRPr="0080356A" w:rsidRDefault="0098600F" w:rsidP="004B691D">
      <w:pPr>
        <w:spacing w:line="480" w:lineRule="auto"/>
        <w:ind w:firstLine="0"/>
        <w:pPrChange w:id="1651" w:author="Seth Corwin" w:date="2022-12-11T20:01:00Z">
          <w:pPr>
            <w:ind w:firstLine="0"/>
          </w:pPr>
        </w:pPrChange>
      </w:pPr>
      <w:r>
        <w:fldChar w:fldCharType="end"/>
      </w:r>
    </w:p>
    <w:sectPr w:rsidR="0098600F" w:rsidRPr="0080356A" w:rsidSect="004B691D">
      <w:headerReference w:type="even" r:id="rId12"/>
      <w:headerReference w:type="default" r:id="rId13"/>
      <w:pgSz w:w="12240" w:h="15840" w:code="1"/>
      <w:pgMar w:top="1440" w:right="1440" w:bottom="1440" w:left="1440" w:header="1512" w:footer="0" w:gutter="0"/>
      <w:cols w:space="720"/>
      <w:titlePg/>
      <w:docGrid w:linePitch="326"/>
      <w:sectPrChange w:id="1662" w:author="Seth Corwin" w:date="2022-12-11T20:01:00Z">
        <w:sectPr w:rsidR="0098600F" w:rsidRPr="0080356A" w:rsidSect="004B691D">
          <w:pgMar w:top="2016" w:right="2448" w:bottom="2016" w:left="2430" w:header="1512" w:footer="0"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44"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48"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52" w:author="Seth Corwin" w:date="2022-12-11T18:29:00Z" w:initials="SC">
    <w:p w14:paraId="39A32BDB" w14:textId="77777777" w:rsidR="00A9504F" w:rsidRDefault="00A9504F" w:rsidP="006A05EA">
      <w:pPr>
        <w:jc w:val="left"/>
      </w:pPr>
      <w:r>
        <w:rPr>
          <w:rStyle w:val="CommentReference"/>
        </w:rPr>
        <w:annotationRef/>
      </w:r>
      <w:r>
        <w:rPr>
          <w:sz w:val="20"/>
        </w:rPr>
        <w:t>Needs citation support.</w:t>
      </w:r>
    </w:p>
  </w:comment>
  <w:comment w:id="55" w:author="Seth Corwin" w:date="2022-12-11T18:35:00Z" w:initials="SC">
    <w:p w14:paraId="2ABF0FE6" w14:textId="77777777"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60" w:author="Seth Corwin" w:date="2022-12-11T18:55:00Z" w:initials="SC">
    <w:p w14:paraId="00A64EAB" w14:textId="77777777"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74"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75" w:author="Seth Corwin" w:date="2022-12-11T19:24:00Z" w:initials="SC">
    <w:p w14:paraId="08077169" w14:textId="77777777" w:rsidR="00E96944" w:rsidRDefault="00E96944" w:rsidP="00495269">
      <w:pPr>
        <w:jc w:val="left"/>
      </w:pPr>
      <w:r>
        <w:rPr>
          <w:rStyle w:val="CommentReference"/>
        </w:rPr>
        <w:annotationRef/>
      </w:r>
      <w:r>
        <w:rPr>
          <w:sz w:val="20"/>
        </w:rPr>
        <w:t>Needs pin cite to the holding.</w:t>
      </w:r>
    </w:p>
  </w:comment>
  <w:comment w:id="76" w:author="Seth Corwin" w:date="2022-12-11T19:30:00Z" w:initials="SC">
    <w:p w14:paraId="59B728D6" w14:textId="77777777"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78" w:author="Seth Corwin" w:date="2022-12-11T19:31:00Z" w:initials="SC">
    <w:p w14:paraId="02714804" w14:textId="77777777" w:rsidR="00321CD5" w:rsidRDefault="00321CD5" w:rsidP="008763B1">
      <w:pPr>
        <w:jc w:val="left"/>
      </w:pPr>
      <w:r>
        <w:rPr>
          <w:rStyle w:val="CommentReference"/>
        </w:rPr>
        <w:annotationRef/>
      </w:r>
      <w:r>
        <w:rPr>
          <w:sz w:val="20"/>
        </w:rPr>
        <w:t>Needs a pin cite.</w:t>
      </w:r>
    </w:p>
  </w:comment>
  <w:comment w:id="80" w:author="Seth Corwin" w:date="2022-12-11T19:36:00Z" w:initials="SC">
    <w:p w14:paraId="3C7F7979" w14:textId="77777777" w:rsidR="00321CD5" w:rsidRDefault="00321CD5" w:rsidP="00D65D0D">
      <w:pPr>
        <w:jc w:val="left"/>
      </w:pPr>
      <w:r>
        <w:rPr>
          <w:rStyle w:val="CommentReference"/>
        </w:rPr>
        <w:annotationRef/>
      </w:r>
      <w:r>
        <w:rPr>
          <w:sz w:val="20"/>
        </w:rPr>
        <w:t>Needs citation support to the cases being referenced.</w:t>
      </w:r>
    </w:p>
  </w:comment>
  <w:comment w:id="83" w:author="Seth Corwin" w:date="2022-12-11T19:42:00Z" w:initials="SC">
    <w:p w14:paraId="67B63979" w14:textId="77777777" w:rsidR="00FC0DAC" w:rsidRDefault="00FC0DAC" w:rsidP="00B06B43">
      <w:pPr>
        <w:jc w:val="left"/>
      </w:pPr>
      <w:r>
        <w:rPr>
          <w:rStyle w:val="CommentReference"/>
        </w:rPr>
        <w:annotationRef/>
      </w:r>
      <w:r>
        <w:rPr>
          <w:sz w:val="20"/>
        </w:rPr>
        <w:t>Needs a pincite.</w:t>
      </w:r>
    </w:p>
  </w:comment>
  <w:comment w:id="84"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86"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92" w:author="Seth Corwin" w:date="2022-12-11T20:09:00Z" w:initials="SC">
    <w:p w14:paraId="28F541A1" w14:textId="77777777" w:rsidR="004B691D" w:rsidRDefault="004B691D" w:rsidP="00B17E7D">
      <w:pPr>
        <w:jc w:val="left"/>
      </w:pPr>
      <w:r>
        <w:rPr>
          <w:rStyle w:val="CommentReference"/>
        </w:rPr>
        <w:annotationRef/>
      </w:r>
      <w:r>
        <w:rPr>
          <w:sz w:val="20"/>
        </w:rPr>
        <w:t>A citation for each sentence would help bolster these claims.</w:t>
      </w:r>
    </w:p>
  </w:comment>
  <w:comment w:id="96"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98"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99"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106" w:author="Seth Corwin" w:date="2022-12-11T20:53:00Z" w:initials="SC">
    <w:p w14:paraId="70CE3CFD" w14:textId="77777777" w:rsidR="00AB33B8" w:rsidRDefault="00AB33B8" w:rsidP="00772660">
      <w:pPr>
        <w:jc w:val="left"/>
      </w:pPr>
      <w:r>
        <w:rPr>
          <w:rStyle w:val="CommentReference"/>
        </w:rPr>
        <w:annotationRef/>
      </w:r>
      <w:r>
        <w:rPr>
          <w:sz w:val="20"/>
        </w:rPr>
        <w:t>Need citation here.</w:t>
      </w:r>
    </w:p>
  </w:comment>
  <w:comment w:id="108"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129" w:author="Seth Corwin" w:date="2022-12-11T21:06:00Z" w:initials="SC">
    <w:p w14:paraId="2B64D3A3" w14:textId="77777777"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138"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148"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150"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151"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173" w:author="Seth Corwin" w:date="2022-12-11T21:31:00Z" w:initials="SC">
    <w:p w14:paraId="798CB89B" w14:textId="77777777" w:rsidR="00A035A2" w:rsidRDefault="00A035A2" w:rsidP="00D879EB">
      <w:pPr>
        <w:jc w:val="left"/>
      </w:pPr>
      <w:r>
        <w:rPr>
          <w:rStyle w:val="CommentReference"/>
        </w:rPr>
        <w:annotationRef/>
      </w:r>
      <w:r>
        <w:rPr>
          <w:sz w:val="20"/>
        </w:rPr>
        <w:t>This could be bolstered by a citation.</w:t>
      </w:r>
    </w:p>
  </w:comment>
  <w:comment w:id="174" w:author="Seth Corwin" w:date="2022-12-11T21:32:00Z" w:initials="SC">
    <w:p w14:paraId="5A09C8E1" w14:textId="77777777" w:rsidR="00A035A2" w:rsidRDefault="00A035A2" w:rsidP="00E83898">
      <w:pPr>
        <w:jc w:val="left"/>
      </w:pPr>
      <w:r>
        <w:rPr>
          <w:rStyle w:val="CommentReference"/>
        </w:rPr>
        <w:annotationRef/>
      </w:r>
      <w:r>
        <w:rPr>
          <w:sz w:val="20"/>
        </w:rPr>
        <w:t>This could also be bolstered by citation support.</w:t>
      </w:r>
    </w:p>
  </w:comment>
  <w:comment w:id="177" w:author="Seth Corwin" w:date="2022-12-11T21:32:00Z" w:initials="SC">
    <w:p w14:paraId="590AE07D" w14:textId="77777777" w:rsidR="006F1A53" w:rsidRDefault="006F1A53" w:rsidP="002D1451">
      <w:pPr>
        <w:jc w:val="left"/>
      </w:pPr>
      <w:r>
        <w:rPr>
          <w:rStyle w:val="CommentReference"/>
        </w:rPr>
        <w:annotationRef/>
      </w:r>
      <w:r>
        <w:rPr>
          <w:sz w:val="20"/>
        </w:rPr>
        <w:t>Need citation.</w:t>
      </w:r>
    </w:p>
  </w:comment>
  <w:comment w:id="180"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189"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190"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200"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212"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213" w:author="Seth Corwin" w:date="2022-12-11T21:44:00Z" w:initials="SC">
    <w:p w14:paraId="4F50C6BF" w14:textId="77777777" w:rsidR="00542DF6" w:rsidRDefault="00542DF6" w:rsidP="00E2230C">
      <w:pPr>
        <w:jc w:val="left"/>
      </w:pPr>
      <w:r>
        <w:rPr>
          <w:rStyle w:val="CommentReference"/>
        </w:rPr>
        <w:annotationRef/>
      </w:r>
      <w:r>
        <w:rPr>
          <w:sz w:val="20"/>
        </w:rPr>
        <w:t>Supporting citation would be beneficial here.</w:t>
      </w:r>
    </w:p>
  </w:comment>
  <w:comment w:id="214" w:author="Seth Corwin" w:date="2022-12-11T21:44:00Z" w:initials="SC">
    <w:p w14:paraId="21163202" w14:textId="77777777" w:rsidR="00542DF6" w:rsidRDefault="00542DF6" w:rsidP="00B47C30">
      <w:pPr>
        <w:jc w:val="left"/>
      </w:pPr>
      <w:r>
        <w:rPr>
          <w:rStyle w:val="CommentReference"/>
        </w:rPr>
        <w:annotationRef/>
      </w:r>
      <w:r>
        <w:rPr>
          <w:sz w:val="20"/>
        </w:rPr>
        <w:t>See above.</w:t>
      </w:r>
    </w:p>
  </w:comment>
  <w:comment w:id="215"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227"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230" w:author="Seth Corwin" w:date="2022-12-11T21:49:00Z" w:initials="SC">
    <w:p w14:paraId="5E72F714" w14:textId="77777777" w:rsidR="00533F23" w:rsidRDefault="00533F23" w:rsidP="00F52775">
      <w:pPr>
        <w:jc w:val="left"/>
      </w:pPr>
      <w:r>
        <w:rPr>
          <w:rStyle w:val="CommentReference"/>
        </w:rPr>
        <w:annotationRef/>
      </w:r>
      <w:r>
        <w:rPr>
          <w:sz w:val="20"/>
        </w:rPr>
        <w:t>Citation to these cases is needed.</w:t>
      </w:r>
    </w:p>
  </w:comment>
  <w:comment w:id="237"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244"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245" w:author="Seth Corwin" w:date="2022-12-11T22:03:00Z" w:initials="SC">
    <w:p w14:paraId="759FB27E" w14:textId="77777777" w:rsidR="00C927FF" w:rsidRDefault="00C927FF" w:rsidP="00323077">
      <w:pPr>
        <w:jc w:val="left"/>
      </w:pPr>
      <w:r>
        <w:rPr>
          <w:rStyle w:val="CommentReference"/>
        </w:rPr>
        <w:annotationRef/>
      </w:r>
      <w:r>
        <w:rPr>
          <w:sz w:val="20"/>
        </w:rPr>
        <w:t>Citation to a source about their history could be beneficial here.</w:t>
      </w:r>
    </w:p>
  </w:comment>
  <w:comment w:id="246"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248"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249"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250" w:author="Seth Corwin" w:date="2022-12-11T22:05:00Z" w:initials="SC">
    <w:p w14:paraId="321C3A1D" w14:textId="77777777" w:rsidR="00DF05DB" w:rsidRDefault="00DF05DB" w:rsidP="00464571">
      <w:pPr>
        <w:jc w:val="left"/>
      </w:pPr>
      <w:r>
        <w:rPr>
          <w:rStyle w:val="CommentReference"/>
        </w:rPr>
        <w:annotationRef/>
      </w:r>
      <w:r>
        <w:rPr>
          <w:sz w:val="20"/>
        </w:rPr>
        <w:t>Need citation here.</w:t>
      </w:r>
    </w:p>
  </w:comment>
  <w:comment w:id="266"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694"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726"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730"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733" w:author="Seth Corwin" w:date="2022-12-11T22:20:00Z" w:initials="SC">
    <w:p w14:paraId="167DBF5E" w14:textId="77777777" w:rsidR="006F3176" w:rsidRDefault="006F3176" w:rsidP="00E92F41">
      <w:pPr>
        <w:jc w:val="left"/>
      </w:pPr>
      <w:r>
        <w:rPr>
          <w:rStyle w:val="CommentReference"/>
        </w:rPr>
        <w:annotationRef/>
      </w:r>
      <w:r>
        <w:rPr>
          <w:sz w:val="20"/>
        </w:rPr>
        <w:t>Need citations here.</w:t>
      </w:r>
    </w:p>
  </w:comment>
  <w:comment w:id="735"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736"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737"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739"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741"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745"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751"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874" w:author="Seth Corwin" w:date="2022-12-11T22:26:00Z" w:initials="SC">
    <w:p w14:paraId="60DFE3F7" w14:textId="77777777"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875" w:author="Seth Corwin" w:date="2022-12-11T22:27:00Z" w:initials="SC">
    <w:p w14:paraId="101EBA93" w14:textId="77777777" w:rsidR="006F3176" w:rsidRDefault="006F3176" w:rsidP="00210B4B">
      <w:pPr>
        <w:jc w:val="left"/>
      </w:pPr>
      <w:r>
        <w:rPr>
          <w:rStyle w:val="CommentReference"/>
        </w:rPr>
        <w:annotationRef/>
      </w:r>
      <w:r>
        <w:rPr>
          <w:sz w:val="20"/>
        </w:rPr>
        <w:t>Need citation for the states where the claims survived.</w:t>
      </w:r>
    </w:p>
  </w:comment>
  <w:comment w:id="881" w:author="Seth Corwin" w:date="2022-12-11T22:28:00Z" w:initials="SC">
    <w:p w14:paraId="1E4691FE" w14:textId="77777777"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882"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884"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886"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888"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890"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891"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908"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1134"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1136"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1138"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1139"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1140"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1210"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1211"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1212"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1213"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1214"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1216"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1218"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1219"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1222"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1223"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1224"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1225"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1226"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1227"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1233"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1234"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1235"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1236"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1238"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1239"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1250"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1251"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1254"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1256"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1261" w:author="Seth Corwin" w:date="2022-12-11T22:59:00Z" w:initials="SC">
    <w:p w14:paraId="36478954" w14:textId="77777777"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1263"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1264"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1268"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1269" w:author="Seth Corwin" w:date="2022-12-11T23:04:00Z" w:initials="SC">
    <w:p w14:paraId="54BD642E" w14:textId="77777777" w:rsidR="00303ADB" w:rsidRDefault="00303ADB" w:rsidP="000A052D">
      <w:pPr>
        <w:jc w:val="left"/>
      </w:pPr>
      <w:r>
        <w:rPr>
          <w:rStyle w:val="CommentReference"/>
        </w:rPr>
        <w:annotationRef/>
      </w:r>
      <w:r>
        <w:rPr>
          <w:sz w:val="20"/>
        </w:rPr>
        <w:t>Need citation here.</w:t>
      </w:r>
    </w:p>
  </w:comment>
  <w:comment w:id="1271" w:author="Seth Corwin" w:date="2022-12-11T23:06:00Z" w:initials="SC">
    <w:p w14:paraId="0E56AD43" w14:textId="77777777" w:rsidR="00303ADB" w:rsidRDefault="00303ADB" w:rsidP="003013BE">
      <w:pPr>
        <w:jc w:val="left"/>
      </w:pPr>
      <w:r>
        <w:rPr>
          <w:rStyle w:val="CommentReference"/>
        </w:rPr>
        <w:annotationRef/>
      </w:r>
      <w:r>
        <w:rPr>
          <w:sz w:val="20"/>
        </w:rPr>
        <w:t>Need citations for these sentences.</w:t>
      </w:r>
    </w:p>
  </w:comment>
  <w:comment w:id="1273"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1280"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1281"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1282"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1285"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1286"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1290"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1294"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1295"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1297"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1298"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1303"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1304"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1305"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1307"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1308"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1309"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1312"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1314" w:author="Seth Corwin" w:date="2022-12-11T23:21:00Z" w:initials="SC">
    <w:p w14:paraId="4784C45A" w14:textId="77777777" w:rsidR="00773D78" w:rsidRDefault="00773D78" w:rsidP="00826815">
      <w:pPr>
        <w:jc w:val="left"/>
      </w:pPr>
      <w:r>
        <w:rPr>
          <w:rStyle w:val="CommentReference"/>
        </w:rPr>
        <w:annotationRef/>
      </w:r>
      <w:r>
        <w:rPr>
          <w:sz w:val="20"/>
        </w:rPr>
        <w:t>Need citation here.</w:t>
      </w:r>
    </w:p>
  </w:comment>
  <w:comment w:id="1316"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1319"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1320"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1321"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1324"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1326"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1327"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1337"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1338"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1339"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1340"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1343"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1344"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1348"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1351"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1354"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1356"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1357"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1360" w:author="Seth Corwin" w:date="2022-12-11T23:35:00Z" w:initials="SC">
    <w:p w14:paraId="7D53C0CF" w14:textId="77777777" w:rsidR="00C02B7E" w:rsidRDefault="00C02B7E" w:rsidP="00C57342">
      <w:pPr>
        <w:jc w:val="left"/>
      </w:pPr>
      <w:r>
        <w:rPr>
          <w:rStyle w:val="CommentReference"/>
        </w:rPr>
        <w:annotationRef/>
      </w:r>
      <w:r>
        <w:rPr>
          <w:sz w:val="20"/>
        </w:rPr>
        <w:t>Need citations here for these sentences.</w:t>
      </w:r>
    </w:p>
  </w:comment>
  <w:comment w:id="1361"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1364"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1367" w:author="Seth Corwin" w:date="2022-12-11T23:37:00Z" w:initials="SC">
    <w:p w14:paraId="0C86DDAF" w14:textId="77777777" w:rsidR="00C02B7E" w:rsidRDefault="00C02B7E" w:rsidP="003D2B41">
      <w:pPr>
        <w:jc w:val="left"/>
      </w:pPr>
      <w:r>
        <w:rPr>
          <w:rStyle w:val="CommentReference"/>
        </w:rPr>
        <w:annotationRef/>
      </w:r>
      <w:r>
        <w:rPr>
          <w:sz w:val="20"/>
        </w:rPr>
        <w:t>Need citations for these sentences.</w:t>
      </w:r>
    </w:p>
  </w:comment>
  <w:comment w:id="1372"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1377" w:author="Seth Corwin" w:date="2022-12-11T23:38:00Z" w:initials="SC">
    <w:p w14:paraId="52B71B45" w14:textId="77777777" w:rsidR="00C02B7E" w:rsidRDefault="00C02B7E" w:rsidP="009474BB">
      <w:pPr>
        <w:jc w:val="left"/>
      </w:pPr>
      <w:r>
        <w:rPr>
          <w:rStyle w:val="CommentReference"/>
        </w:rPr>
        <w:annotationRef/>
      </w:r>
      <w:r>
        <w:rPr>
          <w:sz w:val="20"/>
        </w:rPr>
        <w:t>Need citations to these sentences.</w:t>
      </w:r>
    </w:p>
  </w:comment>
  <w:comment w:id="1378"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1381"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1382"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1385"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1386"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1396"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1397"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1399" w:author="Seth Corwin" w:date="2022-12-11T23:42:00Z" w:initials="SC">
    <w:p w14:paraId="68B052E3" w14:textId="77777777" w:rsidR="00C02B7E" w:rsidRDefault="00C02B7E" w:rsidP="006E7F93">
      <w:pPr>
        <w:jc w:val="left"/>
      </w:pPr>
      <w:r>
        <w:rPr>
          <w:rStyle w:val="CommentReference"/>
        </w:rPr>
        <w:annotationRef/>
      </w:r>
      <w:r>
        <w:rPr>
          <w:sz w:val="20"/>
        </w:rPr>
        <w:t>Need citations for these sentences.</w:t>
      </w:r>
    </w:p>
  </w:comment>
  <w:comment w:id="1404"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1406"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1411"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1415"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1416" w:author="Seth Corwin" w:date="2022-12-11T23:44:00Z" w:initials="SC">
    <w:p w14:paraId="7375DB2A" w14:textId="77777777" w:rsidR="00C02B7E" w:rsidRDefault="00C02B7E" w:rsidP="003F4EC1">
      <w:pPr>
        <w:jc w:val="left"/>
      </w:pPr>
      <w:r>
        <w:rPr>
          <w:rStyle w:val="CommentReference"/>
        </w:rPr>
        <w:annotationRef/>
      </w:r>
      <w:r>
        <w:rPr>
          <w:sz w:val="20"/>
        </w:rPr>
        <w:t>Need citations for these sentences.</w:t>
      </w:r>
    </w:p>
  </w:comment>
  <w:comment w:id="1426" w:author="Seth Corwin" w:date="2022-12-11T23:45:00Z" w:initials="SC">
    <w:p w14:paraId="7E039E0C" w14:textId="77777777" w:rsidR="00931658" w:rsidRDefault="00931658" w:rsidP="009E5C3E">
      <w:pPr>
        <w:jc w:val="left"/>
      </w:pPr>
      <w:r>
        <w:rPr>
          <w:rStyle w:val="CommentReference"/>
        </w:rPr>
        <w:annotationRef/>
      </w:r>
      <w:r>
        <w:rPr>
          <w:sz w:val="20"/>
        </w:rPr>
        <w:t>Need citation for where this information was found.</w:t>
      </w:r>
    </w:p>
  </w:comment>
  <w:comment w:id="1532"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1535" w:author="Seth Corwin" w:date="2022-12-11T23:46:00Z" w:initials="SC">
    <w:p w14:paraId="0989E4DE" w14:textId="77777777"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1539" w:author="Seth Corwin" w:date="2022-12-11T23:47:00Z" w:initials="SC">
    <w:p w14:paraId="1EF50F21" w14:textId="77777777" w:rsidR="00931658" w:rsidRDefault="00931658" w:rsidP="005253DA">
      <w:pPr>
        <w:jc w:val="left"/>
      </w:pPr>
      <w:r>
        <w:rPr>
          <w:rStyle w:val="CommentReference"/>
        </w:rPr>
        <w:annotationRef/>
      </w:r>
      <w:r>
        <w:rPr>
          <w:sz w:val="20"/>
        </w:rPr>
        <w:t>Need citations to these states.</w:t>
      </w:r>
    </w:p>
  </w:comment>
  <w:comment w:id="1540" w:author="Seth Corwin" w:date="2022-12-11T23:47:00Z" w:initials="SC">
    <w:p w14:paraId="35F4524C" w14:textId="77777777" w:rsidR="00931658" w:rsidRDefault="00931658" w:rsidP="00F30F17">
      <w:pPr>
        <w:jc w:val="left"/>
      </w:pPr>
      <w:r>
        <w:rPr>
          <w:rStyle w:val="CommentReference"/>
        </w:rPr>
        <w:annotationRef/>
      </w:r>
      <w:r>
        <w:rPr>
          <w:sz w:val="20"/>
        </w:rPr>
        <w:t>Need citation for the estimates.</w:t>
      </w:r>
    </w:p>
  </w:comment>
  <w:comment w:id="1550" w:author="Seth Corwin" w:date="2022-12-11T23:48:00Z" w:initials="SC">
    <w:p w14:paraId="6F3DD5B0" w14:textId="77777777"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1552" w:author="Seth Corwin" w:date="2022-12-11T23:48:00Z" w:initials="SC">
    <w:p w14:paraId="40B67041" w14:textId="77777777" w:rsidR="00931658" w:rsidRDefault="00931658" w:rsidP="000849F7">
      <w:pPr>
        <w:jc w:val="left"/>
      </w:pPr>
      <w:r>
        <w:rPr>
          <w:rStyle w:val="CommentReference"/>
        </w:rPr>
        <w:annotationRef/>
      </w:r>
      <w:r>
        <w:rPr>
          <w:sz w:val="20"/>
        </w:rPr>
        <w:t>Need citation here.</w:t>
      </w:r>
    </w:p>
  </w:comment>
  <w:comment w:id="1553" w:author="Seth Corwin" w:date="2022-12-11T23:49:00Z" w:initials="SC">
    <w:p w14:paraId="133A932D" w14:textId="77777777" w:rsidR="00931658" w:rsidRDefault="00931658" w:rsidP="00064704">
      <w:pPr>
        <w:jc w:val="left"/>
      </w:pPr>
      <w:r>
        <w:rPr>
          <w:rStyle w:val="CommentReference"/>
        </w:rPr>
        <w:annotationRef/>
      </w:r>
      <w:r>
        <w:rPr>
          <w:sz w:val="20"/>
        </w:rPr>
        <w:t>Need citations for these sentences.</w:t>
      </w:r>
    </w:p>
  </w:comment>
  <w:comment w:id="1555" w:author="Seth Corwin" w:date="2022-12-11T23:49:00Z" w:initials="SC">
    <w:p w14:paraId="3CB5970D" w14:textId="77777777" w:rsidR="00931658" w:rsidRDefault="00931658" w:rsidP="008076CB">
      <w:pPr>
        <w:jc w:val="left"/>
      </w:pPr>
      <w:r>
        <w:rPr>
          <w:rStyle w:val="CommentReference"/>
        </w:rPr>
        <w:annotationRef/>
      </w:r>
      <w:r>
        <w:rPr>
          <w:sz w:val="20"/>
        </w:rPr>
        <w:t>Need citations for these sentences. Likely supra or see citations.</w:t>
      </w:r>
    </w:p>
  </w:comment>
  <w:comment w:id="1557" w:author="Seth Corwin" w:date="2022-12-11T23:50:00Z" w:initials="SC">
    <w:p w14:paraId="4D0BF87C" w14:textId="77777777" w:rsidR="00931658" w:rsidRDefault="00931658" w:rsidP="0048699B">
      <w:pPr>
        <w:jc w:val="left"/>
      </w:pPr>
      <w:r>
        <w:rPr>
          <w:rStyle w:val="CommentReference"/>
        </w:rPr>
        <w:annotationRef/>
      </w:r>
      <w:r>
        <w:rPr>
          <w:sz w:val="20"/>
        </w:rPr>
        <w:t>Likely need see citations for this information.</w:t>
      </w:r>
    </w:p>
  </w:comment>
  <w:comment w:id="1565" w:author="Seth Corwin" w:date="2022-12-11T23:51:00Z" w:initials="SC">
    <w:p w14:paraId="0DAA0C5E" w14:textId="77777777" w:rsidR="00931658" w:rsidRDefault="00931658" w:rsidP="00A53220">
      <w:pPr>
        <w:jc w:val="left"/>
      </w:pPr>
      <w:r>
        <w:rPr>
          <w:rStyle w:val="CommentReference"/>
        </w:rPr>
        <w:annotationRef/>
      </w:r>
      <w:r>
        <w:rPr>
          <w:sz w:val="20"/>
        </w:rPr>
        <w:t>Need citations for these sentences.</w:t>
      </w:r>
    </w:p>
  </w:comment>
  <w:comment w:id="1567" w:author="Seth Corwin" w:date="2022-12-11T23:52:00Z" w:initials="SC">
    <w:p w14:paraId="2A30D297" w14:textId="77777777"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1569" w:author="Seth Corwin" w:date="2022-12-11T23:53:00Z" w:initials="SC">
    <w:p w14:paraId="493C1F95" w14:textId="77777777" w:rsidR="00931658" w:rsidRDefault="00931658" w:rsidP="00FA3D71">
      <w:pPr>
        <w:jc w:val="left"/>
      </w:pPr>
      <w:r>
        <w:rPr>
          <w:rStyle w:val="CommentReference"/>
        </w:rPr>
        <w:annotationRef/>
      </w:r>
      <w:r>
        <w:rPr>
          <w:sz w:val="20"/>
        </w:rPr>
        <w:t>Likely need a see citation here.</w:t>
      </w:r>
    </w:p>
  </w:comment>
  <w:comment w:id="1570" w:author="Seth Corwin" w:date="2022-12-11T23:53:00Z" w:initials="SC">
    <w:p w14:paraId="5241365A" w14:textId="77777777" w:rsidR="00931658" w:rsidRDefault="00931658" w:rsidP="00272414">
      <w:pPr>
        <w:jc w:val="left"/>
      </w:pPr>
      <w:r>
        <w:rPr>
          <w:rStyle w:val="CommentReference"/>
        </w:rPr>
        <w:annotationRef/>
      </w:r>
      <w:r>
        <w:rPr>
          <w:sz w:val="20"/>
        </w:rPr>
        <w:t>If this is a fact, then a citation is nee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0"/>
  <w15:commentEx w15:paraId="5623FCF4" w15:done="0"/>
  <w15:commentEx w15:paraId="7E119D01" w15:done="0"/>
  <w15:commentEx w15:paraId="39A32BDB" w15:done="0"/>
  <w15:commentEx w15:paraId="2ABF0FE6" w15:done="0"/>
  <w15:commentEx w15:paraId="00A64EAB" w15:done="0"/>
  <w15:commentEx w15:paraId="4A882DCC" w15:done="0"/>
  <w15:commentEx w15:paraId="08077169" w15:done="0"/>
  <w15:commentEx w15:paraId="59B728D6" w15:done="0"/>
  <w15:commentEx w15:paraId="02714804" w15:done="0"/>
  <w15:commentEx w15:paraId="3C7F7979" w15:done="0"/>
  <w15:commentEx w15:paraId="67B63979" w15:done="0"/>
  <w15:commentEx w15:paraId="5C955270" w15:done="0"/>
  <w15:commentEx w15:paraId="215C46AC" w15:done="0"/>
  <w15:commentEx w15:paraId="28F541A1" w15:done="0"/>
  <w15:commentEx w15:paraId="4039F569" w15:done="0"/>
  <w15:commentEx w15:paraId="3B07216B" w15:done="0"/>
  <w15:commentEx w15:paraId="4C618F5B" w15:done="0"/>
  <w15:commentEx w15:paraId="70CE3CFD" w15:done="0"/>
  <w15:commentEx w15:paraId="34F1724B" w15:done="0"/>
  <w15:commentEx w15:paraId="2B64D3A3" w15:done="0"/>
  <w15:commentEx w15:paraId="7E16D4E6" w15:done="0"/>
  <w15:commentEx w15:paraId="7AD5430F" w15:done="0"/>
  <w15:commentEx w15:paraId="7A780F4C" w15:done="0"/>
  <w15:commentEx w15:paraId="536CCF2E" w15:done="0"/>
  <w15:commentEx w15:paraId="798CB89B" w15:done="0"/>
  <w15:commentEx w15:paraId="5A09C8E1" w15:done="0"/>
  <w15:commentEx w15:paraId="590AE07D" w15:done="0"/>
  <w15:commentEx w15:paraId="64EC5CA2" w15:done="0"/>
  <w15:commentEx w15:paraId="3845AA82" w15:done="0"/>
  <w15:commentEx w15:paraId="3D538AF2" w15:done="0"/>
  <w15:commentEx w15:paraId="21AB8F9F" w15:done="0"/>
  <w15:commentEx w15:paraId="1A820E0D" w15:done="0"/>
  <w15:commentEx w15:paraId="4F50C6BF" w15:done="0"/>
  <w15:commentEx w15:paraId="21163202" w15:done="0"/>
  <w15:commentEx w15:paraId="2F548EB2" w15:done="0"/>
  <w15:commentEx w15:paraId="404E2173" w15:done="0"/>
  <w15:commentEx w15:paraId="5E72F714" w15:done="0"/>
  <w15:commentEx w15:paraId="07E977E2" w15:done="0"/>
  <w15:commentEx w15:paraId="7CC40FA8" w15:done="0"/>
  <w15:commentEx w15:paraId="759FB27E" w15:done="0"/>
  <w15:commentEx w15:paraId="2596C91E" w15:done="0"/>
  <w15:commentEx w15:paraId="728D813D" w15:done="0"/>
  <w15:commentEx w15:paraId="7FB87345" w15:done="0"/>
  <w15:commentEx w15:paraId="321C3A1D" w15:done="0"/>
  <w15:commentEx w15:paraId="4A828533" w15:done="0"/>
  <w15:commentEx w15:paraId="6AF252F2" w15:done="0"/>
  <w15:commentEx w15:paraId="577DB6B2" w15:done="0"/>
  <w15:commentEx w15:paraId="1F4743F8" w15:done="0"/>
  <w15:commentEx w15:paraId="167DBF5E" w15:done="0"/>
  <w15:commentEx w15:paraId="1747DF85" w15:done="0"/>
  <w15:commentEx w15:paraId="1BC75481" w15:done="0"/>
  <w15:commentEx w15:paraId="7881EF7F" w15:done="0"/>
  <w15:commentEx w15:paraId="188C2506" w15:done="0"/>
  <w15:commentEx w15:paraId="6870686F" w15:done="0"/>
  <w15:commentEx w15:paraId="4C47E732" w15:done="0"/>
  <w15:commentEx w15:paraId="03E74559" w15:done="0"/>
  <w15:commentEx w15:paraId="60DFE3F7" w15:done="0"/>
  <w15:commentEx w15:paraId="101EBA93" w15:done="0"/>
  <w15:commentEx w15:paraId="1E4691FE" w15:done="0"/>
  <w15:commentEx w15:paraId="12041AF2" w15:done="0"/>
  <w15:commentEx w15:paraId="4B270430" w15:done="0"/>
  <w15:commentEx w15:paraId="6D0DD077" w15:done="0"/>
  <w15:commentEx w15:paraId="2F973015" w15:done="0"/>
  <w15:commentEx w15:paraId="1E946C15" w15:done="0"/>
  <w15:commentEx w15:paraId="68B07105" w15:done="0"/>
  <w15:commentEx w15:paraId="7D4CC5B5" w15:done="0"/>
  <w15:commentEx w15:paraId="5A422D51" w15:done="0"/>
  <w15:commentEx w15:paraId="44F12020" w15:done="0"/>
  <w15:commentEx w15:paraId="02475791" w15:done="0"/>
  <w15:commentEx w15:paraId="661FB662" w15:done="0"/>
  <w15:commentEx w15:paraId="01792D0B" w15:done="0"/>
  <w15:commentEx w15:paraId="50F79DA1" w15:done="0"/>
  <w15:commentEx w15:paraId="16B8C840" w15:done="0"/>
  <w15:commentEx w15:paraId="25AEA1AA" w15:done="0"/>
  <w15:commentEx w15:paraId="76BD6779" w15:done="0"/>
  <w15:commentEx w15:paraId="787E82DC" w15:done="0"/>
  <w15:commentEx w15:paraId="1C7E92C1" w15:done="0"/>
  <w15:commentEx w15:paraId="0C4F4B21" w15:done="0"/>
  <w15:commentEx w15:paraId="61D3004C" w15:done="0"/>
  <w15:commentEx w15:paraId="69FAA4BE" w15:done="0"/>
  <w15:commentEx w15:paraId="16E53ADE" w15:done="0"/>
  <w15:commentEx w15:paraId="23C0D255" w15:done="0"/>
  <w15:commentEx w15:paraId="7E5B5DA2" w15:done="0"/>
  <w15:commentEx w15:paraId="06B49C9A" w15:done="0"/>
  <w15:commentEx w15:paraId="51DEB528" w15:done="0"/>
  <w15:commentEx w15:paraId="1A15DB02" w15:done="0"/>
  <w15:commentEx w15:paraId="1AA7AFD7" w15:done="0"/>
  <w15:commentEx w15:paraId="6D023376" w15:done="0"/>
  <w15:commentEx w15:paraId="6E9AC07A" w15:done="0"/>
  <w15:commentEx w15:paraId="0F7A5715" w15:done="0"/>
  <w15:commentEx w15:paraId="1A1D095F" w15:done="0"/>
  <w15:commentEx w15:paraId="3BE632D3" w15:done="0"/>
  <w15:commentEx w15:paraId="2966D703" w15:done="0"/>
  <w15:commentEx w15:paraId="454F085C" w15:done="0"/>
  <w15:commentEx w15:paraId="2C1B6879" w15:done="0"/>
  <w15:commentEx w15:paraId="36478954" w15:done="0"/>
  <w15:commentEx w15:paraId="4B04C30C" w15:done="0"/>
  <w15:commentEx w15:paraId="47AF050E" w15:done="0"/>
  <w15:commentEx w15:paraId="25E18309" w15:done="0"/>
  <w15:commentEx w15:paraId="54BD642E" w15:done="0"/>
  <w15:commentEx w15:paraId="0E56AD43" w15:done="0"/>
  <w15:commentEx w15:paraId="6047DB71" w15:done="0"/>
  <w15:commentEx w15:paraId="7E345748" w15:done="0"/>
  <w15:commentEx w15:paraId="484144DB" w15:done="0"/>
  <w15:commentEx w15:paraId="68CB7AEC" w15:done="0"/>
  <w15:commentEx w15:paraId="5D39998E" w15:done="0"/>
  <w15:commentEx w15:paraId="7BF6F55A" w15:done="0"/>
  <w15:commentEx w15:paraId="32C2633D" w15:done="0"/>
  <w15:commentEx w15:paraId="2DA6DEFB" w15:done="0"/>
  <w15:commentEx w15:paraId="658DDC6A" w15:done="0"/>
  <w15:commentEx w15:paraId="60A98601" w15:done="0"/>
  <w15:commentEx w15:paraId="3AB4BD15" w15:done="0"/>
  <w15:commentEx w15:paraId="6F087B6B" w15:done="0"/>
  <w15:commentEx w15:paraId="14F2E992" w15:done="0"/>
  <w15:commentEx w15:paraId="15A5C049" w15:done="0"/>
  <w15:commentEx w15:paraId="775729A7" w15:done="0"/>
  <w15:commentEx w15:paraId="395A547D" w15:done="0"/>
  <w15:commentEx w15:paraId="5084CF13" w15:done="0"/>
  <w15:commentEx w15:paraId="0D58B29D" w15:done="0"/>
  <w15:commentEx w15:paraId="4784C45A" w15:done="0"/>
  <w15:commentEx w15:paraId="1009C69C" w15:done="0"/>
  <w15:commentEx w15:paraId="1994D63E" w15:done="0"/>
  <w15:commentEx w15:paraId="3D9F93C2" w15:done="0"/>
  <w15:commentEx w15:paraId="052C3B44" w15:done="0"/>
  <w15:commentEx w15:paraId="7AA4C171" w15:done="0"/>
  <w15:commentEx w15:paraId="382E5389" w15:done="0"/>
  <w15:commentEx w15:paraId="33FA6DC6" w15:done="0"/>
  <w15:commentEx w15:paraId="30B145AE" w15:done="0"/>
  <w15:commentEx w15:paraId="70811A75" w15:done="0"/>
  <w15:commentEx w15:paraId="3748DE8C" w15:done="0"/>
  <w15:commentEx w15:paraId="5F6C828B" w15:done="0"/>
  <w15:commentEx w15:paraId="299629ED" w15:done="0"/>
  <w15:commentEx w15:paraId="73A771D9" w15:done="0"/>
  <w15:commentEx w15:paraId="16BBD381" w15:done="0"/>
  <w15:commentEx w15:paraId="051FA1FC" w15:done="0"/>
  <w15:commentEx w15:paraId="524A7C93" w15:done="0"/>
  <w15:commentEx w15:paraId="15EB8ADB" w15:done="0"/>
  <w15:commentEx w15:paraId="6EBF85F8" w15:done="0"/>
  <w15:commentEx w15:paraId="7D53C0CF" w15:done="0"/>
  <w15:commentEx w15:paraId="30D3307D" w15:done="0"/>
  <w15:commentEx w15:paraId="50C593D4" w15:done="0"/>
  <w15:commentEx w15:paraId="0C86DDAF" w15:done="0"/>
  <w15:commentEx w15:paraId="021A5352" w15:done="0"/>
  <w15:commentEx w15:paraId="52B71B45" w15:done="0"/>
  <w15:commentEx w15:paraId="6E87424A" w15:done="0"/>
  <w15:commentEx w15:paraId="442583C9" w15:done="0"/>
  <w15:commentEx w15:paraId="4F8420A4" w15:done="0"/>
  <w15:commentEx w15:paraId="7179E77E" w15:done="0"/>
  <w15:commentEx w15:paraId="390139E0" w15:done="0"/>
  <w15:commentEx w15:paraId="56A56515" w15:done="0"/>
  <w15:commentEx w15:paraId="62DC4053" w15:done="0"/>
  <w15:commentEx w15:paraId="68B052E3" w15:done="0"/>
  <w15:commentEx w15:paraId="58381DD4" w15:done="0"/>
  <w15:commentEx w15:paraId="268940CB" w15:done="0"/>
  <w15:commentEx w15:paraId="63840A19" w15:done="0"/>
  <w15:commentEx w15:paraId="306B8106" w15:done="0"/>
  <w15:commentEx w15:paraId="7375DB2A" w15:done="0"/>
  <w15:commentEx w15:paraId="7E039E0C" w15:done="0"/>
  <w15:commentEx w15:paraId="7BDFA2C7" w15:done="0"/>
  <w15:commentEx w15:paraId="0989E4DE" w15:done="0"/>
  <w15:commentEx w15:paraId="1EF50F21" w15:done="0"/>
  <w15:commentEx w15:paraId="35F4524C" w15:done="0"/>
  <w15:commentEx w15:paraId="6F3DD5B0" w15:done="0"/>
  <w15:commentEx w15:paraId="40B67041" w15:done="0"/>
  <w15:commentEx w15:paraId="133A932D" w15:done="0"/>
  <w15:commentEx w15:paraId="3CB5970D" w15:done="0"/>
  <w15:commentEx w15:paraId="4D0BF87C" w15:done="0"/>
  <w15:commentEx w15:paraId="0DAA0C5E" w15:done="0"/>
  <w15:commentEx w15:paraId="2A30D297" w15:done="0"/>
  <w15:commentEx w15:paraId="493C1F95" w15:done="0"/>
  <w15:commentEx w15:paraId="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40A015" w16cex:dateUtc="2022-12-11T23:29:00Z"/>
  <w16cex:commentExtensible w16cex:durableId="2740A16B" w16cex:dateUtc="2022-12-11T23:35:00Z"/>
  <w16cex:commentExtensible w16cex:durableId="2740A60E" w16cex:dateUtc="2022-12-11T23:55:00Z"/>
  <w16cex:commentExtensible w16cex:durableId="2740AC7C" w16cex:dateUtc="2022-12-12T00:22:00Z"/>
  <w16cex:commentExtensible w16cex:durableId="2740ACD2" w16cex:dateUtc="2022-12-12T00:24:00Z"/>
  <w16cex:commentExtensible w16cex:durableId="2740AE71" w16cex:dateUtc="2022-12-12T00:30:00Z"/>
  <w16cex:commentExtensible w16cex:durableId="2740AE97" w16cex:dateUtc="2022-12-12T00:31:00Z"/>
  <w16cex:commentExtensible w16cex:durableId="2740AFCC" w16cex:dateUtc="2022-12-12T00:36: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0C1AC" w16cex:dateUtc="2022-12-12T01:53:00Z"/>
  <w16cex:commentExtensible w16cex:durableId="2740C1C7" w16cex:dateUtc="2022-12-12T01:53: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0CAA5" w16cex:dateUtc="2022-12-12T02:31:00Z"/>
  <w16cex:commentExtensible w16cex:durableId="2740CAD6" w16cex:dateUtc="2022-12-12T02:32: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0CDA6" w16cex:dateUtc="2022-12-12T02:44: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0D7AF" w16cex:dateUtc="2022-12-12T03:26:00Z"/>
  <w16cex:commentExtensible w16cex:durableId="2740D7D0" w16cex:dateUtc="2022-12-12T03:27: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40E089" w16cex:dateUtc="2022-12-12T04:0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3A" w16cex:dateUtc="2022-12-12T04:37:00Z"/>
  <w16cex:commentExtensible w16cex:durableId="2740E85C" w16cex:dateUtc="2022-12-12T04:38: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40E9F7" w16cex:dateUtc="2022-12-12T04:44:00Z"/>
  <w16cex:commentExtensible w16cex:durableId="2740EA23" w16cex:dateUtc="2022-12-12T04:45:00Z"/>
  <w16cex:commentExtensible w16cex:durableId="2740EA3D" w16cex:dateUtc="2022-12-12T04:46:00Z"/>
  <w16cex:commentExtensible w16cex:durableId="2740EA5C" w16cex:dateUtc="2022-12-12T04:46:00Z"/>
  <w16cex:commentExtensible w16cex:durableId="2740EA80" w16cex:dateUtc="2022-12-12T04:47:00Z"/>
  <w16cex:commentExtensible w16cex:durableId="2740EA8D" w16cex:dateUtc="2022-12-12T04:47:00Z"/>
  <w16cex:commentExtensible w16cex:durableId="2740EAD0" w16cex:dateUtc="2022-12-12T04:48:00Z"/>
  <w16cex:commentExtensible w16cex:durableId="2740EAE2" w16cex:dateUtc="2022-12-12T04:48:00Z"/>
  <w16cex:commentExtensible w16cex:durableId="2740EAFE" w16cex:dateUtc="2022-12-12T04:49:00Z"/>
  <w16cex:commentExtensible w16cex:durableId="2740EB1B" w16cex:dateUtc="2022-12-12T04:49:00Z"/>
  <w16cex:commentExtensible w16cex:durableId="2740EB5C" w16cex:dateUtc="2022-12-12T04:50:00Z"/>
  <w16cex:commentExtensible w16cex:durableId="2740EB99" w16cex:dateUtc="2022-12-12T04:51:00Z"/>
  <w16cex:commentExtensible w16cex:durableId="2740EBB8" w16cex:dateUtc="2022-12-12T04:52:00Z"/>
  <w16cex:commentExtensible w16cex:durableId="2740EBDF" w16cex:dateUtc="2022-12-12T04:53:00Z"/>
  <w16cex:commentExtensible w16cex:durableId="2740EBFA" w16cex:dateUtc="2022-12-12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9A32BDB" w16cid:durableId="2740A015"/>
  <w16cid:commentId w16cid:paraId="2ABF0FE6" w16cid:durableId="2740A16B"/>
  <w16cid:commentId w16cid:paraId="00A64EAB" w16cid:durableId="2740A60E"/>
  <w16cid:commentId w16cid:paraId="4A882DCC" w16cid:durableId="2740AC7C"/>
  <w16cid:commentId w16cid:paraId="08077169" w16cid:durableId="2740ACD2"/>
  <w16cid:commentId w16cid:paraId="59B728D6" w16cid:durableId="2740AE71"/>
  <w16cid:commentId w16cid:paraId="02714804" w16cid:durableId="2740AE97"/>
  <w16cid:commentId w16cid:paraId="3C7F7979" w16cid:durableId="2740AFCC"/>
  <w16cid:commentId w16cid:paraId="67B63979" w16cid:durableId="2740B11E"/>
  <w16cid:commentId w16cid:paraId="5C955270" w16cid:durableId="2740B13D"/>
  <w16cid:commentId w16cid:paraId="215C46AC" w16cid:durableId="2740B316"/>
  <w16cid:commentId w16cid:paraId="28F541A1" w16cid:durableId="2740B779"/>
  <w16cid:commentId w16cid:paraId="4039F569" w16cid:durableId="2740B7D5"/>
  <w16cid:commentId w16cid:paraId="3B07216B" w16cid:durableId="2740B849"/>
  <w16cid:commentId w16cid:paraId="4C618F5B" w16cid:durableId="2740B85B"/>
  <w16cid:commentId w16cid:paraId="70CE3CFD" w16cid:durableId="2740C1AC"/>
  <w16cid:commentId w16cid:paraId="34F1724B" w16cid:durableId="2740C1C7"/>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798CB89B" w16cid:durableId="2740CAA5"/>
  <w16cid:commentId w16cid:paraId="5A09C8E1" w16cid:durableId="2740CAD6"/>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4F50C6BF" w16cid:durableId="2740CDA6"/>
  <w16cid:commentId w16cid:paraId="21163202" w16cid:durableId="2740CDC5"/>
  <w16cid:commentId w16cid:paraId="2F548EB2" w16cid:durableId="2740CDE3"/>
  <w16cid:commentId w16cid:paraId="404E2173" w16cid:durableId="2740CEC7"/>
  <w16cid:commentId w16cid:paraId="5E72F714" w16cid:durableId="2740CEDC"/>
  <w16cid:commentId w16cid:paraId="07E977E2" w16cid:durableId="2740CF95"/>
  <w16cid:commentId w16cid:paraId="7CC40FA8" w16cid:durableId="2740CFD0"/>
  <w16cid:commentId w16cid:paraId="759FB27E" w16cid:durableId="2740D216"/>
  <w16cid:commentId w16cid:paraId="2596C91E" w16cid:durableId="2740D088"/>
  <w16cid:commentId w16cid:paraId="728D813D" w16cid:durableId="2740D255"/>
  <w16cid:commentId w16cid:paraId="7FB87345" w16cid:durableId="2740D26E"/>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60DFE3F7" w16cid:durableId="2740D7AF"/>
  <w16cid:commentId w16cid:paraId="101EBA93" w16cid:durableId="2740D7D0"/>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36478954" w16cid:durableId="2740DF46"/>
  <w16cid:commentId w16cid:paraId="4B04C30C" w16cid:durableId="2740DF77"/>
  <w16cid:commentId w16cid:paraId="47AF050E" w16cid:durableId="2740E05C"/>
  <w16cid:commentId w16cid:paraId="25E18309" w16cid:durableId="2740E072"/>
  <w16cid:commentId w16cid:paraId="54BD642E" w16cid:durableId="2740E089"/>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7D53C0CF" w16cid:durableId="2740E7D1"/>
  <w16cid:commentId w16cid:paraId="30D3307D" w16cid:durableId="2740E7EC"/>
  <w16cid:commentId w16cid:paraId="50C593D4" w16cid:durableId="2740E80E"/>
  <w16cid:commentId w16cid:paraId="0C86DDAF" w16cid:durableId="2740E83A"/>
  <w16cid:commentId w16cid:paraId="021A5352" w16cid:durableId="2740E85C"/>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7375DB2A" w16cid:durableId="2740E9F7"/>
  <w16cid:commentId w16cid:paraId="7E039E0C" w16cid:durableId="2740EA23"/>
  <w16cid:commentId w16cid:paraId="7BDFA2C7" w16cid:durableId="2740EA3D"/>
  <w16cid:commentId w16cid:paraId="0989E4DE" w16cid:durableId="2740EA5C"/>
  <w16cid:commentId w16cid:paraId="1EF50F21" w16cid:durableId="2740EA80"/>
  <w16cid:commentId w16cid:paraId="35F4524C" w16cid:durableId="2740EA8D"/>
  <w16cid:commentId w16cid:paraId="6F3DD5B0" w16cid:durableId="2740EAD0"/>
  <w16cid:commentId w16cid:paraId="40B67041" w16cid:durableId="2740EAE2"/>
  <w16cid:commentId w16cid:paraId="133A932D" w16cid:durableId="2740EAFE"/>
  <w16cid:commentId w16cid:paraId="3CB5970D" w16cid:durableId="2740EB1B"/>
  <w16cid:commentId w16cid:paraId="4D0BF87C" w16cid:durableId="2740EB5C"/>
  <w16cid:commentId w16cid:paraId="0DAA0C5E" w16cid:durableId="2740EB99"/>
  <w16cid:commentId w16cid:paraId="2A30D297" w16cid:durableId="2740EBB8"/>
  <w16cid:commentId w16cid:paraId="493C1F95" w16cid:durableId="2740EBDF"/>
  <w16cid:commentId w16cid:paraId="5241365A" w16cid:durableId="2740EB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1EB726" w14:textId="77777777" w:rsidR="00B256F2" w:rsidRDefault="00B256F2">
      <w:r>
        <w:separator/>
      </w:r>
    </w:p>
  </w:endnote>
  <w:endnote w:type="continuationSeparator" w:id="0">
    <w:p w14:paraId="61181E70" w14:textId="77777777" w:rsidR="00B256F2" w:rsidRDefault="00B256F2">
      <w:r>
        <w:continuationSeparator/>
      </w:r>
    </w:p>
  </w:endnote>
  <w:endnote w:type="continuationNotice" w:id="1">
    <w:p w14:paraId="4770CFEE" w14:textId="77777777" w:rsidR="00B256F2" w:rsidRDefault="00B256F2">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5FAA5" w14:textId="77777777" w:rsidR="00B256F2" w:rsidRDefault="00B256F2">
      <w:r>
        <w:separator/>
      </w:r>
    </w:p>
  </w:footnote>
  <w:footnote w:type="continuationSeparator" w:id="0">
    <w:p w14:paraId="4DC59760" w14:textId="77777777" w:rsidR="00B256F2" w:rsidRDefault="00B256F2">
      <w:r>
        <w:continuationSeparator/>
      </w:r>
    </w:p>
  </w:footnote>
  <w:footnote w:type="continuationNotice" w:id="1">
    <w:p w14:paraId="194B90E1" w14:textId="77777777" w:rsidR="00B256F2" w:rsidRDefault="00B256F2">
      <w:pPr>
        <w:spacing w:before="0"/>
      </w:pPr>
    </w:p>
  </w:footnote>
  <w:footnote w:id="2">
    <w:p w14:paraId="1E66312B" w14:textId="7638B87D"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Postdoctoral teaching fellow, Institute for Politics and Strategy, Carnegie-Mellon University. </w:t>
      </w:r>
    </w:p>
  </w:footnote>
  <w:footnote w:id="3">
    <w:p w14:paraId="340A63B2" w14:textId="2446D15F"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Distinguished Professor, Department of Political Science, University of California </w:t>
      </w:r>
      <w:proofErr w:type="gramStart"/>
      <w:r w:rsidRPr="00EC4F7B">
        <w:rPr>
          <w:rFonts w:ascii="Times New Roman" w:hAnsi="Times New Roman"/>
          <w:sz w:val="22"/>
          <w:szCs w:val="22"/>
        </w:rPr>
        <w:t>Irvine</w:t>
      </w:r>
      <w:proofErr w:type="gramEnd"/>
      <w:r w:rsidRPr="00EC4F7B">
        <w:rPr>
          <w:rFonts w:ascii="Times New Roman" w:hAnsi="Times New Roman"/>
          <w:sz w:val="22"/>
          <w:szCs w:val="22"/>
        </w:rPr>
        <w:t xml:space="preserve"> and inaugural</w:t>
      </w:r>
      <w:r w:rsidR="00752D69" w:rsidRPr="00EC4F7B">
        <w:rPr>
          <w:rFonts w:ascii="Times New Roman" w:hAnsi="Times New Roman"/>
          <w:sz w:val="22"/>
          <w:szCs w:val="22"/>
        </w:rPr>
        <w:t xml:space="preserve"> </w:t>
      </w:r>
      <w:r w:rsidRPr="00EC4F7B">
        <w:rPr>
          <w:rFonts w:ascii="Times New Roman" w:hAnsi="Times New Roman"/>
          <w:sz w:val="22"/>
          <w:szCs w:val="22"/>
        </w:rPr>
        <w:t xml:space="preserve">Jack W. Peltason Chair of Democracy Studies emeritus. </w:t>
      </w:r>
    </w:p>
  </w:footnote>
  <w:footnote w:id="4">
    <w:p w14:paraId="727045D2" w14:textId="3FA33FD7"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New York Law School.</w:t>
      </w:r>
    </w:p>
    <w:p w14:paraId="74D4F6BD" w14:textId="7839852C" w:rsidR="00CB1F2B" w:rsidRPr="00EC4F7B" w:rsidRDefault="00CB1F2B" w:rsidP="008B6866">
      <w:pPr>
        <w:pStyle w:val="Footnote"/>
        <w:rPr>
          <w:rFonts w:ascii="Times New Roman" w:hAnsi="Times New Roman"/>
          <w:sz w:val="22"/>
          <w:szCs w:val="22"/>
        </w:rPr>
      </w:pPr>
      <w:r w:rsidRPr="00EC4F7B">
        <w:rPr>
          <w:rFonts w:ascii="Times New Roman" w:hAnsi="Times New Roman"/>
          <w:sz w:val="22"/>
          <w:szCs w:val="22"/>
        </w:rPr>
        <w:t xml:space="preserve">The authors would like to thank Nicholas Murphy, Paloma Del Toro, and Dorothy Lu for research assistance. We are grateful for comments from Ben Williams, and conversation with Sam Wang. We were </w:t>
      </w:r>
      <w:r w:rsidRPr="00EC4F7B">
        <w:rPr>
          <w:rFonts w:ascii="Times New Roman" w:hAnsi="Times New Roman"/>
          <w:bCs/>
          <w:sz w:val="22"/>
          <w:szCs w:val="22"/>
        </w:rPr>
        <w:t>aided</w:t>
      </w:r>
      <w:r w:rsidRPr="00EC4F7B">
        <w:rPr>
          <w:rFonts w:ascii="Times New Roman" w:hAnsi="Times New Roman"/>
          <w:sz w:val="22"/>
          <w:szCs w:val="22"/>
        </w:rPr>
        <w:t xml:space="preserve"> by research from the Brennan Center, FiveThirtyEight, All About Redistricting, Dave’s Redistricting App, and various other sources for help tracking down litigation, data, and map source files.</w:t>
      </w:r>
    </w:p>
  </w:footnote>
  <w:footnote w:id="5">
    <w:p w14:paraId="4072BD62" w14:textId="77777777" w:rsidR="00CB1F2B" w:rsidRPr="00EC4F7B" w:rsidRDefault="00CB1F2B" w:rsidP="001123E1">
      <w:pPr>
        <w:pStyle w:val="FootnoteText"/>
        <w:rPr>
          <w:szCs w:val="22"/>
        </w:rPr>
      </w:pPr>
      <w:r w:rsidRPr="00EC4F7B">
        <w:rPr>
          <w:rStyle w:val="FootnoteReference"/>
          <w:szCs w:val="22"/>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6">
    <w:p w14:paraId="0240BBA8" w14:textId="4A6B4DE6" w:rsidR="00CB1F2B" w:rsidRPr="00EC4F7B" w:rsidRDefault="00CB1F2B" w:rsidP="00301106">
      <w:pPr>
        <w:pStyle w:val="FootnoteText"/>
        <w:rPr>
          <w:szCs w:val="22"/>
        </w:rPr>
      </w:pPr>
      <w:r w:rsidRPr="00EC4F7B">
        <w:rPr>
          <w:rStyle w:val="FootnoteReference"/>
          <w:szCs w:val="22"/>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7">
    <w:p w14:paraId="437C7079" w14:textId="271D34FB" w:rsidR="00CB1F2B" w:rsidRPr="00EC4F7B" w:rsidRDefault="00CB1F2B">
      <w:pPr>
        <w:pStyle w:val="FootnoteText"/>
        <w:rPr>
          <w:szCs w:val="22"/>
        </w:rPr>
      </w:pPr>
      <w:r w:rsidRPr="00EC4F7B">
        <w:rPr>
          <w:rStyle w:val="FootnoteReference"/>
          <w:szCs w:val="22"/>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8">
    <w:p w14:paraId="7867D218" w14:textId="41C8D218" w:rsidR="00CB1F2B" w:rsidRPr="00EC4F7B" w:rsidRDefault="00CB1F2B" w:rsidP="00FD7574">
      <w:pPr>
        <w:pStyle w:val="FootnoteText"/>
        <w:rPr>
          <w:szCs w:val="22"/>
        </w:rPr>
      </w:pPr>
      <w:r w:rsidRPr="00EC4F7B">
        <w:rPr>
          <w:rStyle w:val="FootnoteReference"/>
          <w:szCs w:val="22"/>
        </w:rPr>
        <w:footnoteRef/>
      </w:r>
      <w:r w:rsidRPr="00EC4F7B">
        <w:rPr>
          <w:szCs w:val="22"/>
        </w:rPr>
        <w:t xml:space="preserve"> </w:t>
      </w:r>
      <w:r w:rsidRPr="0088219D">
        <w:rPr>
          <w:szCs w:val="22"/>
          <w:highlight w:val="yellow"/>
          <w:rPrChange w:id="49" w:author="Seth Corwin" w:date="2022-12-11T18:33:00Z">
            <w:rPr>
              <w:szCs w:val="22"/>
            </w:rPr>
          </w:rPrChange>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9">
    <w:p w14:paraId="3376AFAA" w14:textId="58D2B5A5"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88219D">
        <w:rPr>
          <w:szCs w:val="22"/>
          <w:highlight w:val="yellow"/>
          <w:rPrChange w:id="51" w:author="Seth Corwin" w:date="2022-12-11T18:34:00Z">
            <w:rPr>
              <w:szCs w:val="22"/>
            </w:rPr>
          </w:rPrChange>
        </w:rPr>
        <w:t>See details later in the text.</w:t>
      </w:r>
    </w:p>
  </w:footnote>
  <w:footnote w:id="10">
    <w:p w14:paraId="48D0DA93" w14:textId="3410DECE" w:rsidR="00CB1F2B" w:rsidRPr="00EC4F7B" w:rsidRDefault="00CB1F2B" w:rsidP="00D53CD2">
      <w:pPr>
        <w:pStyle w:val="FootnoteText"/>
        <w:rPr>
          <w:color w:val="FF0000"/>
          <w:szCs w:val="22"/>
        </w:rPr>
      </w:pPr>
      <w:r w:rsidRPr="00EC4F7B">
        <w:rPr>
          <w:rStyle w:val="FootnoteReference"/>
          <w:szCs w:val="22"/>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r w:rsidRPr="0088219D">
        <w:rPr>
          <w:szCs w:val="22"/>
          <w:highlight w:val="yellow"/>
          <w:rPrChange w:id="53" w:author="Seth Corwin" w:date="2022-12-11T18:34:00Z">
            <w:rPr>
              <w:szCs w:val="22"/>
            </w:rPr>
          </w:rPrChange>
        </w:rPr>
        <w:t>See further discussion below.</w:t>
      </w:r>
    </w:p>
  </w:footnote>
  <w:footnote w:id="11">
    <w:p w14:paraId="5B09A1A9" w14:textId="4BDAFAF5" w:rsidR="00CB1F2B" w:rsidRPr="00EC4F7B" w:rsidRDefault="00CB1F2B" w:rsidP="00E73FF8">
      <w:pPr>
        <w:pStyle w:val="FootnoteText"/>
        <w:rPr>
          <w:b/>
          <w:szCs w:val="22"/>
        </w:rPr>
      </w:pPr>
      <w:r w:rsidRPr="00EC4F7B">
        <w:rPr>
          <w:rStyle w:val="FootnoteReference"/>
          <w:szCs w:val="22"/>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ins w:id="56" w:author="Seth Corwin" w:date="2022-12-11T18:37:00Z">
        <w:r w:rsidR="0088219D">
          <w:rPr>
            <w:szCs w:val="22"/>
          </w:rPr>
          <w:t>.</w:t>
        </w:r>
      </w:ins>
    </w:p>
  </w:footnote>
  <w:footnote w:id="12">
    <w:p w14:paraId="3298342F" w14:textId="0F536BEE" w:rsidR="00CB1F2B" w:rsidRPr="00EC4F7B" w:rsidRDefault="00CB1F2B" w:rsidP="006A5C83">
      <w:pPr>
        <w:pStyle w:val="FootnoteText"/>
        <w:rPr>
          <w:color w:val="FF0000"/>
          <w:szCs w:val="22"/>
        </w:rPr>
      </w:pPr>
      <w:r w:rsidRPr="00EC4F7B">
        <w:rPr>
          <w:rStyle w:val="FootnoteReference"/>
          <w:szCs w:val="22"/>
        </w:rPr>
        <w:footnoteRef/>
      </w:r>
      <w:r w:rsidRPr="00EC4F7B">
        <w:rPr>
          <w:szCs w:val="22"/>
        </w:rPr>
        <w:t xml:space="preserve"> </w:t>
      </w:r>
      <w:r w:rsidRPr="0088219D">
        <w:rPr>
          <w:bCs/>
          <w:szCs w:val="22"/>
          <w:highlight w:val="yellow"/>
          <w:rPrChange w:id="57" w:author="Seth Corwin" w:date="2022-12-11T18:46:00Z">
            <w:rPr>
              <w:bCs/>
              <w:szCs w:val="22"/>
            </w:rPr>
          </w:rPrChange>
        </w:rPr>
        <w:t>See details later in the text.</w:t>
      </w:r>
      <w:r w:rsidRPr="00EC4F7B">
        <w:rPr>
          <w:bCs/>
          <w:szCs w:val="22"/>
        </w:rPr>
        <w:t xml:space="preserve"> </w:t>
      </w:r>
    </w:p>
  </w:footnote>
  <w:footnote w:id="13">
    <w:p w14:paraId="2C956245" w14:textId="22C70643" w:rsidR="006632F8" w:rsidRPr="00EC4F7B" w:rsidRDefault="006632F8">
      <w:pPr>
        <w:pStyle w:val="FootnoteText"/>
        <w:rPr>
          <w:szCs w:val="22"/>
        </w:rPr>
      </w:pPr>
      <w:r w:rsidRPr="00EC4F7B">
        <w:rPr>
          <w:rStyle w:val="FootnoteReference"/>
          <w:szCs w:val="22"/>
        </w:rPr>
        <w:footnoteRef/>
      </w:r>
      <w:r w:rsidRPr="00EC4F7B">
        <w:rPr>
          <w:szCs w:val="22"/>
        </w:rPr>
        <w:t xml:space="preserve"> </w:t>
      </w:r>
      <w:r w:rsidRPr="00EC4F7B">
        <w:rPr>
          <w:i/>
          <w:iCs/>
          <w:szCs w:val="22"/>
        </w:rPr>
        <w:t>League of Women Voters of Pa. v. Commonwealth</w:t>
      </w:r>
      <w:r w:rsidRPr="00EC4F7B">
        <w:rPr>
          <w:szCs w:val="22"/>
          <w:shd w:val="clear" w:color="auto" w:fill="FFFFFF"/>
        </w:rPr>
        <w:t>, 178 A.3d 737 (Pa. 2018)</w:t>
      </w:r>
    </w:p>
  </w:footnote>
  <w:footnote w:id="14">
    <w:p w14:paraId="4DDFC0FE" w14:textId="77777777" w:rsidR="00CB1F2B" w:rsidRPr="00EC4F7B" w:rsidRDefault="00CB1F2B" w:rsidP="00A36FE3">
      <w:pPr>
        <w:pStyle w:val="FootnoteText"/>
        <w:rPr>
          <w:szCs w:val="22"/>
        </w:rPr>
      </w:pPr>
      <w:r w:rsidRPr="00EC4F7B">
        <w:rPr>
          <w:rStyle w:val="FootnoteReference"/>
          <w:szCs w:val="22"/>
        </w:rPr>
        <w:footnoteRef/>
      </w:r>
      <w:r w:rsidRPr="00EC4F7B">
        <w:rPr>
          <w:szCs w:val="22"/>
        </w:rPr>
        <w:t xml:space="preserve"> See </w:t>
      </w:r>
      <w:r w:rsidRPr="00EC4F7B">
        <w:rPr>
          <w:szCs w:val="22"/>
        </w:rPr>
        <w:fldChar w:fldCharType="begin"/>
      </w:r>
      <w:r w:rsidRPr="00EC4F7B">
        <w:rPr>
          <w:szCs w:val="22"/>
        </w:rPr>
        <w:instrText xml:space="preserve"> ADDIN ZOTERO_ITEM CSL_CITATION {"citationID":"C8B3ySxy","properties":{"formattedCitation":"(Douglas 2014)","plainCitation":"(Douglas 2014)","dontUpdate":true,"noteIndex":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Pr="00EC4F7B">
        <w:rPr>
          <w:noProof/>
          <w:szCs w:val="22"/>
        </w:rPr>
        <w:t>Douglas (2014)</w:t>
      </w:r>
      <w:r w:rsidRPr="00EC4F7B">
        <w:rPr>
          <w:szCs w:val="22"/>
        </w:rPr>
        <w:fldChar w:fldCharType="end"/>
      </w:r>
      <w:r w:rsidRPr="00EC4F7B">
        <w:rPr>
          <w:szCs w:val="22"/>
        </w:rPr>
        <w:t xml:space="preserve">, </w:t>
      </w:r>
      <w:r w:rsidRPr="00EC4F7B">
        <w:rPr>
          <w:i/>
          <w:iCs/>
          <w:szCs w:val="22"/>
        </w:rPr>
        <w:t>The Right to Vote Under State Constitutions</w:t>
      </w:r>
      <w:r w:rsidRPr="00EC4F7B">
        <w:rPr>
          <w:szCs w:val="22"/>
        </w:rPr>
        <w:t xml:space="preserve"> for more information on the right to vote found in state constitutions.</w:t>
      </w:r>
    </w:p>
  </w:footnote>
  <w:footnote w:id="15">
    <w:p w14:paraId="67F6BAD9" w14:textId="77777777" w:rsidR="00CB1F2B" w:rsidRPr="00EC4F7B" w:rsidRDefault="00CB1F2B" w:rsidP="00A36FE3">
      <w:pPr>
        <w:pStyle w:val="FootnoteText"/>
        <w:rPr>
          <w:szCs w:val="22"/>
        </w:rPr>
      </w:pPr>
      <w:r w:rsidRPr="00EC4F7B">
        <w:rPr>
          <w:rStyle w:val="FootnoteReference"/>
          <w:szCs w:val="22"/>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p>
  </w:footnote>
  <w:footnote w:id="16">
    <w:p w14:paraId="1B52EA17" w14:textId="342B5B1C" w:rsidR="00EF163A" w:rsidRDefault="00EF163A">
      <w:pPr>
        <w:pStyle w:val="FootnoteText"/>
      </w:pPr>
      <w:ins w:id="71" w:author="Seth Corwin" w:date="2022-12-11T19:15:00Z">
        <w:r>
          <w:rPr>
            <w:rStyle w:val="FootnoteReference"/>
          </w:rPr>
          <w:footnoteRef/>
        </w:r>
        <w:r>
          <w:t xml:space="preserve"> </w:t>
        </w:r>
        <w:r>
          <w:rPr>
            <w:noProof/>
          </w:rPr>
          <w:t>Cf. Grofman and Cervas 2018</w:t>
        </w:r>
      </w:ins>
    </w:p>
  </w:footnote>
  <w:footnote w:id="17">
    <w:p w14:paraId="7D4F0DA6" w14:textId="581DB7FB" w:rsidR="00F221DF" w:rsidRPr="00EC4F7B" w:rsidRDefault="00F221DF">
      <w:pPr>
        <w:pStyle w:val="FootnoteText"/>
        <w:rPr>
          <w:szCs w:val="22"/>
        </w:rPr>
      </w:pPr>
      <w:r w:rsidRPr="00EC4F7B">
        <w:rPr>
          <w:rStyle w:val="FootnoteReference"/>
          <w:szCs w:val="22"/>
        </w:rPr>
        <w:footnoteRef/>
      </w:r>
      <w:r w:rsidRPr="00EC4F7B">
        <w:rPr>
          <w:szCs w:val="22"/>
        </w:rPr>
        <w:t xml:space="preserve"> 412 U.S. 735 (1973).</w:t>
      </w:r>
    </w:p>
  </w:footnote>
  <w:footnote w:id="18">
    <w:p w14:paraId="53BFD54C" w14:textId="0423F94B" w:rsidR="00592E73" w:rsidRPr="00EC4F7B" w:rsidRDefault="00592E73">
      <w:pPr>
        <w:pStyle w:val="FootnoteText"/>
        <w:rPr>
          <w:szCs w:val="22"/>
        </w:rPr>
      </w:pPr>
      <w:r w:rsidRPr="00EC4F7B">
        <w:rPr>
          <w:rStyle w:val="FootnoteReference"/>
          <w:szCs w:val="22"/>
        </w:rPr>
        <w:footnoteRef/>
      </w:r>
      <w:r w:rsidRPr="00EC4F7B">
        <w:rPr>
          <w:szCs w:val="22"/>
        </w:rPr>
        <w:t xml:space="preserve"> </w:t>
      </w:r>
      <w:r w:rsidRPr="00EC4F7B">
        <w:rPr>
          <w:szCs w:val="22"/>
          <w:lang w:val="fr-FR"/>
        </w:rPr>
        <w:t xml:space="preserve">721 F. 2d 1170 (D. Calif. </w:t>
      </w:r>
      <w:r w:rsidRPr="00EC4F7B">
        <w:rPr>
          <w:szCs w:val="22"/>
        </w:rPr>
        <w:t>1983,</w:t>
      </w:r>
      <w:r w:rsidRPr="00EC4F7B">
        <w:rPr>
          <w:i/>
          <w:szCs w:val="22"/>
        </w:rPr>
        <w:t xml:space="preserve"> cert</w:t>
      </w:r>
      <w:r w:rsidRPr="00EC4F7B">
        <w:rPr>
          <w:szCs w:val="22"/>
        </w:rPr>
        <w:t>. denied.).</w:t>
      </w:r>
    </w:p>
  </w:footnote>
  <w:footnote w:id="19">
    <w:p w14:paraId="3E7E50EA" w14:textId="7C3111CC" w:rsidR="00D82336" w:rsidRPr="00EC4F7B" w:rsidRDefault="00D82336">
      <w:pPr>
        <w:pStyle w:val="FootnoteText"/>
        <w:rPr>
          <w:szCs w:val="22"/>
        </w:rPr>
      </w:pPr>
      <w:r w:rsidRPr="00EC4F7B">
        <w:rPr>
          <w:rStyle w:val="FootnoteReference"/>
          <w:szCs w:val="22"/>
        </w:rPr>
        <w:footnoteRef/>
      </w:r>
      <w:r w:rsidRPr="00EC4F7B">
        <w:rPr>
          <w:szCs w:val="22"/>
        </w:rPr>
        <w:t xml:space="preserve"> 478 U.S. 109 (1986).</w:t>
      </w:r>
    </w:p>
  </w:footnote>
  <w:footnote w:id="20">
    <w:p w14:paraId="5C6D6E66" w14:textId="70D8F5AF" w:rsidR="00635906" w:rsidRPr="00EC4F7B" w:rsidRDefault="00635906">
      <w:pPr>
        <w:pStyle w:val="FootnoteText"/>
        <w:rPr>
          <w:szCs w:val="22"/>
        </w:rPr>
      </w:pPr>
      <w:r w:rsidRPr="00EC4F7B">
        <w:rPr>
          <w:rStyle w:val="FootnoteReference"/>
          <w:szCs w:val="22"/>
        </w:rPr>
        <w:footnoteRef/>
      </w:r>
      <w:r w:rsidRPr="00EC4F7B">
        <w:rPr>
          <w:szCs w:val="22"/>
        </w:rPr>
        <w:t xml:space="preserve"> </w:t>
      </w:r>
      <w:r w:rsidRPr="00EC4F7B">
        <w:rPr>
          <w:i/>
          <w:iCs/>
          <w:szCs w:val="22"/>
        </w:rPr>
        <w:t>Davis v. Bandemer</w:t>
      </w:r>
      <w:r w:rsidRPr="00EC4F7B">
        <w:rPr>
          <w:szCs w:val="22"/>
        </w:rPr>
        <w:t>, 478 U.S. 109, 139 (1986).</w:t>
      </w:r>
    </w:p>
  </w:footnote>
  <w:footnote w:id="21">
    <w:p w14:paraId="657F0937" w14:textId="2DFB3A86" w:rsidR="009948A9" w:rsidRPr="00EC4F7B" w:rsidRDefault="009948A9">
      <w:pPr>
        <w:pStyle w:val="FootnoteText"/>
        <w:rPr>
          <w:szCs w:val="22"/>
        </w:rPr>
      </w:pPr>
      <w:r w:rsidRPr="00EC4F7B">
        <w:rPr>
          <w:rStyle w:val="FootnoteReference"/>
          <w:szCs w:val="22"/>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2">
    <w:p w14:paraId="0C499DEE" w14:textId="1295BD15" w:rsidR="009948A9" w:rsidRPr="00EC4F7B" w:rsidRDefault="009948A9">
      <w:pPr>
        <w:pStyle w:val="FootnoteText"/>
        <w:rPr>
          <w:szCs w:val="22"/>
        </w:rPr>
      </w:pPr>
      <w:r w:rsidRPr="00EC4F7B">
        <w:rPr>
          <w:rStyle w:val="FootnoteReference"/>
          <w:szCs w:val="22"/>
        </w:rPr>
        <w:footnoteRef/>
      </w:r>
      <w:r w:rsidRPr="00EC4F7B">
        <w:rPr>
          <w:szCs w:val="22"/>
        </w:rPr>
        <w:t xml:space="preserve"> 541 U.S. 267 (2004)</w:t>
      </w:r>
      <w:r w:rsidR="00DC0EE5" w:rsidRPr="00EC4F7B">
        <w:rPr>
          <w:szCs w:val="22"/>
        </w:rPr>
        <w:t>.</w:t>
      </w:r>
    </w:p>
  </w:footnote>
  <w:footnote w:id="23">
    <w:p w14:paraId="26825369" w14:textId="77777777" w:rsidR="00FC0DAC" w:rsidRPr="00EC4F7B" w:rsidRDefault="00FC0DAC" w:rsidP="00FC0DAC">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306-307.</w:t>
      </w:r>
    </w:p>
  </w:footnote>
  <w:footnote w:id="24">
    <w:p w14:paraId="5312BD36" w14:textId="7403D767" w:rsidR="00FC3143" w:rsidRPr="00EC4F7B" w:rsidRDefault="00FC3143">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67, 269.</w:t>
      </w:r>
    </w:p>
  </w:footnote>
  <w:footnote w:id="25">
    <w:p w14:paraId="6B791275" w14:textId="77777777" w:rsidR="00CB1F2B" w:rsidRPr="00EC4F7B" w:rsidRDefault="00CB1F2B" w:rsidP="00CD1CE5">
      <w:pPr>
        <w:pStyle w:val="FootnoteText"/>
        <w:ind w:left="360" w:firstLine="0"/>
        <w:rPr>
          <w:szCs w:val="22"/>
        </w:rPr>
        <w:pPrChange w:id="87" w:author="Seth Corwin" w:date="2022-12-11T19:51:00Z">
          <w:pPr>
            <w:pStyle w:val="FootnoteText"/>
          </w:pPr>
        </w:pPrChange>
      </w:pPr>
      <w:r w:rsidRPr="00EC4F7B">
        <w:rPr>
          <w:rStyle w:val="FootnoteReference"/>
          <w:szCs w:val="22"/>
        </w:rPr>
        <w:footnoteRef/>
      </w:r>
      <w:r w:rsidRPr="00EC4F7B">
        <w:rPr>
          <w:szCs w:val="22"/>
        </w:rPr>
        <w:t xml:space="preserve"> For an overview of </w:t>
      </w:r>
      <w:r w:rsidRPr="00EC4F7B">
        <w:rPr>
          <w:i/>
          <w:iCs/>
          <w:szCs w:val="22"/>
        </w:rPr>
        <w:t>Vieth</w:t>
      </w:r>
      <w:r w:rsidRPr="00EC4F7B">
        <w:rPr>
          <w:szCs w:val="22"/>
        </w:rPr>
        <w:t xml:space="preserve"> see </w:t>
      </w:r>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Content>
          <w:r w:rsidRPr="00EC4F7B">
            <w:rPr>
              <w:color w:val="000000"/>
              <w:szCs w:val="22"/>
            </w:rPr>
            <w:t xml:space="preserve">McGann et al., </w:t>
          </w:r>
          <w:r w:rsidRPr="00EC4F7B">
            <w:rPr>
              <w:i/>
              <w:iCs/>
              <w:color w:val="000000"/>
              <w:szCs w:val="22"/>
            </w:rPr>
            <w:t>Gerrymandering in America: The House of Representatives, the Supreme Court, and the Future of Popular Sovereignty</w:t>
          </w:r>
          <w:r w:rsidRPr="00EC4F7B">
            <w:rPr>
              <w:color w:val="000000"/>
              <w:szCs w:val="22"/>
            </w:rPr>
            <w:t>, (2016)</w:t>
          </w:r>
        </w:sdtContent>
      </w:sdt>
    </w:p>
  </w:footnote>
  <w:footnote w:id="26">
    <w:p w14:paraId="6A0EF906" w14:textId="77777777" w:rsidR="00FC3143" w:rsidRPr="00EC4F7B" w:rsidRDefault="00CB1F2B">
      <w:pPr>
        <w:pStyle w:val="FootnoteText"/>
        <w:rPr>
          <w:szCs w:val="22"/>
        </w:rPr>
      </w:pPr>
      <w:r w:rsidRPr="00EC4F7B">
        <w:rPr>
          <w:rStyle w:val="FootnoteReference"/>
          <w:szCs w:val="22"/>
        </w:rPr>
        <w:footnoteRef/>
      </w:r>
      <w:r w:rsidRPr="00EC4F7B">
        <w:rPr>
          <w:szCs w:val="22"/>
        </w:rPr>
        <w:t xml:space="preserve"> </w:t>
      </w:r>
      <w:r w:rsidR="00FC3143" w:rsidRPr="00EC4F7B">
        <w:rPr>
          <w:i/>
          <w:iCs/>
          <w:szCs w:val="22"/>
        </w:rPr>
        <w:t>Vieth</w:t>
      </w:r>
      <w:r w:rsidR="00FC3143" w:rsidRPr="00EC4F7B">
        <w:rPr>
          <w:szCs w:val="22"/>
        </w:rPr>
        <w:t xml:space="preserve"> 541 U. S. ____ (2004) at 3.</w:t>
      </w:r>
    </w:p>
    <w:p w14:paraId="2FCBBD63" w14:textId="1C685844" w:rsidR="00CB1F2B" w:rsidRPr="00EC4F7B" w:rsidRDefault="00CB1F2B">
      <w:pPr>
        <w:pStyle w:val="FootnoteText"/>
        <w:rPr>
          <w:szCs w:val="22"/>
        </w:rPr>
      </w:pPr>
      <w:r w:rsidRPr="00EC4F7B">
        <w:rPr>
          <w:szCs w:val="22"/>
        </w:rPr>
        <w:t>https://www.supremecourt.gov/opinions/03pdf/02-1580.pdf</w:t>
      </w:r>
    </w:p>
  </w:footnote>
  <w:footnote w:id="27">
    <w:p w14:paraId="4968E4CC" w14:textId="77777777" w:rsidR="00A033DF" w:rsidRPr="00EC4F7B" w:rsidRDefault="00A033DF" w:rsidP="00A033DF">
      <w:pPr>
        <w:pStyle w:val="FootnoteText"/>
        <w:rPr>
          <w:szCs w:val="22"/>
        </w:rPr>
      </w:pPr>
      <w:r w:rsidRPr="00EC4F7B">
        <w:rPr>
          <w:rStyle w:val="FootnoteReference"/>
          <w:szCs w:val="22"/>
        </w:rPr>
        <w:footnoteRef/>
      </w:r>
      <w:r w:rsidRPr="00EC4F7B">
        <w:rPr>
          <w:szCs w:val="22"/>
        </w:rPr>
        <w:t xml:space="preserve"> 548 U.S. 399 (2006).</w:t>
      </w:r>
    </w:p>
  </w:footnote>
  <w:footnote w:id="28">
    <w:p w14:paraId="41504192" w14:textId="5C75247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szCs w:val="22"/>
        </w:rPr>
        <w:fldChar w:fldCharType="begin"/>
      </w:r>
      <w:r w:rsidRPr="00EC4F7B">
        <w:rPr>
          <w:szCs w:val="22"/>
        </w:rPr>
        <w:instrText xml:space="preserve"> ADDIN ZOTERO_ITEM CSL_CITATION {"citationID":"hpVUfkvG","properties":{"formattedCitation":"(Grofman and King 2007)","plainCitation":"(Grofman and King 2007)","noteIndex":1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Pr="00EC4F7B">
        <w:rPr>
          <w:noProof/>
          <w:szCs w:val="22"/>
        </w:rPr>
        <w:t>(Grofman and King 2007)</w:t>
      </w:r>
      <w:r w:rsidRPr="00EC4F7B">
        <w:rPr>
          <w:szCs w:val="22"/>
        </w:rPr>
        <w:fldChar w:fldCharType="end"/>
      </w:r>
      <w:r w:rsidRPr="00EC4F7B">
        <w:rPr>
          <w:szCs w:val="22"/>
        </w:rPr>
        <w:t>.</w:t>
      </w:r>
    </w:p>
  </w:footnote>
  <w:footnote w:id="29">
    <w:p w14:paraId="7D81B85E" w14:textId="2585CF93" w:rsidR="00D04903" w:rsidRPr="00EC4F7B" w:rsidRDefault="00D04903">
      <w:pPr>
        <w:pStyle w:val="FootnoteText"/>
        <w:rPr>
          <w:szCs w:val="22"/>
        </w:rPr>
      </w:pPr>
      <w:r w:rsidRPr="00EC4F7B">
        <w:rPr>
          <w:rStyle w:val="FootnoteReference"/>
          <w:szCs w:val="22"/>
        </w:rPr>
        <w:footnoteRef/>
      </w:r>
      <w:r w:rsidRPr="00EC4F7B">
        <w:rPr>
          <w:szCs w:val="22"/>
        </w:rPr>
        <w:t xml:space="preserve"> </w:t>
      </w:r>
      <w:r w:rsidR="00646855" w:rsidRPr="00EC4F7B">
        <w:rPr>
          <w:i/>
          <w:iCs/>
          <w:szCs w:val="22"/>
        </w:rPr>
        <w:t>Gill v. Whitford</w:t>
      </w:r>
      <w:r w:rsidR="00646855" w:rsidRPr="00EC4F7B">
        <w:rPr>
          <w:szCs w:val="22"/>
        </w:rPr>
        <w:t xml:space="preserve">, </w:t>
      </w:r>
      <w:r w:rsidRPr="00EC4F7B">
        <w:rPr>
          <w:szCs w:val="22"/>
        </w:rPr>
        <w:t>138 S. Ct. 1916 (2018).</w:t>
      </w:r>
    </w:p>
  </w:footnote>
  <w:footnote w:id="30">
    <w:p w14:paraId="3E6B48A8" w14:textId="56AFE28F" w:rsidR="00646855" w:rsidRPr="00EC4F7B" w:rsidRDefault="00646855">
      <w:pPr>
        <w:pStyle w:val="FootnoteText"/>
        <w:rPr>
          <w:szCs w:val="22"/>
        </w:rPr>
      </w:pPr>
      <w:r w:rsidRPr="00EC4F7B">
        <w:rPr>
          <w:rStyle w:val="FootnoteReference"/>
          <w:szCs w:val="22"/>
        </w:rPr>
        <w:footnoteRef/>
      </w:r>
      <w:r w:rsidRPr="00EC4F7B">
        <w:rPr>
          <w:szCs w:val="22"/>
        </w:rPr>
        <w:t xml:space="preserve"> </w:t>
      </w:r>
      <w:r w:rsidRPr="00EC4F7B">
        <w:rPr>
          <w:i/>
          <w:iCs/>
          <w:szCs w:val="22"/>
        </w:rPr>
        <w:t>Rucho v. Common Cause</w:t>
      </w:r>
      <w:r w:rsidRPr="00EC4F7B">
        <w:rPr>
          <w:szCs w:val="22"/>
        </w:rPr>
        <w:t>, 139 S. Ct. 2484, 2506 (2019).</w:t>
      </w:r>
    </w:p>
  </w:footnote>
  <w:footnote w:id="31">
    <w:p w14:paraId="3688DD72" w14:textId="511C791A" w:rsidR="004F095B" w:rsidRPr="00EC4F7B" w:rsidRDefault="004F095B">
      <w:pPr>
        <w:pStyle w:val="FootnoteText"/>
        <w:rPr>
          <w:szCs w:val="22"/>
        </w:rPr>
      </w:pPr>
      <w:r w:rsidRPr="00EC4F7B">
        <w:rPr>
          <w:rStyle w:val="FootnoteReference"/>
          <w:szCs w:val="22"/>
        </w:rPr>
        <w:footnoteRef/>
      </w:r>
      <w:r w:rsidRPr="00EC4F7B">
        <w:rPr>
          <w:szCs w:val="22"/>
        </w:rPr>
        <w:t xml:space="preserve"> </w:t>
      </w:r>
      <w:r w:rsidRPr="00EC4F7B">
        <w:rPr>
          <w:i/>
          <w:iCs/>
          <w:szCs w:val="22"/>
        </w:rPr>
        <w:t>Lamone v. Benisek</w:t>
      </w:r>
      <w:r w:rsidRPr="00EC4F7B">
        <w:rPr>
          <w:szCs w:val="22"/>
        </w:rPr>
        <w:t>, 139 S. Ct. 783 (2019).</w:t>
      </w:r>
    </w:p>
  </w:footnote>
  <w:footnote w:id="32">
    <w:p w14:paraId="6B88F753" w14:textId="5B0912C7"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491.</w:t>
      </w:r>
    </w:p>
  </w:footnote>
  <w:footnote w:id="33">
    <w:p w14:paraId="68B50ECD" w14:textId="3FB66AB5"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494 (quotations omitted; emphasis added).</w:t>
      </w:r>
    </w:p>
  </w:footnote>
  <w:footnote w:id="34">
    <w:p w14:paraId="138008FC" w14:textId="16375221"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507.</w:t>
      </w:r>
    </w:p>
  </w:footnote>
  <w:footnote w:id="35">
    <w:p w14:paraId="43A536B6" w14:textId="7F581AF5"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6.</w:t>
      </w:r>
    </w:p>
  </w:footnote>
  <w:footnote w:id="36">
    <w:p w14:paraId="5AD52CC0" w14:textId="2FE8B8C2"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7.</w:t>
      </w:r>
    </w:p>
  </w:footnote>
  <w:footnote w:id="37">
    <w:p w14:paraId="3EB34F5E" w14:textId="68F088E9"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3499.</w:t>
      </w:r>
    </w:p>
  </w:footnote>
  <w:footnote w:id="38">
    <w:p w14:paraId="3A5FD896" w14:textId="5A2DC868"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499.</w:t>
      </w:r>
    </w:p>
  </w:footnote>
  <w:footnote w:id="39">
    <w:p w14:paraId="4CBECE5F" w14:textId="2B471AEC" w:rsidR="005F22F7" w:rsidRDefault="005F22F7">
      <w:pPr>
        <w:pStyle w:val="FootnoteText"/>
      </w:pPr>
      <w:r>
        <w:rPr>
          <w:rStyle w:val="FootnoteReference"/>
        </w:rPr>
        <w:footnoteRef/>
      </w:r>
      <w:r>
        <w:t xml:space="preserve"> </w:t>
      </w:r>
      <w:r>
        <w:fldChar w:fldCharType="begin"/>
      </w:r>
      <w:r>
        <w:instrText xml:space="preserve"> ADDIN ZOTERO_ITEM CSL_CITATION {"citationID":"OlBb96R4","properties":{"formattedCitation":"(Grofman and King 2007; Katz, King, and Rosenblatt 2020)","plainCitation":"(Grofman and King 2007; Katz, King, and Rosenblatt 2020)","noteIndex":0},"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Pr>
          <w:noProof/>
        </w:rPr>
        <w:t>Grofman and King 2007; Katz, King, and Rosenblatt 2020</w:t>
      </w:r>
      <w:r>
        <w:fldChar w:fldCharType="end"/>
      </w:r>
    </w:p>
  </w:footnote>
  <w:footnote w:id="40">
    <w:p w14:paraId="326387E4" w14:textId="3CCF48FB" w:rsidR="005F22F7" w:rsidRDefault="005F22F7">
      <w:pPr>
        <w:pStyle w:val="FootnoteText"/>
      </w:pPr>
      <w:r>
        <w:rPr>
          <w:rStyle w:val="FootnoteReference"/>
        </w:rPr>
        <w:footnoteRef/>
      </w:r>
      <w:r>
        <w:t xml:space="preserve"> </w:t>
      </w:r>
      <w:r>
        <w:fldChar w:fldCharType="begin"/>
      </w:r>
      <w:r>
        <w:instrText xml:space="preserve"> ADDIN ZOTERO_ITEM CSL_CITATION {"citationID":"vRzoRsmE","properties":{"formattedCitation":"(Becker, Duchin, Gold, and Hirsch 2021; DeFord, Duchin, and Solomon 2021; Duchin and Spencer 2021; Duchin and Walch 2022)","plainCitation":"(Becker, Duchin, Gold, and Hirsch 2021; DeFord, Duchin, and Solomon 2021;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Pr>
          <w:noProof/>
        </w:rPr>
        <w:t>Becker, Duchin, Gold, and Hirsch 2021; DeFord, Duchin, and Solomon 2021; Duchin and Spencer 2021; Duchin and Walch 2022</w:t>
      </w:r>
      <w:r>
        <w:fldChar w:fldCharType="end"/>
      </w:r>
    </w:p>
  </w:footnote>
  <w:footnote w:id="41">
    <w:p w14:paraId="433466F7" w14:textId="75DD85A5" w:rsidR="004D563A" w:rsidRPr="00EC4F7B" w:rsidRDefault="004D563A">
      <w:pPr>
        <w:pStyle w:val="FootnoteText"/>
        <w:rPr>
          <w:szCs w:val="22"/>
        </w:rPr>
      </w:pPr>
      <w:r w:rsidRPr="00EC4F7B">
        <w:rPr>
          <w:rStyle w:val="FootnoteReference"/>
          <w:szCs w:val="22"/>
        </w:rPr>
        <w:footnoteRef/>
      </w:r>
      <w:r w:rsidRPr="00EC4F7B">
        <w:rPr>
          <w:szCs w:val="22"/>
        </w:rPr>
        <w:t xml:space="preserve"> See </w:t>
      </w:r>
      <w:r w:rsidRPr="00EC4F7B">
        <w:rPr>
          <w:i/>
          <w:iCs/>
          <w:szCs w:val="22"/>
        </w:rPr>
        <w:t>League of Women Voters of Pa. v. Commonwealth</w:t>
      </w:r>
      <w:r w:rsidRPr="00EC4F7B">
        <w:rPr>
          <w:szCs w:val="22"/>
        </w:rPr>
        <w:t xml:space="preserve">, 178 A.3d 737 (Pa. 2018); and </w:t>
      </w:r>
      <w:r w:rsidRPr="00EC4F7B">
        <w:rPr>
          <w:i/>
          <w:iCs/>
          <w:szCs w:val="22"/>
        </w:rPr>
        <w:t>League of Women Voters of Fla. v. Detzner</w:t>
      </w:r>
      <w:r w:rsidRPr="00EC4F7B">
        <w:rPr>
          <w:szCs w:val="22"/>
        </w:rPr>
        <w:t>, 179 So. 3d 258 (Fla. 2015).</w:t>
      </w:r>
    </w:p>
  </w:footnote>
  <w:footnote w:id="42">
    <w:p w14:paraId="1FAA7DF7" w14:textId="4E5D07D9" w:rsidR="004D563A" w:rsidRPr="00EC4F7B" w:rsidRDefault="004D563A">
      <w:pPr>
        <w:pStyle w:val="FootnoteText"/>
        <w:rPr>
          <w:szCs w:val="22"/>
        </w:rPr>
      </w:pPr>
      <w:r w:rsidRPr="00EC4F7B">
        <w:rPr>
          <w:rStyle w:val="FootnoteReference"/>
          <w:szCs w:val="22"/>
        </w:rPr>
        <w:footnoteRef/>
      </w:r>
      <w:r w:rsidRPr="00EC4F7B">
        <w:rPr>
          <w:szCs w:val="22"/>
        </w:rPr>
        <w:t xml:space="preserve"> </w:t>
      </w:r>
      <w:r w:rsidRPr="00EC4F7B">
        <w:rPr>
          <w:bCs/>
          <w:szCs w:val="22"/>
        </w:rPr>
        <w:t xml:space="preserve">See </w:t>
      </w:r>
      <w:r w:rsidRPr="00EC4F7B">
        <w:rPr>
          <w:bCs/>
          <w:i/>
          <w:iCs/>
          <w:szCs w:val="22"/>
        </w:rPr>
        <w:t>Harper</w:t>
      </w:r>
      <w:r w:rsidRPr="00EC4F7B">
        <w:rPr>
          <w:i/>
          <w:iCs/>
          <w:szCs w:val="22"/>
        </w:rPr>
        <w:t xml:space="preserve"> v. Lewis</w:t>
      </w:r>
      <w:r w:rsidRPr="00EC4F7B">
        <w:rPr>
          <w:szCs w:val="22"/>
        </w:rPr>
        <w:t>, NO. 5:19-CV-452-FL (NC, E.D. Oct. 22, 2019).</w:t>
      </w:r>
    </w:p>
  </w:footnote>
  <w:footnote w:id="43">
    <w:p w14:paraId="5D082B8C" w14:textId="3D457BFD" w:rsidR="00AB33B8" w:rsidRDefault="00AB33B8">
      <w:pPr>
        <w:pStyle w:val="FootnoteText"/>
      </w:pPr>
      <w:r>
        <w:rPr>
          <w:rStyle w:val="FootnoteReference"/>
        </w:rPr>
        <w:footnoteRef/>
      </w:r>
      <w:r>
        <w:t xml:space="preserve"> </w:t>
      </w:r>
      <w:r>
        <w:fldChar w:fldCharType="begin"/>
      </w:r>
      <w:r>
        <w:instrText xml:space="preserve"> ADDIN ZOTERO_ITEM CSL_CITATION {"citationID":"ktNVrOhx","properties":{"formattedCitation":"(Cervas and Grofman 2020; Grofman and Cervas 2018; Wang, Ober, and Williams 2019)","plainCitation":"(Cervas and Grofman 2020; Grofman and Cervas 2018; Wang, Ober, and Williams 2019)","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fldChar w:fldCharType="separate"/>
      </w:r>
      <w:r>
        <w:rPr>
          <w:noProof/>
        </w:rPr>
        <w:t>(Cervas and Grofman 2020; Grofman and Cervas 2018; Wang, Ober, and Williams 2019)</w:t>
      </w:r>
      <w:r>
        <w:fldChar w:fldCharType="end"/>
      </w:r>
    </w:p>
  </w:footnote>
  <w:footnote w:id="44">
    <w:p w14:paraId="79D629E3" w14:textId="447B857E" w:rsidR="00CB1F2B" w:rsidRPr="00EC4F7B" w:rsidRDefault="00CB1F2B">
      <w:pPr>
        <w:pStyle w:val="FootnoteText"/>
        <w:rPr>
          <w:szCs w:val="22"/>
        </w:rPr>
      </w:pPr>
      <w:r w:rsidRPr="00EC4F7B">
        <w:rPr>
          <w:rStyle w:val="FootnoteReference"/>
          <w:szCs w:val="22"/>
        </w:rPr>
        <w:footnoteRef/>
      </w:r>
      <w:r w:rsidRPr="00EC4F7B">
        <w:rPr>
          <w:szCs w:val="22"/>
        </w:rPr>
        <w:t xml:space="preserve"> The map that was to be replaced was itself drawn as a remedy to an earlier racial gerrymander. </w:t>
      </w:r>
      <w:r w:rsidRPr="00EC4F7B">
        <w:rPr>
          <w:i/>
          <w:iCs/>
          <w:szCs w:val="22"/>
        </w:rPr>
        <w:t>Harris v. McCrory</w:t>
      </w:r>
      <w:r w:rsidRPr="00EC4F7B">
        <w:rPr>
          <w:szCs w:val="22"/>
        </w:rPr>
        <w:t xml:space="preserve">, 159 F. Supp. 3d 600 (M.D.N.C. 2016). 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Pr="00EC4F7B">
        <w:rPr>
          <w:i/>
          <w:iCs/>
          <w:szCs w:val="22"/>
        </w:rPr>
        <w:t>Rucho</w:t>
      </w:r>
      <w:r w:rsidRPr="00EC4F7B">
        <w:rPr>
          <w:szCs w:val="22"/>
        </w:rPr>
        <w:t>, 318 F Supp. 3d at 808. That map was approved on a party line vote.</w:t>
      </w:r>
    </w:p>
  </w:footnote>
  <w:footnote w:id="45">
    <w:p w14:paraId="1497E965" w14:textId="36B81AE4" w:rsidR="000F0A98" w:rsidRPr="00EC4F7B" w:rsidRDefault="000F0A98">
      <w:pPr>
        <w:pStyle w:val="FootnoteText"/>
        <w:rPr>
          <w:szCs w:val="22"/>
        </w:rPr>
      </w:pPr>
      <w:r w:rsidRPr="00EC4F7B">
        <w:rPr>
          <w:rStyle w:val="FootnoteReference"/>
          <w:szCs w:val="22"/>
        </w:rPr>
        <w:footnoteRef/>
      </w:r>
      <w:r w:rsidRPr="00EC4F7B">
        <w:rPr>
          <w:szCs w:val="22"/>
        </w:rPr>
        <w:t xml:space="preserve"> Pa. Const. art I, § 5. </w:t>
      </w:r>
      <w:r w:rsidRPr="00EC4F7B">
        <w:rPr>
          <w:i/>
          <w:iCs/>
          <w:szCs w:val="22"/>
        </w:rPr>
        <w:t>League of Women Voters v. Commonwealth</w:t>
      </w:r>
      <w:r w:rsidRPr="00EC4F7B">
        <w:rPr>
          <w:szCs w:val="22"/>
        </w:rPr>
        <w:t>, 178 A.3d 737, 816 (Pa. 2018).</w:t>
      </w:r>
    </w:p>
  </w:footnote>
  <w:footnote w:id="46">
    <w:p w14:paraId="3CA22CE1" w14:textId="1B1576C7" w:rsidR="000F0A98" w:rsidRPr="00EC4F7B" w:rsidRDefault="000F0A98">
      <w:pPr>
        <w:pStyle w:val="FootnoteText"/>
        <w:rPr>
          <w:szCs w:val="22"/>
        </w:rPr>
      </w:pPr>
      <w:r w:rsidRPr="00EC4F7B">
        <w:rPr>
          <w:rStyle w:val="FootnoteReference"/>
          <w:szCs w:val="22"/>
        </w:rPr>
        <w:footnoteRef/>
      </w:r>
      <w:r w:rsidRPr="00EC4F7B">
        <w:rPr>
          <w:szCs w:val="22"/>
        </w:rPr>
        <w:t xml:space="preserve"> NC. Const. art. I § 10.</w:t>
      </w:r>
    </w:p>
  </w:footnote>
  <w:footnote w:id="47">
    <w:p w14:paraId="4C727076" w14:textId="75BB9E16" w:rsidR="00CB1F2B" w:rsidRPr="00EC4F7B" w:rsidRDefault="00CB1F2B">
      <w:pPr>
        <w:pStyle w:val="FootnoteText"/>
        <w:rPr>
          <w:szCs w:val="22"/>
        </w:rPr>
      </w:pPr>
      <w:r w:rsidRPr="00EC4F7B">
        <w:rPr>
          <w:rStyle w:val="FootnoteReference"/>
          <w:szCs w:val="22"/>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 https://law.justia.com/cases/florida/supreme-court/2015/sc14-1905-0.html. </w:t>
      </w:r>
    </w:p>
  </w:footnote>
  <w:footnote w:id="48">
    <w:p w14:paraId="365C1076" w14:textId="0606566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Pr="00EC4F7B">
        <w:rPr>
          <w:i/>
          <w:iCs/>
          <w:szCs w:val="22"/>
        </w:rPr>
        <w:t>Common Cause v. Lewis</w:t>
      </w:r>
      <w:r w:rsidRPr="00EC4F7B">
        <w:rPr>
          <w:szCs w:val="22"/>
        </w:rPr>
        <w:t>, 834 SE 2d 425 - NC: Supreme Court 2019.</w:t>
      </w:r>
    </w:p>
  </w:footnote>
  <w:footnote w:id="49">
    <w:p w14:paraId="71C63912" w14:textId="6F8B0723" w:rsidR="00CB1F2B" w:rsidRPr="00EC4F7B" w:rsidRDefault="00CB1F2B" w:rsidP="002B2318">
      <w:pPr>
        <w:pStyle w:val="FootnoteText"/>
        <w:rPr>
          <w:szCs w:val="22"/>
        </w:rPr>
      </w:pPr>
      <w:r w:rsidRPr="00EC4F7B">
        <w:rPr>
          <w:rStyle w:val="FootnoteReference"/>
          <w:szCs w:val="22"/>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Pr="00EC4F7B">
          <w:rPr>
            <w:rStyle w:val="Hyperlink"/>
            <w:color w:val="auto"/>
            <w:szCs w:val="22"/>
            <w:u w:val="none"/>
          </w:rPr>
          <w:t>https://www.brennancenter.org/sites/default/files/2019-10/2019-10-28-Harper%20v_%20Lewis-Order.pdf</w:t>
        </w:r>
      </w:hyperlink>
      <w:r w:rsidRPr="00EC4F7B">
        <w:rPr>
          <w:szCs w:val="22"/>
        </w:rPr>
        <w:t xml:space="preserve"> 17-18. </w:t>
      </w:r>
    </w:p>
  </w:footnote>
  <w:footnote w:id="50">
    <w:p w14:paraId="5C884F2A" w14:textId="3A1D7505" w:rsidR="00CB1F2B" w:rsidRPr="00EC4F7B" w:rsidRDefault="00CB1F2B" w:rsidP="00521D1F">
      <w:pPr>
        <w:pStyle w:val="FootnoteText"/>
        <w:rPr>
          <w:szCs w:val="22"/>
        </w:rPr>
      </w:pPr>
      <w:r w:rsidRPr="00EC4F7B">
        <w:rPr>
          <w:rStyle w:val="FootnoteReference"/>
          <w:szCs w:val="22"/>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w:t>
      </w:r>
      <w:r w:rsidRPr="00EC4F7B">
        <w:rPr>
          <w:i/>
          <w:szCs w:val="22"/>
        </w:rPr>
        <w:t>The News &amp; Observer.</w:t>
      </w:r>
      <w:r w:rsidRPr="00EC4F7B">
        <w:rPr>
          <w:szCs w:val="22"/>
        </w:rPr>
        <w:t xml:space="preserve"> www.newsobserver.com/news/politics-government/election/article237958719.html</w:t>
      </w:r>
    </w:p>
  </w:footnote>
  <w:footnote w:id="51">
    <w:p w14:paraId="4C4E450C" w14:textId="77777777" w:rsidR="00ED01E2" w:rsidRPr="00EC4F7B" w:rsidRDefault="00ED01E2" w:rsidP="00ED01E2">
      <w:pPr>
        <w:pStyle w:val="FootnoteText"/>
        <w:rPr>
          <w:szCs w:val="22"/>
        </w:rPr>
      </w:pPr>
      <w:r w:rsidRPr="00EC4F7B">
        <w:rPr>
          <w:rStyle w:val="FootnoteReference"/>
          <w:szCs w:val="22"/>
        </w:rPr>
        <w:footnoteRef/>
      </w:r>
      <w:r w:rsidRPr="00EC4F7B">
        <w:rPr>
          <w:szCs w:val="22"/>
        </w:rPr>
        <w:t xml:space="preserve"> Montana has had a commission since 1973, but only after the 2020 census and after the 1980 census did it have more than one congressional seat.</w:t>
      </w:r>
    </w:p>
  </w:footnote>
  <w:footnote w:id="52">
    <w:p w14:paraId="71BBAE81" w14:textId="77777777" w:rsidR="00ED01E2" w:rsidRPr="00EC4F7B" w:rsidRDefault="00ED01E2" w:rsidP="00ED01E2">
      <w:pPr>
        <w:pStyle w:val="FootnoteText"/>
        <w:rPr>
          <w:szCs w:val="22"/>
        </w:rPr>
      </w:pPr>
      <w:r w:rsidRPr="00EC4F7B">
        <w:rPr>
          <w:rStyle w:val="FootnoteReference"/>
          <w:szCs w:val="22"/>
        </w:rPr>
        <w:footnoteRef/>
      </w:r>
      <w:r w:rsidRPr="00EC4F7B">
        <w:rPr>
          <w:szCs w:val="22"/>
        </w:rPr>
        <w:t xml:space="preserve"> Arizona, California, Colorado, Hawaii, Idaho, Michigan, Montana, New Jersey, New York, Virginia, Washington</w:t>
      </w:r>
    </w:p>
  </w:footnote>
  <w:footnote w:id="53">
    <w:p w14:paraId="48228033" w14:textId="77777777" w:rsidR="00ED01E2" w:rsidRPr="00EC4F7B" w:rsidRDefault="00ED01E2" w:rsidP="00ED01E2">
      <w:pPr>
        <w:pStyle w:val="FootnoteText"/>
        <w:rPr>
          <w:bCs/>
          <w:szCs w:val="22"/>
        </w:rPr>
      </w:pPr>
      <w:r w:rsidRPr="00EC4F7B">
        <w:rPr>
          <w:rStyle w:val="FootnoteReference"/>
          <w:szCs w:val="22"/>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54">
    <w:p w14:paraId="4B22C69E" w14:textId="77777777" w:rsidR="00CB1F2B" w:rsidRPr="00EC4F7B" w:rsidRDefault="00CB1F2B" w:rsidP="0067315F">
      <w:pPr>
        <w:pStyle w:val="FootnoteText"/>
        <w:rPr>
          <w:szCs w:val="22"/>
        </w:rPr>
      </w:pPr>
      <w:r w:rsidRPr="00EC4F7B">
        <w:rPr>
          <w:rStyle w:val="FootnoteReference"/>
          <w:szCs w:val="22"/>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55">
    <w:p w14:paraId="53DB2F71" w14:textId="05AC3504" w:rsidR="00D11FAE" w:rsidRDefault="00D11FAE">
      <w:pPr>
        <w:pStyle w:val="FootnoteText"/>
      </w:pPr>
      <w:r>
        <w:rPr>
          <w:rStyle w:val="FootnoteReference"/>
        </w:rPr>
        <w:footnoteRef/>
      </w:r>
      <w:r>
        <w:t xml:space="preserve"> </w:t>
      </w:r>
      <w:r>
        <w:fldChar w:fldCharType="begin"/>
      </w:r>
      <w:r>
        <w:instrText xml:space="preserve"> ADDIN ZOTERO_ITEM CSL_CITATION {"citationID":"VPyCpPqf","properties":{"formattedCitation":"(Grofman 1985, Table 3)","plainCitation":"(Grofman 1985, Table 3)","noteIndex":0},"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 Table 3"}],"schema":"https://github.com/citation-style-language/schema/raw/master/csl-citation.json"} </w:instrText>
      </w:r>
      <w:r>
        <w:fldChar w:fldCharType="separate"/>
      </w:r>
      <w:r>
        <w:rPr>
          <w:noProof/>
        </w:rPr>
        <w:t xml:space="preserve">(Grofman 1985, </w:t>
      </w:r>
      <w:del w:id="119" w:author="Seth Corwin" w:date="2022-12-11T22:22:00Z">
        <w:r w:rsidDel="006F3176">
          <w:rPr>
            <w:noProof/>
          </w:rPr>
          <w:delText>Table 3</w:delText>
        </w:r>
      </w:del>
      <w:ins w:id="120" w:author="Seth Corwin" w:date="2022-12-11T22:22:00Z">
        <w:r w:rsidR="006F3176">
          <w:rPr>
            <w:noProof/>
          </w:rPr>
          <w:t>Table Three</w:t>
        </w:r>
      </w:ins>
      <w:r>
        <w:rPr>
          <w:noProof/>
        </w:rPr>
        <w:t>)</w:t>
      </w:r>
      <w:r>
        <w:fldChar w:fldCharType="end"/>
      </w:r>
    </w:p>
  </w:footnote>
  <w:footnote w:id="56">
    <w:p w14:paraId="102A7997" w14:textId="22541AAF" w:rsidR="00CB1F2B" w:rsidRPr="00EC4F7B" w:rsidRDefault="00CB1F2B" w:rsidP="0067315F">
      <w:pPr>
        <w:pStyle w:val="FootnoteText"/>
        <w:rPr>
          <w:b/>
          <w:color w:val="FF0000"/>
          <w:szCs w:val="22"/>
        </w:rPr>
      </w:pPr>
      <w:r w:rsidRPr="00EC4F7B">
        <w:rPr>
          <w:rStyle w:val="FootnoteReference"/>
          <w:szCs w:val="22"/>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C3180" w:rsidRPr="00EC4F7B">
        <w:rPr>
          <w:i/>
          <w:iCs/>
          <w:szCs w:val="22"/>
        </w:rPr>
        <w:t>League of Women Voters of Fla. V. Detzner</w:t>
      </w:r>
      <w:r w:rsidR="00EC3180" w:rsidRPr="00EC4F7B">
        <w:rPr>
          <w:szCs w:val="22"/>
        </w:rPr>
        <w:t>, 172 So. 3d 363 (Fla. 2015)</w:t>
      </w:r>
      <w:r w:rsidRPr="00EC4F7B">
        <w:rPr>
          <w:szCs w:val="22"/>
        </w:rPr>
        <w:t>), and see below.</w:t>
      </w:r>
    </w:p>
  </w:footnote>
  <w:footnote w:id="57">
    <w:p w14:paraId="3F7BB3E3"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7.</w:t>
      </w:r>
    </w:p>
  </w:footnote>
  <w:footnote w:id="58">
    <w:p w14:paraId="07B0DC04"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w:t>
      </w:r>
    </w:p>
  </w:footnote>
  <w:footnote w:id="59">
    <w:p w14:paraId="26F5430C"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p>
  </w:footnote>
  <w:footnote w:id="60">
    <w:p w14:paraId="2A19E2AD"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Pr="00EC4F7B">
        <w:rPr>
          <w:i/>
          <w:iCs/>
          <w:szCs w:val="22"/>
        </w:rPr>
        <w:t>Id</w:t>
      </w:r>
      <w:r w:rsidRPr="00EC4F7B">
        <w:rPr>
          <w:szCs w:val="22"/>
        </w:rPr>
        <w:t>. at 2507 (emphasis added).</w:t>
      </w:r>
    </w:p>
  </w:footnote>
  <w:footnote w:id="61">
    <w:p w14:paraId="2BA59F4A" w14:textId="0C596DED" w:rsidR="00CB1F2B" w:rsidRPr="00EC4F7B" w:rsidRDefault="00CB1F2B">
      <w:pPr>
        <w:pStyle w:val="FootnoteText"/>
        <w:rPr>
          <w:szCs w:val="22"/>
        </w:rPr>
      </w:pPr>
      <w:r w:rsidRPr="00EC4F7B">
        <w:rPr>
          <w:rStyle w:val="FootnoteReference"/>
          <w:szCs w:val="22"/>
        </w:rPr>
        <w:footnoteRef/>
      </w:r>
      <w:r w:rsidRPr="00EC4F7B">
        <w:rPr>
          <w:szCs w:val="22"/>
        </w:rPr>
        <w:t xml:space="preserve"> </w:t>
      </w:r>
      <w:ins w:id="127" w:author="Seth Corwin" w:date="2022-12-11T21:05:00Z">
        <w:r w:rsidR="00D11FAE">
          <w:fldChar w:fldCharType="begin"/>
        </w:r>
        <w:r w:rsidR="00D11FAE">
          <w:instrText xml:space="preserve"> ADDIN ZOTERO_ITEM CSL_CITATION {"citationID":"TT1CFgQR","properties":{"formattedCitation":"(Douglas 2014; Wang, Ober, and Williams 2019)","plainCitation":"(Douglas 2014; Wang, Ober, and Williams 2019)","noteIndex":0},"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rsidR="00D11FAE">
          <w:fldChar w:fldCharType="separate"/>
        </w:r>
        <w:r w:rsidR="00D11FAE">
          <w:rPr>
            <w:noProof/>
          </w:rPr>
          <w:t>Douglas 2014; Wang, Ober, and Williams 2019</w:t>
        </w:r>
        <w:r w:rsidR="00D11FAE">
          <w:fldChar w:fldCharType="end"/>
        </w:r>
        <w:r w:rsidR="00D11FAE">
          <w:t xml:space="preserve"> (</w:t>
        </w:r>
      </w:ins>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ins w:id="128" w:author="Seth Corwin" w:date="2022-12-11T21:05:00Z">
        <w:r w:rsidR="00D11FAE">
          <w:rPr>
            <w:szCs w:val="22"/>
          </w:rPr>
          <w:t>)</w:t>
        </w:r>
      </w:ins>
      <w:r w:rsidRPr="00EC4F7B">
        <w:rPr>
          <w:szCs w:val="22"/>
        </w:rPr>
        <w:t>.</w:t>
      </w:r>
    </w:p>
  </w:footnote>
  <w:footnote w:id="62">
    <w:p w14:paraId="6B4F042B" w14:textId="0034530E" w:rsidR="00CB1F2B" w:rsidRPr="00EC4F7B" w:rsidRDefault="00CB1F2B" w:rsidP="00D53CD2">
      <w:pPr>
        <w:pStyle w:val="FootnoteText"/>
        <w:rPr>
          <w:szCs w:val="22"/>
        </w:rPr>
      </w:pPr>
      <w:r w:rsidRPr="00EC4F7B">
        <w:rPr>
          <w:rStyle w:val="FootnoteReference"/>
          <w:szCs w:val="22"/>
        </w:rPr>
        <w:footnoteRef/>
      </w:r>
      <w:r w:rsidRPr="00EC4F7B">
        <w:rPr>
          <w:szCs w:val="22"/>
        </w:rPr>
        <w:t xml:space="preserve"> 369 U.S. 186 (1962)</w:t>
      </w:r>
      <w:r w:rsidR="00124C9A" w:rsidRPr="00EC4F7B">
        <w:rPr>
          <w:szCs w:val="22"/>
        </w:rPr>
        <w:t>.</w:t>
      </w:r>
    </w:p>
  </w:footnote>
  <w:footnote w:id="63">
    <w:p w14:paraId="36C17924" w14:textId="6B6D37C8" w:rsidR="00D11FAE" w:rsidRDefault="00D11FAE">
      <w:pPr>
        <w:pStyle w:val="FootnoteText"/>
      </w:pPr>
      <w:r>
        <w:rPr>
          <w:rStyle w:val="FootnoteReference"/>
        </w:rPr>
        <w:footnoteRef/>
      </w:r>
      <w:r>
        <w:t xml:space="preserve"> </w:t>
      </w:r>
      <w:r>
        <w:fldChar w:fldCharType="begin"/>
      </w:r>
      <w:r>
        <w: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Pr>
          <w:noProof/>
        </w:rPr>
        <w:t>(Fiorina 1994)</w:t>
      </w:r>
      <w:r>
        <w:fldChar w:fldCharType="end"/>
      </w:r>
      <w:r>
        <w:t>.</w:t>
      </w:r>
    </w:p>
  </w:footnote>
  <w:footnote w:id="64">
    <w:p w14:paraId="6030EBA1" w14:textId="283B8078" w:rsidR="00D11FAE" w:rsidRDefault="00D11FAE">
      <w:pPr>
        <w:pStyle w:val="FootnoteText"/>
      </w:pPr>
      <w:r>
        <w:rPr>
          <w:rStyle w:val="FootnoteReference"/>
        </w:rPr>
        <w:footnoteRef/>
      </w:r>
      <w:r>
        <w:t xml:space="preserve"> </w:t>
      </w:r>
      <w:r>
        <w:fldChar w:fldCharType="begin"/>
      </w:r>
      <w:r>
        <w:instrText xml:space="preserve"> ADDIN ZOTERO_ITEM CSL_CITATION {"citationID":"8ZIpxnd8","properties":{"formattedCitation":"(Jacobson 2015b)","plainCitation":"(Jacobson 2015b)","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Pr>
          <w:noProof/>
        </w:rPr>
        <w:t>(Jacobson 2015b)</w:t>
      </w:r>
      <w:r>
        <w:fldChar w:fldCharType="end"/>
      </w:r>
      <w:r>
        <w:t>.</w:t>
      </w:r>
    </w:p>
  </w:footnote>
  <w:footnote w:id="65">
    <w:p w14:paraId="1B861210" w14:textId="73A6C8D6" w:rsidR="00CB1F2B" w:rsidRPr="00EC4F7B" w:rsidRDefault="00CB1F2B" w:rsidP="00D53CD2">
      <w:pPr>
        <w:pStyle w:val="ListParagraph"/>
        <w:ind w:left="0"/>
        <w:rPr>
          <w:sz w:val="22"/>
          <w:szCs w:val="22"/>
        </w:rPr>
      </w:pPr>
      <w:r w:rsidRPr="00EC4F7B">
        <w:rPr>
          <w:rStyle w:val="FootnoteReference"/>
          <w:sz w:val="22"/>
          <w:szCs w:val="22"/>
        </w:rPr>
        <w:footnoteRef/>
      </w:r>
      <w:r w:rsidRPr="00EC4F7B">
        <w:rPr>
          <w:sz w:val="22"/>
          <w:szCs w:val="22"/>
        </w:rPr>
        <w:t xml:space="preserve"> </w:t>
      </w:r>
      <w:ins w:id="135" w:author="Seth Corwin" w:date="2022-12-11T21:07:00Z">
        <w:r w:rsidR="00D11FAE" w:rsidRPr="00D11FAE">
          <w:rPr>
            <w:sz w:val="22"/>
            <w:szCs w:val="22"/>
          </w:rPr>
          <w:t>Aldrich and Griffin 2018; Issacharoff and Pildes 2022.</w:t>
        </w:r>
      </w:ins>
      <w:ins w:id="136" w:author="Seth Corwin" w:date="2022-12-11T21:13:00Z">
        <w:r w:rsidR="001E48C2">
          <w:rPr>
            <w:sz w:val="22"/>
            <w:szCs w:val="22"/>
          </w:rPr>
          <w:t xml:space="preserve"> </w:t>
        </w:r>
      </w:ins>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66">
    <w:p w14:paraId="523D0221" w14:textId="6DC981BE" w:rsidR="00CB1F2B" w:rsidRPr="00EC4F7B" w:rsidRDefault="00CB1F2B">
      <w:pPr>
        <w:pStyle w:val="FootnoteText"/>
        <w:rPr>
          <w:szCs w:val="22"/>
        </w:rPr>
      </w:pPr>
      <w:r w:rsidRPr="00EC4F7B">
        <w:rPr>
          <w:rStyle w:val="FootnoteReference"/>
          <w:szCs w:val="22"/>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67">
    <w:p w14:paraId="0C4CAAEF" w14:textId="77777777" w:rsidR="00CB1F2B" w:rsidRPr="00EC4F7B" w:rsidRDefault="00CB1F2B" w:rsidP="00163405">
      <w:pPr>
        <w:pStyle w:val="FootnoteText"/>
        <w:rPr>
          <w:szCs w:val="22"/>
        </w:rPr>
      </w:pPr>
      <w:r w:rsidRPr="00EC4F7B">
        <w:rPr>
          <w:rStyle w:val="FootnoteReference"/>
          <w:szCs w:val="22"/>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68">
    <w:p w14:paraId="3CBD7E5F" w14:textId="5B3CB93B" w:rsidR="00CB1F2B" w:rsidRPr="00EC4F7B" w:rsidRDefault="00CB1F2B">
      <w:pPr>
        <w:pStyle w:val="FootnoteText"/>
        <w:rPr>
          <w:szCs w:val="22"/>
        </w:rPr>
      </w:pPr>
      <w:r w:rsidRPr="00EC4F7B">
        <w:rPr>
          <w:rStyle w:val="FootnoteReference"/>
          <w:szCs w:val="22"/>
        </w:rPr>
        <w:footnoteRef/>
      </w:r>
      <w:r w:rsidRPr="00EC4F7B">
        <w:rPr>
          <w:szCs w:val="22"/>
        </w:rPr>
        <w:t xml:space="preserve"> </w:t>
      </w:r>
      <w:ins w:id="139" w:author="Seth Corwin" w:date="2022-12-11T21:10:00Z">
        <w:r w:rsidR="00D11FAE" w:rsidRPr="0037309A">
          <w:rPr>
            <w:bCs/>
          </w:rPr>
          <w:t xml:space="preserve">See </w:t>
        </w:r>
        <w:r w:rsidR="00D11FAE">
          <w:rPr>
            <w:bCs/>
          </w:rPr>
          <w:fldChar w:fldCharType="begin"/>
        </w:r>
        <w:r w:rsidR="00D11FAE">
          <w:rPr>
            <w:bCs/>
          </w:rPr>
          <w:instrText xml:space="preserve"> REF _Ref119491889 \h </w:instrText>
        </w:r>
        <w:r w:rsidR="00D11FAE">
          <w:rPr>
            <w:bCs/>
          </w:rPr>
        </w:r>
        <w:r w:rsidR="00D11FAE">
          <w:rPr>
            <w:bCs/>
          </w:rPr>
          <w:instrText xml:space="preserve"> \* MERGEFORMAT </w:instrText>
        </w:r>
        <w:r w:rsidR="00D11FAE">
          <w:rPr>
            <w:bCs/>
          </w:rPr>
          <w:fldChar w:fldCharType="separate"/>
        </w:r>
      </w:ins>
      <w:ins w:id="140" w:author="Seth Corwin" w:date="2022-12-11T22:06:00Z">
        <w:r w:rsidR="00735874">
          <w:t>Table One</w:t>
        </w:r>
      </w:ins>
      <w:ins w:id="141" w:author="Seth Corwin" w:date="2022-12-11T21:10:00Z">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w:instrText>
        </w:r>
        <w:r w:rsidR="00D11FAE">
          <w:rPr>
            <w:bCs/>
          </w:rPr>
        </w:r>
        <w:r w:rsidR="00D11FAE">
          <w:rPr>
            <w:bCs/>
          </w:rPr>
          <w:instrText xml:space="preserve"> \* MERGEFORMAT </w:instrText>
        </w:r>
        <w:r w:rsidR="00D11FAE">
          <w:rPr>
            <w:bCs/>
          </w:rPr>
          <w:fldChar w:fldCharType="separate"/>
        </w:r>
      </w:ins>
      <w:ins w:id="142" w:author="Seth Corwin" w:date="2022-12-11T22:07:00Z">
        <w:r w:rsidR="00735874">
          <w:t>Table Two</w:t>
        </w:r>
      </w:ins>
      <w:ins w:id="143" w:author="Seth Corwin" w:date="2022-12-11T21:10:00Z">
        <w:r w:rsidR="00D11FAE">
          <w:rPr>
            <w:bCs/>
          </w:rPr>
          <w:fldChar w:fldCharType="end"/>
        </w:r>
        <w:r w:rsidR="00D11FAE" w:rsidRPr="0037309A">
          <w:rPr>
            <w:bCs/>
          </w:rPr>
          <w:t xml:space="preserve"> below for more detail</w:t>
        </w:r>
        <w:r w:rsidR="00D11FAE">
          <w:rPr>
            <w:szCs w:val="22"/>
          </w:rPr>
          <w:t xml:space="preserve">. </w:t>
        </w:r>
      </w:ins>
      <w:r w:rsidRPr="00EC4F7B">
        <w:rPr>
          <w:szCs w:val="22"/>
        </w:rPr>
        <w:t>The district advantage is calculated by finding the difference in the total number of districts for which each party had complete control over the process.</w:t>
      </w:r>
    </w:p>
  </w:footnote>
  <w:footnote w:id="69">
    <w:p w14:paraId="1E032D1D" w14:textId="0F5CCC65" w:rsidR="001E48C2" w:rsidRDefault="001E48C2">
      <w:pPr>
        <w:pStyle w:val="FootnoteText"/>
      </w:pPr>
      <w:r>
        <w:rPr>
          <w:rStyle w:val="FootnoteReference"/>
        </w:rPr>
        <w:footnoteRef/>
      </w:r>
      <w:r>
        <w:t xml:space="preserve"> </w:t>
      </w:r>
      <w:r>
        <w:fldChar w:fldCharType="begin"/>
      </w:r>
      <w:r>
        <w:instrText xml:space="preserve"> ADDIN ZOTERO_ITEM CSL_CITATION {"citationID":"wdUfolkG","properties":{"formattedCitation":"(Fiorina and Abrams 2008; McCarty, Poole, and Rosenthal 2016; Pildes 2011)","plainCitation":"(Fiorina and Abrams 2008; McCarty, Poole, and Rosenthal 2016; Pildes 2011)","noteIndex":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Pr>
          <w:noProof/>
        </w:rPr>
        <w:t>(Fiorina and Abrams 2008; McCarty, Poole, and Rosenthal 2016; Pildes 2011)</w:t>
      </w:r>
      <w:r>
        <w:fldChar w:fldCharType="end"/>
      </w:r>
    </w:p>
  </w:footnote>
  <w:footnote w:id="70">
    <w:p w14:paraId="6E1F585E" w14:textId="01DAFBFB" w:rsidR="001E48C2" w:rsidRDefault="001E48C2">
      <w:pPr>
        <w:pStyle w:val="FootnoteText"/>
      </w:pPr>
      <w:r>
        <w:rPr>
          <w:rStyle w:val="FootnoteReference"/>
        </w:rPr>
        <w:footnoteRef/>
      </w:r>
      <w:r>
        <w:t xml:space="preserve"> </w:t>
      </w:r>
      <w:r>
        <w:fldChar w:fldCharType="begin"/>
      </w:r>
      <w:r>
        <w:instrText xml:space="preserve"> ADDIN ZOTERO_ITEM CSL_CITATION {"citationID":"S6Q6GWcG","properties":{"formattedCitation":"(Lee 2015, 2016)","plainCitation":"(Lee 2015, 2016)","noteIndex":0},"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Pr>
          <w:noProof/>
        </w:rPr>
        <w:t>(Lee 2015, 2016)</w:t>
      </w:r>
      <w:r>
        <w:fldChar w:fldCharType="end"/>
      </w:r>
    </w:p>
  </w:footnote>
  <w:footnote w:id="71">
    <w:p w14:paraId="413FE94F" w14:textId="0A4430C0" w:rsidR="00CB1F2B" w:rsidRPr="00EC4F7B" w:rsidRDefault="00CB1F2B" w:rsidP="009507A0">
      <w:pPr>
        <w:pStyle w:val="FootnoteText"/>
        <w:rPr>
          <w:szCs w:val="22"/>
        </w:rPr>
      </w:pPr>
      <w:r w:rsidRPr="00EC4F7B">
        <w:rPr>
          <w:rStyle w:val="FootnoteReference"/>
          <w:szCs w:val="22"/>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72">
    <w:p w14:paraId="6C4011D7" w14:textId="77777777" w:rsidR="00CB1F2B" w:rsidRPr="00EC4F7B" w:rsidRDefault="00CB1F2B" w:rsidP="001C6936">
      <w:pPr>
        <w:pStyle w:val="FootnoteText"/>
        <w:rPr>
          <w:szCs w:val="22"/>
        </w:rPr>
      </w:pPr>
      <w:r w:rsidRPr="00EC4F7B">
        <w:rPr>
          <w:rStyle w:val="FootnoteReference"/>
          <w:szCs w:val="22"/>
        </w:rPr>
        <w:footnoteRef/>
      </w:r>
      <w:r w:rsidRPr="00EC4F7B">
        <w:rPr>
          <w:szCs w:val="22"/>
        </w:rPr>
        <w:t xml:space="preserve"> This data is P.L. 94-171. It includes detailed data on the entire population of the United States and is views as the authoritative dataset for redistricting.</w:t>
      </w:r>
    </w:p>
  </w:footnote>
  <w:footnote w:id="73">
    <w:p w14:paraId="5D9D1121" w14:textId="77DB88EB" w:rsidR="00CB1F2B" w:rsidRPr="00EC4F7B" w:rsidRDefault="00CB1F2B">
      <w:pPr>
        <w:pStyle w:val="FootnoteText"/>
        <w:rPr>
          <w:szCs w:val="22"/>
        </w:rPr>
      </w:pPr>
      <w:r w:rsidRPr="00EC4F7B">
        <w:rPr>
          <w:rStyle w:val="FootnoteReference"/>
          <w:szCs w:val="22"/>
        </w:rPr>
        <w:footnoteRef/>
      </w:r>
      <w:r w:rsidRPr="00EC4F7B">
        <w:rPr>
          <w:szCs w:val="22"/>
        </w:rPr>
        <w:t xml:space="preserve"> This delay occurred in part because of COVID-19 and in part because of administrative failures.</w:t>
      </w:r>
    </w:p>
  </w:footnote>
  <w:footnote w:id="74">
    <w:p w14:paraId="52301368" w14:textId="679BC5BE" w:rsidR="001B59B9" w:rsidRPr="00EC4F7B" w:rsidRDefault="001B59B9">
      <w:pPr>
        <w:pStyle w:val="FootnoteText"/>
        <w:rPr>
          <w:szCs w:val="22"/>
        </w:rPr>
      </w:pPr>
      <w:r w:rsidRPr="00EC4F7B">
        <w:rPr>
          <w:rStyle w:val="FootnoteReference"/>
          <w:szCs w:val="22"/>
        </w:rPr>
        <w:footnoteRef/>
      </w:r>
      <w:r w:rsidRPr="00EC4F7B">
        <w:rPr>
          <w:szCs w:val="22"/>
        </w:rPr>
        <w:t xml:space="preserve"> 570 U.S. 529 (2013).</w:t>
      </w:r>
    </w:p>
  </w:footnote>
  <w:footnote w:id="75">
    <w:p w14:paraId="4FD05C37" w14:textId="469A9A47" w:rsidR="00A035A2" w:rsidRDefault="00A035A2">
      <w:pPr>
        <w:pStyle w:val="FootnoteText"/>
      </w:pPr>
      <w:r>
        <w:rPr>
          <w:rStyle w:val="FootnoteReference"/>
        </w:rPr>
        <w:footnoteRef/>
      </w:r>
      <w:r>
        <w:t xml:space="preserve"> </w:t>
      </w:r>
      <w:r w:rsidRPr="00670CA0">
        <w:fldChar w:fldCharType="begin"/>
      </w:r>
      <w:r w:rsidRPr="004B6F05">
        <w: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Pr="004B6F05">
        <w:rPr>
          <w:noProof/>
        </w:rPr>
        <w:t>(Engstrom 2014; Hasen 2013)</w:t>
      </w:r>
      <w:r w:rsidRPr="00670CA0">
        <w:fldChar w:fldCharType="end"/>
      </w:r>
    </w:p>
  </w:footnote>
  <w:footnote w:id="76">
    <w:p w14:paraId="1E060015" w14:textId="77777777" w:rsidR="00A035A2" w:rsidRPr="00EC4F7B" w:rsidRDefault="00A035A2" w:rsidP="00A035A2">
      <w:pPr>
        <w:pStyle w:val="FootnoteText"/>
        <w:rPr>
          <w:szCs w:val="22"/>
        </w:rPr>
      </w:pPr>
      <w:r w:rsidRPr="00EC4F7B">
        <w:rPr>
          <w:rStyle w:val="FootnoteReference"/>
          <w:szCs w:val="22"/>
        </w:rPr>
        <w:footnoteRef/>
      </w:r>
      <w:r w:rsidRPr="00EC4F7B">
        <w:rPr>
          <w:szCs w:val="22"/>
        </w:rPr>
        <w:t xml:space="preserve"> 42 U.S.C. §§ 1973–1973p (2006).</w:t>
      </w:r>
    </w:p>
  </w:footnote>
  <w:footnote w:id="77">
    <w:p w14:paraId="7F7FC4E7" w14:textId="4DD1E1A3"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19–31</w:t>
      </w:r>
      <w:r w:rsidR="009C73A3" w:rsidRPr="00EC4F7B">
        <w:rPr>
          <w:szCs w:val="22"/>
        </w:rPr>
        <w:t>.</w:t>
      </w:r>
      <w:ins w:id="164" w:author="Seth Corwin" w:date="2022-12-11T21:29:00Z">
        <w:r w:rsidR="00A035A2">
          <w:rPr>
            <w:szCs w:val="22"/>
          </w:rPr>
          <w:t xml:space="preserve"> </w:t>
        </w:r>
        <w:r w:rsidR="00A035A2" w:rsidRPr="00670CA0">
          <w:fldChar w:fldCharType="begin"/>
        </w:r>
        <w:r w:rsidR="00A035A2" w:rsidRPr="004B6F05">
          <w: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A035A2" w:rsidRPr="00670CA0">
          <w:fldChar w:fldCharType="separate"/>
        </w:r>
        <w:r w:rsidR="00A035A2" w:rsidRPr="004B6F05">
          <w:rPr>
            <w:noProof/>
          </w:rPr>
          <w:t>(Blacksher and Guinier 2014)</w:t>
        </w:r>
        <w:r w:rsidR="00A035A2" w:rsidRPr="00670CA0">
          <w:fldChar w:fldCharType="end"/>
        </w:r>
        <w:r w:rsidR="00A035A2" w:rsidRPr="009E2F11">
          <w:t>.</w:t>
        </w:r>
      </w:ins>
    </w:p>
  </w:footnote>
  <w:footnote w:id="78">
    <w:p w14:paraId="63B1C083" w14:textId="491BBBE1"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w:t>
      </w:r>
      <w:ins w:id="171" w:author="Seth Corwin" w:date="2022-12-11T21:30:00Z">
        <w:r w:rsidR="00A035A2" w:rsidRPr="00670CA0">
          <w:fldChar w:fldCharType="begin"/>
        </w:r>
        <w:r w:rsidR="00A035A2" w:rsidRPr="004B6F05">
          <w: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r w:rsidR="00A035A2" w:rsidRPr="00670CA0">
          <w:fldChar w:fldCharType="separate"/>
        </w:r>
        <w:r w:rsidR="00A035A2" w:rsidRPr="004B6F05">
          <w:rPr>
            <w:noProof/>
          </w:rPr>
          <w:t>NCSL 2009, 80; Table 6</w:t>
        </w:r>
        <w:r w:rsidR="00A035A2" w:rsidRPr="00670CA0">
          <w:fldChar w:fldCharType="end"/>
        </w:r>
        <w:r w:rsidR="00A035A2" w:rsidRPr="009E2F11">
          <w:t>.</w:t>
        </w:r>
        <w:r w:rsidR="00A035A2">
          <w:t xml:space="preserve"> (</w:t>
        </w:r>
      </w:ins>
      <w:r w:rsidRPr="00EC4F7B">
        <w:rPr>
          <w:szCs w:val="22"/>
        </w:rPr>
        <w:t>Alabama, Alaska, Arizona, (part) California, (part) Florida, Georgia, Louisiana, (part) Michigan, Mississippi, (part) New Hampshire, (part) New York, (part) North Carolina, South Carolina, (part) South Dakota, Texas, Virginia</w:t>
      </w:r>
      <w:ins w:id="172" w:author="Seth Corwin" w:date="2022-12-11T21:30:00Z">
        <w:r w:rsidR="00A035A2">
          <w:rPr>
            <w:szCs w:val="22"/>
          </w:rPr>
          <w:t>)</w:t>
        </w:r>
      </w:ins>
      <w:r w:rsidRPr="00EC4F7B">
        <w:rPr>
          <w:szCs w:val="22"/>
        </w:rPr>
        <w:t>.</w:t>
      </w:r>
    </w:p>
  </w:footnote>
  <w:footnote w:id="79">
    <w:p w14:paraId="00FE361B" w14:textId="213A0C0C" w:rsidR="006F1A53" w:rsidRDefault="006F1A53">
      <w:pPr>
        <w:pStyle w:val="FootnoteText"/>
      </w:pPr>
      <w:ins w:id="188" w:author="Seth Corwin" w:date="2022-12-11T21:34:00Z">
        <w:r>
          <w:rPr>
            <w:rStyle w:val="FootnoteReference"/>
          </w:rPr>
          <w:footnoteRef/>
        </w:r>
        <w:r>
          <w:t xml:space="preserve"> </w:t>
        </w:r>
        <w:r w:rsidRPr="000A7B2E">
          <w:fldChar w:fldCharType="begin"/>
        </w:r>
        <w:r w:rsidRPr="000A7B2E">
          <w:instrText xml:space="preserve"> ADDIN ZOTERO_ITEM CSL_CITATION {"citationID":"PxNluwKB","properties":{"formattedCitation":"(Hasen 2018)","plainCitation":"(Hasen 2018)","noteIndex":0},"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Pr="000A7B2E">
          <w:rPr>
            <w:noProof/>
          </w:rPr>
          <w:t>(Hasen 2018)</w:t>
        </w:r>
        <w:r w:rsidRPr="000A7B2E">
          <w:fldChar w:fldCharType="end"/>
        </w:r>
      </w:ins>
    </w:p>
  </w:footnote>
  <w:footnote w:id="80">
    <w:p w14:paraId="2DC40CC6" w14:textId="1CF99E1E"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p>
  </w:footnote>
  <w:footnote w:id="81">
    <w:p w14:paraId="00A32E3D" w14:textId="77B93BC4" w:rsidR="00AA0CA0" w:rsidRPr="00EC4F7B" w:rsidRDefault="00AA0CA0">
      <w:pPr>
        <w:pStyle w:val="FootnoteText"/>
        <w:rPr>
          <w:szCs w:val="22"/>
        </w:rPr>
      </w:pPr>
      <w:r w:rsidRPr="00EC4F7B">
        <w:rPr>
          <w:rStyle w:val="FootnoteReference"/>
          <w:szCs w:val="22"/>
        </w:rPr>
        <w:footnoteRef/>
      </w:r>
      <w:r w:rsidRPr="00EC4F7B">
        <w:rPr>
          <w:szCs w:val="22"/>
        </w:rPr>
        <w:t xml:space="preserve"> </w:t>
      </w:r>
      <w:r w:rsidRPr="00EC4F7B">
        <w:rPr>
          <w:i/>
          <w:iCs/>
          <w:color w:val="212121"/>
          <w:szCs w:val="22"/>
        </w:rPr>
        <w:t>Thornburg v. Gingles</w:t>
      </w:r>
      <w:r w:rsidRPr="00EC4F7B">
        <w:rPr>
          <w:color w:val="212121"/>
          <w:szCs w:val="22"/>
          <w:shd w:val="clear" w:color="auto" w:fill="FFFFFF"/>
        </w:rPr>
        <w:t>, 478 U.S. 30, 106 S. Ct. 2752 (1986).</w:t>
      </w:r>
    </w:p>
  </w:footnote>
  <w:footnote w:id="82">
    <w:p w14:paraId="2487E29B"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color w:val="212121"/>
          <w:szCs w:val="22"/>
        </w:rPr>
        <w:t>Merrill v. Milligan</w:t>
      </w:r>
      <w:r w:rsidRPr="00EC4F7B">
        <w:rPr>
          <w:color w:val="212121"/>
          <w:szCs w:val="22"/>
          <w:shd w:val="clear" w:color="auto" w:fill="FFFFFF"/>
        </w:rPr>
        <w:t>, No. 21A375 (U.S. Feb. 7, 2022)</w:t>
      </w:r>
      <w:r w:rsidRPr="00EC4F7B">
        <w:rPr>
          <w:szCs w:val="22"/>
        </w:rPr>
        <w:t>.</w:t>
      </w:r>
    </w:p>
  </w:footnote>
  <w:footnote w:id="83">
    <w:p w14:paraId="0C0D0790" w14:textId="372B32C1"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There are other elements that need to be satisfied for a </w:t>
      </w:r>
      <w:del w:id="205" w:author="Seth Corwin" w:date="2022-12-11T21:48:00Z">
        <w:r w:rsidRPr="00EC4F7B" w:rsidDel="00533F23">
          <w:rPr>
            <w:szCs w:val="22"/>
          </w:rPr>
          <w:delText>Section 2</w:delText>
        </w:r>
      </w:del>
      <w:ins w:id="206" w:author="Seth Corwin" w:date="2022-12-11T21:48:00Z">
        <w:r w:rsidR="00533F23">
          <w:rPr>
            <w:szCs w:val="22"/>
          </w:rPr>
          <w:t>Section Two</w:t>
        </w:r>
      </w:ins>
      <w:r w:rsidRPr="00EC4F7B">
        <w:rPr>
          <w:szCs w:val="22"/>
        </w:rPr>
        <w:t xml:space="preserve"> challenge to be successful: see NCSL </w:t>
      </w:r>
      <w:r w:rsidR="00E43FC1" w:rsidRPr="00EC4F7B">
        <w:rPr>
          <w:szCs w:val="22"/>
        </w:rPr>
        <w:t>Redistricting</w:t>
      </w:r>
      <w:r w:rsidRPr="00EC4F7B">
        <w:rPr>
          <w:szCs w:val="22"/>
        </w:rPr>
        <w:t xml:space="preserve"> Law </w:t>
      </w:r>
      <w:r w:rsidRPr="00EC4F7B">
        <w:rPr>
          <w:szCs w:val="22"/>
        </w:rPr>
        <w:fldChar w:fldCharType="begin"/>
      </w:r>
      <w:r w:rsidRPr="00EC4F7B">
        <w:rPr>
          <w:szCs w:val="22"/>
        </w:rPr>
        <w:instrText xml:space="preserve"> ADDIN ZOTERO_ITEM CSL_CITATION {"citationID":"tCkg7r6J","properties":{"formattedCitation":"(2019, 43\\uc0\\u8211{}44)","plainCitation":"(2019, 43–44)","noteIndex":38},"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rsidRPr="00EC4F7B">
        <w:rPr>
          <w:szCs w:val="22"/>
        </w:rPr>
        <w:fldChar w:fldCharType="separate"/>
      </w:r>
      <w:r w:rsidRPr="00EC4F7B">
        <w:rPr>
          <w:szCs w:val="22"/>
        </w:rPr>
        <w:t>(2019, 43–44)</w:t>
      </w:r>
      <w:r w:rsidRPr="00EC4F7B">
        <w:rPr>
          <w:szCs w:val="22"/>
        </w:rPr>
        <w:fldChar w:fldCharType="end"/>
      </w:r>
      <w:r w:rsidRPr="00EC4F7B">
        <w:rPr>
          <w:szCs w:val="22"/>
        </w:rPr>
        <w:t>.</w:t>
      </w:r>
    </w:p>
  </w:footnote>
  <w:footnote w:id="84">
    <w:p w14:paraId="74867D95" w14:textId="77777777" w:rsidR="00542DF6" w:rsidRPr="00EC4F7B" w:rsidRDefault="00542DF6" w:rsidP="00542DF6">
      <w:pPr>
        <w:pStyle w:val="FootnoteText"/>
        <w:rPr>
          <w:szCs w:val="22"/>
        </w:rPr>
      </w:pPr>
      <w:r w:rsidRPr="00EC4F7B">
        <w:rPr>
          <w:rStyle w:val="FootnoteReference"/>
          <w:szCs w:val="22"/>
        </w:rPr>
        <w:footnoteRef/>
      </w:r>
      <w:r w:rsidRPr="00EC4F7B">
        <w:rPr>
          <w:szCs w:val="22"/>
        </w:rPr>
        <w:t xml:space="preserve"> </w:t>
      </w:r>
      <w:r w:rsidRPr="00EC4F7B">
        <w:rPr>
          <w:i/>
          <w:iCs/>
          <w:szCs w:val="22"/>
        </w:rPr>
        <w:t>Shaw v. Reno</w:t>
      </w:r>
      <w:r w:rsidRPr="00EC4F7B">
        <w:rPr>
          <w:szCs w:val="22"/>
        </w:rPr>
        <w:t>, 509 U.S. 630 (1993).</w:t>
      </w:r>
    </w:p>
  </w:footnote>
  <w:footnote w:id="85">
    <w:p w14:paraId="2F8B0DFB" w14:textId="009C9224" w:rsidR="00542DF6" w:rsidRDefault="00542DF6">
      <w:pPr>
        <w:pStyle w:val="FootnoteText"/>
      </w:pPr>
      <w:ins w:id="218" w:author="Seth Corwin" w:date="2022-12-11T21:45:00Z">
        <w:r>
          <w:rPr>
            <w:rStyle w:val="FootnoteReference"/>
          </w:rPr>
          <w:footnoteRef/>
        </w:r>
        <w:r>
          <w:t xml:space="preserve"> </w:t>
        </w:r>
        <w:r>
          <w:fldChar w:fldCharType="begin"/>
        </w:r>
        <w:r>
          <w:instrText xml:space="preserve"> ADDIN ZOTERO_ITEM CSL_CITATION {"citationID":"K81BttT4","properties":{"formattedCitation":"(Kousser 2010; Mood III and McKee 2022)","plainCitation":"(Kousser 2010; Mood III and McKee 2022)","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Pr>
            <w:noProof/>
          </w:rPr>
          <w:t>(Kousser 2010; Mood III and McKee 2022)</w:t>
        </w:r>
        <w:r>
          <w:fldChar w:fldCharType="end"/>
        </w:r>
      </w:ins>
    </w:p>
  </w:footnote>
  <w:footnote w:id="86">
    <w:p w14:paraId="021A4599" w14:textId="2AD0F08F" w:rsidR="00CB1F2B" w:rsidRPr="00EC4F7B" w:rsidRDefault="00CB1F2B" w:rsidP="00521188">
      <w:pPr>
        <w:pStyle w:val="FootnoteText"/>
        <w:rPr>
          <w:szCs w:val="22"/>
        </w:rPr>
      </w:pPr>
      <w:r w:rsidRPr="00EC4F7B">
        <w:rPr>
          <w:rStyle w:val="FootnoteReference"/>
          <w:szCs w:val="22"/>
        </w:rPr>
        <w:footnoteRef/>
      </w:r>
      <w:r w:rsidRPr="00EC4F7B">
        <w:rPr>
          <w:szCs w:val="22"/>
        </w:rPr>
        <w:t xml:space="preserve"> </w:t>
      </w:r>
      <w:ins w:id="221" w:author="Seth Corwin" w:date="2022-12-11T21:45:00Z">
        <w:r w:rsidR="00542DF6">
          <w:fldChar w:fldCharType="begin"/>
        </w:r>
        <w:r w:rsidR="00542DF6">
          <w: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rsidR="00542DF6">
          <w:fldChar w:fldCharType="separate"/>
        </w:r>
        <w:r w:rsidR="00542DF6">
          <w:rPr>
            <w:noProof/>
          </w:rPr>
          <w:t>(Lublin, Handley, Brunell, and Grofman 2020)</w:t>
        </w:r>
        <w:r w:rsidR="00542DF6">
          <w:fldChar w:fldCharType="end"/>
        </w:r>
      </w:ins>
      <w:ins w:id="222" w:author="Seth Corwin" w:date="2022-12-11T21:46:00Z">
        <w:r w:rsidR="00542DF6">
          <w:t xml:space="preserve">. </w:t>
        </w:r>
      </w:ins>
      <w:r w:rsidRPr="00EC4F7B">
        <w:rPr>
          <w:szCs w:val="22"/>
        </w:rPr>
        <w:t>Sometimes, however, these gerrymandered maps had non-trivial minority support because they protected minority incumbents and/or were likely to achieve the election of descriptively similar legislators.</w:t>
      </w:r>
    </w:p>
  </w:footnote>
  <w:footnote w:id="87">
    <w:p w14:paraId="07E56C0B"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szCs w:val="22"/>
        </w:rPr>
        <w:t>Purcell v. Gonzalez</w:t>
      </w:r>
      <w:r w:rsidRPr="00EC4F7B">
        <w:rPr>
          <w:szCs w:val="22"/>
        </w:rPr>
        <w:t>, 549 U.S. 1 (2006).</w:t>
      </w:r>
    </w:p>
  </w:footnote>
  <w:footnote w:id="88">
    <w:p w14:paraId="74C26871" w14:textId="60FF338A" w:rsidR="00533F23" w:rsidRDefault="00533F23">
      <w:pPr>
        <w:pStyle w:val="FootnoteText"/>
      </w:pPr>
      <w:ins w:id="236" w:author="Seth Corwin" w:date="2022-12-11T21:49:00Z">
        <w:r>
          <w:rPr>
            <w:rStyle w:val="FootnoteReference"/>
          </w:rPr>
          <w:footnoteRef/>
        </w:r>
        <w:r>
          <w:t xml:space="preserve"> </w:t>
        </w:r>
        <w:r w:rsidRPr="00DB7211">
          <w:rPr>
            <w:color w:val="000000"/>
          </w:rPr>
          <w:t>Hasen 2016</w:t>
        </w:r>
      </w:ins>
    </w:p>
  </w:footnote>
  <w:footnote w:id="89">
    <w:p w14:paraId="076EA4FC"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szCs w:val="22"/>
        </w:rPr>
        <w:t>Merrill v. Milligan</w:t>
      </w:r>
      <w:r w:rsidRPr="00EC4F7B">
        <w:rPr>
          <w:szCs w:val="22"/>
        </w:rPr>
        <w:t xml:space="preserve">, No. 21A375 (U.S. Feb. 7, 2022); </w:t>
      </w:r>
      <w:r w:rsidRPr="00EC4F7B">
        <w:rPr>
          <w:i/>
          <w:iCs/>
          <w:szCs w:val="22"/>
        </w:rPr>
        <w:t>Galmon v. Ardoin</w:t>
      </w:r>
      <w:r w:rsidRPr="00EC4F7B">
        <w:rPr>
          <w:szCs w:val="22"/>
        </w:rPr>
        <w:t>, No. 3:22-CV-214 (M.D. La. Mar. 30, 2022)</w:t>
      </w:r>
    </w:p>
  </w:footnote>
  <w:footnote w:id="90">
    <w:p w14:paraId="39197A09" w14:textId="00081E69" w:rsidR="00CB1F2B" w:rsidRPr="00EC4F7B" w:rsidRDefault="00CB1F2B" w:rsidP="00276322">
      <w:pPr>
        <w:pStyle w:val="FootnoteText"/>
        <w:rPr>
          <w:szCs w:val="22"/>
        </w:rPr>
      </w:pPr>
      <w:r w:rsidRPr="00EC4F7B">
        <w:rPr>
          <w:rStyle w:val="FootnoteReference"/>
          <w:szCs w:val="22"/>
        </w:rPr>
        <w:footnoteRef/>
      </w:r>
      <w:r w:rsidRPr="00EC4F7B">
        <w:rPr>
          <w:szCs w:val="22"/>
        </w:rPr>
        <w:t xml:space="preserve"> Personal communication with Nick Stephanopoulos</w:t>
      </w:r>
      <w:r w:rsidR="00287EE1" w:rsidRPr="00EC4F7B">
        <w:rPr>
          <w:szCs w:val="22"/>
        </w:rPr>
        <w:t>.</w:t>
      </w:r>
    </w:p>
  </w:footnote>
  <w:footnote w:id="91">
    <w:p w14:paraId="7C87E0CD" w14:textId="61C4223D" w:rsidR="00DF05DB" w:rsidRDefault="00DF05DB">
      <w:pPr>
        <w:pStyle w:val="FootnoteText"/>
      </w:pPr>
      <w:ins w:id="254" w:author="Seth Corwin" w:date="2022-12-11T22:05:00Z">
        <w:r>
          <w:rPr>
            <w:rStyle w:val="FootnoteReference"/>
          </w:rPr>
          <w:footnoteRef/>
        </w:r>
        <w:r>
          <w:t xml:space="preserve"> </w:t>
        </w:r>
        <w:r>
          <w:fldChar w:fldCharType="begin"/>
        </w:r>
        <w:r>
          <w:instrText xml:space="preserve"> ADDIN ZOTERO_ITEM CSL_CITATION {"citationID":"sE38neuQ","properties":{"formattedCitation":"(Becker, Duchin, Gold, and Hirsch 2021; Chen and Cottrell 2016; Chen and Rodden 2015; Duchin and Spencer 2021; Duchin and Walch 2022)","plainCitation":"(Becker, Duchin, Gold, and Hirsch 2021; Chen and Cottrell 2016; Chen and Rodden 2015;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Pr>
            <w:noProof/>
          </w:rPr>
          <w:t>(Becker, Duchin, Gold, and Hirsch 2021; Chen and Cottrell 2016; Chen and Rodden 2015; Duchin and Spencer 2021; Duchin and Walch 2022)</w:t>
        </w:r>
        <w:r>
          <w:fldChar w:fldCharType="end"/>
        </w:r>
      </w:ins>
    </w:p>
  </w:footnote>
  <w:footnote w:id="92">
    <w:p w14:paraId="457A4EA3" w14:textId="7BDB2A0B" w:rsidR="00CB1F2B" w:rsidRPr="00EC4F7B" w:rsidRDefault="00CB1F2B" w:rsidP="00B02412">
      <w:pPr>
        <w:pStyle w:val="FootnoteText"/>
        <w:rPr>
          <w:szCs w:val="22"/>
        </w:rPr>
      </w:pPr>
      <w:r w:rsidRPr="00EC4F7B">
        <w:rPr>
          <w:rStyle w:val="FootnoteReference"/>
          <w:szCs w:val="22"/>
        </w:rPr>
        <w:footnoteRef/>
      </w:r>
      <w:r w:rsidRPr="00EC4F7B">
        <w:rPr>
          <w:szCs w:val="22"/>
        </w:rPr>
        <w:t xml:space="preserve"> Given the stakes in the current era of fragile national majorities </w:t>
      </w:r>
      <w:r w:rsidRPr="00EC4F7B">
        <w:rPr>
          <w:szCs w:val="22"/>
        </w:rPr>
        <w:fldChar w:fldCharType="begin"/>
      </w:r>
      <w:r w:rsidRPr="00EC4F7B">
        <w:rPr>
          <w:szCs w:val="22"/>
        </w:rPr>
        <w:instrText xml:space="preserve"> ADDIN ZOTERO_ITEM CSL_CITATION {"citationID":"Mk4ZwRCW","properties":{"formattedCitation":"(Fiorina 2017)","plainCitation":"(Fiorina 2017)","noteIndex":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Pr="00EC4F7B">
        <w:rPr>
          <w:noProof/>
          <w:szCs w:val="22"/>
        </w:rPr>
        <w:t>(Fiorina 2017)</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93">
    <w:p w14:paraId="0D7E5222" w14:textId="77777777" w:rsidR="00CB1F2B" w:rsidRPr="00EC4F7B" w:rsidRDefault="00CB1F2B" w:rsidP="00B02412">
      <w:pPr>
        <w:pStyle w:val="FootnoteText"/>
        <w:rPr>
          <w:szCs w:val="22"/>
        </w:rPr>
      </w:pPr>
      <w:r w:rsidRPr="00EC4F7B">
        <w:rPr>
          <w:rStyle w:val="FootnoteReference"/>
          <w:szCs w:val="22"/>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94">
    <w:p w14:paraId="28D7D2FD" w14:textId="77777777" w:rsidR="002F4B30" w:rsidRPr="00EC4F7B" w:rsidRDefault="002F4B30" w:rsidP="002F4B30">
      <w:pPr>
        <w:pStyle w:val="FootnoteText"/>
        <w:rPr>
          <w:b/>
          <w:szCs w:val="22"/>
        </w:rPr>
      </w:pPr>
      <w:r w:rsidRPr="00EC4F7B">
        <w:rPr>
          <w:rStyle w:val="FootnoteReference"/>
          <w:szCs w:val="22"/>
        </w:rPr>
        <w:footnoteRef/>
      </w:r>
      <w:r w:rsidRPr="00EC4F7B">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95">
    <w:p w14:paraId="549F4F2B" w14:textId="0D568890" w:rsidR="007A51D4" w:rsidRPr="00EC4F7B" w:rsidRDefault="007A51D4">
      <w:pPr>
        <w:pStyle w:val="FootnoteText"/>
        <w:rPr>
          <w:szCs w:val="22"/>
        </w:rPr>
      </w:pPr>
      <w:r w:rsidRPr="00EC4F7B">
        <w:rPr>
          <w:rStyle w:val="FootnoteReference"/>
          <w:szCs w:val="22"/>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Pr="00EC4F7B">
        <w:rPr>
          <w:szCs w:val="22"/>
        </w:rPr>
        <w:instrText xml:space="preserve"> ADDIN ZOTERO_ITEM CSL_CITATION {"citationID":"Ii9AwYvI","properties":{"formattedCitation":"(Jacobson 2015a)","plainCitation":"(Jacobson 2015a)","noteIndex":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Pr="00EC4F7B">
        <w:rPr>
          <w:noProof/>
          <w:szCs w:val="22"/>
        </w:rPr>
        <w:t>(Jacobson 2015a)</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96">
    <w:p w14:paraId="42D06E19" w14:textId="4AE1C9BE" w:rsidR="00CB1F2B" w:rsidRPr="00EC4F7B" w:rsidRDefault="00CB1F2B" w:rsidP="002474A2">
      <w:pPr>
        <w:rPr>
          <w:sz w:val="22"/>
          <w:szCs w:val="22"/>
        </w:rPr>
      </w:pPr>
      <w:r w:rsidRPr="00EC4F7B">
        <w:rPr>
          <w:rStyle w:val="FootnoteReference"/>
          <w:sz w:val="22"/>
          <w:szCs w:val="22"/>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97">
    <w:p w14:paraId="44D89B54" w14:textId="2DEB2C8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98">
    <w:p w14:paraId="7ACD999B" w14:textId="5D26F4E3" w:rsidR="00CB1F2B" w:rsidRPr="00EC4F7B" w:rsidRDefault="00CB1F2B">
      <w:pPr>
        <w:pStyle w:val="FootnoteText"/>
        <w:rPr>
          <w:szCs w:val="22"/>
        </w:rPr>
      </w:pPr>
      <w:r w:rsidRPr="00EC4F7B">
        <w:rPr>
          <w:rStyle w:val="FootnoteReference"/>
          <w:szCs w:val="22"/>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3C4B43" w:rsidRPr="00EC4F7B">
        <w:rPr>
          <w:szCs w:val="22"/>
        </w:rPr>
        <w:instrText xml:space="preserve"> ADDIN ZOTERO_ITEM CSL_CITATION {"citationID":"yuedHMbe","properties":{"formattedCitation":"(Chen and Stephanopoulos 2021)","plainCitation":"(Chen and Stephanopoulos 2021)","noteIndex":8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3C4B43" w:rsidRPr="00EC4F7B">
        <w:rPr>
          <w:noProof/>
          <w:szCs w:val="22"/>
        </w:rPr>
        <w:t>(Chen and Stephanopoulos 2021)</w:t>
      </w:r>
      <w:r w:rsidR="00F67B13" w:rsidRPr="00EC4F7B">
        <w:rPr>
          <w:szCs w:val="22"/>
        </w:rPr>
        <w:fldChar w:fldCharType="end"/>
      </w:r>
      <w:r w:rsidRPr="00EC4F7B">
        <w:rPr>
          <w:szCs w:val="22"/>
        </w:rPr>
        <w:t>.</w:t>
      </w:r>
    </w:p>
  </w:footnote>
  <w:footnote w:id="99">
    <w:p w14:paraId="7FA3A54B" w14:textId="535CA382" w:rsidR="00CB1F2B" w:rsidRPr="00EC4F7B" w:rsidRDefault="00CB1F2B">
      <w:pPr>
        <w:pStyle w:val="FootnoteText"/>
        <w:rPr>
          <w:b/>
          <w:bCs/>
          <w:color w:val="FF0000"/>
          <w:szCs w:val="22"/>
        </w:rPr>
      </w:pPr>
      <w:r w:rsidRPr="00EC4F7B">
        <w:rPr>
          <w:rStyle w:val="FootnoteReference"/>
          <w:szCs w:val="22"/>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p>
  </w:footnote>
  <w:footnote w:id="100">
    <w:p w14:paraId="2FC25396" w14:textId="0902DFD9"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almon v. Ardoin</w:t>
      </w:r>
      <w:r w:rsidRPr="00EC4F7B">
        <w:rPr>
          <w:szCs w:val="22"/>
        </w:rPr>
        <w:t xml:space="preserve">, No. 3:22-CV-214 (M.D. La. Mar. 30, 2022); </w:t>
      </w:r>
      <w:r w:rsidRPr="00EC4F7B">
        <w:rPr>
          <w:i/>
          <w:iCs/>
          <w:szCs w:val="22"/>
        </w:rPr>
        <w:t>Robinson v. Ardoin</w:t>
      </w:r>
      <w:r w:rsidRPr="00EC4F7B">
        <w:rPr>
          <w:szCs w:val="22"/>
        </w:rPr>
        <w:t>, No. 3:22-CV-211 (M.D. La. Mar. 30, 2022)</w:t>
      </w:r>
    </w:p>
  </w:footnote>
  <w:footnote w:id="101">
    <w:p w14:paraId="2A9B9F92" w14:textId="77777777" w:rsidR="00676982" w:rsidRPr="00EC4F7B" w:rsidRDefault="00676982" w:rsidP="00676982">
      <w:pPr>
        <w:pStyle w:val="FootnoteText"/>
        <w:rPr>
          <w:szCs w:val="22"/>
        </w:rPr>
      </w:pPr>
      <w:r w:rsidRPr="00EC4F7B">
        <w:rPr>
          <w:rStyle w:val="FootnoteReference"/>
          <w:szCs w:val="22"/>
        </w:rPr>
        <w:footnoteRef/>
      </w:r>
      <w:r w:rsidRPr="00EC4F7B">
        <w:rPr>
          <w:szCs w:val="22"/>
        </w:rPr>
        <w:t xml:space="preserve"> </w:t>
      </w:r>
      <w:r w:rsidRPr="00EC4F7B">
        <w:rPr>
          <w:i/>
          <w:iCs/>
          <w:szCs w:val="22"/>
        </w:rPr>
        <w:t>Common Cause v. Raffensperger</w:t>
      </w:r>
      <w:r w:rsidRPr="00EC4F7B">
        <w:rPr>
          <w:szCs w:val="22"/>
        </w:rPr>
        <w:t xml:space="preserve">, No. 1:22-CV-90 (N.D. Ga. Jan. 7, 2022); </w:t>
      </w:r>
      <w:r w:rsidRPr="00EC4F7B">
        <w:rPr>
          <w:i/>
          <w:iCs/>
          <w:szCs w:val="22"/>
        </w:rPr>
        <w:t>Pendergrass v. Raffensperger</w:t>
      </w:r>
      <w:r w:rsidRPr="00EC4F7B">
        <w:rPr>
          <w:szCs w:val="22"/>
        </w:rPr>
        <w:t xml:space="preserve">, No. 1:21-CV-5339 (N.D. Ga. Dec. 30, 2021); </w:t>
      </w:r>
      <w:r w:rsidRPr="00EC4F7B">
        <w:rPr>
          <w:i/>
          <w:iCs/>
          <w:szCs w:val="22"/>
        </w:rPr>
        <w:t>Georgia State Conference of the NAACP v. State of Georgia</w:t>
      </w:r>
      <w:r w:rsidRPr="00EC4F7B">
        <w:rPr>
          <w:szCs w:val="22"/>
        </w:rPr>
        <w:t>, No. 1:21-CV-5338 (N.D. Ga. Dec. 30, 2021).</w:t>
      </w:r>
    </w:p>
  </w:footnote>
  <w:footnote w:id="102">
    <w:p w14:paraId="4BC5C7DD" w14:textId="77777777" w:rsidR="001343BF" w:rsidRPr="00EC4F7B" w:rsidRDefault="00CB1F2B" w:rsidP="001343BF">
      <w:pPr>
        <w:pStyle w:val="FootnoteText"/>
        <w:rPr>
          <w:szCs w:val="22"/>
        </w:rPr>
      </w:pPr>
      <w:r w:rsidRPr="00EC4F7B">
        <w:rPr>
          <w:rStyle w:val="FootnoteReference"/>
          <w:szCs w:val="22"/>
        </w:rPr>
        <w:footnoteRef/>
      </w:r>
      <w:r w:rsidRPr="00EC4F7B">
        <w:rPr>
          <w:szCs w:val="22"/>
        </w:rPr>
        <w:t xml:space="preserve"> </w:t>
      </w:r>
      <w:r w:rsidR="001343BF" w:rsidRPr="00EC4F7B">
        <w:rPr>
          <w:i/>
          <w:iCs/>
          <w:szCs w:val="22"/>
        </w:rPr>
        <w:t>Alpha Phi Alpha Fraternity V. Raffensperger</w:t>
      </w:r>
      <w:r w:rsidR="001343BF" w:rsidRPr="00EC4F7B">
        <w:rPr>
          <w:szCs w:val="22"/>
        </w:rPr>
        <w:t xml:space="preserve">, No. 1:21-CV-5337-SCJ at 10. </w:t>
      </w:r>
    </w:p>
    <w:p w14:paraId="235BF6A6" w14:textId="5812302E" w:rsidR="00CB1F2B" w:rsidRPr="00EC4F7B" w:rsidRDefault="00000000" w:rsidP="001343BF">
      <w:pPr>
        <w:pStyle w:val="FootnoteText"/>
        <w:rPr>
          <w:szCs w:val="22"/>
        </w:rPr>
      </w:pPr>
      <w:hyperlink r:id="rId3" w:history="1">
        <w:r w:rsidR="001343BF" w:rsidRPr="00EC4F7B">
          <w:rPr>
            <w:rStyle w:val="Hyperlink"/>
            <w:szCs w:val="22"/>
          </w:rPr>
          <w:t>https://storage.courtlistener.com/recap/gov.uscourts.gand.298476/gov.uscourts.gand.298476.134.0.pdf</w:t>
        </w:r>
      </w:hyperlink>
    </w:p>
  </w:footnote>
  <w:footnote w:id="103">
    <w:p w14:paraId="66A94D22" w14:textId="5D12904B" w:rsidR="00CB1F2B" w:rsidRPr="00EC4F7B" w:rsidRDefault="00CB1F2B" w:rsidP="0084091B">
      <w:pPr>
        <w:pStyle w:val="FootnoteText"/>
        <w:rPr>
          <w:szCs w:val="22"/>
        </w:rPr>
      </w:pPr>
      <w:r w:rsidRPr="00EC4F7B">
        <w:rPr>
          <w:rStyle w:val="FootnoteReference"/>
          <w:szCs w:val="22"/>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04">
    <w:p w14:paraId="38186A92" w14:textId="7531576C"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05">
    <w:p w14:paraId="060EAFB6" w14:textId="40F8BDE3" w:rsidR="00CB1F2B" w:rsidRPr="00EC4F7B" w:rsidRDefault="00CB1F2B">
      <w:pPr>
        <w:pStyle w:val="FootnoteText"/>
        <w:rPr>
          <w:szCs w:val="22"/>
        </w:rPr>
      </w:pPr>
      <w:r w:rsidRPr="00EC4F7B">
        <w:rPr>
          <w:rStyle w:val="FootnoteReference"/>
          <w:szCs w:val="22"/>
        </w:rPr>
        <w:footnoteRef/>
      </w:r>
      <w:r w:rsidRPr="00EC4F7B">
        <w:rPr>
          <w:szCs w:val="22"/>
        </w:rPr>
        <w:t xml:space="preserve"> For practical reasons we leave aside intent and focus exclusively on effects.</w:t>
      </w:r>
    </w:p>
  </w:footnote>
  <w:footnote w:id="106">
    <w:p w14:paraId="38BE692D" w14:textId="6E611DE8" w:rsidR="00134BD7" w:rsidRPr="00EC4F7B" w:rsidRDefault="00134BD7">
      <w:pPr>
        <w:pStyle w:val="FootnoteText"/>
        <w:rPr>
          <w:szCs w:val="22"/>
        </w:rPr>
      </w:pPr>
      <w:r w:rsidRPr="00EC4F7B">
        <w:rPr>
          <w:rStyle w:val="FootnoteReference"/>
          <w:szCs w:val="22"/>
        </w:rPr>
        <w:footnoteRef/>
      </w:r>
      <w:r w:rsidRPr="00EC4F7B">
        <w:rPr>
          <w:szCs w:val="22"/>
        </w:rPr>
        <w:t xml:space="preserve"> We denote “p” if the case is pending as of November 2022, and “u” if the challenge was unsuccessful.</w:t>
      </w:r>
    </w:p>
  </w:footnote>
  <w:footnote w:id="107">
    <w:p w14:paraId="354E3573" w14:textId="5D02D534" w:rsidR="00134BD7" w:rsidRPr="00EC4F7B" w:rsidRDefault="00134BD7" w:rsidP="002A333D">
      <w:pPr>
        <w:rPr>
          <w:b/>
          <w:color w:val="FF0000"/>
          <w:sz w:val="22"/>
          <w:szCs w:val="22"/>
        </w:rPr>
      </w:pPr>
      <w:r w:rsidRPr="00EC4F7B">
        <w:rPr>
          <w:rStyle w:val="FootnoteReference"/>
          <w:sz w:val="22"/>
          <w:szCs w:val="22"/>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p w14:paraId="544F2BA8" w14:textId="726B8B01" w:rsidR="00134BD7" w:rsidRPr="00EC4F7B" w:rsidRDefault="00134BD7" w:rsidP="00C17583">
      <w:pPr>
        <w:pStyle w:val="FootnoteText"/>
        <w:rPr>
          <w:szCs w:val="22"/>
        </w:rPr>
      </w:pPr>
    </w:p>
  </w:footnote>
  <w:footnote w:id="108">
    <w:p w14:paraId="0BBD0B0D" w14:textId="029E7F98" w:rsidR="00CB1F2B" w:rsidRPr="00EC4F7B" w:rsidRDefault="00CB1F2B">
      <w:pPr>
        <w:pStyle w:val="FootnoteText"/>
        <w:rPr>
          <w:szCs w:val="22"/>
        </w:rPr>
      </w:pPr>
      <w:r w:rsidRPr="00EC4F7B">
        <w:rPr>
          <w:rStyle w:val="FootnoteReference"/>
          <w:szCs w:val="22"/>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09">
    <w:p w14:paraId="03C5803A" w14:textId="5854DAC7" w:rsidR="00CB1F2B" w:rsidRPr="00EC4F7B" w:rsidRDefault="00CB1F2B">
      <w:pPr>
        <w:pStyle w:val="FootnoteText"/>
        <w:rPr>
          <w:szCs w:val="22"/>
        </w:rPr>
      </w:pPr>
      <w:r w:rsidRPr="00EC4F7B">
        <w:rPr>
          <w:rStyle w:val="FootnoteReference"/>
          <w:szCs w:val="22"/>
        </w:rPr>
        <w:footnoteRef/>
      </w:r>
      <w:r w:rsidRPr="00EC4F7B">
        <w:rPr>
          <w:szCs w:val="22"/>
        </w:rPr>
        <w:t xml:space="preserve"> See </w:t>
      </w:r>
      <w:r w:rsidRPr="00EC4F7B">
        <w:rPr>
          <w:i/>
          <w:szCs w:val="22"/>
        </w:rPr>
        <w:t>Carter v. Chapman</w:t>
      </w:r>
      <w:r w:rsidRPr="00EC4F7B">
        <w:rPr>
          <w:szCs w:val="22"/>
        </w:rPr>
        <w:t>.</w:t>
      </w:r>
    </w:p>
  </w:footnote>
  <w:footnote w:id="110">
    <w:p w14:paraId="7AEF023A" w14:textId="77777777" w:rsidR="00BA783D" w:rsidRPr="00EC4F7B" w:rsidRDefault="00BA783D" w:rsidP="00BA783D">
      <w:pPr>
        <w:pStyle w:val="FootnoteText"/>
        <w:rPr>
          <w:szCs w:val="22"/>
        </w:rPr>
      </w:pPr>
      <w:r w:rsidRPr="00EC4F7B">
        <w:rPr>
          <w:rStyle w:val="FootnoteReference"/>
          <w:szCs w:val="22"/>
        </w:rPr>
        <w:footnoteRef/>
      </w:r>
      <w:r w:rsidRPr="00EC4F7B">
        <w:rPr>
          <w:szCs w:val="22"/>
        </w:rPr>
        <w:t xml:space="preserve"> See </w:t>
      </w:r>
      <w:r w:rsidRPr="00EC4F7B">
        <w:rPr>
          <w:i/>
          <w:iCs/>
          <w:szCs w:val="22"/>
        </w:rPr>
        <w:t>Lamone v. Benisek</w:t>
      </w:r>
      <w:r w:rsidRPr="00EC4F7B">
        <w:rPr>
          <w:szCs w:val="22"/>
        </w:rPr>
        <w:t>.</w:t>
      </w:r>
    </w:p>
  </w:footnote>
  <w:footnote w:id="111">
    <w:p w14:paraId="3E356AD3" w14:textId="77777777" w:rsidR="00BA783D" w:rsidRPr="00EC4F7B" w:rsidRDefault="00BA783D" w:rsidP="00BA783D">
      <w:pPr>
        <w:pStyle w:val="FootnoteText"/>
        <w:rPr>
          <w:iCs/>
          <w:szCs w:val="22"/>
        </w:rPr>
      </w:pPr>
      <w:r w:rsidRPr="00EC4F7B">
        <w:rPr>
          <w:rStyle w:val="FootnoteReference"/>
          <w:szCs w:val="22"/>
        </w:rPr>
        <w:footnoteRef/>
      </w:r>
      <w:r w:rsidRPr="00EC4F7B">
        <w:rPr>
          <w:szCs w:val="22"/>
        </w:rPr>
        <w:t xml:space="preserve"> See </w:t>
      </w:r>
      <w:r w:rsidRPr="00EC4F7B">
        <w:rPr>
          <w:i/>
          <w:szCs w:val="22"/>
        </w:rPr>
        <w:t>Szeliga v. Lamone</w:t>
      </w:r>
      <w:r w:rsidRPr="00EC4F7B">
        <w:rPr>
          <w:iCs/>
          <w:szCs w:val="22"/>
        </w:rPr>
        <w:t>.</w:t>
      </w:r>
    </w:p>
  </w:footnote>
  <w:footnote w:id="112">
    <w:p w14:paraId="524A1BC5" w14:textId="77777777" w:rsidR="00F2540D" w:rsidRPr="00EC4F7B" w:rsidRDefault="00F2540D" w:rsidP="00F2540D">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7.</w:t>
      </w:r>
    </w:p>
  </w:footnote>
  <w:footnote w:id="113">
    <w:p w14:paraId="6285C475" w14:textId="17550F65"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Cooper v. Harris</w:t>
      </w:r>
      <w:r w:rsidRPr="00EC4F7B">
        <w:rPr>
          <w:szCs w:val="22"/>
        </w:rPr>
        <w:t>, 581 U.S. ___, 2017.</w:t>
      </w:r>
    </w:p>
  </w:footnote>
  <w:footnote w:id="114">
    <w:p w14:paraId="57AA7EFD" w14:textId="7F23E8A0"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0</w:t>
      </w:r>
    </w:p>
  </w:footnote>
  <w:footnote w:id="115">
    <w:p w14:paraId="36C6197E" w14:textId="24715053"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9</w:t>
      </w:r>
    </w:p>
  </w:footnote>
  <w:footnote w:id="116">
    <w:p w14:paraId="5F649937" w14:textId="536396C2"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2 &amp; 14</w:t>
      </w:r>
    </w:p>
  </w:footnote>
  <w:footnote w:id="117">
    <w:p w14:paraId="2951B179" w14:textId="50A62711" w:rsidR="00CB1F2B" w:rsidRPr="00EC4F7B" w:rsidRDefault="00CB1F2B">
      <w:pPr>
        <w:pStyle w:val="FootnoteText"/>
        <w:rPr>
          <w:szCs w:val="22"/>
        </w:rPr>
      </w:pPr>
      <w:r w:rsidRPr="00EC4F7B">
        <w:rPr>
          <w:rStyle w:val="FootnoteReference"/>
          <w:szCs w:val="22"/>
        </w:rPr>
        <w:footnoteRef/>
      </w:r>
      <w:r w:rsidRPr="00EC4F7B">
        <w:rPr>
          <w:szCs w:val="22"/>
        </w:rPr>
        <w:t xml:space="preserve"> See </w:t>
      </w:r>
      <w:r w:rsidRPr="00EC4F7B">
        <w:rPr>
          <w:i/>
          <w:iCs/>
          <w:szCs w:val="22"/>
        </w:rPr>
        <w:t>Harper v. Hall</w:t>
      </w:r>
      <w:r w:rsidR="00F037A7" w:rsidRPr="00EC4F7B">
        <w:rPr>
          <w:szCs w:val="22"/>
        </w:rPr>
        <w:t>.</w:t>
      </w:r>
    </w:p>
  </w:footnote>
  <w:footnote w:id="118">
    <w:p w14:paraId="30EAEFE6" w14:textId="0728F1E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https://appellate.nccourts.org/opinions/?c=1&amp;pdf=41183)?</w:t>
      </w:r>
    </w:p>
  </w:footnote>
  <w:footnote w:id="119">
    <w:p w14:paraId="10A5172D" w14:textId="62E90B9D" w:rsidR="00CB1F2B" w:rsidRPr="00EC4F7B" w:rsidRDefault="00CB1F2B" w:rsidP="009E3C53">
      <w:pPr>
        <w:pStyle w:val="FootnoteText"/>
        <w:rPr>
          <w:szCs w:val="22"/>
        </w:rPr>
      </w:pPr>
      <w:r w:rsidRPr="00EC4F7B">
        <w:rPr>
          <w:rStyle w:val="FootnoteReference"/>
          <w:szCs w:val="22"/>
        </w:rPr>
        <w:footnoteRef/>
      </w:r>
      <w:r w:rsidRPr="00EC4F7B">
        <w:rPr>
          <w:szCs w:val="22"/>
        </w:rPr>
        <w:t xml:space="preserve"> </w:t>
      </w:r>
      <w:r w:rsidRPr="00EC4F7B">
        <w:rPr>
          <w:bCs/>
          <w:szCs w:val="22"/>
        </w:rPr>
        <w:t>Disclosure: Bernard Grofman served as that technical consultant.</w:t>
      </w:r>
    </w:p>
  </w:footnote>
  <w:footnote w:id="120">
    <w:p w14:paraId="45D5A3C8" w14:textId="34E62507" w:rsidR="00CB1F2B" w:rsidRPr="00EC4F7B" w:rsidRDefault="00CB1F2B">
      <w:pPr>
        <w:pStyle w:val="FootnoteText"/>
        <w:rPr>
          <w:szCs w:val="22"/>
        </w:rPr>
      </w:pPr>
      <w:r w:rsidRPr="00EC4F7B">
        <w:rPr>
          <w:rStyle w:val="FootnoteReference"/>
          <w:szCs w:val="22"/>
        </w:rPr>
        <w:footnoteRef/>
      </w:r>
      <w:r w:rsidRPr="00EC4F7B">
        <w:rPr>
          <w:szCs w:val="22"/>
        </w:rPr>
        <w:t xml:space="preserve"> N.Y. Const. Article III, section 4(c).</w:t>
      </w:r>
    </w:p>
  </w:footnote>
  <w:footnote w:id="121">
    <w:p w14:paraId="0C879DBC" w14:textId="77777777" w:rsidR="006E6B2F" w:rsidRPr="00EC4F7B" w:rsidRDefault="006E6B2F" w:rsidP="006E6B2F">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0.</w:t>
      </w:r>
    </w:p>
  </w:footnote>
  <w:footnote w:id="122">
    <w:p w14:paraId="08795209" w14:textId="1A537A8D" w:rsidR="008516B6" w:rsidRPr="00EC4F7B" w:rsidRDefault="008516B6">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1.</w:t>
      </w:r>
    </w:p>
  </w:footnote>
  <w:footnote w:id="123">
    <w:p w14:paraId="2F650FD1" w14:textId="166C0BAB" w:rsidR="00E67E72" w:rsidRPr="00EC4F7B" w:rsidRDefault="00E67E72">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 quoting (</w:t>
      </w:r>
      <w:r w:rsidRPr="00EC4F7B">
        <w:rPr>
          <w:i/>
          <w:iCs/>
          <w:szCs w:val="22"/>
        </w:rPr>
        <w:t>Cohen v Hallmark Cards</w:t>
      </w:r>
      <w:r w:rsidRPr="00EC4F7B">
        <w:rPr>
          <w:szCs w:val="22"/>
        </w:rPr>
        <w:t>, 45 NY2d 493, 499 [1978]).</w:t>
      </w:r>
    </w:p>
  </w:footnote>
  <w:footnote w:id="124">
    <w:p w14:paraId="7CE2E23F" w14:textId="1DAC800D" w:rsidR="005B5222" w:rsidRPr="00EC4F7B" w:rsidRDefault="005B5222">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7.</w:t>
      </w:r>
    </w:p>
  </w:footnote>
  <w:footnote w:id="125">
    <w:p w14:paraId="2B4FF20A" w14:textId="7228C55B"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r w:rsidRPr="00EC4F7B">
        <w:rPr>
          <w:i/>
          <w:iCs/>
          <w:szCs w:val="22"/>
        </w:rPr>
        <w:t>Harkenrider</w:t>
      </w:r>
      <w:r w:rsidRPr="00EC4F7B">
        <w:rPr>
          <w:szCs w:val="22"/>
        </w:rPr>
        <w:t>.</w:t>
      </w:r>
    </w:p>
  </w:footnote>
  <w:footnote w:id="126">
    <w:p w14:paraId="597445BC" w14:textId="598BD5AB"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A)</w:t>
      </w:r>
    </w:p>
  </w:footnote>
  <w:footnote w:id="127">
    <w:p w14:paraId="7DCD749F" w14:textId="009C671D"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w:t>
      </w:r>
    </w:p>
  </w:footnote>
  <w:footnote w:id="128">
    <w:p w14:paraId="342DD832" w14:textId="6245EAA5"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C)</w:t>
      </w:r>
      <w:r w:rsidR="00653D6F" w:rsidRPr="00EC4F7B">
        <w:rPr>
          <w:szCs w:val="22"/>
        </w:rPr>
        <w:t xml:space="preserve">; “If the plan becomes law, the plan shall remain effective until two general elections for the United States house of representatives have occurred under the plan, except as provided in Section 3 of this article.” </w:t>
      </w:r>
      <w:r w:rsidR="00653D6F" w:rsidRPr="00EC4F7B">
        <w:rPr>
          <w:i/>
          <w:iCs/>
          <w:szCs w:val="22"/>
        </w:rPr>
        <w:t>Id.</w:t>
      </w:r>
      <w:r w:rsidR="0096496A" w:rsidRPr="00EC4F7B">
        <w:rPr>
          <w:szCs w:val="22"/>
        </w:rPr>
        <w:t xml:space="preserve"> (3)(e).</w:t>
      </w:r>
    </w:p>
  </w:footnote>
  <w:footnote w:id="129">
    <w:p w14:paraId="511361C7" w14:textId="27B2D4C4"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C) (3)</w:t>
      </w:r>
    </w:p>
  </w:footnote>
  <w:footnote w:id="130">
    <w:p w14:paraId="79667011" w14:textId="5247FBDE" w:rsidR="00CB1F2B" w:rsidRPr="00EC4F7B" w:rsidRDefault="00CB1F2B" w:rsidP="00D667D8">
      <w:pPr>
        <w:rPr>
          <w:sz w:val="22"/>
          <w:szCs w:val="22"/>
        </w:rPr>
      </w:pPr>
      <w:r w:rsidRPr="00EC4F7B">
        <w:rPr>
          <w:rStyle w:val="FootnoteReference"/>
          <w:sz w:val="22"/>
          <w:szCs w:val="22"/>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131">
    <w:p w14:paraId="7D0EFE5E" w14:textId="02B796D7"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Adams v. DeWine</w:t>
      </w:r>
      <w:r w:rsidRPr="00EC4F7B">
        <w:rPr>
          <w:szCs w:val="22"/>
        </w:rPr>
        <w:t>, No. 2021–1428 (Ohio Dec. 2, 2021)</w:t>
      </w:r>
    </w:p>
  </w:footnote>
  <w:footnote w:id="132">
    <w:p w14:paraId="1A58AAE5" w14:textId="332BF36E"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Adams v. DeWine</w:t>
      </w:r>
      <w:r w:rsidRPr="00EC4F7B">
        <w:rPr>
          <w:szCs w:val="22"/>
        </w:rPr>
        <w:t>, __ Ohio St.3d __, 2022-Ohio-89, __ N.E.3d __, ¶ 5, 102</w:t>
      </w:r>
    </w:p>
  </w:footnote>
  <w:footnote w:id="133">
    <w:p w14:paraId="2D9888BE"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03/18/2022 Case Announcements #3, 2022-Ohio-871 </w:t>
      </w:r>
    </w:p>
    <w:p w14:paraId="3EF5F3A1" w14:textId="0D310BA6" w:rsidR="00CB1F2B" w:rsidRPr="00EC4F7B" w:rsidRDefault="00CB1F2B">
      <w:pPr>
        <w:pStyle w:val="FootnoteText"/>
        <w:rPr>
          <w:szCs w:val="22"/>
        </w:rPr>
      </w:pPr>
      <w:r w:rsidRPr="00EC4F7B">
        <w:rPr>
          <w:szCs w:val="22"/>
        </w:rPr>
        <w:t>(https://www.13abc.com/2022/03/18/ohio-supreme-court-makes-final-judgement-congressional-map-challenges/)</w:t>
      </w:r>
    </w:p>
  </w:footnote>
  <w:footnote w:id="134">
    <w:p w14:paraId="10678051" w14:textId="4CAC0437"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Neiman v. LaRose</w:t>
      </w:r>
      <w:r w:rsidRPr="00EC4F7B">
        <w:rPr>
          <w:szCs w:val="22"/>
        </w:rPr>
        <w:t>, Slip Opinion No. 2022-Ohio-2471 at 22</w:t>
      </w:r>
    </w:p>
  </w:footnote>
  <w:footnote w:id="135">
    <w:p w14:paraId="3AF582A2"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Clarno v. Fagan</w:t>
      </w:r>
      <w:r w:rsidRPr="00EC4F7B">
        <w:rPr>
          <w:szCs w:val="22"/>
        </w:rPr>
        <w:t>, No. 21-CV-40180, 2021 WL 5632370 (Or. Cir. Ct. Nov. 24, 2021).</w:t>
      </w:r>
    </w:p>
  </w:footnote>
  <w:footnote w:id="136">
    <w:p w14:paraId="77A15465"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S 188.010(2)</w:t>
      </w:r>
    </w:p>
  </w:footnote>
  <w:footnote w:id="137">
    <w:p w14:paraId="529BEBAE" w14:textId="0FEAB626" w:rsidR="00AC0ABD" w:rsidRPr="00EC4F7B" w:rsidRDefault="00AC0ABD">
      <w:pPr>
        <w:pStyle w:val="FootnoteText"/>
        <w:rPr>
          <w:szCs w:val="22"/>
        </w:rPr>
      </w:pPr>
      <w:r w:rsidRPr="00EC4F7B">
        <w:rPr>
          <w:rStyle w:val="FootnoteReference"/>
          <w:szCs w:val="22"/>
        </w:rPr>
        <w:footnoteRef/>
      </w:r>
      <w:r w:rsidRPr="00EC4F7B">
        <w:rPr>
          <w:szCs w:val="22"/>
        </w:rPr>
        <w:t xml:space="preserve"> </w:t>
      </w:r>
      <w:r w:rsidR="00477963" w:rsidRPr="00EC4F7B">
        <w:rPr>
          <w:szCs w:val="22"/>
        </w:rPr>
        <w:t>Petition at 60</w:t>
      </w:r>
      <w:r w:rsidRPr="00EC4F7B">
        <w:rPr>
          <w:szCs w:val="22"/>
        </w:rPr>
        <w:t>.</w:t>
      </w:r>
    </w:p>
  </w:footnote>
  <w:footnote w:id="138">
    <w:p w14:paraId="032F94D7"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 Const. Article 1, sections 8 and 26</w:t>
      </w:r>
    </w:p>
  </w:footnote>
  <w:footnote w:id="139">
    <w:p w14:paraId="536DB02E" w14:textId="0F46E2C5"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 Const. Article I, </w:t>
      </w:r>
      <w:del w:id="1287" w:author="Seth Corwin" w:date="2022-12-11T21:48:00Z">
        <w:r w:rsidRPr="00EC4F7B" w:rsidDel="00533F23">
          <w:rPr>
            <w:szCs w:val="22"/>
          </w:rPr>
          <w:delText>section 2</w:delText>
        </w:r>
      </w:del>
      <w:ins w:id="1288" w:author="Seth Corwin" w:date="2022-12-11T21:48:00Z">
        <w:r w:rsidR="00533F23">
          <w:rPr>
            <w:szCs w:val="22"/>
          </w:rPr>
          <w:t>Section Two</w:t>
        </w:r>
      </w:ins>
      <w:r w:rsidRPr="00EC4F7B">
        <w:rPr>
          <w:szCs w:val="22"/>
        </w:rPr>
        <w:t>0, and Article II, section 1</w:t>
      </w:r>
    </w:p>
  </w:footnote>
  <w:footnote w:id="140">
    <w:p w14:paraId="320CB7C5"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Clarno v. Fagan</w:t>
      </w:r>
      <w:r w:rsidRPr="00EC4F7B">
        <w:rPr>
          <w:szCs w:val="22"/>
        </w:rPr>
        <w:t xml:space="preserve"> at 8.</w:t>
      </w:r>
    </w:p>
    <w:p w14:paraId="2CF2CFFE" w14:textId="77777777" w:rsidR="00CB1F2B" w:rsidRPr="00EC4F7B" w:rsidRDefault="00CB1F2B" w:rsidP="007361B8">
      <w:pPr>
        <w:pStyle w:val="FootnoteText"/>
        <w:rPr>
          <w:szCs w:val="22"/>
        </w:rPr>
      </w:pPr>
      <w:r w:rsidRPr="00EC4F7B">
        <w:rPr>
          <w:szCs w:val="22"/>
        </w:rPr>
        <w:t>https://www.oregonlegislature.gov/redistricting/ResourceFiles/Oregon%20Special%20Judicial%20Panel%20Decision%20-%20Upholding%20Congressional%20Redistricting%20Plan.pdf</w:t>
      </w:r>
    </w:p>
  </w:footnote>
  <w:footnote w:id="141">
    <w:p w14:paraId="7A220B6D" w14:textId="77777777" w:rsidR="00CB1F2B" w:rsidRPr="00EC4F7B" w:rsidRDefault="00CB1F2B" w:rsidP="007361B8">
      <w:pPr>
        <w:pStyle w:val="FootnoteText"/>
        <w:rPr>
          <w:i/>
          <w:iCs/>
          <w:szCs w:val="22"/>
        </w:rPr>
      </w:pPr>
      <w:r w:rsidRPr="00EC4F7B">
        <w:rPr>
          <w:rStyle w:val="FootnoteReference"/>
          <w:szCs w:val="22"/>
        </w:rPr>
        <w:footnoteRef/>
      </w:r>
      <w:r w:rsidRPr="00EC4F7B">
        <w:rPr>
          <w:szCs w:val="22"/>
        </w:rPr>
        <w:t xml:space="preserve"> </w:t>
      </w:r>
      <w:r w:rsidRPr="00EC4F7B">
        <w:rPr>
          <w:i/>
          <w:iCs/>
          <w:szCs w:val="22"/>
        </w:rPr>
        <w:t>Id.</w:t>
      </w:r>
    </w:p>
  </w:footnote>
  <w:footnote w:id="142">
    <w:p w14:paraId="071D51BB"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10</w:t>
      </w:r>
    </w:p>
  </w:footnote>
  <w:footnote w:id="143">
    <w:p w14:paraId="6DC45227"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The governor’s veto was overridden with a minimum (27) votes in the state senate and one over the minimum (85) in the state house.</w:t>
      </w:r>
    </w:p>
  </w:footnote>
  <w:footnote w:id="144">
    <w:p w14:paraId="43136BF8" w14:textId="00C64CFE" w:rsidR="004017A7" w:rsidRPr="00EC4F7B" w:rsidRDefault="004017A7">
      <w:pPr>
        <w:pStyle w:val="FootnoteText"/>
        <w:rPr>
          <w:szCs w:val="22"/>
        </w:rPr>
      </w:pPr>
      <w:r w:rsidRPr="00EC4F7B">
        <w:rPr>
          <w:rStyle w:val="FootnoteReference"/>
          <w:szCs w:val="22"/>
        </w:rPr>
        <w:footnoteRef/>
      </w:r>
      <w:r w:rsidRPr="00EC4F7B">
        <w:rPr>
          <w:szCs w:val="22"/>
        </w:rPr>
        <w:t xml:space="preserve"> </w:t>
      </w:r>
      <w:r w:rsidRPr="00EC4F7B">
        <w:rPr>
          <w:i/>
          <w:iCs/>
          <w:szCs w:val="22"/>
        </w:rPr>
        <w:t>Rivera v. Schwab</w:t>
      </w:r>
      <w:r w:rsidRPr="00EC4F7B">
        <w:rPr>
          <w:szCs w:val="22"/>
        </w:rPr>
        <w:t xml:space="preserve">, </w:t>
      </w:r>
      <w:r w:rsidR="002616D0" w:rsidRPr="00EC4F7B">
        <w:rPr>
          <w:szCs w:val="22"/>
        </w:rPr>
        <w:t>Case No. 2022-CV-000089.</w:t>
      </w:r>
    </w:p>
  </w:footnote>
  <w:footnote w:id="145">
    <w:p w14:paraId="45B2E741" w14:textId="23E7F58E" w:rsidR="00FC55BD" w:rsidRPr="00EC4F7B" w:rsidRDefault="00FC55BD">
      <w:pPr>
        <w:pStyle w:val="FootnoteText"/>
        <w:rPr>
          <w:szCs w:val="22"/>
        </w:rPr>
      </w:pPr>
      <w:r w:rsidRPr="00EC4F7B">
        <w:rPr>
          <w:rStyle w:val="FootnoteReference"/>
          <w:szCs w:val="22"/>
        </w:rPr>
        <w:footnoteRef/>
      </w:r>
      <w:r w:rsidRPr="00EC4F7B">
        <w:rPr>
          <w:szCs w:val="22"/>
        </w:rPr>
        <w:t xml:space="preserve"> </w:t>
      </w:r>
      <w:r w:rsidR="004017A7" w:rsidRPr="00EC4F7B">
        <w:rPr>
          <w:i/>
          <w:iCs/>
          <w:szCs w:val="22"/>
        </w:rPr>
        <w:t>Id.</w:t>
      </w:r>
      <w:r w:rsidR="004017A7" w:rsidRPr="00EC4F7B">
        <w:rPr>
          <w:szCs w:val="22"/>
        </w:rPr>
        <w:t xml:space="preserve"> </w:t>
      </w:r>
      <w:r w:rsidR="00162C98" w:rsidRPr="00EC4F7B">
        <w:rPr>
          <w:szCs w:val="22"/>
        </w:rPr>
        <w:t>at 53.</w:t>
      </w:r>
    </w:p>
  </w:footnote>
  <w:footnote w:id="146">
    <w:p w14:paraId="30C47B58" w14:textId="75518D55" w:rsidR="00B63D78" w:rsidRPr="00EC4F7B" w:rsidRDefault="00B63D78">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65.</w:t>
      </w:r>
    </w:p>
  </w:footnote>
  <w:footnote w:id="147">
    <w:p w14:paraId="393BEE79" w14:textId="6F8B3A2C"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w:t>
      </w:r>
      <w:r w:rsidR="002616D0" w:rsidRPr="00EC4F7B">
        <w:rPr>
          <w:i/>
          <w:iCs/>
          <w:szCs w:val="22"/>
        </w:rPr>
        <w:t>Rivera v. Schwab</w:t>
      </w:r>
      <w:r w:rsidR="002616D0" w:rsidRPr="00EC4F7B">
        <w:rPr>
          <w:szCs w:val="22"/>
        </w:rPr>
        <w:t>, 512 P.2d 168 (Kan. 2022).</w:t>
      </w:r>
    </w:p>
  </w:footnote>
  <w:footnote w:id="148">
    <w:p w14:paraId="434C6C7B" w14:textId="1B1856D1" w:rsidR="00AB3BF6" w:rsidRPr="00EC4F7B" w:rsidRDefault="00AB3BF6">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29.</w:t>
      </w:r>
    </w:p>
  </w:footnote>
  <w:footnote w:id="149">
    <w:p w14:paraId="0DAEE743"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This quote was said orally and reported in multiple news outlets. Matt Friedman, “New Jersey Supreme Court asks Wallace to elaborate on redistricting decision.” Politico, January 4, 2022. </w:t>
      </w:r>
    </w:p>
    <w:p w14:paraId="09EAA406" w14:textId="77777777" w:rsidR="00CB1F2B" w:rsidRPr="00EC4F7B" w:rsidRDefault="00CB1F2B" w:rsidP="00E453A9">
      <w:pPr>
        <w:pStyle w:val="FootnoteText"/>
        <w:rPr>
          <w:szCs w:val="22"/>
        </w:rPr>
      </w:pPr>
      <w:r w:rsidRPr="00EC4F7B">
        <w:rPr>
          <w:szCs w:val="22"/>
        </w:rPr>
        <w:t>https://www.politico.com/states/new-jersey/whiteboard/2022/01/04/new-jersey-supreme-court-asks-wallace-to-elaborate-on-redistricting-decision-1404229</w:t>
      </w:r>
    </w:p>
  </w:footnote>
  <w:footnote w:id="150">
    <w:p w14:paraId="257EBC2D" w14:textId="5604349C" w:rsidR="00CF6BD8" w:rsidRPr="00EC4F7B" w:rsidRDefault="00CF6BD8">
      <w:pPr>
        <w:pStyle w:val="FootnoteText"/>
        <w:rPr>
          <w:szCs w:val="22"/>
        </w:rPr>
      </w:pPr>
      <w:r w:rsidRPr="00EC4F7B">
        <w:rPr>
          <w:rStyle w:val="FootnoteReference"/>
          <w:szCs w:val="22"/>
        </w:rPr>
        <w:footnoteRef/>
      </w:r>
      <w:r w:rsidRPr="00EC4F7B">
        <w:rPr>
          <w:szCs w:val="22"/>
        </w:rPr>
        <w:t xml:space="preserve"> </w:t>
      </w:r>
      <w:r w:rsidRPr="00EC4F7B">
        <w:rPr>
          <w:i/>
          <w:iCs/>
          <w:szCs w:val="22"/>
        </w:rPr>
        <w:t>Steinhardt v. New Jersey Redistricting Commission</w:t>
      </w:r>
      <w:r w:rsidRPr="00EC4F7B">
        <w:rPr>
          <w:szCs w:val="22"/>
        </w:rPr>
        <w:t>, No. 086587 (N.J. Dec. 30, 2021)</w:t>
      </w:r>
    </w:p>
  </w:footnote>
  <w:footnote w:id="151">
    <w:p w14:paraId="09A333E1"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Am. Compl.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152">
    <w:p w14:paraId="78D4C2B4"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N.J. Const. art. II, § 2, ¶¶ 7, 9</w:t>
      </w:r>
    </w:p>
  </w:footnote>
  <w:footnote w:id="153">
    <w:p w14:paraId="4791FF09" w14:textId="5DFDD3B2"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ill v. Whitford</w:t>
      </w:r>
      <w:r w:rsidRPr="00EC4F7B">
        <w:rPr>
          <w:szCs w:val="22"/>
        </w:rPr>
        <w:t>, 585 U.S. ___</w:t>
      </w:r>
    </w:p>
  </w:footnote>
  <w:footnote w:id="154">
    <w:p w14:paraId="7E0E135A" w14:textId="477ED6AD" w:rsidR="00CB1F2B" w:rsidRPr="00EC4F7B" w:rsidRDefault="00CB1F2B" w:rsidP="00427371">
      <w:pPr>
        <w:pStyle w:val="FootnoteText"/>
        <w:rPr>
          <w:szCs w:val="22"/>
        </w:rPr>
      </w:pPr>
      <w:r w:rsidRPr="00EC4F7B">
        <w:rPr>
          <w:rStyle w:val="FootnoteReference"/>
          <w:szCs w:val="22"/>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Pr="00EC4F7B">
        <w:rPr>
          <w:szCs w:val="22"/>
        </w:rPr>
        <w:fldChar w:fldCharType="begin"/>
      </w:r>
      <w:r w:rsidRPr="00EC4F7B">
        <w:rPr>
          <w:szCs w:val="22"/>
        </w:rPr>
        <w:instrText xml:space="preserve"> ADDIN ZOTERO_ITEM CSL_CITATION {"citationID":"RSy6dIyd","properties":{"formattedCitation":"(Becker and Gold 2022)","plainCitation":"(Becker and Gold 2022)","noteIndex":0},"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Pr="00EC4F7B">
        <w:rPr>
          <w:noProof/>
          <w:szCs w:val="22"/>
        </w:rPr>
        <w:t>(Becker and Gold 2022)</w:t>
      </w:r>
      <w:r w:rsidRPr="00EC4F7B">
        <w:rPr>
          <w:szCs w:val="22"/>
        </w:rPr>
        <w:fldChar w:fldCharType="end"/>
      </w:r>
      <w:r w:rsidRPr="00EC4F7B">
        <w:rPr>
          <w:szCs w:val="22"/>
        </w:rPr>
        <w:t>.</w:t>
      </w:r>
    </w:p>
  </w:footnote>
  <w:footnote w:id="155">
    <w:p w14:paraId="100FACDB" w14:textId="168924DB"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Johnson, v. Wis. Elections Comm'n</w:t>
      </w:r>
      <w:r w:rsidRPr="00EC4F7B">
        <w:rPr>
          <w:szCs w:val="22"/>
        </w:rPr>
        <w:t>, 400 Wis. 2d 626</w:t>
      </w:r>
    </w:p>
  </w:footnote>
  <w:footnote w:id="156">
    <w:p w14:paraId="4F42C130" w14:textId="11D1EF1F"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33.</w:t>
      </w:r>
    </w:p>
  </w:footnote>
  <w:footnote w:id="157">
    <w:p w14:paraId="2DFD1F8D" w14:textId="64650086"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34-51.</w:t>
      </w:r>
    </w:p>
  </w:footnote>
  <w:footnote w:id="158">
    <w:p w14:paraId="21A69398" w14:textId="0E71AB74" w:rsidR="00CB1F2B" w:rsidRPr="00EC4F7B" w:rsidRDefault="00CB1F2B" w:rsidP="005B1B92">
      <w:pPr>
        <w:pStyle w:val="FootnoteText"/>
        <w:rPr>
          <w:szCs w:val="22"/>
        </w:rPr>
      </w:pPr>
      <w:r w:rsidRPr="00EC4F7B">
        <w:rPr>
          <w:rStyle w:val="FootnoteReference"/>
          <w:szCs w:val="22"/>
        </w:rPr>
        <w:footnoteRef/>
      </w:r>
      <w:r w:rsidRPr="00EC4F7B">
        <w:rPr>
          <w:szCs w:val="22"/>
        </w:rPr>
        <w:t xml:space="preserve"> “Governor Hutchinson Allows Vaccine Mandate, Redistricting Bills to Become Law Without His Signature.” October 13, 2021. https://governor.arkansas.gov/news-media/press-releases/governor-hutchinson-allows-vaccine-mandate-redistricting-bills-to-become-la</w:t>
      </w:r>
    </w:p>
  </w:footnote>
  <w:footnote w:id="159">
    <w:p w14:paraId="7FCC49FB" w14:textId="2FB26485"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Suttlar v. Thurston</w:t>
      </w:r>
      <w:r w:rsidRPr="00EC4F7B">
        <w:rPr>
          <w:szCs w:val="22"/>
        </w:rPr>
        <w:t>, No. 60CV-22-1849 (Ark. Cir. Ct. Pulaski Cty. Mar. 21, 2022)</w:t>
      </w:r>
    </w:p>
  </w:footnote>
  <w:footnote w:id="160">
    <w:p w14:paraId="26D95638" w14:textId="527D9235" w:rsidR="00ED4DF2" w:rsidRPr="00EC4F7B" w:rsidRDefault="00CB1F2B">
      <w:pPr>
        <w:pStyle w:val="FootnoteText"/>
        <w:rPr>
          <w:szCs w:val="22"/>
        </w:rPr>
      </w:pPr>
      <w:r w:rsidRPr="00EC4F7B">
        <w:rPr>
          <w:rStyle w:val="FootnoteReference"/>
          <w:szCs w:val="22"/>
        </w:rPr>
        <w:footnoteRef/>
      </w:r>
      <w:r w:rsidRPr="00EC4F7B">
        <w:rPr>
          <w:szCs w:val="22"/>
        </w:rPr>
        <w:t xml:space="preserve"> </w:t>
      </w:r>
      <w:r w:rsidR="006908F5" w:rsidRPr="00EC4F7B">
        <w:rPr>
          <w:i/>
          <w:iCs/>
          <w:szCs w:val="22"/>
        </w:rPr>
        <w:t>Id.</w:t>
      </w:r>
      <w:r w:rsidR="00ED4DF2" w:rsidRPr="00EC4F7B">
        <w:rPr>
          <w:szCs w:val="22"/>
        </w:rPr>
        <w:t xml:space="preserve"> Petition</w:t>
      </w:r>
      <w:r w:rsidR="006908F5" w:rsidRPr="00EC4F7B">
        <w:rPr>
          <w:szCs w:val="22"/>
        </w:rPr>
        <w:t xml:space="preserve"> at</w:t>
      </w:r>
      <w:r w:rsidR="00ED4DF2" w:rsidRPr="00EC4F7B">
        <w:rPr>
          <w:szCs w:val="22"/>
        </w:rPr>
        <w:t xml:space="preserve"> 4.</w:t>
      </w:r>
    </w:p>
    <w:p w14:paraId="4C287DE9" w14:textId="36C058A7" w:rsidR="00CB1F2B" w:rsidRPr="00EC4F7B" w:rsidRDefault="00211ACD" w:rsidP="00ED4DF2">
      <w:pPr>
        <w:pStyle w:val="FootnoteText"/>
        <w:ind w:firstLine="0"/>
        <w:rPr>
          <w:szCs w:val="22"/>
        </w:rPr>
      </w:pPr>
      <w:r w:rsidRPr="00EC4F7B">
        <w:rPr>
          <w:szCs w:val="22"/>
        </w:rPr>
        <w:t>https://www.democracydocket.com/wp-content/uploads/2022/03/2022-03-21-FM-Complaint-60CV-22-1849.pdf</w:t>
      </w:r>
    </w:p>
  </w:footnote>
  <w:footnote w:id="161">
    <w:p w14:paraId="50D8BBB2" w14:textId="63BFC64A"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Black Voters Matter Capacity Building Inst., Inc. v. Lee</w:t>
      </w:r>
      <w:r w:rsidRPr="00EC4F7B">
        <w:rPr>
          <w:szCs w:val="22"/>
        </w:rPr>
        <w:t>, No. 2022-ca-000666 (Fla. Cir. Ct. Apr. 22, 2022).</w:t>
      </w:r>
    </w:p>
  </w:footnote>
  <w:footnote w:id="162">
    <w:p w14:paraId="2BAB1874" w14:textId="37111AC0" w:rsidR="000601C9" w:rsidRPr="00EC4F7B" w:rsidRDefault="000601C9">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00B826B0" w:rsidRPr="00EC4F7B">
        <w:rPr>
          <w:szCs w:val="22"/>
        </w:rPr>
        <w:t xml:space="preserve"> Petition at 4.</w:t>
      </w:r>
    </w:p>
  </w:footnote>
  <w:footnote w:id="163">
    <w:p w14:paraId="35BC5566" w14:textId="2D764C13" w:rsidR="00CB1F2B" w:rsidRPr="00EC4F7B" w:rsidRDefault="00CB1F2B">
      <w:pPr>
        <w:pStyle w:val="FootnoteText"/>
        <w:rPr>
          <w:szCs w:val="22"/>
        </w:rPr>
      </w:pPr>
      <w:r w:rsidRPr="00EC4F7B">
        <w:rPr>
          <w:rStyle w:val="FootnoteReference"/>
          <w:szCs w:val="22"/>
        </w:rPr>
        <w:footnoteRef/>
      </w:r>
      <w:r w:rsidRPr="00EC4F7B">
        <w:rPr>
          <w:szCs w:val="22"/>
        </w:rPr>
        <w:t xml:space="preserve"> Fl. Const. Article III, </w:t>
      </w:r>
      <w:del w:id="1346" w:author="Seth Corwin" w:date="2022-12-11T21:48:00Z">
        <w:r w:rsidRPr="00EC4F7B" w:rsidDel="00533F23">
          <w:rPr>
            <w:szCs w:val="22"/>
          </w:rPr>
          <w:delText>Section 2</w:delText>
        </w:r>
      </w:del>
      <w:ins w:id="1347" w:author="Seth Corwin" w:date="2022-12-11T21:48:00Z">
        <w:r w:rsidR="00533F23">
          <w:rPr>
            <w:szCs w:val="22"/>
          </w:rPr>
          <w:t>Section Two</w:t>
        </w:r>
      </w:ins>
      <w:r w:rsidRPr="00EC4F7B">
        <w:rPr>
          <w:szCs w:val="22"/>
        </w:rPr>
        <w:t>0</w:t>
      </w:r>
    </w:p>
  </w:footnote>
  <w:footnote w:id="164">
    <w:p w14:paraId="3A99B37A" w14:textId="3A1E1F06"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raham v. Adams</w:t>
      </w:r>
      <w:r w:rsidRPr="00EC4F7B">
        <w:rPr>
          <w:szCs w:val="22"/>
        </w:rPr>
        <w:t>, No. 22-CI-00047 (Ky. Cir. Ct. Jan. 20, 2022)</w:t>
      </w:r>
      <w:ins w:id="1352" w:author="Seth Corwin" w:date="2022-12-11T23:34:00Z">
        <w:r w:rsidR="00C02B7E">
          <w:rPr>
            <w:szCs w:val="22"/>
          </w:rPr>
          <w:t>.</w:t>
        </w:r>
      </w:ins>
    </w:p>
  </w:footnote>
  <w:footnote w:id="165">
    <w:p w14:paraId="29AE4C79" w14:textId="6C3DBFE8" w:rsidR="003D1A26" w:rsidRPr="00EC4F7B" w:rsidRDefault="003D1A26">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51, with internal citations to </w:t>
      </w:r>
      <w:r w:rsidRPr="000B3394">
        <w:rPr>
          <w:i/>
          <w:iCs/>
          <w:szCs w:val="22"/>
        </w:rPr>
        <w:t>Harper v. Hall</w:t>
      </w:r>
      <w:r w:rsidRPr="000B3394">
        <w:rPr>
          <w:szCs w:val="22"/>
        </w:rPr>
        <w:t>, 868 S.E.2d 499, 533 (N.C. 2022).</w:t>
      </w:r>
    </w:p>
  </w:footnote>
  <w:footnote w:id="166">
    <w:p w14:paraId="71632857" w14:textId="73E2F15A" w:rsidR="007B318A" w:rsidRPr="00EC4F7B" w:rsidRDefault="007B318A">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52.</w:t>
      </w:r>
    </w:p>
  </w:footnote>
  <w:footnote w:id="167">
    <w:p w14:paraId="1E31E6DB" w14:textId="63C88E75" w:rsidR="002B2E4D" w:rsidRPr="00EC4F7B" w:rsidRDefault="002B2E4D">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56</w:t>
      </w:r>
    </w:p>
  </w:footnote>
  <w:footnote w:id="168">
    <w:p w14:paraId="0437DB0A" w14:textId="5591C7A3" w:rsidR="00C457BE" w:rsidRPr="00EC4F7B" w:rsidRDefault="00C457BE">
      <w:pPr>
        <w:pStyle w:val="FootnoteText"/>
        <w:rPr>
          <w:szCs w:val="22"/>
        </w:rPr>
      </w:pPr>
      <w:r w:rsidRPr="00EC4F7B">
        <w:rPr>
          <w:rStyle w:val="FootnoteReference"/>
          <w:szCs w:val="22"/>
        </w:rPr>
        <w:footnoteRef/>
      </w:r>
      <w:r w:rsidRPr="00EC4F7B">
        <w:rPr>
          <w:szCs w:val="22"/>
        </w:rPr>
        <w:t xml:space="preserve"> Petition at 15.</w:t>
      </w:r>
    </w:p>
  </w:footnote>
  <w:footnote w:id="169">
    <w:p w14:paraId="0FA6E1EA"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Gov. Lujan Grisham signs new Congressional map approved by N.M. Legislature.” December 17, 2021. </w:t>
      </w:r>
    </w:p>
    <w:p w14:paraId="045BFFB2" w14:textId="2F5FF781" w:rsidR="00CB1F2B" w:rsidRPr="00EC4F7B" w:rsidRDefault="00CB1F2B">
      <w:pPr>
        <w:pStyle w:val="FootnoteText"/>
        <w:rPr>
          <w:szCs w:val="22"/>
        </w:rPr>
      </w:pPr>
      <w:r w:rsidRPr="00EC4F7B">
        <w:rPr>
          <w:szCs w:val="22"/>
        </w:rPr>
        <w:t>https://www.governor.state.nm.us/2021/12/17/gov-lujan-grisham-signs-new-congressional-map-approved-by-n-m-legislature/</w:t>
      </w:r>
    </w:p>
  </w:footnote>
  <w:footnote w:id="170">
    <w:p w14:paraId="1DEE05BE" w14:textId="7303D9A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Republican Party of New Mexico v. Oliver</w:t>
      </w:r>
      <w:r w:rsidRPr="00EC4F7B">
        <w:rPr>
          <w:szCs w:val="22"/>
        </w:rPr>
        <w:t>, No. D-506-CV-202200041 (N.M. D. Ct. Jan. 21, 2022).</w:t>
      </w:r>
    </w:p>
  </w:footnote>
  <w:footnote w:id="171">
    <w:p w14:paraId="41112EC7" w14:textId="2CBB0D1B" w:rsidR="00CB1F2B" w:rsidRPr="00EC4F7B" w:rsidRDefault="00CB1F2B">
      <w:pPr>
        <w:pStyle w:val="FootnoteText"/>
        <w:rPr>
          <w:szCs w:val="22"/>
        </w:rPr>
      </w:pPr>
      <w:r w:rsidRPr="00EC4F7B">
        <w:rPr>
          <w:rStyle w:val="FootnoteReference"/>
          <w:szCs w:val="22"/>
        </w:rPr>
        <w:footnoteRef/>
      </w:r>
      <w:r w:rsidRPr="00EC4F7B">
        <w:rPr>
          <w:szCs w:val="22"/>
        </w:rPr>
        <w:t xml:space="preserve"> At 6.</w:t>
      </w:r>
    </w:p>
    <w:p w14:paraId="1EF28001" w14:textId="42C1E1E9" w:rsidR="00CB1F2B" w:rsidRPr="00EC4F7B" w:rsidRDefault="00CB1F2B">
      <w:pPr>
        <w:pStyle w:val="FootnoteText"/>
        <w:rPr>
          <w:szCs w:val="22"/>
        </w:rPr>
      </w:pPr>
      <w:r w:rsidRPr="00EC4F7B">
        <w:rPr>
          <w:szCs w:val="22"/>
        </w:rPr>
        <w:t>https://www.brennancenter.org/sites/default/files/2022-02/Republican%20Party%20of%20New%20Mexico%20v.%20Oliver.pdf</w:t>
      </w:r>
    </w:p>
  </w:footnote>
  <w:footnote w:id="172">
    <w:p w14:paraId="6AEB0824" w14:textId="17B30134" w:rsidR="00CB1F2B" w:rsidRPr="00EC4F7B" w:rsidRDefault="00CB1F2B">
      <w:pPr>
        <w:pStyle w:val="FootnoteText"/>
        <w:rPr>
          <w:szCs w:val="22"/>
        </w:rPr>
      </w:pPr>
      <w:r w:rsidRPr="00EC4F7B">
        <w:rPr>
          <w:rStyle w:val="FootnoteReference"/>
          <w:szCs w:val="22"/>
        </w:rPr>
        <w:footnoteRef/>
      </w:r>
      <w:r w:rsidRPr="00EC4F7B">
        <w:rPr>
          <w:szCs w:val="22"/>
        </w:rPr>
        <w:t xml:space="preserve"> N.M. Const. art. II, § 18.</w:t>
      </w:r>
    </w:p>
  </w:footnote>
  <w:footnote w:id="173">
    <w:p w14:paraId="2F31B995" w14:textId="72EAD323" w:rsidR="00583E22" w:rsidRPr="00EC4F7B" w:rsidRDefault="00583E22">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18.</w:t>
      </w:r>
    </w:p>
  </w:footnote>
  <w:footnote w:id="174">
    <w:p w14:paraId="61E0B576" w14:textId="2E514AB2" w:rsidR="00CB1F2B" w:rsidRPr="00EC4F7B" w:rsidRDefault="00CB1F2B" w:rsidP="004C44C2">
      <w:pPr>
        <w:pStyle w:val="FootnoteText"/>
        <w:rPr>
          <w:szCs w:val="22"/>
        </w:rPr>
      </w:pPr>
      <w:r w:rsidRPr="00EC4F7B">
        <w:rPr>
          <w:rStyle w:val="FootnoteReference"/>
          <w:szCs w:val="22"/>
        </w:rPr>
        <w:footnoteRef/>
      </w:r>
      <w:r w:rsidRPr="00EC4F7B">
        <w:rPr>
          <w:szCs w:val="22"/>
        </w:rPr>
        <w:t xml:space="preserve"> “The committee or the Legislature may, but is not required to, vote on or adopt a map submitted to the committee or the Legislature by the commission.” Utah Const. Section 9. </w:t>
      </w:r>
      <w:del w:id="1368" w:author="Seth Corwin" w:date="2022-12-11T21:48:00Z">
        <w:r w:rsidRPr="00EC4F7B" w:rsidDel="00533F23">
          <w:rPr>
            <w:szCs w:val="22"/>
          </w:rPr>
          <w:delText>Section 2</w:delText>
        </w:r>
      </w:del>
      <w:ins w:id="1369" w:author="Seth Corwin" w:date="2022-12-11T21:48:00Z">
        <w:r w:rsidR="00533F23">
          <w:rPr>
            <w:szCs w:val="22"/>
          </w:rPr>
          <w:t>Section Two</w:t>
        </w:r>
      </w:ins>
      <w:r w:rsidRPr="00EC4F7B">
        <w:rPr>
          <w:szCs w:val="22"/>
        </w:rPr>
        <w:t>0A-20-303 (5).</w:t>
      </w:r>
    </w:p>
  </w:footnote>
  <w:footnote w:id="175">
    <w:p w14:paraId="1E8AEC5F" w14:textId="1096034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League of Women Voters of Utah v. Utah State Legislature</w:t>
      </w:r>
      <w:r w:rsidRPr="00EC4F7B">
        <w:rPr>
          <w:szCs w:val="22"/>
        </w:rPr>
        <w:t>, No. 220901712 (Utah D. Ct. Mar. 17, 2022).</w:t>
      </w:r>
    </w:p>
  </w:footnote>
  <w:footnote w:id="176">
    <w:p w14:paraId="597CA163" w14:textId="7FAB67AD" w:rsidR="00CB1F2B" w:rsidRPr="00EC4F7B" w:rsidRDefault="00CB1F2B" w:rsidP="00BA1712">
      <w:pPr>
        <w:pStyle w:val="FootnoteText"/>
        <w:rPr>
          <w:szCs w:val="22"/>
        </w:rPr>
      </w:pPr>
      <w:r w:rsidRPr="00EC4F7B">
        <w:rPr>
          <w:rStyle w:val="FootnoteReference"/>
          <w:szCs w:val="22"/>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del w:id="1370" w:author="Seth Corwin" w:date="2022-12-11T21:48:00Z">
        <w:r w:rsidRPr="00EC4F7B" w:rsidDel="00533F23">
          <w:rPr>
            <w:szCs w:val="22"/>
          </w:rPr>
          <w:delText>Section 2</w:delText>
        </w:r>
      </w:del>
      <w:ins w:id="1371" w:author="Seth Corwin" w:date="2022-12-11T21:48:00Z">
        <w:r w:rsidR="00533F23">
          <w:rPr>
            <w:szCs w:val="22"/>
          </w:rPr>
          <w:t>Section Two</w:t>
        </w:r>
      </w:ins>
      <w:r w:rsidR="00F47973" w:rsidRPr="00EC4F7B">
        <w:rPr>
          <w:szCs w:val="22"/>
        </w:rPr>
        <w:t>.</w:t>
      </w:r>
    </w:p>
  </w:footnote>
  <w:footnote w:id="177">
    <w:p w14:paraId="092B9911"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178">
    <w:p w14:paraId="27D795A7" w14:textId="77777777" w:rsidR="00F504CB" w:rsidRPr="00EC4F7B" w:rsidRDefault="00F504CB" w:rsidP="00F504CB">
      <w:pPr>
        <w:pStyle w:val="FootnoteText"/>
        <w:rPr>
          <w:szCs w:val="22"/>
        </w:rPr>
      </w:pPr>
      <w:r w:rsidRPr="00EC4F7B">
        <w:rPr>
          <w:rStyle w:val="FootnoteReference"/>
          <w:szCs w:val="22"/>
        </w:rPr>
        <w:footnoteRef/>
      </w:r>
      <w:r w:rsidRPr="00EC4F7B">
        <w:rPr>
          <w:szCs w:val="22"/>
        </w:rPr>
        <w:t xml:space="preserve"> Minnesota has a long history of court drawn maps. “Since the 1980 census, the courts have drawn the congressional districts in absence of enacted redistricting plans.” “History of Minnesota Congressional Redistricting,” Alexis C. Stangl and Matt Gehring, November 2018.</w:t>
      </w:r>
    </w:p>
  </w:footnote>
  <w:footnote w:id="179">
    <w:p w14:paraId="44D856E8"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Competitive congressional districts are on the decline. New Hampshire bucks the trend.” NPR, June 10, 2022. </w:t>
      </w:r>
    </w:p>
    <w:p w14:paraId="1B7E63A4" w14:textId="2EE5E6E9" w:rsidR="00CB1F2B" w:rsidRPr="00EC4F7B" w:rsidRDefault="00CB1F2B">
      <w:pPr>
        <w:pStyle w:val="FootnoteText"/>
        <w:rPr>
          <w:szCs w:val="22"/>
        </w:rPr>
      </w:pPr>
      <w:r w:rsidRPr="00EC4F7B">
        <w:rPr>
          <w:szCs w:val="22"/>
        </w:rPr>
        <w:t>https://www.npr.org/2022/06/10/1104025539/new-hampshire-redistricting-competitive-districts-sununu</w:t>
      </w:r>
    </w:p>
  </w:footnote>
  <w:footnote w:id="180">
    <w:p w14:paraId="3BAE4FEA" w14:textId="731BBDDA" w:rsidR="00C02B7E" w:rsidRDefault="00C02B7E">
      <w:pPr>
        <w:pStyle w:val="FootnoteText"/>
      </w:pPr>
      <w:ins w:id="1390" w:author="Seth Corwin" w:date="2022-12-11T23:41:00Z">
        <w:r>
          <w:rPr>
            <w:rStyle w:val="FootnoteReference"/>
          </w:rPr>
          <w:footnoteRef/>
        </w:r>
        <w:r>
          <w:t xml:space="preserve"> </w:t>
        </w:r>
        <w:r w:rsidRPr="00C02B7E">
          <w:t>(Cervas and Grofman 2020; McGann, Smith, Latner, and Keena 2016; Wang, Remlinger, and Williams 2018).</w:t>
        </w:r>
      </w:ins>
    </w:p>
  </w:footnote>
  <w:footnote w:id="181">
    <w:p w14:paraId="18E4F3FF" w14:textId="22D41137" w:rsidR="00C02B7E" w:rsidRDefault="00C02B7E">
      <w:pPr>
        <w:pStyle w:val="FootnoteText"/>
      </w:pPr>
      <w:ins w:id="1393" w:author="Seth Corwin" w:date="2022-12-11T23:41:00Z">
        <w:r>
          <w:rPr>
            <w:rStyle w:val="FootnoteReference"/>
          </w:rPr>
          <w:footnoteRef/>
        </w:r>
        <w:r>
          <w:t xml:space="preserve"> </w:t>
        </w:r>
        <w:r>
          <w:fldChar w:fldCharType="begin"/>
        </w:r>
        <w:r>
          <w:instrText xml:space="preserve"> ADDIN ZOTERO_ITEM CSL_CITATION {"citationID":"ijVxSO3k","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fldChar w:fldCharType="separate"/>
        </w:r>
        <w:r>
          <w:rPr>
            <w:noProof/>
          </w:rPr>
          <w:t>(Cervas and Grofman 2020)</w:t>
        </w:r>
        <w:r>
          <w:fldChar w:fldCharType="end"/>
        </w:r>
        <w:r>
          <w:t>.</w:t>
        </w:r>
      </w:ins>
    </w:p>
  </w:footnote>
  <w:footnote w:id="182">
    <w:p w14:paraId="5597C3BD" w14:textId="77777777" w:rsidR="00CB1F2B" w:rsidRPr="00EC4F7B" w:rsidRDefault="00CB1F2B" w:rsidP="00473F7B">
      <w:pPr>
        <w:pStyle w:val="FootnoteText"/>
        <w:rPr>
          <w:szCs w:val="22"/>
        </w:rPr>
      </w:pPr>
      <w:r w:rsidRPr="00EC4F7B">
        <w:rPr>
          <w:rStyle w:val="FootnoteReference"/>
          <w:szCs w:val="22"/>
        </w:rPr>
        <w:footnoteRef/>
      </w:r>
      <w:r w:rsidRPr="00EC4F7B">
        <w:rPr>
          <w:szCs w:val="22"/>
        </w:rPr>
        <w:t xml:space="preserve"> Free and Equal Elections Clause, Pa. Const. art I, § 5.</w:t>
      </w:r>
    </w:p>
  </w:footnote>
  <w:footnote w:id="183">
    <w:p w14:paraId="3A3CFEDB" w14:textId="77777777" w:rsidR="00CB1F2B" w:rsidRPr="00EC4F7B" w:rsidRDefault="00CB1F2B" w:rsidP="00473F7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814.</w:t>
      </w:r>
    </w:p>
  </w:footnote>
  <w:footnote w:id="184">
    <w:p w14:paraId="7B14D108" w14:textId="398BC438" w:rsidR="00CB1F2B" w:rsidRPr="00EC4F7B" w:rsidRDefault="00CB1F2B" w:rsidP="00473F7B">
      <w:pPr>
        <w:pStyle w:val="FootnoteText"/>
        <w:rPr>
          <w:b/>
          <w:szCs w:val="22"/>
        </w:rPr>
      </w:pPr>
      <w:r w:rsidRPr="00EC4F7B">
        <w:rPr>
          <w:rStyle w:val="FootnoteReference"/>
          <w:szCs w:val="22"/>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185">
    <w:p w14:paraId="68A42161" w14:textId="638F9B2D" w:rsidR="00CB1F2B" w:rsidRPr="00EC4F7B" w:rsidRDefault="00CB1F2B" w:rsidP="00473F7B">
      <w:pPr>
        <w:pStyle w:val="FootnoteText"/>
        <w:rPr>
          <w:bCs/>
          <w:szCs w:val="22"/>
        </w:rPr>
      </w:pPr>
      <w:r w:rsidRPr="00EC4F7B">
        <w:rPr>
          <w:rStyle w:val="FootnoteReference"/>
          <w:szCs w:val="22"/>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proofErr w:type="gramStart"/>
      <w:r w:rsidRPr="00EC4F7B">
        <w:rPr>
          <w:bCs/>
          <w:szCs w:val="22"/>
        </w:rPr>
        <w:t>African-American</w:t>
      </w:r>
      <w:proofErr w:type="gramEnd"/>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proofErr w:type="gramStart"/>
      <w:r w:rsidRPr="00EC4F7B">
        <w:rPr>
          <w:bCs/>
          <w:szCs w:val="22"/>
        </w:rPr>
        <w:t>African-American</w:t>
      </w:r>
      <w:proofErr w:type="gramEnd"/>
      <w:r w:rsidRPr="00EC4F7B">
        <w:rPr>
          <w:bCs/>
          <w:szCs w:val="22"/>
        </w:rPr>
        <w:t xml:space="preserve"> incumbent resided, the other became the core of a new </w:t>
      </w:r>
      <w:r w:rsidR="000353D5">
        <w:rPr>
          <w:bCs/>
          <w:szCs w:val="22"/>
        </w:rPr>
        <w:t>VA-0</w:t>
      </w:r>
      <w:r w:rsidRPr="00EC4F7B">
        <w:rPr>
          <w:bCs/>
          <w:szCs w:val="22"/>
        </w:rPr>
        <w:t xml:space="preserve">4 also redrawn to more closely satisfy good government criteria. </w:t>
      </w:r>
    </w:p>
  </w:footnote>
  <w:footnote w:id="186">
    <w:p w14:paraId="7BA181A4" w14:textId="77777777" w:rsidR="00CB1F2B" w:rsidRPr="00EC4F7B" w:rsidRDefault="00CB1F2B" w:rsidP="00473F7B">
      <w:pPr>
        <w:pStyle w:val="FootnoteText"/>
        <w:rPr>
          <w:bCs/>
          <w:szCs w:val="22"/>
        </w:rPr>
      </w:pPr>
      <w:r w:rsidRPr="00EC4F7B">
        <w:rPr>
          <w:rStyle w:val="FootnoteReference"/>
          <w:bCs/>
          <w:szCs w:val="22"/>
        </w:rPr>
        <w:footnoteRef/>
      </w:r>
      <w:r w:rsidRPr="00EC4F7B">
        <w:rPr>
          <w:bCs/>
          <w:szCs w:val="22"/>
        </w:rPr>
        <w:t xml:space="preserve"> Disclosure: Bernard Grofman served as one of the special masters in Virginia.</w:t>
      </w:r>
    </w:p>
  </w:footnote>
  <w:footnote w:id="187">
    <w:p w14:paraId="17D2B767" w14:textId="110CEDE7" w:rsidR="00CB1F2B" w:rsidRPr="00EC4F7B" w:rsidRDefault="00CB1F2B">
      <w:pPr>
        <w:pStyle w:val="FootnoteText"/>
        <w:rPr>
          <w:b/>
          <w:szCs w:val="22"/>
        </w:rPr>
      </w:pPr>
      <w:r w:rsidRPr="00EC4F7B">
        <w:rPr>
          <w:rStyle w:val="FootnoteReference"/>
          <w:bCs/>
          <w:szCs w:val="22"/>
        </w:rPr>
        <w:footnoteRef/>
      </w:r>
      <w:r w:rsidR="00752D69" w:rsidRPr="00EC4F7B">
        <w:rPr>
          <w:bCs/>
          <w:szCs w:val="22"/>
        </w:rPr>
        <w:t xml:space="preserve"> </w:t>
      </w:r>
      <w:r w:rsidRPr="00EC4F7B">
        <w:rPr>
          <w:bCs/>
          <w:szCs w:val="22"/>
        </w:rPr>
        <w:t xml:space="preserve">As in other states such as New York, the </w:t>
      </w:r>
      <w:proofErr w:type="gramStart"/>
      <w:r w:rsidRPr="00EC4F7B">
        <w:rPr>
          <w:bCs/>
          <w:szCs w:val="22"/>
        </w:rPr>
        <w:t>court</w:t>
      </w:r>
      <w:proofErr w:type="gramEnd"/>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188">
    <w:p w14:paraId="6CD96BF6" w14:textId="77777777" w:rsidR="00D61F45" w:rsidRPr="00EC4F7B" w:rsidRDefault="00D61F45" w:rsidP="00D61F45">
      <w:pPr>
        <w:pStyle w:val="FootnoteText"/>
        <w:rPr>
          <w:szCs w:val="22"/>
        </w:rPr>
      </w:pPr>
      <w:r w:rsidRPr="00EC4F7B">
        <w:rPr>
          <w:rStyle w:val="FootnoteReference"/>
          <w:szCs w:val="22"/>
        </w:rPr>
        <w:footnoteRef/>
      </w:r>
      <w:r w:rsidRPr="00EC4F7B">
        <w:rPr>
          <w:szCs w:val="22"/>
        </w:rPr>
        <w:t xml:space="preserve"> “Maps in Four States Were Ruled Illegal Gerrymanders. They’re Being Used Anyway.” Michael Wines, August 8, 2022. The New York Times.</w:t>
      </w:r>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189">
    <w:p w14:paraId="00256A9E" w14:textId="77777777" w:rsidR="00D02572" w:rsidRPr="00EC4F7B" w:rsidRDefault="00D02572" w:rsidP="00D02572">
      <w:pPr>
        <w:pStyle w:val="FootnoteText"/>
        <w:rPr>
          <w:i/>
          <w:iCs/>
          <w:szCs w:val="22"/>
        </w:rPr>
      </w:pPr>
      <w:r w:rsidRPr="00EC4F7B">
        <w:rPr>
          <w:rStyle w:val="FootnoteReference"/>
          <w:szCs w:val="22"/>
        </w:rPr>
        <w:footnoteRef/>
      </w:r>
      <w:r w:rsidRPr="00EC4F7B">
        <w:rPr>
          <w:szCs w:val="22"/>
        </w:rPr>
        <w:t xml:space="preserve"> </w:t>
      </w:r>
      <w:r w:rsidRPr="00EC4F7B">
        <w:rPr>
          <w:i/>
          <w:iCs/>
          <w:szCs w:val="22"/>
        </w:rPr>
        <w:t>League of United Latin American Citizens v. Perry</w:t>
      </w:r>
      <w:r w:rsidRPr="00EC4F7B">
        <w:rPr>
          <w:szCs w:val="22"/>
        </w:rPr>
        <w:t>, 548 U.S. 399 (2006)</w:t>
      </w:r>
    </w:p>
  </w:footnote>
  <w:footnote w:id="190">
    <w:p w14:paraId="0B652ACB" w14:textId="7BBE050A" w:rsidR="00D02572" w:rsidRPr="00EC4F7B" w:rsidRDefault="00D02572" w:rsidP="002474A2">
      <w:pPr>
        <w:rPr>
          <w:i/>
          <w:sz w:val="22"/>
          <w:szCs w:val="22"/>
        </w:rPr>
      </w:pPr>
      <w:r w:rsidRPr="00EC4F7B">
        <w:rPr>
          <w:rStyle w:val="FootnoteReference"/>
          <w:sz w:val="22"/>
          <w:szCs w:val="22"/>
        </w:rPr>
        <w:footnoteRef/>
      </w:r>
      <w:r w:rsidRPr="00EC4F7B">
        <w:rPr>
          <w:sz w:val="22"/>
          <w:szCs w:val="22"/>
        </w:rPr>
        <w:t xml:space="preserve"> There is historic precedent for mid-decade redistricting </w:t>
      </w:r>
      <w:r w:rsidRPr="00EC4F7B">
        <w:rPr>
          <w:sz w:val="22"/>
          <w:szCs w:val="22"/>
        </w:rPr>
        <w:fldChar w:fldCharType="begin"/>
      </w:r>
      <w:r w:rsidRPr="00EC4F7B">
        <w:rPr>
          <w:sz w:val="22"/>
          <w:szCs w:val="22"/>
        </w:rPr>
        <w:instrText xml:space="preserve"> ADDIN ZOTERO_ITEM CSL_CITATION {"citationID":"l7nnbfCE","properties":{"formattedCitation":"(Engstrom 2013)","plainCitation":"(Engstrom 2013)","noteIndex":0},"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EC4F7B">
        <w:rPr>
          <w:sz w:val="22"/>
          <w:szCs w:val="22"/>
        </w:rPr>
        <w:fldChar w:fldCharType="separate"/>
      </w:r>
      <w:r w:rsidRPr="00EC4F7B">
        <w:rPr>
          <w:noProof/>
          <w:sz w:val="22"/>
          <w:szCs w:val="22"/>
        </w:rPr>
        <w:t>(Engstrom 2013)</w:t>
      </w:r>
      <w:r w:rsidRPr="00EC4F7B">
        <w:rPr>
          <w:sz w:val="22"/>
          <w:szCs w:val="22"/>
        </w:rPr>
        <w:fldChar w:fldCharType="end"/>
      </w:r>
      <w:r w:rsidRPr="00EC4F7B">
        <w:rPr>
          <w:sz w:val="22"/>
          <w:szCs w:val="22"/>
        </w:rPr>
        <w:t>.</w:t>
      </w:r>
    </w:p>
  </w:footnote>
  <w:footnote w:id="191">
    <w:p w14:paraId="7C912148" w14:textId="7C84EB4F" w:rsidR="00F6465C" w:rsidRPr="00EC4F7B" w:rsidRDefault="00F6465C" w:rsidP="00F6465C">
      <w:pPr>
        <w:pStyle w:val="FootnoteText"/>
        <w:rPr>
          <w:szCs w:val="22"/>
        </w:rPr>
      </w:pPr>
      <w:r w:rsidRPr="00EC4F7B">
        <w:rPr>
          <w:rStyle w:val="FootnoteReference"/>
          <w:szCs w:val="22"/>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192">
    <w:p w14:paraId="65C244AB" w14:textId="68691431" w:rsidR="00CB1F2B" w:rsidRPr="00EC4F7B" w:rsidRDefault="00CB1F2B">
      <w:pPr>
        <w:pStyle w:val="FootnoteText"/>
        <w:rPr>
          <w:b/>
          <w:szCs w:val="22"/>
        </w:rPr>
      </w:pPr>
      <w:r w:rsidRPr="00EC4F7B">
        <w:rPr>
          <w:rStyle w:val="FootnoteReference"/>
          <w:szCs w:val="22"/>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193">
    <w:p w14:paraId="1FD6D0E8" w14:textId="75E8677A" w:rsidR="0091718C" w:rsidRDefault="0091718C">
      <w:pPr>
        <w:pStyle w:val="FootnoteText"/>
      </w:pPr>
      <w:r>
        <w:rPr>
          <w:rStyle w:val="FootnoteReference"/>
        </w:rPr>
        <w:footnoteRef/>
      </w:r>
      <w:r>
        <w:t xml:space="preserve"> </w:t>
      </w:r>
      <w:r w:rsidRPr="0019204A">
        <w:t xml:space="preserve">State court intervention is not a substitute for federal intervention. State courts are often political, change membership more often, and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 Rules prohibiting partisan gerrymandering in federal law or with standards in federal court ensure that votes are not diluted on either the state or national level.</w:t>
      </w:r>
    </w:p>
  </w:footnote>
  <w:footnote w:id="194">
    <w:p w14:paraId="619FC1DB" w14:textId="77777777" w:rsidR="00B3458F" w:rsidRPr="00EC4F7B" w:rsidRDefault="00B3458F" w:rsidP="00B3458F">
      <w:pPr>
        <w:pStyle w:val="FootnoteText"/>
        <w:rPr>
          <w:szCs w:val="22"/>
        </w:rPr>
      </w:pPr>
      <w:r w:rsidRPr="00EC4F7B">
        <w:rPr>
          <w:rStyle w:val="FootnoteReference"/>
          <w:szCs w:val="22"/>
        </w:rPr>
        <w:footnoteRef/>
      </w:r>
      <w:r w:rsidRPr="00EC4F7B">
        <w:rPr>
          <w:szCs w:val="22"/>
        </w:rPr>
        <w:t xml:space="preserve"> “New Money and Messages in Judicial Elections This Year.” Douglas Keith, October 31, 2022. Brennan Center for Justice.</w:t>
      </w:r>
    </w:p>
    <w:p w14:paraId="48DCDAFB" w14:textId="77777777" w:rsidR="00B3458F" w:rsidRPr="00EC4F7B" w:rsidRDefault="00B3458F" w:rsidP="00B3458F">
      <w:pPr>
        <w:pStyle w:val="FootnoteText"/>
        <w:ind w:firstLine="0"/>
        <w:rPr>
          <w:szCs w:val="22"/>
        </w:rPr>
      </w:pPr>
      <w:r w:rsidRPr="00EC4F7B">
        <w:rPr>
          <w:szCs w:val="22"/>
        </w:rPr>
        <w:t>https://www.brennancenter.org/our-work/analysis-opinion/new-money-and-messages-judicial-elections-year</w:t>
      </w:r>
    </w:p>
  </w:footnote>
  <w:footnote w:id="195">
    <w:p w14:paraId="5BC9A2A7" w14:textId="77777777" w:rsidR="00B3458F" w:rsidRPr="00EC4F7B" w:rsidRDefault="00B3458F" w:rsidP="00B3458F">
      <w:pPr>
        <w:pStyle w:val="FootnoteText"/>
        <w:rPr>
          <w:bCs/>
          <w:szCs w:val="22"/>
        </w:rPr>
      </w:pPr>
      <w:r w:rsidRPr="00EC4F7B">
        <w:rPr>
          <w:rStyle w:val="FootnoteReference"/>
          <w:szCs w:val="22"/>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196">
    <w:p w14:paraId="2F3F5DE3" w14:textId="6DB54FF5" w:rsidR="00673AAC" w:rsidRPr="00EC4F7B" w:rsidRDefault="00673AAC" w:rsidP="00673AAC">
      <w:pPr>
        <w:rPr>
          <w:sz w:val="22"/>
          <w:szCs w:val="22"/>
        </w:rPr>
      </w:pPr>
      <w:r w:rsidRPr="00EC4F7B">
        <w:rPr>
          <w:rStyle w:val="FootnoteReference"/>
          <w:sz w:val="22"/>
          <w:szCs w:val="22"/>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del w:id="1572" w:author="Seth Corwin" w:date="2022-12-11T21:48:00Z">
        <w:r w:rsidRPr="00EC4F7B" w:rsidDel="00533F23">
          <w:rPr>
            <w:sz w:val="22"/>
            <w:szCs w:val="22"/>
          </w:rPr>
          <w:delText>Section 2</w:delText>
        </w:r>
      </w:del>
      <w:ins w:id="1573" w:author="Seth Corwin" w:date="2022-12-11T21:48:00Z">
        <w:r w:rsidR="00533F23">
          <w:rPr>
            <w:sz w:val="22"/>
            <w:szCs w:val="22"/>
          </w:rPr>
          <w:t>Section Two</w:t>
        </w:r>
      </w:ins>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 xml:space="preserve">” </w:t>
      </w:r>
      <w:r w:rsidRPr="00EC4F7B">
        <w:rPr>
          <w:sz w:val="22"/>
          <w:szCs w:val="22"/>
        </w:rPr>
        <w:fldChar w:fldCharType="begin"/>
      </w:r>
      <w:r w:rsidRPr="00EC4F7B">
        <w:rPr>
          <w:sz w:val="22"/>
          <w:szCs w:val="22"/>
        </w:rPr>
        <w:instrText xml:space="preserve"> ADDIN ZOTERO_ITEM CSL_CITATION {"citationID":"QPpPQy40","properties":{"formattedCitation":"(Weingartner 2021 emphasis added)","plainCitation":"(Weingartner 2021 emphasis added)","noteIndex":178},"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Pr="00EC4F7B">
        <w:rPr>
          <w:noProof/>
          <w:sz w:val="22"/>
          <w:szCs w:val="22"/>
        </w:rPr>
        <w:t>(Weingartner 2021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Pr="00EC4F7B">
        <w:rPr>
          <w:i/>
          <w:iCs/>
          <w:sz w:val="22"/>
          <w:szCs w:val="22"/>
        </w:rPr>
        <w:t>Moore v. Harper</w:t>
      </w:r>
      <w:r w:rsidRPr="00EC4F7B">
        <w:rPr>
          <w:sz w:val="22"/>
          <w:szCs w:val="22"/>
        </w:rPr>
        <w:t xml:space="preserve"> (142 S. Ct. 1089, 2022)</w:t>
      </w:r>
      <w:r w:rsidRPr="00EC4F7B">
        <w:rPr>
          <w:i/>
          <w:iCs/>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4DEE59CE"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ins w:id="1652" w:author="Seth Corwin" w:date="2022-12-11T22:37:00Z">
      <w:r w:rsidR="006145D7">
        <w:rPr>
          <w:rStyle w:val="PageNumber"/>
          <w:noProof/>
        </w:rPr>
        <w:t>2022-12-11</w:t>
      </w:r>
    </w:ins>
    <w:del w:id="1653" w:author="Seth Corwin" w:date="2022-12-11T21:47:00Z">
      <w:r w:rsidR="00F84637" w:rsidDel="00533F23">
        <w:rPr>
          <w:rStyle w:val="PageNumber"/>
          <w:noProof/>
        </w:rPr>
        <w:delText>2022-1</w:delText>
      </w:r>
    </w:del>
    <w:del w:id="1654" w:author="Seth Corwin" w:date="2022-12-11T20:09:00Z">
      <w:r w:rsidR="00F84637" w:rsidDel="004B691D">
        <w:rPr>
          <w:rStyle w:val="PageNumber"/>
          <w:noProof/>
        </w:rPr>
        <w:delText>1</w:delText>
      </w:r>
    </w:del>
    <w:del w:id="1655" w:author="Seth Corwin" w:date="2022-12-11T21:47:00Z">
      <w:r w:rsidR="00F84637" w:rsidDel="00533F23">
        <w:rPr>
          <w:rStyle w:val="PageNumber"/>
          <w:noProof/>
        </w:rPr>
        <w:delText>-</w:delText>
      </w:r>
    </w:del>
    <w:del w:id="1656" w:author="Seth Corwin" w:date="2022-12-11T20:10:00Z">
      <w:r w:rsidR="00F84637" w:rsidDel="004B691D">
        <w:rPr>
          <w:rStyle w:val="PageNumber"/>
          <w:noProof/>
        </w:rPr>
        <w:delText>29</w:delText>
      </w:r>
    </w:del>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18797509"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ins w:id="1657" w:author="Seth Corwin" w:date="2022-12-11T22:37:00Z">
      <w:r w:rsidR="006145D7">
        <w:rPr>
          <w:noProof/>
        </w:rPr>
        <w:t>2022-12-11</w:t>
      </w:r>
    </w:ins>
    <w:del w:id="1658" w:author="Seth Corwin" w:date="2022-12-11T21:47:00Z">
      <w:r w:rsidR="00F84637" w:rsidDel="00533F23">
        <w:rPr>
          <w:noProof/>
        </w:rPr>
        <w:delText>2022-1</w:delText>
      </w:r>
    </w:del>
    <w:del w:id="1659" w:author="Seth Corwin" w:date="2022-12-11T18:08:00Z">
      <w:r w:rsidR="00F84637" w:rsidDel="00AA0F4B">
        <w:rPr>
          <w:noProof/>
        </w:rPr>
        <w:delText>1</w:delText>
      </w:r>
    </w:del>
    <w:del w:id="1660" w:author="Seth Corwin" w:date="2022-12-11T21:47:00Z">
      <w:r w:rsidR="00F84637" w:rsidDel="00533F23">
        <w:rPr>
          <w:noProof/>
        </w:rPr>
        <w:delText>-</w:delText>
      </w:r>
    </w:del>
    <w:del w:id="1661" w:author="Seth Corwin" w:date="2022-12-11T18:08:00Z">
      <w:r w:rsidR="00F84637" w:rsidDel="00AA0F4B">
        <w:rPr>
          <w:noProof/>
        </w:rPr>
        <w:delText>29</w:delText>
      </w:r>
    </w:del>
    <w:r>
      <w:fldChar w:fldCharType="end"/>
    </w:r>
    <w:r>
      <w:t>]</w:t>
    </w:r>
    <w:r>
      <w:tab/>
    </w:r>
    <w:proofErr w:type="gramStart"/>
    <w:r>
      <w:rPr>
        <w:i/>
      </w:rPr>
      <w:t>J.Cervas</w:t>
    </w:r>
    <w:proofErr w:type="gramEnd"/>
    <w:r>
      <w:rPr>
        <w:i/>
      </w:rPr>
      <w:t>, B.Grofman, S.Matsudo</w:t>
    </w:r>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07D9"/>
    <w:rsid w:val="00001CDB"/>
    <w:rsid w:val="000041CA"/>
    <w:rsid w:val="0000433A"/>
    <w:rsid w:val="000047B2"/>
    <w:rsid w:val="0000528B"/>
    <w:rsid w:val="00006440"/>
    <w:rsid w:val="00007198"/>
    <w:rsid w:val="000076DC"/>
    <w:rsid w:val="000078EA"/>
    <w:rsid w:val="00007B10"/>
    <w:rsid w:val="00007E2B"/>
    <w:rsid w:val="00010EAC"/>
    <w:rsid w:val="00011566"/>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848"/>
    <w:rsid w:val="00017D0A"/>
    <w:rsid w:val="0002012A"/>
    <w:rsid w:val="00020234"/>
    <w:rsid w:val="000204DE"/>
    <w:rsid w:val="00021928"/>
    <w:rsid w:val="00021A5C"/>
    <w:rsid w:val="00021E50"/>
    <w:rsid w:val="00023629"/>
    <w:rsid w:val="00023FD6"/>
    <w:rsid w:val="00024578"/>
    <w:rsid w:val="0002465E"/>
    <w:rsid w:val="00025D4D"/>
    <w:rsid w:val="00025E96"/>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B52"/>
    <w:rsid w:val="00042860"/>
    <w:rsid w:val="00042D81"/>
    <w:rsid w:val="00043C45"/>
    <w:rsid w:val="00044C84"/>
    <w:rsid w:val="00044CCF"/>
    <w:rsid w:val="00044CD8"/>
    <w:rsid w:val="00045457"/>
    <w:rsid w:val="00045734"/>
    <w:rsid w:val="00046154"/>
    <w:rsid w:val="00046465"/>
    <w:rsid w:val="00047B4B"/>
    <w:rsid w:val="00051863"/>
    <w:rsid w:val="00051AE8"/>
    <w:rsid w:val="00054B4A"/>
    <w:rsid w:val="00055450"/>
    <w:rsid w:val="000601C9"/>
    <w:rsid w:val="00061364"/>
    <w:rsid w:val="00062D94"/>
    <w:rsid w:val="000638A7"/>
    <w:rsid w:val="000643A1"/>
    <w:rsid w:val="00064DA8"/>
    <w:rsid w:val="0006635E"/>
    <w:rsid w:val="00066559"/>
    <w:rsid w:val="00067F17"/>
    <w:rsid w:val="00070F93"/>
    <w:rsid w:val="000712EE"/>
    <w:rsid w:val="000719B9"/>
    <w:rsid w:val="00071DF5"/>
    <w:rsid w:val="000723BC"/>
    <w:rsid w:val="0007359C"/>
    <w:rsid w:val="00073B32"/>
    <w:rsid w:val="00073CF1"/>
    <w:rsid w:val="00073DDA"/>
    <w:rsid w:val="000748E9"/>
    <w:rsid w:val="00074F7F"/>
    <w:rsid w:val="000752DF"/>
    <w:rsid w:val="000754FE"/>
    <w:rsid w:val="00076504"/>
    <w:rsid w:val="00076856"/>
    <w:rsid w:val="00077791"/>
    <w:rsid w:val="00077DCC"/>
    <w:rsid w:val="00077FB0"/>
    <w:rsid w:val="0008189D"/>
    <w:rsid w:val="000818FC"/>
    <w:rsid w:val="00082358"/>
    <w:rsid w:val="00082A64"/>
    <w:rsid w:val="00082FE1"/>
    <w:rsid w:val="00083E09"/>
    <w:rsid w:val="00085C79"/>
    <w:rsid w:val="00086643"/>
    <w:rsid w:val="000867CC"/>
    <w:rsid w:val="000869B1"/>
    <w:rsid w:val="00087C5B"/>
    <w:rsid w:val="00090781"/>
    <w:rsid w:val="00090C48"/>
    <w:rsid w:val="000917CA"/>
    <w:rsid w:val="000939A9"/>
    <w:rsid w:val="00094440"/>
    <w:rsid w:val="00094507"/>
    <w:rsid w:val="000947B4"/>
    <w:rsid w:val="000950AE"/>
    <w:rsid w:val="00096D50"/>
    <w:rsid w:val="00097ABD"/>
    <w:rsid w:val="00097B49"/>
    <w:rsid w:val="000A0124"/>
    <w:rsid w:val="000A08F1"/>
    <w:rsid w:val="000A13C7"/>
    <w:rsid w:val="000A2561"/>
    <w:rsid w:val="000A2985"/>
    <w:rsid w:val="000A3AD2"/>
    <w:rsid w:val="000A3F44"/>
    <w:rsid w:val="000A4396"/>
    <w:rsid w:val="000A57CB"/>
    <w:rsid w:val="000A5A06"/>
    <w:rsid w:val="000A617D"/>
    <w:rsid w:val="000A6834"/>
    <w:rsid w:val="000A6EF9"/>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EE6"/>
    <w:rsid w:val="000C027D"/>
    <w:rsid w:val="000C0828"/>
    <w:rsid w:val="000C0DDD"/>
    <w:rsid w:val="000C11C4"/>
    <w:rsid w:val="000C16BC"/>
    <w:rsid w:val="000C1C28"/>
    <w:rsid w:val="000C1C98"/>
    <w:rsid w:val="000C266D"/>
    <w:rsid w:val="000C2B11"/>
    <w:rsid w:val="000C4B1B"/>
    <w:rsid w:val="000C5EF6"/>
    <w:rsid w:val="000C7866"/>
    <w:rsid w:val="000D0438"/>
    <w:rsid w:val="000D06E7"/>
    <w:rsid w:val="000D0CDB"/>
    <w:rsid w:val="000D1332"/>
    <w:rsid w:val="000D1A6A"/>
    <w:rsid w:val="000D238A"/>
    <w:rsid w:val="000D29AE"/>
    <w:rsid w:val="000D37C0"/>
    <w:rsid w:val="000D4232"/>
    <w:rsid w:val="000D4642"/>
    <w:rsid w:val="000D484C"/>
    <w:rsid w:val="000D58B5"/>
    <w:rsid w:val="000D5B09"/>
    <w:rsid w:val="000D72E0"/>
    <w:rsid w:val="000E0524"/>
    <w:rsid w:val="000E174C"/>
    <w:rsid w:val="000E36EC"/>
    <w:rsid w:val="000E3703"/>
    <w:rsid w:val="000E43DC"/>
    <w:rsid w:val="000E4A38"/>
    <w:rsid w:val="000E54C7"/>
    <w:rsid w:val="000E5699"/>
    <w:rsid w:val="000E5999"/>
    <w:rsid w:val="000E5D37"/>
    <w:rsid w:val="000E6C9D"/>
    <w:rsid w:val="000E720C"/>
    <w:rsid w:val="000E734C"/>
    <w:rsid w:val="000E7912"/>
    <w:rsid w:val="000F0992"/>
    <w:rsid w:val="000F0A98"/>
    <w:rsid w:val="000F0EAC"/>
    <w:rsid w:val="000F1B95"/>
    <w:rsid w:val="000F1F25"/>
    <w:rsid w:val="000F2740"/>
    <w:rsid w:val="000F3779"/>
    <w:rsid w:val="000F3C8E"/>
    <w:rsid w:val="000F5201"/>
    <w:rsid w:val="000F6FC0"/>
    <w:rsid w:val="000F7C78"/>
    <w:rsid w:val="00101166"/>
    <w:rsid w:val="00101D73"/>
    <w:rsid w:val="001030E2"/>
    <w:rsid w:val="0010373D"/>
    <w:rsid w:val="00105E15"/>
    <w:rsid w:val="00106485"/>
    <w:rsid w:val="00106731"/>
    <w:rsid w:val="001070EF"/>
    <w:rsid w:val="00107122"/>
    <w:rsid w:val="001071F7"/>
    <w:rsid w:val="0010783C"/>
    <w:rsid w:val="00107878"/>
    <w:rsid w:val="001123E1"/>
    <w:rsid w:val="001123E5"/>
    <w:rsid w:val="00112730"/>
    <w:rsid w:val="0011289C"/>
    <w:rsid w:val="00112A83"/>
    <w:rsid w:val="001134C8"/>
    <w:rsid w:val="001139CD"/>
    <w:rsid w:val="00114A8A"/>
    <w:rsid w:val="00114F0B"/>
    <w:rsid w:val="00117956"/>
    <w:rsid w:val="00117AF7"/>
    <w:rsid w:val="00120D0B"/>
    <w:rsid w:val="00121ABA"/>
    <w:rsid w:val="0012206E"/>
    <w:rsid w:val="001220B1"/>
    <w:rsid w:val="00122789"/>
    <w:rsid w:val="001228C1"/>
    <w:rsid w:val="001248B5"/>
    <w:rsid w:val="00124C9A"/>
    <w:rsid w:val="00124F8F"/>
    <w:rsid w:val="001250A2"/>
    <w:rsid w:val="00125D5D"/>
    <w:rsid w:val="00125D6A"/>
    <w:rsid w:val="00126C53"/>
    <w:rsid w:val="00127022"/>
    <w:rsid w:val="001276BE"/>
    <w:rsid w:val="00127E18"/>
    <w:rsid w:val="0013291E"/>
    <w:rsid w:val="00132A2C"/>
    <w:rsid w:val="00132E66"/>
    <w:rsid w:val="001339DC"/>
    <w:rsid w:val="0013438A"/>
    <w:rsid w:val="001343BF"/>
    <w:rsid w:val="00134707"/>
    <w:rsid w:val="00134BD7"/>
    <w:rsid w:val="00134EA8"/>
    <w:rsid w:val="001365CE"/>
    <w:rsid w:val="00136B17"/>
    <w:rsid w:val="001372A3"/>
    <w:rsid w:val="001378C3"/>
    <w:rsid w:val="001410BA"/>
    <w:rsid w:val="001412F1"/>
    <w:rsid w:val="001414D4"/>
    <w:rsid w:val="00141AC8"/>
    <w:rsid w:val="00141B74"/>
    <w:rsid w:val="00141C25"/>
    <w:rsid w:val="00142571"/>
    <w:rsid w:val="00142C83"/>
    <w:rsid w:val="001436A2"/>
    <w:rsid w:val="00143CB9"/>
    <w:rsid w:val="001478E3"/>
    <w:rsid w:val="001479B3"/>
    <w:rsid w:val="00147F11"/>
    <w:rsid w:val="00150547"/>
    <w:rsid w:val="00150D37"/>
    <w:rsid w:val="00150FCA"/>
    <w:rsid w:val="001510FD"/>
    <w:rsid w:val="00152D0F"/>
    <w:rsid w:val="00153625"/>
    <w:rsid w:val="00153F45"/>
    <w:rsid w:val="00154386"/>
    <w:rsid w:val="00154B63"/>
    <w:rsid w:val="001554A9"/>
    <w:rsid w:val="0015619D"/>
    <w:rsid w:val="00156E8B"/>
    <w:rsid w:val="00160E51"/>
    <w:rsid w:val="0016138E"/>
    <w:rsid w:val="00162C98"/>
    <w:rsid w:val="00163377"/>
    <w:rsid w:val="00163405"/>
    <w:rsid w:val="0016452C"/>
    <w:rsid w:val="00164670"/>
    <w:rsid w:val="0016484B"/>
    <w:rsid w:val="00164CD1"/>
    <w:rsid w:val="00165914"/>
    <w:rsid w:val="001672A4"/>
    <w:rsid w:val="00167520"/>
    <w:rsid w:val="00167668"/>
    <w:rsid w:val="00167DE8"/>
    <w:rsid w:val="001701A9"/>
    <w:rsid w:val="001701B5"/>
    <w:rsid w:val="00170405"/>
    <w:rsid w:val="001722D0"/>
    <w:rsid w:val="001757A1"/>
    <w:rsid w:val="0017605F"/>
    <w:rsid w:val="001760CC"/>
    <w:rsid w:val="001804DF"/>
    <w:rsid w:val="00180686"/>
    <w:rsid w:val="00180C9B"/>
    <w:rsid w:val="00181F2A"/>
    <w:rsid w:val="00182121"/>
    <w:rsid w:val="0018377C"/>
    <w:rsid w:val="00183B7A"/>
    <w:rsid w:val="001857AE"/>
    <w:rsid w:val="00185B34"/>
    <w:rsid w:val="0018645E"/>
    <w:rsid w:val="00187464"/>
    <w:rsid w:val="00187A35"/>
    <w:rsid w:val="0019093D"/>
    <w:rsid w:val="00190949"/>
    <w:rsid w:val="00190BDD"/>
    <w:rsid w:val="0019204A"/>
    <w:rsid w:val="00192EAE"/>
    <w:rsid w:val="001937CC"/>
    <w:rsid w:val="001939F4"/>
    <w:rsid w:val="00194834"/>
    <w:rsid w:val="00195A51"/>
    <w:rsid w:val="00196B3A"/>
    <w:rsid w:val="00196DA7"/>
    <w:rsid w:val="00196E68"/>
    <w:rsid w:val="0019726D"/>
    <w:rsid w:val="00197B3A"/>
    <w:rsid w:val="001A03CC"/>
    <w:rsid w:val="001A2244"/>
    <w:rsid w:val="001A38EB"/>
    <w:rsid w:val="001A3991"/>
    <w:rsid w:val="001A4A12"/>
    <w:rsid w:val="001A4B25"/>
    <w:rsid w:val="001A54D2"/>
    <w:rsid w:val="001A5987"/>
    <w:rsid w:val="001A746E"/>
    <w:rsid w:val="001B11F4"/>
    <w:rsid w:val="001B1A1E"/>
    <w:rsid w:val="001B2A3D"/>
    <w:rsid w:val="001B366A"/>
    <w:rsid w:val="001B416C"/>
    <w:rsid w:val="001B59B9"/>
    <w:rsid w:val="001B5EBF"/>
    <w:rsid w:val="001B77F3"/>
    <w:rsid w:val="001B7E5B"/>
    <w:rsid w:val="001C2CA1"/>
    <w:rsid w:val="001C31EF"/>
    <w:rsid w:val="001C34A8"/>
    <w:rsid w:val="001C43BE"/>
    <w:rsid w:val="001C4446"/>
    <w:rsid w:val="001C4CFA"/>
    <w:rsid w:val="001C6936"/>
    <w:rsid w:val="001D0079"/>
    <w:rsid w:val="001D0130"/>
    <w:rsid w:val="001D073A"/>
    <w:rsid w:val="001D086B"/>
    <w:rsid w:val="001D152F"/>
    <w:rsid w:val="001D25D3"/>
    <w:rsid w:val="001D2B4E"/>
    <w:rsid w:val="001D41E4"/>
    <w:rsid w:val="001D6D82"/>
    <w:rsid w:val="001D7048"/>
    <w:rsid w:val="001E1230"/>
    <w:rsid w:val="001E13E7"/>
    <w:rsid w:val="001E2F2F"/>
    <w:rsid w:val="001E3122"/>
    <w:rsid w:val="001E3848"/>
    <w:rsid w:val="001E41C4"/>
    <w:rsid w:val="001E48C2"/>
    <w:rsid w:val="001E5829"/>
    <w:rsid w:val="001E5B09"/>
    <w:rsid w:val="001E60CE"/>
    <w:rsid w:val="001E7C8A"/>
    <w:rsid w:val="001F0BCD"/>
    <w:rsid w:val="001F1907"/>
    <w:rsid w:val="001F1D41"/>
    <w:rsid w:val="001F1EA9"/>
    <w:rsid w:val="001F20C0"/>
    <w:rsid w:val="001F2AE8"/>
    <w:rsid w:val="001F2B31"/>
    <w:rsid w:val="001F2EEE"/>
    <w:rsid w:val="001F319C"/>
    <w:rsid w:val="001F335B"/>
    <w:rsid w:val="001F37BC"/>
    <w:rsid w:val="001F3A65"/>
    <w:rsid w:val="001F415B"/>
    <w:rsid w:val="001F43F2"/>
    <w:rsid w:val="001F7D5F"/>
    <w:rsid w:val="00200B05"/>
    <w:rsid w:val="00201B6C"/>
    <w:rsid w:val="00201C10"/>
    <w:rsid w:val="00201FC5"/>
    <w:rsid w:val="00204F7D"/>
    <w:rsid w:val="00205246"/>
    <w:rsid w:val="002070AA"/>
    <w:rsid w:val="00207AC0"/>
    <w:rsid w:val="002101E7"/>
    <w:rsid w:val="002106FE"/>
    <w:rsid w:val="00211ACD"/>
    <w:rsid w:val="00211D41"/>
    <w:rsid w:val="00214714"/>
    <w:rsid w:val="00216081"/>
    <w:rsid w:val="00217C5F"/>
    <w:rsid w:val="00221AB6"/>
    <w:rsid w:val="00222536"/>
    <w:rsid w:val="00222C18"/>
    <w:rsid w:val="00223812"/>
    <w:rsid w:val="00223EE7"/>
    <w:rsid w:val="002244A2"/>
    <w:rsid w:val="002253AD"/>
    <w:rsid w:val="00225EA3"/>
    <w:rsid w:val="0022703E"/>
    <w:rsid w:val="00227FE6"/>
    <w:rsid w:val="00230F13"/>
    <w:rsid w:val="002318B9"/>
    <w:rsid w:val="00231F0B"/>
    <w:rsid w:val="00233466"/>
    <w:rsid w:val="00234321"/>
    <w:rsid w:val="002344E1"/>
    <w:rsid w:val="00234838"/>
    <w:rsid w:val="0023498F"/>
    <w:rsid w:val="00235A32"/>
    <w:rsid w:val="002363DE"/>
    <w:rsid w:val="002366B8"/>
    <w:rsid w:val="002407FA"/>
    <w:rsid w:val="0024088F"/>
    <w:rsid w:val="00241F8E"/>
    <w:rsid w:val="00242E53"/>
    <w:rsid w:val="00245F35"/>
    <w:rsid w:val="002474A2"/>
    <w:rsid w:val="00247BA3"/>
    <w:rsid w:val="002503D3"/>
    <w:rsid w:val="00252CF8"/>
    <w:rsid w:val="002539D7"/>
    <w:rsid w:val="002548A3"/>
    <w:rsid w:val="0025494D"/>
    <w:rsid w:val="00254F80"/>
    <w:rsid w:val="0025539C"/>
    <w:rsid w:val="00255EFF"/>
    <w:rsid w:val="002578EA"/>
    <w:rsid w:val="00260677"/>
    <w:rsid w:val="002616D0"/>
    <w:rsid w:val="00261B60"/>
    <w:rsid w:val="002626B8"/>
    <w:rsid w:val="0026367F"/>
    <w:rsid w:val="0026389D"/>
    <w:rsid w:val="00263E45"/>
    <w:rsid w:val="00264C0D"/>
    <w:rsid w:val="00264CB6"/>
    <w:rsid w:val="00265444"/>
    <w:rsid w:val="00265934"/>
    <w:rsid w:val="00265EA3"/>
    <w:rsid w:val="002660E0"/>
    <w:rsid w:val="00266D7B"/>
    <w:rsid w:val="00267BB2"/>
    <w:rsid w:val="00270128"/>
    <w:rsid w:val="00270379"/>
    <w:rsid w:val="00270BFD"/>
    <w:rsid w:val="00270D80"/>
    <w:rsid w:val="002711EE"/>
    <w:rsid w:val="002713C2"/>
    <w:rsid w:val="002718F7"/>
    <w:rsid w:val="002736F2"/>
    <w:rsid w:val="0027417C"/>
    <w:rsid w:val="0027492A"/>
    <w:rsid w:val="00274C2F"/>
    <w:rsid w:val="00275CFD"/>
    <w:rsid w:val="00276322"/>
    <w:rsid w:val="00276823"/>
    <w:rsid w:val="00276A23"/>
    <w:rsid w:val="00276F4C"/>
    <w:rsid w:val="002779DB"/>
    <w:rsid w:val="00277CA0"/>
    <w:rsid w:val="002807D3"/>
    <w:rsid w:val="00280A53"/>
    <w:rsid w:val="00281F94"/>
    <w:rsid w:val="002823BE"/>
    <w:rsid w:val="00282E09"/>
    <w:rsid w:val="00283C85"/>
    <w:rsid w:val="00283D72"/>
    <w:rsid w:val="002845C9"/>
    <w:rsid w:val="0028461A"/>
    <w:rsid w:val="002858B8"/>
    <w:rsid w:val="00285C67"/>
    <w:rsid w:val="00285F27"/>
    <w:rsid w:val="0028644D"/>
    <w:rsid w:val="00286F60"/>
    <w:rsid w:val="00287EE1"/>
    <w:rsid w:val="00287F3B"/>
    <w:rsid w:val="002931B0"/>
    <w:rsid w:val="00293AA6"/>
    <w:rsid w:val="00293D57"/>
    <w:rsid w:val="00297238"/>
    <w:rsid w:val="00297E17"/>
    <w:rsid w:val="002A015D"/>
    <w:rsid w:val="002A2174"/>
    <w:rsid w:val="002A2984"/>
    <w:rsid w:val="002A29F6"/>
    <w:rsid w:val="002A2F46"/>
    <w:rsid w:val="002A333D"/>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B3C"/>
    <w:rsid w:val="002B41EB"/>
    <w:rsid w:val="002B50BB"/>
    <w:rsid w:val="002B5C39"/>
    <w:rsid w:val="002B5C54"/>
    <w:rsid w:val="002B635D"/>
    <w:rsid w:val="002B6656"/>
    <w:rsid w:val="002B686F"/>
    <w:rsid w:val="002B73EB"/>
    <w:rsid w:val="002B75D5"/>
    <w:rsid w:val="002B7740"/>
    <w:rsid w:val="002C00FA"/>
    <w:rsid w:val="002C0232"/>
    <w:rsid w:val="002C098A"/>
    <w:rsid w:val="002C0F4D"/>
    <w:rsid w:val="002C235B"/>
    <w:rsid w:val="002C2819"/>
    <w:rsid w:val="002C2A0F"/>
    <w:rsid w:val="002C2B14"/>
    <w:rsid w:val="002C2FE9"/>
    <w:rsid w:val="002C31B5"/>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9D9"/>
    <w:rsid w:val="002D1AD5"/>
    <w:rsid w:val="002D20B5"/>
    <w:rsid w:val="002D23CB"/>
    <w:rsid w:val="002D326F"/>
    <w:rsid w:val="002D400F"/>
    <w:rsid w:val="002D46A1"/>
    <w:rsid w:val="002D4D02"/>
    <w:rsid w:val="002D5751"/>
    <w:rsid w:val="002D64FB"/>
    <w:rsid w:val="002D660F"/>
    <w:rsid w:val="002D7F99"/>
    <w:rsid w:val="002E0123"/>
    <w:rsid w:val="002E1372"/>
    <w:rsid w:val="002E157B"/>
    <w:rsid w:val="002E1F5D"/>
    <w:rsid w:val="002E2AD0"/>
    <w:rsid w:val="002E2EE0"/>
    <w:rsid w:val="002E2F0C"/>
    <w:rsid w:val="002E33B3"/>
    <w:rsid w:val="002E3AD9"/>
    <w:rsid w:val="002E448D"/>
    <w:rsid w:val="002E529F"/>
    <w:rsid w:val="002E53B7"/>
    <w:rsid w:val="002E748E"/>
    <w:rsid w:val="002E7B6E"/>
    <w:rsid w:val="002E7D34"/>
    <w:rsid w:val="002E7F93"/>
    <w:rsid w:val="002F01C8"/>
    <w:rsid w:val="002F06D5"/>
    <w:rsid w:val="002F1BFA"/>
    <w:rsid w:val="002F1D10"/>
    <w:rsid w:val="002F2FAA"/>
    <w:rsid w:val="002F3569"/>
    <w:rsid w:val="002F3675"/>
    <w:rsid w:val="002F3F8C"/>
    <w:rsid w:val="002F4B30"/>
    <w:rsid w:val="002F4C31"/>
    <w:rsid w:val="002F4F94"/>
    <w:rsid w:val="002F55DA"/>
    <w:rsid w:val="002F64E0"/>
    <w:rsid w:val="002F6B40"/>
    <w:rsid w:val="002F78E6"/>
    <w:rsid w:val="002F7E18"/>
    <w:rsid w:val="00300036"/>
    <w:rsid w:val="00301106"/>
    <w:rsid w:val="00302938"/>
    <w:rsid w:val="00302954"/>
    <w:rsid w:val="003034D6"/>
    <w:rsid w:val="00303ADB"/>
    <w:rsid w:val="00304360"/>
    <w:rsid w:val="003063FC"/>
    <w:rsid w:val="003078EE"/>
    <w:rsid w:val="00312BD6"/>
    <w:rsid w:val="00313694"/>
    <w:rsid w:val="0031424C"/>
    <w:rsid w:val="00314A3F"/>
    <w:rsid w:val="0031501C"/>
    <w:rsid w:val="003154F8"/>
    <w:rsid w:val="0031738D"/>
    <w:rsid w:val="003175B8"/>
    <w:rsid w:val="00320AA4"/>
    <w:rsid w:val="00321CD5"/>
    <w:rsid w:val="00321F71"/>
    <w:rsid w:val="00322369"/>
    <w:rsid w:val="003228C0"/>
    <w:rsid w:val="00322FC7"/>
    <w:rsid w:val="00323194"/>
    <w:rsid w:val="00323376"/>
    <w:rsid w:val="00324007"/>
    <w:rsid w:val="00324281"/>
    <w:rsid w:val="00324710"/>
    <w:rsid w:val="00324741"/>
    <w:rsid w:val="00325B09"/>
    <w:rsid w:val="00327547"/>
    <w:rsid w:val="003307B4"/>
    <w:rsid w:val="00330E44"/>
    <w:rsid w:val="00330F4F"/>
    <w:rsid w:val="0033301B"/>
    <w:rsid w:val="00334244"/>
    <w:rsid w:val="00334265"/>
    <w:rsid w:val="003357A6"/>
    <w:rsid w:val="003358F9"/>
    <w:rsid w:val="00335A1E"/>
    <w:rsid w:val="00335FF9"/>
    <w:rsid w:val="00336A04"/>
    <w:rsid w:val="00336B09"/>
    <w:rsid w:val="00337D80"/>
    <w:rsid w:val="003402C1"/>
    <w:rsid w:val="00340B12"/>
    <w:rsid w:val="003425C7"/>
    <w:rsid w:val="00342A7D"/>
    <w:rsid w:val="00343D93"/>
    <w:rsid w:val="003442B4"/>
    <w:rsid w:val="0034749A"/>
    <w:rsid w:val="00350898"/>
    <w:rsid w:val="003509BA"/>
    <w:rsid w:val="00350ADF"/>
    <w:rsid w:val="00350B76"/>
    <w:rsid w:val="00350B97"/>
    <w:rsid w:val="003512C4"/>
    <w:rsid w:val="00352B0C"/>
    <w:rsid w:val="00354524"/>
    <w:rsid w:val="00354688"/>
    <w:rsid w:val="00355298"/>
    <w:rsid w:val="003555C5"/>
    <w:rsid w:val="00355C87"/>
    <w:rsid w:val="00355DE7"/>
    <w:rsid w:val="00356887"/>
    <w:rsid w:val="00356ECD"/>
    <w:rsid w:val="0035739A"/>
    <w:rsid w:val="003573E0"/>
    <w:rsid w:val="00360854"/>
    <w:rsid w:val="0036145E"/>
    <w:rsid w:val="00363A8D"/>
    <w:rsid w:val="003648F8"/>
    <w:rsid w:val="0036525F"/>
    <w:rsid w:val="00366A2D"/>
    <w:rsid w:val="00367CE1"/>
    <w:rsid w:val="00371333"/>
    <w:rsid w:val="00372742"/>
    <w:rsid w:val="00372E27"/>
    <w:rsid w:val="0037309A"/>
    <w:rsid w:val="00374783"/>
    <w:rsid w:val="00374A65"/>
    <w:rsid w:val="00375DA0"/>
    <w:rsid w:val="003760AD"/>
    <w:rsid w:val="00376250"/>
    <w:rsid w:val="00376557"/>
    <w:rsid w:val="00376827"/>
    <w:rsid w:val="00377828"/>
    <w:rsid w:val="00380679"/>
    <w:rsid w:val="00380A26"/>
    <w:rsid w:val="003810F0"/>
    <w:rsid w:val="00381142"/>
    <w:rsid w:val="00381358"/>
    <w:rsid w:val="00381EEA"/>
    <w:rsid w:val="00382FE6"/>
    <w:rsid w:val="00383167"/>
    <w:rsid w:val="003843B7"/>
    <w:rsid w:val="003845DE"/>
    <w:rsid w:val="00384651"/>
    <w:rsid w:val="00384F28"/>
    <w:rsid w:val="0038544F"/>
    <w:rsid w:val="003855A1"/>
    <w:rsid w:val="0038560B"/>
    <w:rsid w:val="003872CC"/>
    <w:rsid w:val="0039124F"/>
    <w:rsid w:val="003912BB"/>
    <w:rsid w:val="0039200D"/>
    <w:rsid w:val="003924ED"/>
    <w:rsid w:val="00393922"/>
    <w:rsid w:val="00393BC8"/>
    <w:rsid w:val="00393FF9"/>
    <w:rsid w:val="003944E3"/>
    <w:rsid w:val="0039527C"/>
    <w:rsid w:val="003955F0"/>
    <w:rsid w:val="003959F9"/>
    <w:rsid w:val="00395CB5"/>
    <w:rsid w:val="00396BB2"/>
    <w:rsid w:val="00396DD9"/>
    <w:rsid w:val="00397216"/>
    <w:rsid w:val="00397C48"/>
    <w:rsid w:val="003A0810"/>
    <w:rsid w:val="003A203D"/>
    <w:rsid w:val="003A3D49"/>
    <w:rsid w:val="003A42DE"/>
    <w:rsid w:val="003A54F8"/>
    <w:rsid w:val="003A6361"/>
    <w:rsid w:val="003A688F"/>
    <w:rsid w:val="003A7FEC"/>
    <w:rsid w:val="003B066A"/>
    <w:rsid w:val="003B13C0"/>
    <w:rsid w:val="003B2608"/>
    <w:rsid w:val="003B5A85"/>
    <w:rsid w:val="003B74FA"/>
    <w:rsid w:val="003C0494"/>
    <w:rsid w:val="003C0BA2"/>
    <w:rsid w:val="003C110C"/>
    <w:rsid w:val="003C202E"/>
    <w:rsid w:val="003C2728"/>
    <w:rsid w:val="003C3F24"/>
    <w:rsid w:val="003C4623"/>
    <w:rsid w:val="003C4B43"/>
    <w:rsid w:val="003C5099"/>
    <w:rsid w:val="003C546D"/>
    <w:rsid w:val="003C5595"/>
    <w:rsid w:val="003C5929"/>
    <w:rsid w:val="003C6144"/>
    <w:rsid w:val="003C683F"/>
    <w:rsid w:val="003C7861"/>
    <w:rsid w:val="003D0076"/>
    <w:rsid w:val="003D09A0"/>
    <w:rsid w:val="003D10E4"/>
    <w:rsid w:val="003D1301"/>
    <w:rsid w:val="003D1A26"/>
    <w:rsid w:val="003D2FAE"/>
    <w:rsid w:val="003D35FC"/>
    <w:rsid w:val="003D3F29"/>
    <w:rsid w:val="003D4869"/>
    <w:rsid w:val="003D5368"/>
    <w:rsid w:val="003D5E9F"/>
    <w:rsid w:val="003D7183"/>
    <w:rsid w:val="003D7A3F"/>
    <w:rsid w:val="003E007B"/>
    <w:rsid w:val="003E1452"/>
    <w:rsid w:val="003E188B"/>
    <w:rsid w:val="003E2D90"/>
    <w:rsid w:val="003E2DF7"/>
    <w:rsid w:val="003E335C"/>
    <w:rsid w:val="003E47EA"/>
    <w:rsid w:val="003E4989"/>
    <w:rsid w:val="003E5B7E"/>
    <w:rsid w:val="003E67BA"/>
    <w:rsid w:val="003E7193"/>
    <w:rsid w:val="003F035D"/>
    <w:rsid w:val="003F03DD"/>
    <w:rsid w:val="003F10E3"/>
    <w:rsid w:val="003F15F0"/>
    <w:rsid w:val="003F3780"/>
    <w:rsid w:val="003F3D6D"/>
    <w:rsid w:val="003F4045"/>
    <w:rsid w:val="003F4572"/>
    <w:rsid w:val="003F522A"/>
    <w:rsid w:val="003F5B5D"/>
    <w:rsid w:val="003F61FF"/>
    <w:rsid w:val="003F72B6"/>
    <w:rsid w:val="004017A7"/>
    <w:rsid w:val="004040A0"/>
    <w:rsid w:val="00404BE0"/>
    <w:rsid w:val="00405146"/>
    <w:rsid w:val="00406046"/>
    <w:rsid w:val="00406783"/>
    <w:rsid w:val="004068E9"/>
    <w:rsid w:val="00406B2B"/>
    <w:rsid w:val="00406CDC"/>
    <w:rsid w:val="0040720E"/>
    <w:rsid w:val="004072F1"/>
    <w:rsid w:val="00407368"/>
    <w:rsid w:val="00407FCD"/>
    <w:rsid w:val="00410707"/>
    <w:rsid w:val="00412CE9"/>
    <w:rsid w:val="00414158"/>
    <w:rsid w:val="0041484F"/>
    <w:rsid w:val="00414F9F"/>
    <w:rsid w:val="00415663"/>
    <w:rsid w:val="004171F4"/>
    <w:rsid w:val="00421393"/>
    <w:rsid w:val="0042250A"/>
    <w:rsid w:val="004238B3"/>
    <w:rsid w:val="00423FA3"/>
    <w:rsid w:val="0042413E"/>
    <w:rsid w:val="00427371"/>
    <w:rsid w:val="00427603"/>
    <w:rsid w:val="0042763A"/>
    <w:rsid w:val="00427672"/>
    <w:rsid w:val="00430500"/>
    <w:rsid w:val="00431E41"/>
    <w:rsid w:val="00432C23"/>
    <w:rsid w:val="00432D55"/>
    <w:rsid w:val="00433F99"/>
    <w:rsid w:val="004346AF"/>
    <w:rsid w:val="004349D8"/>
    <w:rsid w:val="00436FC9"/>
    <w:rsid w:val="004370FA"/>
    <w:rsid w:val="004377D0"/>
    <w:rsid w:val="00437CFA"/>
    <w:rsid w:val="00440574"/>
    <w:rsid w:val="00443005"/>
    <w:rsid w:val="0044334F"/>
    <w:rsid w:val="00443FAE"/>
    <w:rsid w:val="00444472"/>
    <w:rsid w:val="00444A9D"/>
    <w:rsid w:val="0045011B"/>
    <w:rsid w:val="004517D2"/>
    <w:rsid w:val="00452C9C"/>
    <w:rsid w:val="00453337"/>
    <w:rsid w:val="004533C7"/>
    <w:rsid w:val="00454C39"/>
    <w:rsid w:val="00454D06"/>
    <w:rsid w:val="00455619"/>
    <w:rsid w:val="004563D4"/>
    <w:rsid w:val="00457FCE"/>
    <w:rsid w:val="004601A1"/>
    <w:rsid w:val="00460493"/>
    <w:rsid w:val="00460B4C"/>
    <w:rsid w:val="00460BD5"/>
    <w:rsid w:val="00462815"/>
    <w:rsid w:val="0046355E"/>
    <w:rsid w:val="00464412"/>
    <w:rsid w:val="00464EA9"/>
    <w:rsid w:val="004658CF"/>
    <w:rsid w:val="00466739"/>
    <w:rsid w:val="004679BA"/>
    <w:rsid w:val="00470466"/>
    <w:rsid w:val="0047060F"/>
    <w:rsid w:val="00470854"/>
    <w:rsid w:val="00471E15"/>
    <w:rsid w:val="004728C2"/>
    <w:rsid w:val="00472E70"/>
    <w:rsid w:val="00473F7B"/>
    <w:rsid w:val="00474B97"/>
    <w:rsid w:val="00475A54"/>
    <w:rsid w:val="00476B4C"/>
    <w:rsid w:val="00476FBC"/>
    <w:rsid w:val="00477963"/>
    <w:rsid w:val="004809BB"/>
    <w:rsid w:val="00482E50"/>
    <w:rsid w:val="00483291"/>
    <w:rsid w:val="004842C5"/>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927"/>
    <w:rsid w:val="00497B09"/>
    <w:rsid w:val="004A0F2C"/>
    <w:rsid w:val="004A1186"/>
    <w:rsid w:val="004A1981"/>
    <w:rsid w:val="004A254D"/>
    <w:rsid w:val="004A398C"/>
    <w:rsid w:val="004A48B2"/>
    <w:rsid w:val="004A50A3"/>
    <w:rsid w:val="004A51AB"/>
    <w:rsid w:val="004A5958"/>
    <w:rsid w:val="004A5D6B"/>
    <w:rsid w:val="004A6D79"/>
    <w:rsid w:val="004A72E9"/>
    <w:rsid w:val="004A73BA"/>
    <w:rsid w:val="004B0317"/>
    <w:rsid w:val="004B0FF6"/>
    <w:rsid w:val="004B1389"/>
    <w:rsid w:val="004B16DD"/>
    <w:rsid w:val="004B2892"/>
    <w:rsid w:val="004B4E72"/>
    <w:rsid w:val="004B691D"/>
    <w:rsid w:val="004B6F05"/>
    <w:rsid w:val="004B7233"/>
    <w:rsid w:val="004B7748"/>
    <w:rsid w:val="004B7D7C"/>
    <w:rsid w:val="004C022E"/>
    <w:rsid w:val="004C0BF0"/>
    <w:rsid w:val="004C0CE9"/>
    <w:rsid w:val="004C1F78"/>
    <w:rsid w:val="004C21A0"/>
    <w:rsid w:val="004C44BB"/>
    <w:rsid w:val="004C44C2"/>
    <w:rsid w:val="004C469A"/>
    <w:rsid w:val="004C5796"/>
    <w:rsid w:val="004C6615"/>
    <w:rsid w:val="004C6AF6"/>
    <w:rsid w:val="004C6B22"/>
    <w:rsid w:val="004C700D"/>
    <w:rsid w:val="004C72A8"/>
    <w:rsid w:val="004C791D"/>
    <w:rsid w:val="004C7AF3"/>
    <w:rsid w:val="004D1243"/>
    <w:rsid w:val="004D1374"/>
    <w:rsid w:val="004D1380"/>
    <w:rsid w:val="004D1D47"/>
    <w:rsid w:val="004D23D6"/>
    <w:rsid w:val="004D3103"/>
    <w:rsid w:val="004D4A65"/>
    <w:rsid w:val="004D4A90"/>
    <w:rsid w:val="004D563A"/>
    <w:rsid w:val="004D583B"/>
    <w:rsid w:val="004D7115"/>
    <w:rsid w:val="004D7242"/>
    <w:rsid w:val="004E1735"/>
    <w:rsid w:val="004E254B"/>
    <w:rsid w:val="004E36A6"/>
    <w:rsid w:val="004E4818"/>
    <w:rsid w:val="004E56EC"/>
    <w:rsid w:val="004E6559"/>
    <w:rsid w:val="004E763B"/>
    <w:rsid w:val="004F095B"/>
    <w:rsid w:val="004F162D"/>
    <w:rsid w:val="004F16DE"/>
    <w:rsid w:val="004F2292"/>
    <w:rsid w:val="004F24CF"/>
    <w:rsid w:val="004F3C47"/>
    <w:rsid w:val="004F4127"/>
    <w:rsid w:val="004F425C"/>
    <w:rsid w:val="004F44FA"/>
    <w:rsid w:val="004F4F44"/>
    <w:rsid w:val="004F55EA"/>
    <w:rsid w:val="004F6A0B"/>
    <w:rsid w:val="00500313"/>
    <w:rsid w:val="00500A04"/>
    <w:rsid w:val="005011DD"/>
    <w:rsid w:val="00501295"/>
    <w:rsid w:val="005025BB"/>
    <w:rsid w:val="005027A1"/>
    <w:rsid w:val="00503060"/>
    <w:rsid w:val="005035CF"/>
    <w:rsid w:val="00503617"/>
    <w:rsid w:val="00505AA4"/>
    <w:rsid w:val="0050691A"/>
    <w:rsid w:val="00507AB8"/>
    <w:rsid w:val="005103E8"/>
    <w:rsid w:val="005105F2"/>
    <w:rsid w:val="00511694"/>
    <w:rsid w:val="00512D42"/>
    <w:rsid w:val="00513274"/>
    <w:rsid w:val="005138B6"/>
    <w:rsid w:val="00513B8F"/>
    <w:rsid w:val="005152E3"/>
    <w:rsid w:val="00515AE7"/>
    <w:rsid w:val="00515E6A"/>
    <w:rsid w:val="005168F4"/>
    <w:rsid w:val="005172B6"/>
    <w:rsid w:val="00517C8B"/>
    <w:rsid w:val="00517CE2"/>
    <w:rsid w:val="00520E19"/>
    <w:rsid w:val="00521188"/>
    <w:rsid w:val="00521B2A"/>
    <w:rsid w:val="00521D1F"/>
    <w:rsid w:val="00521FCA"/>
    <w:rsid w:val="005228DD"/>
    <w:rsid w:val="00523AD1"/>
    <w:rsid w:val="00524FC0"/>
    <w:rsid w:val="00525D11"/>
    <w:rsid w:val="005272BD"/>
    <w:rsid w:val="0052796C"/>
    <w:rsid w:val="005279A0"/>
    <w:rsid w:val="00530A00"/>
    <w:rsid w:val="00530C21"/>
    <w:rsid w:val="00530C9D"/>
    <w:rsid w:val="00532F78"/>
    <w:rsid w:val="00532FF6"/>
    <w:rsid w:val="00533F23"/>
    <w:rsid w:val="00535544"/>
    <w:rsid w:val="0053577C"/>
    <w:rsid w:val="00536BB8"/>
    <w:rsid w:val="0053715B"/>
    <w:rsid w:val="00541227"/>
    <w:rsid w:val="00541634"/>
    <w:rsid w:val="00541A61"/>
    <w:rsid w:val="005422EB"/>
    <w:rsid w:val="005429F0"/>
    <w:rsid w:val="00542DF6"/>
    <w:rsid w:val="00543B30"/>
    <w:rsid w:val="00543F0B"/>
    <w:rsid w:val="005452DF"/>
    <w:rsid w:val="00545A87"/>
    <w:rsid w:val="00545D6C"/>
    <w:rsid w:val="00546D1F"/>
    <w:rsid w:val="00550907"/>
    <w:rsid w:val="00550B2D"/>
    <w:rsid w:val="0055174F"/>
    <w:rsid w:val="00551B02"/>
    <w:rsid w:val="00551CCB"/>
    <w:rsid w:val="00552133"/>
    <w:rsid w:val="00552363"/>
    <w:rsid w:val="00552522"/>
    <w:rsid w:val="00552E9D"/>
    <w:rsid w:val="00554930"/>
    <w:rsid w:val="00554E53"/>
    <w:rsid w:val="0055546D"/>
    <w:rsid w:val="00555E05"/>
    <w:rsid w:val="00561609"/>
    <w:rsid w:val="0056252F"/>
    <w:rsid w:val="00562778"/>
    <w:rsid w:val="00562D15"/>
    <w:rsid w:val="00562F17"/>
    <w:rsid w:val="005634BD"/>
    <w:rsid w:val="00564A01"/>
    <w:rsid w:val="005656CF"/>
    <w:rsid w:val="00565985"/>
    <w:rsid w:val="00565F68"/>
    <w:rsid w:val="0056610A"/>
    <w:rsid w:val="005662CA"/>
    <w:rsid w:val="00567010"/>
    <w:rsid w:val="00570243"/>
    <w:rsid w:val="0057063D"/>
    <w:rsid w:val="005710EB"/>
    <w:rsid w:val="005712C9"/>
    <w:rsid w:val="00571CE6"/>
    <w:rsid w:val="005721F0"/>
    <w:rsid w:val="00574337"/>
    <w:rsid w:val="00574BBE"/>
    <w:rsid w:val="00575289"/>
    <w:rsid w:val="00576B38"/>
    <w:rsid w:val="0058124C"/>
    <w:rsid w:val="0058198A"/>
    <w:rsid w:val="00582417"/>
    <w:rsid w:val="00582E86"/>
    <w:rsid w:val="005831DF"/>
    <w:rsid w:val="00583718"/>
    <w:rsid w:val="00583E22"/>
    <w:rsid w:val="00583E55"/>
    <w:rsid w:val="00583E5C"/>
    <w:rsid w:val="0058695D"/>
    <w:rsid w:val="0058714D"/>
    <w:rsid w:val="00587169"/>
    <w:rsid w:val="0059149D"/>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B0B"/>
    <w:rsid w:val="005A3E1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7C7"/>
    <w:rsid w:val="005B7AEF"/>
    <w:rsid w:val="005B7DAF"/>
    <w:rsid w:val="005C1668"/>
    <w:rsid w:val="005C3881"/>
    <w:rsid w:val="005C4162"/>
    <w:rsid w:val="005C60F8"/>
    <w:rsid w:val="005C6583"/>
    <w:rsid w:val="005C7763"/>
    <w:rsid w:val="005D1F4D"/>
    <w:rsid w:val="005D2141"/>
    <w:rsid w:val="005D2BB5"/>
    <w:rsid w:val="005D6219"/>
    <w:rsid w:val="005D6C63"/>
    <w:rsid w:val="005D714A"/>
    <w:rsid w:val="005D73AE"/>
    <w:rsid w:val="005D7D74"/>
    <w:rsid w:val="005E1679"/>
    <w:rsid w:val="005E1C78"/>
    <w:rsid w:val="005E23F6"/>
    <w:rsid w:val="005E2A95"/>
    <w:rsid w:val="005E3417"/>
    <w:rsid w:val="005E3FB4"/>
    <w:rsid w:val="005E55FA"/>
    <w:rsid w:val="005E5BC4"/>
    <w:rsid w:val="005E5C4F"/>
    <w:rsid w:val="005E62A5"/>
    <w:rsid w:val="005E64C1"/>
    <w:rsid w:val="005E74B7"/>
    <w:rsid w:val="005E7959"/>
    <w:rsid w:val="005F1007"/>
    <w:rsid w:val="005F1644"/>
    <w:rsid w:val="005F22F7"/>
    <w:rsid w:val="005F2318"/>
    <w:rsid w:val="005F320D"/>
    <w:rsid w:val="005F5299"/>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53DB"/>
    <w:rsid w:val="00605AC8"/>
    <w:rsid w:val="00606B4F"/>
    <w:rsid w:val="00606C37"/>
    <w:rsid w:val="00607A05"/>
    <w:rsid w:val="00610013"/>
    <w:rsid w:val="0061086C"/>
    <w:rsid w:val="00610F2E"/>
    <w:rsid w:val="006110CA"/>
    <w:rsid w:val="00611FE0"/>
    <w:rsid w:val="006120F5"/>
    <w:rsid w:val="006125AC"/>
    <w:rsid w:val="00612C87"/>
    <w:rsid w:val="00613235"/>
    <w:rsid w:val="006145D7"/>
    <w:rsid w:val="006148EF"/>
    <w:rsid w:val="00614A27"/>
    <w:rsid w:val="00614CB4"/>
    <w:rsid w:val="006154B3"/>
    <w:rsid w:val="00615C17"/>
    <w:rsid w:val="00616EF9"/>
    <w:rsid w:val="00617084"/>
    <w:rsid w:val="00620C30"/>
    <w:rsid w:val="00622129"/>
    <w:rsid w:val="00623982"/>
    <w:rsid w:val="006248B6"/>
    <w:rsid w:val="00624FC5"/>
    <w:rsid w:val="00625B7D"/>
    <w:rsid w:val="006264C0"/>
    <w:rsid w:val="00627008"/>
    <w:rsid w:val="00630A4D"/>
    <w:rsid w:val="00631A81"/>
    <w:rsid w:val="00632B6E"/>
    <w:rsid w:val="00633D35"/>
    <w:rsid w:val="006349D6"/>
    <w:rsid w:val="00634BF1"/>
    <w:rsid w:val="0063510E"/>
    <w:rsid w:val="00635906"/>
    <w:rsid w:val="006373AC"/>
    <w:rsid w:val="00640BC4"/>
    <w:rsid w:val="00640E5F"/>
    <w:rsid w:val="0064274F"/>
    <w:rsid w:val="00643BA7"/>
    <w:rsid w:val="0064435E"/>
    <w:rsid w:val="00644794"/>
    <w:rsid w:val="00644BE8"/>
    <w:rsid w:val="00646080"/>
    <w:rsid w:val="00646575"/>
    <w:rsid w:val="00646855"/>
    <w:rsid w:val="00646D7D"/>
    <w:rsid w:val="00647253"/>
    <w:rsid w:val="00647CDE"/>
    <w:rsid w:val="0065157D"/>
    <w:rsid w:val="006527F2"/>
    <w:rsid w:val="006531A8"/>
    <w:rsid w:val="006539E9"/>
    <w:rsid w:val="00653D6F"/>
    <w:rsid w:val="00654A80"/>
    <w:rsid w:val="00654AB5"/>
    <w:rsid w:val="00654DED"/>
    <w:rsid w:val="00655026"/>
    <w:rsid w:val="006554C1"/>
    <w:rsid w:val="00655AFC"/>
    <w:rsid w:val="00660670"/>
    <w:rsid w:val="00660EA5"/>
    <w:rsid w:val="00661F42"/>
    <w:rsid w:val="00662281"/>
    <w:rsid w:val="006632F8"/>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7DC"/>
    <w:rsid w:val="006755F5"/>
    <w:rsid w:val="00676342"/>
    <w:rsid w:val="00676982"/>
    <w:rsid w:val="00677931"/>
    <w:rsid w:val="00680B1A"/>
    <w:rsid w:val="006827DF"/>
    <w:rsid w:val="00683AC5"/>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7626"/>
    <w:rsid w:val="006A020C"/>
    <w:rsid w:val="006A0282"/>
    <w:rsid w:val="006A0B7F"/>
    <w:rsid w:val="006A0CBF"/>
    <w:rsid w:val="006A0DB1"/>
    <w:rsid w:val="006A0F22"/>
    <w:rsid w:val="006A1C38"/>
    <w:rsid w:val="006A1D5E"/>
    <w:rsid w:val="006A3784"/>
    <w:rsid w:val="006A4DBC"/>
    <w:rsid w:val="006A5C83"/>
    <w:rsid w:val="006A5CF4"/>
    <w:rsid w:val="006A5EE2"/>
    <w:rsid w:val="006A6934"/>
    <w:rsid w:val="006A698C"/>
    <w:rsid w:val="006A74F0"/>
    <w:rsid w:val="006A7DA0"/>
    <w:rsid w:val="006B04D0"/>
    <w:rsid w:val="006B0DD4"/>
    <w:rsid w:val="006B0FC7"/>
    <w:rsid w:val="006B3BBE"/>
    <w:rsid w:val="006B608D"/>
    <w:rsid w:val="006B6845"/>
    <w:rsid w:val="006B7A67"/>
    <w:rsid w:val="006B7FA1"/>
    <w:rsid w:val="006C14D6"/>
    <w:rsid w:val="006C322F"/>
    <w:rsid w:val="006C53D5"/>
    <w:rsid w:val="006C54DF"/>
    <w:rsid w:val="006C6679"/>
    <w:rsid w:val="006C6B77"/>
    <w:rsid w:val="006C76FD"/>
    <w:rsid w:val="006C7A94"/>
    <w:rsid w:val="006D0B98"/>
    <w:rsid w:val="006D16ED"/>
    <w:rsid w:val="006D2C90"/>
    <w:rsid w:val="006D332D"/>
    <w:rsid w:val="006D3488"/>
    <w:rsid w:val="006D38A3"/>
    <w:rsid w:val="006D3E0B"/>
    <w:rsid w:val="006D4351"/>
    <w:rsid w:val="006D45C1"/>
    <w:rsid w:val="006D4ADA"/>
    <w:rsid w:val="006D4FC3"/>
    <w:rsid w:val="006D5B00"/>
    <w:rsid w:val="006D65F0"/>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C"/>
    <w:rsid w:val="006E6B2F"/>
    <w:rsid w:val="006E7B9A"/>
    <w:rsid w:val="006F04AA"/>
    <w:rsid w:val="006F06B5"/>
    <w:rsid w:val="006F0A41"/>
    <w:rsid w:val="006F0B10"/>
    <w:rsid w:val="006F0DB5"/>
    <w:rsid w:val="006F12DF"/>
    <w:rsid w:val="006F1A53"/>
    <w:rsid w:val="006F23F6"/>
    <w:rsid w:val="006F272F"/>
    <w:rsid w:val="006F3176"/>
    <w:rsid w:val="006F4486"/>
    <w:rsid w:val="006F4BD6"/>
    <w:rsid w:val="006F5578"/>
    <w:rsid w:val="006F6F90"/>
    <w:rsid w:val="00700F9A"/>
    <w:rsid w:val="007018BC"/>
    <w:rsid w:val="007023F6"/>
    <w:rsid w:val="007041D2"/>
    <w:rsid w:val="0070484B"/>
    <w:rsid w:val="00704938"/>
    <w:rsid w:val="0070500D"/>
    <w:rsid w:val="007057F3"/>
    <w:rsid w:val="00705A95"/>
    <w:rsid w:val="00705D20"/>
    <w:rsid w:val="007071BC"/>
    <w:rsid w:val="00707318"/>
    <w:rsid w:val="007074EC"/>
    <w:rsid w:val="00707C13"/>
    <w:rsid w:val="00711FC1"/>
    <w:rsid w:val="00713570"/>
    <w:rsid w:val="0071366F"/>
    <w:rsid w:val="0071387B"/>
    <w:rsid w:val="00714936"/>
    <w:rsid w:val="00714FD9"/>
    <w:rsid w:val="00720AD2"/>
    <w:rsid w:val="0072108D"/>
    <w:rsid w:val="00721332"/>
    <w:rsid w:val="00721661"/>
    <w:rsid w:val="00721D43"/>
    <w:rsid w:val="007228FC"/>
    <w:rsid w:val="00722D31"/>
    <w:rsid w:val="0072338A"/>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4EDD"/>
    <w:rsid w:val="00735874"/>
    <w:rsid w:val="007358A5"/>
    <w:rsid w:val="007361B8"/>
    <w:rsid w:val="0073651E"/>
    <w:rsid w:val="0073698D"/>
    <w:rsid w:val="00737A52"/>
    <w:rsid w:val="00737C2D"/>
    <w:rsid w:val="00737C76"/>
    <w:rsid w:val="007404C3"/>
    <w:rsid w:val="00741910"/>
    <w:rsid w:val="00741BDB"/>
    <w:rsid w:val="00742A74"/>
    <w:rsid w:val="00743F04"/>
    <w:rsid w:val="00743F2E"/>
    <w:rsid w:val="00745ED6"/>
    <w:rsid w:val="007464AD"/>
    <w:rsid w:val="00746BE3"/>
    <w:rsid w:val="0074773D"/>
    <w:rsid w:val="00747F8F"/>
    <w:rsid w:val="00752D69"/>
    <w:rsid w:val="00752F02"/>
    <w:rsid w:val="00753150"/>
    <w:rsid w:val="00753239"/>
    <w:rsid w:val="00755EC1"/>
    <w:rsid w:val="007564F3"/>
    <w:rsid w:val="0076050D"/>
    <w:rsid w:val="00761A5B"/>
    <w:rsid w:val="00762115"/>
    <w:rsid w:val="007628F6"/>
    <w:rsid w:val="00762D80"/>
    <w:rsid w:val="00762DA9"/>
    <w:rsid w:val="00763675"/>
    <w:rsid w:val="00764753"/>
    <w:rsid w:val="0076491B"/>
    <w:rsid w:val="00764BA8"/>
    <w:rsid w:val="00765757"/>
    <w:rsid w:val="00765DB2"/>
    <w:rsid w:val="00771619"/>
    <w:rsid w:val="007730DC"/>
    <w:rsid w:val="00773D78"/>
    <w:rsid w:val="007747E4"/>
    <w:rsid w:val="007747ED"/>
    <w:rsid w:val="00775125"/>
    <w:rsid w:val="00775286"/>
    <w:rsid w:val="00775861"/>
    <w:rsid w:val="0077712A"/>
    <w:rsid w:val="00777BA1"/>
    <w:rsid w:val="007801B9"/>
    <w:rsid w:val="00780230"/>
    <w:rsid w:val="007803CC"/>
    <w:rsid w:val="00780FC0"/>
    <w:rsid w:val="00782CFC"/>
    <w:rsid w:val="00782E3F"/>
    <w:rsid w:val="00783292"/>
    <w:rsid w:val="00783838"/>
    <w:rsid w:val="00783955"/>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F9D"/>
    <w:rsid w:val="00796AC4"/>
    <w:rsid w:val="00796D19"/>
    <w:rsid w:val="00797FA4"/>
    <w:rsid w:val="007A09DD"/>
    <w:rsid w:val="007A1174"/>
    <w:rsid w:val="007A1A78"/>
    <w:rsid w:val="007A1EB8"/>
    <w:rsid w:val="007A20F8"/>
    <w:rsid w:val="007A2285"/>
    <w:rsid w:val="007A2F5F"/>
    <w:rsid w:val="007A333E"/>
    <w:rsid w:val="007A4051"/>
    <w:rsid w:val="007A4C3F"/>
    <w:rsid w:val="007A51D4"/>
    <w:rsid w:val="007A6338"/>
    <w:rsid w:val="007A7FE0"/>
    <w:rsid w:val="007B020E"/>
    <w:rsid w:val="007B0ADD"/>
    <w:rsid w:val="007B0E25"/>
    <w:rsid w:val="007B166D"/>
    <w:rsid w:val="007B1A15"/>
    <w:rsid w:val="007B2F8A"/>
    <w:rsid w:val="007B318A"/>
    <w:rsid w:val="007B36E4"/>
    <w:rsid w:val="007B37E9"/>
    <w:rsid w:val="007B4889"/>
    <w:rsid w:val="007B499C"/>
    <w:rsid w:val="007B5389"/>
    <w:rsid w:val="007B7110"/>
    <w:rsid w:val="007B7449"/>
    <w:rsid w:val="007B7624"/>
    <w:rsid w:val="007B7CC7"/>
    <w:rsid w:val="007B7FDD"/>
    <w:rsid w:val="007C0247"/>
    <w:rsid w:val="007C1858"/>
    <w:rsid w:val="007C2028"/>
    <w:rsid w:val="007C3431"/>
    <w:rsid w:val="007C5862"/>
    <w:rsid w:val="007C605F"/>
    <w:rsid w:val="007C68A4"/>
    <w:rsid w:val="007C6A78"/>
    <w:rsid w:val="007D006A"/>
    <w:rsid w:val="007D0641"/>
    <w:rsid w:val="007D13F2"/>
    <w:rsid w:val="007D226B"/>
    <w:rsid w:val="007D41B4"/>
    <w:rsid w:val="007D4837"/>
    <w:rsid w:val="007D4CE9"/>
    <w:rsid w:val="007D513F"/>
    <w:rsid w:val="007D58B3"/>
    <w:rsid w:val="007D676A"/>
    <w:rsid w:val="007D6FAE"/>
    <w:rsid w:val="007D74FA"/>
    <w:rsid w:val="007D7F66"/>
    <w:rsid w:val="007E0647"/>
    <w:rsid w:val="007E0E59"/>
    <w:rsid w:val="007E272E"/>
    <w:rsid w:val="007E3825"/>
    <w:rsid w:val="007E40F3"/>
    <w:rsid w:val="007E5122"/>
    <w:rsid w:val="007E5F5C"/>
    <w:rsid w:val="007E66F7"/>
    <w:rsid w:val="007E7CE8"/>
    <w:rsid w:val="007E7E1C"/>
    <w:rsid w:val="007F04F1"/>
    <w:rsid w:val="007F0D1F"/>
    <w:rsid w:val="007F0E3C"/>
    <w:rsid w:val="007F102D"/>
    <w:rsid w:val="007F261B"/>
    <w:rsid w:val="007F31E0"/>
    <w:rsid w:val="007F342E"/>
    <w:rsid w:val="007F6E31"/>
    <w:rsid w:val="007F6E4C"/>
    <w:rsid w:val="00800482"/>
    <w:rsid w:val="00800939"/>
    <w:rsid w:val="00800BE6"/>
    <w:rsid w:val="00801F6D"/>
    <w:rsid w:val="00802F86"/>
    <w:rsid w:val="0080356A"/>
    <w:rsid w:val="00805AFA"/>
    <w:rsid w:val="00807FF7"/>
    <w:rsid w:val="00810FC0"/>
    <w:rsid w:val="00811290"/>
    <w:rsid w:val="00812827"/>
    <w:rsid w:val="00812919"/>
    <w:rsid w:val="008139AF"/>
    <w:rsid w:val="00813E59"/>
    <w:rsid w:val="00815117"/>
    <w:rsid w:val="00817055"/>
    <w:rsid w:val="008204CF"/>
    <w:rsid w:val="00820D4D"/>
    <w:rsid w:val="0082190C"/>
    <w:rsid w:val="00821A57"/>
    <w:rsid w:val="00821F43"/>
    <w:rsid w:val="00822044"/>
    <w:rsid w:val="00822F5D"/>
    <w:rsid w:val="008253C5"/>
    <w:rsid w:val="00825690"/>
    <w:rsid w:val="00825C5F"/>
    <w:rsid w:val="00826159"/>
    <w:rsid w:val="00826599"/>
    <w:rsid w:val="008307ED"/>
    <w:rsid w:val="00831C8C"/>
    <w:rsid w:val="00832E52"/>
    <w:rsid w:val="00832F98"/>
    <w:rsid w:val="0083362B"/>
    <w:rsid w:val="00833B6C"/>
    <w:rsid w:val="008353B1"/>
    <w:rsid w:val="008357E1"/>
    <w:rsid w:val="008360BB"/>
    <w:rsid w:val="00837256"/>
    <w:rsid w:val="0083757D"/>
    <w:rsid w:val="0084091B"/>
    <w:rsid w:val="00840DC6"/>
    <w:rsid w:val="00840EC3"/>
    <w:rsid w:val="008428B3"/>
    <w:rsid w:val="0084292E"/>
    <w:rsid w:val="00843177"/>
    <w:rsid w:val="008434BB"/>
    <w:rsid w:val="00843882"/>
    <w:rsid w:val="00843D1B"/>
    <w:rsid w:val="0084582B"/>
    <w:rsid w:val="00845E9E"/>
    <w:rsid w:val="008473CA"/>
    <w:rsid w:val="0084772B"/>
    <w:rsid w:val="00850E42"/>
    <w:rsid w:val="008516B6"/>
    <w:rsid w:val="00851726"/>
    <w:rsid w:val="0085194C"/>
    <w:rsid w:val="00852449"/>
    <w:rsid w:val="00852DFC"/>
    <w:rsid w:val="00852FB1"/>
    <w:rsid w:val="00853B49"/>
    <w:rsid w:val="00853BAF"/>
    <w:rsid w:val="00854789"/>
    <w:rsid w:val="00854C86"/>
    <w:rsid w:val="00855467"/>
    <w:rsid w:val="0085616B"/>
    <w:rsid w:val="008563C7"/>
    <w:rsid w:val="00856451"/>
    <w:rsid w:val="00856693"/>
    <w:rsid w:val="0085720D"/>
    <w:rsid w:val="00857EAD"/>
    <w:rsid w:val="008613E3"/>
    <w:rsid w:val="00861615"/>
    <w:rsid w:val="00861B7F"/>
    <w:rsid w:val="0086499D"/>
    <w:rsid w:val="0086664A"/>
    <w:rsid w:val="00867395"/>
    <w:rsid w:val="00867849"/>
    <w:rsid w:val="00870540"/>
    <w:rsid w:val="00870B12"/>
    <w:rsid w:val="00871104"/>
    <w:rsid w:val="00871839"/>
    <w:rsid w:val="00872480"/>
    <w:rsid w:val="008724EB"/>
    <w:rsid w:val="00875034"/>
    <w:rsid w:val="00876ED8"/>
    <w:rsid w:val="008774C3"/>
    <w:rsid w:val="0087751F"/>
    <w:rsid w:val="00877554"/>
    <w:rsid w:val="008800D1"/>
    <w:rsid w:val="00880FA6"/>
    <w:rsid w:val="00881685"/>
    <w:rsid w:val="00881893"/>
    <w:rsid w:val="008819F6"/>
    <w:rsid w:val="0088219D"/>
    <w:rsid w:val="00882CE9"/>
    <w:rsid w:val="00883D69"/>
    <w:rsid w:val="008861D6"/>
    <w:rsid w:val="008869FE"/>
    <w:rsid w:val="008870BA"/>
    <w:rsid w:val="0088792D"/>
    <w:rsid w:val="00887CE5"/>
    <w:rsid w:val="00887D70"/>
    <w:rsid w:val="00887EED"/>
    <w:rsid w:val="008912BD"/>
    <w:rsid w:val="008912E7"/>
    <w:rsid w:val="00891EBD"/>
    <w:rsid w:val="00892BDA"/>
    <w:rsid w:val="00893D70"/>
    <w:rsid w:val="00894647"/>
    <w:rsid w:val="0089470F"/>
    <w:rsid w:val="0089700B"/>
    <w:rsid w:val="008A0A04"/>
    <w:rsid w:val="008A18CC"/>
    <w:rsid w:val="008A2657"/>
    <w:rsid w:val="008A3261"/>
    <w:rsid w:val="008A381F"/>
    <w:rsid w:val="008A4DA7"/>
    <w:rsid w:val="008A5677"/>
    <w:rsid w:val="008A6212"/>
    <w:rsid w:val="008A637E"/>
    <w:rsid w:val="008A6727"/>
    <w:rsid w:val="008A6E99"/>
    <w:rsid w:val="008B16E7"/>
    <w:rsid w:val="008B2274"/>
    <w:rsid w:val="008B5B52"/>
    <w:rsid w:val="008B6510"/>
    <w:rsid w:val="008B6866"/>
    <w:rsid w:val="008B6B41"/>
    <w:rsid w:val="008B73F5"/>
    <w:rsid w:val="008C0295"/>
    <w:rsid w:val="008C02F3"/>
    <w:rsid w:val="008C12D8"/>
    <w:rsid w:val="008C213A"/>
    <w:rsid w:val="008C2B17"/>
    <w:rsid w:val="008C3421"/>
    <w:rsid w:val="008C4243"/>
    <w:rsid w:val="008C4A7D"/>
    <w:rsid w:val="008C6E4E"/>
    <w:rsid w:val="008C6EBB"/>
    <w:rsid w:val="008C7206"/>
    <w:rsid w:val="008D0719"/>
    <w:rsid w:val="008D2078"/>
    <w:rsid w:val="008D2210"/>
    <w:rsid w:val="008D3347"/>
    <w:rsid w:val="008D531A"/>
    <w:rsid w:val="008D62EB"/>
    <w:rsid w:val="008D6EF6"/>
    <w:rsid w:val="008D71BA"/>
    <w:rsid w:val="008D7A41"/>
    <w:rsid w:val="008D7AC7"/>
    <w:rsid w:val="008D7F7F"/>
    <w:rsid w:val="008E0152"/>
    <w:rsid w:val="008E0ADE"/>
    <w:rsid w:val="008E14A4"/>
    <w:rsid w:val="008E19DE"/>
    <w:rsid w:val="008E3B2E"/>
    <w:rsid w:val="008E4D46"/>
    <w:rsid w:val="008E4F83"/>
    <w:rsid w:val="008E5616"/>
    <w:rsid w:val="008E6EB2"/>
    <w:rsid w:val="008E7014"/>
    <w:rsid w:val="008F074E"/>
    <w:rsid w:val="008F1209"/>
    <w:rsid w:val="008F1FE7"/>
    <w:rsid w:val="008F2382"/>
    <w:rsid w:val="008F3E7B"/>
    <w:rsid w:val="008F3FC8"/>
    <w:rsid w:val="008F402F"/>
    <w:rsid w:val="008F4561"/>
    <w:rsid w:val="008F5CC2"/>
    <w:rsid w:val="008F5EC4"/>
    <w:rsid w:val="008F6540"/>
    <w:rsid w:val="008F69A1"/>
    <w:rsid w:val="008F6CA3"/>
    <w:rsid w:val="009008AA"/>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306B"/>
    <w:rsid w:val="009148B0"/>
    <w:rsid w:val="00914F80"/>
    <w:rsid w:val="009152E7"/>
    <w:rsid w:val="00915587"/>
    <w:rsid w:val="009157F3"/>
    <w:rsid w:val="00915943"/>
    <w:rsid w:val="00916585"/>
    <w:rsid w:val="00916C1B"/>
    <w:rsid w:val="00916E59"/>
    <w:rsid w:val="0091718C"/>
    <w:rsid w:val="009172BC"/>
    <w:rsid w:val="0091755A"/>
    <w:rsid w:val="00917EC2"/>
    <w:rsid w:val="009203B6"/>
    <w:rsid w:val="009217AA"/>
    <w:rsid w:val="00921F87"/>
    <w:rsid w:val="00922324"/>
    <w:rsid w:val="009233C6"/>
    <w:rsid w:val="00923456"/>
    <w:rsid w:val="009234F2"/>
    <w:rsid w:val="00923A40"/>
    <w:rsid w:val="00924356"/>
    <w:rsid w:val="009258A7"/>
    <w:rsid w:val="00926763"/>
    <w:rsid w:val="0092703A"/>
    <w:rsid w:val="00930E94"/>
    <w:rsid w:val="00931658"/>
    <w:rsid w:val="00931843"/>
    <w:rsid w:val="00931D36"/>
    <w:rsid w:val="00931D90"/>
    <w:rsid w:val="00933405"/>
    <w:rsid w:val="00933CB6"/>
    <w:rsid w:val="009346E2"/>
    <w:rsid w:val="00935CC0"/>
    <w:rsid w:val="00935F4B"/>
    <w:rsid w:val="009363BB"/>
    <w:rsid w:val="009375D6"/>
    <w:rsid w:val="00937648"/>
    <w:rsid w:val="00941372"/>
    <w:rsid w:val="00941779"/>
    <w:rsid w:val="00941973"/>
    <w:rsid w:val="00941AD6"/>
    <w:rsid w:val="009429BE"/>
    <w:rsid w:val="00943513"/>
    <w:rsid w:val="00944D2D"/>
    <w:rsid w:val="009507A0"/>
    <w:rsid w:val="009509D7"/>
    <w:rsid w:val="00950B9F"/>
    <w:rsid w:val="00950FE9"/>
    <w:rsid w:val="009523E5"/>
    <w:rsid w:val="00953962"/>
    <w:rsid w:val="00954433"/>
    <w:rsid w:val="0095539C"/>
    <w:rsid w:val="009558C2"/>
    <w:rsid w:val="009561B5"/>
    <w:rsid w:val="009562CA"/>
    <w:rsid w:val="0095686A"/>
    <w:rsid w:val="00956E60"/>
    <w:rsid w:val="00960A60"/>
    <w:rsid w:val="00960C26"/>
    <w:rsid w:val="0096249D"/>
    <w:rsid w:val="00962A0A"/>
    <w:rsid w:val="00962E7C"/>
    <w:rsid w:val="00963280"/>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7294"/>
    <w:rsid w:val="00977E67"/>
    <w:rsid w:val="00977EC9"/>
    <w:rsid w:val="00980263"/>
    <w:rsid w:val="009813EB"/>
    <w:rsid w:val="009814C8"/>
    <w:rsid w:val="009816C8"/>
    <w:rsid w:val="00981C13"/>
    <w:rsid w:val="009824F8"/>
    <w:rsid w:val="00982E62"/>
    <w:rsid w:val="009831A2"/>
    <w:rsid w:val="00984346"/>
    <w:rsid w:val="0098579C"/>
    <w:rsid w:val="00985A82"/>
    <w:rsid w:val="0098600F"/>
    <w:rsid w:val="009874DA"/>
    <w:rsid w:val="00990BB9"/>
    <w:rsid w:val="00990EA4"/>
    <w:rsid w:val="0099112C"/>
    <w:rsid w:val="0099113C"/>
    <w:rsid w:val="009913A4"/>
    <w:rsid w:val="00992C23"/>
    <w:rsid w:val="009948A9"/>
    <w:rsid w:val="00994A79"/>
    <w:rsid w:val="00995193"/>
    <w:rsid w:val="00995E68"/>
    <w:rsid w:val="0099639A"/>
    <w:rsid w:val="009974AF"/>
    <w:rsid w:val="00997E22"/>
    <w:rsid w:val="009A03BB"/>
    <w:rsid w:val="009A09C3"/>
    <w:rsid w:val="009A1103"/>
    <w:rsid w:val="009A1340"/>
    <w:rsid w:val="009A219F"/>
    <w:rsid w:val="009A2739"/>
    <w:rsid w:val="009A277E"/>
    <w:rsid w:val="009A311D"/>
    <w:rsid w:val="009A31CB"/>
    <w:rsid w:val="009A3FC7"/>
    <w:rsid w:val="009A421B"/>
    <w:rsid w:val="009A5E1B"/>
    <w:rsid w:val="009A5E45"/>
    <w:rsid w:val="009A6898"/>
    <w:rsid w:val="009A795A"/>
    <w:rsid w:val="009B0AC4"/>
    <w:rsid w:val="009B1B08"/>
    <w:rsid w:val="009B28E1"/>
    <w:rsid w:val="009B42BF"/>
    <w:rsid w:val="009B43B7"/>
    <w:rsid w:val="009B652D"/>
    <w:rsid w:val="009B670C"/>
    <w:rsid w:val="009B6DD7"/>
    <w:rsid w:val="009B71D8"/>
    <w:rsid w:val="009B7459"/>
    <w:rsid w:val="009B7909"/>
    <w:rsid w:val="009C087C"/>
    <w:rsid w:val="009C0A6F"/>
    <w:rsid w:val="009C1209"/>
    <w:rsid w:val="009C1229"/>
    <w:rsid w:val="009C14D6"/>
    <w:rsid w:val="009C186F"/>
    <w:rsid w:val="009C29F1"/>
    <w:rsid w:val="009C5BB6"/>
    <w:rsid w:val="009C6223"/>
    <w:rsid w:val="009C6830"/>
    <w:rsid w:val="009C6981"/>
    <w:rsid w:val="009C719F"/>
    <w:rsid w:val="009C73A3"/>
    <w:rsid w:val="009C7846"/>
    <w:rsid w:val="009C7C22"/>
    <w:rsid w:val="009D0E2E"/>
    <w:rsid w:val="009D12DD"/>
    <w:rsid w:val="009D1A4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12"/>
    <w:rsid w:val="009E3C53"/>
    <w:rsid w:val="009E5E43"/>
    <w:rsid w:val="009E63FA"/>
    <w:rsid w:val="009E6E29"/>
    <w:rsid w:val="009F0131"/>
    <w:rsid w:val="009F1521"/>
    <w:rsid w:val="009F3154"/>
    <w:rsid w:val="009F3795"/>
    <w:rsid w:val="009F58AA"/>
    <w:rsid w:val="009F58B4"/>
    <w:rsid w:val="009F5E56"/>
    <w:rsid w:val="009F61B3"/>
    <w:rsid w:val="009F7BEF"/>
    <w:rsid w:val="00A00BDA"/>
    <w:rsid w:val="00A00BFC"/>
    <w:rsid w:val="00A019CF"/>
    <w:rsid w:val="00A02868"/>
    <w:rsid w:val="00A02894"/>
    <w:rsid w:val="00A033DF"/>
    <w:rsid w:val="00A035A2"/>
    <w:rsid w:val="00A042F4"/>
    <w:rsid w:val="00A04C89"/>
    <w:rsid w:val="00A06900"/>
    <w:rsid w:val="00A06A8C"/>
    <w:rsid w:val="00A11C28"/>
    <w:rsid w:val="00A1230B"/>
    <w:rsid w:val="00A12926"/>
    <w:rsid w:val="00A133C2"/>
    <w:rsid w:val="00A134FB"/>
    <w:rsid w:val="00A1426F"/>
    <w:rsid w:val="00A1433A"/>
    <w:rsid w:val="00A14C29"/>
    <w:rsid w:val="00A15909"/>
    <w:rsid w:val="00A159AA"/>
    <w:rsid w:val="00A15CD8"/>
    <w:rsid w:val="00A165DC"/>
    <w:rsid w:val="00A16896"/>
    <w:rsid w:val="00A168CB"/>
    <w:rsid w:val="00A16B5F"/>
    <w:rsid w:val="00A17BFB"/>
    <w:rsid w:val="00A20157"/>
    <w:rsid w:val="00A201BF"/>
    <w:rsid w:val="00A20F63"/>
    <w:rsid w:val="00A22394"/>
    <w:rsid w:val="00A22501"/>
    <w:rsid w:val="00A22F35"/>
    <w:rsid w:val="00A22F65"/>
    <w:rsid w:val="00A23B93"/>
    <w:rsid w:val="00A24153"/>
    <w:rsid w:val="00A24BB7"/>
    <w:rsid w:val="00A25F91"/>
    <w:rsid w:val="00A26D08"/>
    <w:rsid w:val="00A26E16"/>
    <w:rsid w:val="00A27072"/>
    <w:rsid w:val="00A270B4"/>
    <w:rsid w:val="00A271EC"/>
    <w:rsid w:val="00A27449"/>
    <w:rsid w:val="00A27C18"/>
    <w:rsid w:val="00A30511"/>
    <w:rsid w:val="00A31268"/>
    <w:rsid w:val="00A31772"/>
    <w:rsid w:val="00A31BD8"/>
    <w:rsid w:val="00A31FFB"/>
    <w:rsid w:val="00A33D53"/>
    <w:rsid w:val="00A34228"/>
    <w:rsid w:val="00A34314"/>
    <w:rsid w:val="00A34405"/>
    <w:rsid w:val="00A35BE3"/>
    <w:rsid w:val="00A35C72"/>
    <w:rsid w:val="00A35E94"/>
    <w:rsid w:val="00A35F8A"/>
    <w:rsid w:val="00A36FE3"/>
    <w:rsid w:val="00A37CE6"/>
    <w:rsid w:val="00A37D7D"/>
    <w:rsid w:val="00A40296"/>
    <w:rsid w:val="00A40FE7"/>
    <w:rsid w:val="00A410F5"/>
    <w:rsid w:val="00A41456"/>
    <w:rsid w:val="00A41F2F"/>
    <w:rsid w:val="00A42BBA"/>
    <w:rsid w:val="00A42F97"/>
    <w:rsid w:val="00A430D8"/>
    <w:rsid w:val="00A47FE0"/>
    <w:rsid w:val="00A50C05"/>
    <w:rsid w:val="00A5112B"/>
    <w:rsid w:val="00A51709"/>
    <w:rsid w:val="00A52309"/>
    <w:rsid w:val="00A5344C"/>
    <w:rsid w:val="00A538EF"/>
    <w:rsid w:val="00A53D93"/>
    <w:rsid w:val="00A53F0A"/>
    <w:rsid w:val="00A542A3"/>
    <w:rsid w:val="00A548E9"/>
    <w:rsid w:val="00A559AF"/>
    <w:rsid w:val="00A5620E"/>
    <w:rsid w:val="00A56495"/>
    <w:rsid w:val="00A56EC0"/>
    <w:rsid w:val="00A60D46"/>
    <w:rsid w:val="00A60FF4"/>
    <w:rsid w:val="00A611A4"/>
    <w:rsid w:val="00A6443F"/>
    <w:rsid w:val="00A658B7"/>
    <w:rsid w:val="00A66C2D"/>
    <w:rsid w:val="00A672CF"/>
    <w:rsid w:val="00A7060E"/>
    <w:rsid w:val="00A71370"/>
    <w:rsid w:val="00A71451"/>
    <w:rsid w:val="00A71BCB"/>
    <w:rsid w:val="00A734B3"/>
    <w:rsid w:val="00A7351D"/>
    <w:rsid w:val="00A73DE6"/>
    <w:rsid w:val="00A75838"/>
    <w:rsid w:val="00A76B3D"/>
    <w:rsid w:val="00A7729D"/>
    <w:rsid w:val="00A77C2A"/>
    <w:rsid w:val="00A77F96"/>
    <w:rsid w:val="00A80E54"/>
    <w:rsid w:val="00A81557"/>
    <w:rsid w:val="00A81C25"/>
    <w:rsid w:val="00A827E4"/>
    <w:rsid w:val="00A82E32"/>
    <w:rsid w:val="00A83CDF"/>
    <w:rsid w:val="00A843C4"/>
    <w:rsid w:val="00A846BF"/>
    <w:rsid w:val="00A84929"/>
    <w:rsid w:val="00A849EA"/>
    <w:rsid w:val="00A84B47"/>
    <w:rsid w:val="00A850FF"/>
    <w:rsid w:val="00A90813"/>
    <w:rsid w:val="00A90E83"/>
    <w:rsid w:val="00A9149C"/>
    <w:rsid w:val="00A9167D"/>
    <w:rsid w:val="00A925F2"/>
    <w:rsid w:val="00A929C7"/>
    <w:rsid w:val="00A92A9A"/>
    <w:rsid w:val="00A92F2E"/>
    <w:rsid w:val="00A9463D"/>
    <w:rsid w:val="00A94974"/>
    <w:rsid w:val="00A9504F"/>
    <w:rsid w:val="00A95BC8"/>
    <w:rsid w:val="00A963FC"/>
    <w:rsid w:val="00A97264"/>
    <w:rsid w:val="00A978A8"/>
    <w:rsid w:val="00A97C35"/>
    <w:rsid w:val="00AA0CA0"/>
    <w:rsid w:val="00AA0D32"/>
    <w:rsid w:val="00AA0F4B"/>
    <w:rsid w:val="00AA10F2"/>
    <w:rsid w:val="00AA2981"/>
    <w:rsid w:val="00AA2DC6"/>
    <w:rsid w:val="00AA2F47"/>
    <w:rsid w:val="00AA3AA3"/>
    <w:rsid w:val="00AA3F58"/>
    <w:rsid w:val="00AA45BC"/>
    <w:rsid w:val="00AA5C13"/>
    <w:rsid w:val="00AA71EB"/>
    <w:rsid w:val="00AA739D"/>
    <w:rsid w:val="00AB0721"/>
    <w:rsid w:val="00AB194E"/>
    <w:rsid w:val="00AB21F6"/>
    <w:rsid w:val="00AB29B3"/>
    <w:rsid w:val="00AB33B8"/>
    <w:rsid w:val="00AB3570"/>
    <w:rsid w:val="00AB3BF6"/>
    <w:rsid w:val="00AB3D99"/>
    <w:rsid w:val="00AB3EEF"/>
    <w:rsid w:val="00AB5DA9"/>
    <w:rsid w:val="00AB66E5"/>
    <w:rsid w:val="00AB7183"/>
    <w:rsid w:val="00AB7984"/>
    <w:rsid w:val="00AC0ABD"/>
    <w:rsid w:val="00AC31FC"/>
    <w:rsid w:val="00AC37AF"/>
    <w:rsid w:val="00AC42C3"/>
    <w:rsid w:val="00AC43A0"/>
    <w:rsid w:val="00AC46A8"/>
    <w:rsid w:val="00AC491B"/>
    <w:rsid w:val="00AC5438"/>
    <w:rsid w:val="00AC5AAF"/>
    <w:rsid w:val="00AC5DC2"/>
    <w:rsid w:val="00AC61AF"/>
    <w:rsid w:val="00AC67B1"/>
    <w:rsid w:val="00AC6C06"/>
    <w:rsid w:val="00AC7B90"/>
    <w:rsid w:val="00AC7CF6"/>
    <w:rsid w:val="00AD0D28"/>
    <w:rsid w:val="00AD202A"/>
    <w:rsid w:val="00AD2258"/>
    <w:rsid w:val="00AD23D9"/>
    <w:rsid w:val="00AD2440"/>
    <w:rsid w:val="00AD407A"/>
    <w:rsid w:val="00AD414F"/>
    <w:rsid w:val="00AD4F72"/>
    <w:rsid w:val="00AD593F"/>
    <w:rsid w:val="00AE0085"/>
    <w:rsid w:val="00AE024F"/>
    <w:rsid w:val="00AE0696"/>
    <w:rsid w:val="00AE0FED"/>
    <w:rsid w:val="00AE171C"/>
    <w:rsid w:val="00AE1C2A"/>
    <w:rsid w:val="00AE1D0A"/>
    <w:rsid w:val="00AE2AF0"/>
    <w:rsid w:val="00AE326C"/>
    <w:rsid w:val="00AE551E"/>
    <w:rsid w:val="00AE5F61"/>
    <w:rsid w:val="00AE67A7"/>
    <w:rsid w:val="00AE6C40"/>
    <w:rsid w:val="00AE6D75"/>
    <w:rsid w:val="00AE744E"/>
    <w:rsid w:val="00AE770E"/>
    <w:rsid w:val="00AF0993"/>
    <w:rsid w:val="00AF09A0"/>
    <w:rsid w:val="00AF31DA"/>
    <w:rsid w:val="00AF5A96"/>
    <w:rsid w:val="00AF6912"/>
    <w:rsid w:val="00AF6F9E"/>
    <w:rsid w:val="00AF73D9"/>
    <w:rsid w:val="00B0032D"/>
    <w:rsid w:val="00B0065B"/>
    <w:rsid w:val="00B011BB"/>
    <w:rsid w:val="00B02412"/>
    <w:rsid w:val="00B03C83"/>
    <w:rsid w:val="00B03E09"/>
    <w:rsid w:val="00B04268"/>
    <w:rsid w:val="00B043C3"/>
    <w:rsid w:val="00B043DF"/>
    <w:rsid w:val="00B054B0"/>
    <w:rsid w:val="00B05E04"/>
    <w:rsid w:val="00B073BF"/>
    <w:rsid w:val="00B102C8"/>
    <w:rsid w:val="00B12919"/>
    <w:rsid w:val="00B1338E"/>
    <w:rsid w:val="00B1397D"/>
    <w:rsid w:val="00B14852"/>
    <w:rsid w:val="00B14853"/>
    <w:rsid w:val="00B16EC3"/>
    <w:rsid w:val="00B1700A"/>
    <w:rsid w:val="00B175C3"/>
    <w:rsid w:val="00B175F5"/>
    <w:rsid w:val="00B17DDE"/>
    <w:rsid w:val="00B200C7"/>
    <w:rsid w:val="00B20DAC"/>
    <w:rsid w:val="00B21C94"/>
    <w:rsid w:val="00B2210F"/>
    <w:rsid w:val="00B23687"/>
    <w:rsid w:val="00B23A13"/>
    <w:rsid w:val="00B24050"/>
    <w:rsid w:val="00B24DE7"/>
    <w:rsid w:val="00B256F2"/>
    <w:rsid w:val="00B25CD2"/>
    <w:rsid w:val="00B27714"/>
    <w:rsid w:val="00B3141D"/>
    <w:rsid w:val="00B32CA3"/>
    <w:rsid w:val="00B336F9"/>
    <w:rsid w:val="00B337FB"/>
    <w:rsid w:val="00B342D9"/>
    <w:rsid w:val="00B3458F"/>
    <w:rsid w:val="00B3553F"/>
    <w:rsid w:val="00B358B6"/>
    <w:rsid w:val="00B36E9F"/>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4953"/>
    <w:rsid w:val="00B54A35"/>
    <w:rsid w:val="00B54ADA"/>
    <w:rsid w:val="00B54C6D"/>
    <w:rsid w:val="00B55363"/>
    <w:rsid w:val="00B5546A"/>
    <w:rsid w:val="00B55948"/>
    <w:rsid w:val="00B5737E"/>
    <w:rsid w:val="00B61A96"/>
    <w:rsid w:val="00B6292D"/>
    <w:rsid w:val="00B62F0A"/>
    <w:rsid w:val="00B63BD5"/>
    <w:rsid w:val="00B63D78"/>
    <w:rsid w:val="00B65DD5"/>
    <w:rsid w:val="00B6771D"/>
    <w:rsid w:val="00B67B71"/>
    <w:rsid w:val="00B70E6D"/>
    <w:rsid w:val="00B71CD1"/>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2175"/>
    <w:rsid w:val="00B82541"/>
    <w:rsid w:val="00B826B0"/>
    <w:rsid w:val="00B82E6E"/>
    <w:rsid w:val="00B8311A"/>
    <w:rsid w:val="00B83400"/>
    <w:rsid w:val="00B839D0"/>
    <w:rsid w:val="00B8400D"/>
    <w:rsid w:val="00B85996"/>
    <w:rsid w:val="00B85A9B"/>
    <w:rsid w:val="00B85D32"/>
    <w:rsid w:val="00B8726D"/>
    <w:rsid w:val="00B87D9E"/>
    <w:rsid w:val="00B909F9"/>
    <w:rsid w:val="00B91A11"/>
    <w:rsid w:val="00B91D54"/>
    <w:rsid w:val="00B928A8"/>
    <w:rsid w:val="00B929BA"/>
    <w:rsid w:val="00B92FBF"/>
    <w:rsid w:val="00B94146"/>
    <w:rsid w:val="00B95F45"/>
    <w:rsid w:val="00B95F8D"/>
    <w:rsid w:val="00B962C5"/>
    <w:rsid w:val="00B96491"/>
    <w:rsid w:val="00B9776E"/>
    <w:rsid w:val="00B977A6"/>
    <w:rsid w:val="00B97927"/>
    <w:rsid w:val="00B97DCB"/>
    <w:rsid w:val="00BA1263"/>
    <w:rsid w:val="00BA1712"/>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6CFD"/>
    <w:rsid w:val="00BB7048"/>
    <w:rsid w:val="00BC0843"/>
    <w:rsid w:val="00BC1ECC"/>
    <w:rsid w:val="00BC25C0"/>
    <w:rsid w:val="00BC2F15"/>
    <w:rsid w:val="00BC3D9F"/>
    <w:rsid w:val="00BC400B"/>
    <w:rsid w:val="00BC441C"/>
    <w:rsid w:val="00BC4E13"/>
    <w:rsid w:val="00BC7590"/>
    <w:rsid w:val="00BD164A"/>
    <w:rsid w:val="00BD26DE"/>
    <w:rsid w:val="00BD41BC"/>
    <w:rsid w:val="00BD424B"/>
    <w:rsid w:val="00BD4F50"/>
    <w:rsid w:val="00BD73C4"/>
    <w:rsid w:val="00BD78A7"/>
    <w:rsid w:val="00BE15B1"/>
    <w:rsid w:val="00BE2D83"/>
    <w:rsid w:val="00BE2FFD"/>
    <w:rsid w:val="00BE3A0D"/>
    <w:rsid w:val="00BE3B0D"/>
    <w:rsid w:val="00BE3F1B"/>
    <w:rsid w:val="00BE4089"/>
    <w:rsid w:val="00BE52EB"/>
    <w:rsid w:val="00BE59AB"/>
    <w:rsid w:val="00BE69C9"/>
    <w:rsid w:val="00BE6E0E"/>
    <w:rsid w:val="00BE75E5"/>
    <w:rsid w:val="00BE7940"/>
    <w:rsid w:val="00BE7BCC"/>
    <w:rsid w:val="00BF00A4"/>
    <w:rsid w:val="00BF09C8"/>
    <w:rsid w:val="00BF0D80"/>
    <w:rsid w:val="00BF0D8D"/>
    <w:rsid w:val="00BF1D1A"/>
    <w:rsid w:val="00BF2F11"/>
    <w:rsid w:val="00BF2F92"/>
    <w:rsid w:val="00BF4FAD"/>
    <w:rsid w:val="00BF5724"/>
    <w:rsid w:val="00BF70BC"/>
    <w:rsid w:val="00BF7DA3"/>
    <w:rsid w:val="00C001C5"/>
    <w:rsid w:val="00C0064E"/>
    <w:rsid w:val="00C00F19"/>
    <w:rsid w:val="00C01698"/>
    <w:rsid w:val="00C02B7E"/>
    <w:rsid w:val="00C03C3A"/>
    <w:rsid w:val="00C04A81"/>
    <w:rsid w:val="00C057A8"/>
    <w:rsid w:val="00C10A24"/>
    <w:rsid w:val="00C12624"/>
    <w:rsid w:val="00C12BF9"/>
    <w:rsid w:val="00C13BF1"/>
    <w:rsid w:val="00C13DEA"/>
    <w:rsid w:val="00C15383"/>
    <w:rsid w:val="00C15B04"/>
    <w:rsid w:val="00C16627"/>
    <w:rsid w:val="00C16B64"/>
    <w:rsid w:val="00C17583"/>
    <w:rsid w:val="00C17F59"/>
    <w:rsid w:val="00C20B94"/>
    <w:rsid w:val="00C220BE"/>
    <w:rsid w:val="00C220C6"/>
    <w:rsid w:val="00C2214A"/>
    <w:rsid w:val="00C2222B"/>
    <w:rsid w:val="00C2338D"/>
    <w:rsid w:val="00C23847"/>
    <w:rsid w:val="00C24541"/>
    <w:rsid w:val="00C24A48"/>
    <w:rsid w:val="00C26669"/>
    <w:rsid w:val="00C276F1"/>
    <w:rsid w:val="00C279A1"/>
    <w:rsid w:val="00C27B81"/>
    <w:rsid w:val="00C30769"/>
    <w:rsid w:val="00C3117A"/>
    <w:rsid w:val="00C329A7"/>
    <w:rsid w:val="00C32A7B"/>
    <w:rsid w:val="00C332AA"/>
    <w:rsid w:val="00C333B9"/>
    <w:rsid w:val="00C33ABB"/>
    <w:rsid w:val="00C33D6A"/>
    <w:rsid w:val="00C3493A"/>
    <w:rsid w:val="00C34B01"/>
    <w:rsid w:val="00C35920"/>
    <w:rsid w:val="00C3659F"/>
    <w:rsid w:val="00C37140"/>
    <w:rsid w:val="00C374CC"/>
    <w:rsid w:val="00C405E8"/>
    <w:rsid w:val="00C408B5"/>
    <w:rsid w:val="00C41934"/>
    <w:rsid w:val="00C419AA"/>
    <w:rsid w:val="00C42675"/>
    <w:rsid w:val="00C42E1D"/>
    <w:rsid w:val="00C43209"/>
    <w:rsid w:val="00C4329D"/>
    <w:rsid w:val="00C4392C"/>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1F5D"/>
    <w:rsid w:val="00C64138"/>
    <w:rsid w:val="00C64801"/>
    <w:rsid w:val="00C64B67"/>
    <w:rsid w:val="00C64E8A"/>
    <w:rsid w:val="00C6511F"/>
    <w:rsid w:val="00C6637A"/>
    <w:rsid w:val="00C66828"/>
    <w:rsid w:val="00C74021"/>
    <w:rsid w:val="00C74984"/>
    <w:rsid w:val="00C76C7E"/>
    <w:rsid w:val="00C772ED"/>
    <w:rsid w:val="00C80FBE"/>
    <w:rsid w:val="00C8113D"/>
    <w:rsid w:val="00C81189"/>
    <w:rsid w:val="00C81215"/>
    <w:rsid w:val="00C812B7"/>
    <w:rsid w:val="00C81746"/>
    <w:rsid w:val="00C81880"/>
    <w:rsid w:val="00C81AD6"/>
    <w:rsid w:val="00C82073"/>
    <w:rsid w:val="00C82A9B"/>
    <w:rsid w:val="00C831D8"/>
    <w:rsid w:val="00C83229"/>
    <w:rsid w:val="00C83E0A"/>
    <w:rsid w:val="00C84702"/>
    <w:rsid w:val="00C84760"/>
    <w:rsid w:val="00C851DF"/>
    <w:rsid w:val="00C857EF"/>
    <w:rsid w:val="00C86108"/>
    <w:rsid w:val="00C8642A"/>
    <w:rsid w:val="00C86E97"/>
    <w:rsid w:val="00C87624"/>
    <w:rsid w:val="00C907DD"/>
    <w:rsid w:val="00C90E61"/>
    <w:rsid w:val="00C927FF"/>
    <w:rsid w:val="00C92A90"/>
    <w:rsid w:val="00C94460"/>
    <w:rsid w:val="00C948EF"/>
    <w:rsid w:val="00C95132"/>
    <w:rsid w:val="00C96F69"/>
    <w:rsid w:val="00C971B3"/>
    <w:rsid w:val="00CA0525"/>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DC6"/>
    <w:rsid w:val="00CA7FF9"/>
    <w:rsid w:val="00CB03CA"/>
    <w:rsid w:val="00CB1F2B"/>
    <w:rsid w:val="00CB2A85"/>
    <w:rsid w:val="00CB437B"/>
    <w:rsid w:val="00CB4C09"/>
    <w:rsid w:val="00CB59C5"/>
    <w:rsid w:val="00CB657D"/>
    <w:rsid w:val="00CB66B4"/>
    <w:rsid w:val="00CB6768"/>
    <w:rsid w:val="00CB7FFD"/>
    <w:rsid w:val="00CC0073"/>
    <w:rsid w:val="00CC038C"/>
    <w:rsid w:val="00CC0536"/>
    <w:rsid w:val="00CC06D9"/>
    <w:rsid w:val="00CC0890"/>
    <w:rsid w:val="00CC0C82"/>
    <w:rsid w:val="00CC196B"/>
    <w:rsid w:val="00CC1BF6"/>
    <w:rsid w:val="00CC2108"/>
    <w:rsid w:val="00CC25AD"/>
    <w:rsid w:val="00CC35A8"/>
    <w:rsid w:val="00CC3EF0"/>
    <w:rsid w:val="00CC5DA6"/>
    <w:rsid w:val="00CC6AC4"/>
    <w:rsid w:val="00CC7DC3"/>
    <w:rsid w:val="00CD0B5C"/>
    <w:rsid w:val="00CD1686"/>
    <w:rsid w:val="00CD1CE5"/>
    <w:rsid w:val="00CD3C29"/>
    <w:rsid w:val="00CD5337"/>
    <w:rsid w:val="00CD7662"/>
    <w:rsid w:val="00CD7C3B"/>
    <w:rsid w:val="00CD7ECA"/>
    <w:rsid w:val="00CE08A5"/>
    <w:rsid w:val="00CE0C48"/>
    <w:rsid w:val="00CE0C5E"/>
    <w:rsid w:val="00CE2908"/>
    <w:rsid w:val="00CE4728"/>
    <w:rsid w:val="00CE56E3"/>
    <w:rsid w:val="00CE576F"/>
    <w:rsid w:val="00CE59DE"/>
    <w:rsid w:val="00CE6272"/>
    <w:rsid w:val="00CE7615"/>
    <w:rsid w:val="00CF082C"/>
    <w:rsid w:val="00CF09A3"/>
    <w:rsid w:val="00CF15E8"/>
    <w:rsid w:val="00CF2DB5"/>
    <w:rsid w:val="00CF3AD4"/>
    <w:rsid w:val="00CF3C8E"/>
    <w:rsid w:val="00CF4FB5"/>
    <w:rsid w:val="00CF5CA4"/>
    <w:rsid w:val="00CF69BE"/>
    <w:rsid w:val="00CF6AF4"/>
    <w:rsid w:val="00CF6BD8"/>
    <w:rsid w:val="00CF6E64"/>
    <w:rsid w:val="00CF7977"/>
    <w:rsid w:val="00D00659"/>
    <w:rsid w:val="00D014EE"/>
    <w:rsid w:val="00D01582"/>
    <w:rsid w:val="00D018DB"/>
    <w:rsid w:val="00D01F60"/>
    <w:rsid w:val="00D02229"/>
    <w:rsid w:val="00D02572"/>
    <w:rsid w:val="00D0321D"/>
    <w:rsid w:val="00D04055"/>
    <w:rsid w:val="00D044C0"/>
    <w:rsid w:val="00D04903"/>
    <w:rsid w:val="00D04BB3"/>
    <w:rsid w:val="00D04F21"/>
    <w:rsid w:val="00D06251"/>
    <w:rsid w:val="00D069C7"/>
    <w:rsid w:val="00D074F3"/>
    <w:rsid w:val="00D11F19"/>
    <w:rsid w:val="00D11FAE"/>
    <w:rsid w:val="00D139BA"/>
    <w:rsid w:val="00D144F1"/>
    <w:rsid w:val="00D14DD4"/>
    <w:rsid w:val="00D1631A"/>
    <w:rsid w:val="00D170D4"/>
    <w:rsid w:val="00D1739E"/>
    <w:rsid w:val="00D17C56"/>
    <w:rsid w:val="00D211D2"/>
    <w:rsid w:val="00D222AD"/>
    <w:rsid w:val="00D22FFA"/>
    <w:rsid w:val="00D238E5"/>
    <w:rsid w:val="00D23FE8"/>
    <w:rsid w:val="00D240BF"/>
    <w:rsid w:val="00D25C70"/>
    <w:rsid w:val="00D26733"/>
    <w:rsid w:val="00D268D6"/>
    <w:rsid w:val="00D27492"/>
    <w:rsid w:val="00D303B0"/>
    <w:rsid w:val="00D30954"/>
    <w:rsid w:val="00D31587"/>
    <w:rsid w:val="00D31AF1"/>
    <w:rsid w:val="00D33E99"/>
    <w:rsid w:val="00D35DBE"/>
    <w:rsid w:val="00D35FCC"/>
    <w:rsid w:val="00D36C27"/>
    <w:rsid w:val="00D371F4"/>
    <w:rsid w:val="00D40A3D"/>
    <w:rsid w:val="00D40BCD"/>
    <w:rsid w:val="00D40E3A"/>
    <w:rsid w:val="00D413C2"/>
    <w:rsid w:val="00D414D7"/>
    <w:rsid w:val="00D41CF6"/>
    <w:rsid w:val="00D41D50"/>
    <w:rsid w:val="00D41D67"/>
    <w:rsid w:val="00D41EE2"/>
    <w:rsid w:val="00D44842"/>
    <w:rsid w:val="00D45A54"/>
    <w:rsid w:val="00D506EC"/>
    <w:rsid w:val="00D513F2"/>
    <w:rsid w:val="00D520C7"/>
    <w:rsid w:val="00D52A3D"/>
    <w:rsid w:val="00D53586"/>
    <w:rsid w:val="00D53CD2"/>
    <w:rsid w:val="00D54325"/>
    <w:rsid w:val="00D5567B"/>
    <w:rsid w:val="00D56B99"/>
    <w:rsid w:val="00D573A3"/>
    <w:rsid w:val="00D60456"/>
    <w:rsid w:val="00D6097B"/>
    <w:rsid w:val="00D614E3"/>
    <w:rsid w:val="00D617F5"/>
    <w:rsid w:val="00D61F45"/>
    <w:rsid w:val="00D61F61"/>
    <w:rsid w:val="00D621F1"/>
    <w:rsid w:val="00D6231F"/>
    <w:rsid w:val="00D625D2"/>
    <w:rsid w:val="00D62DDE"/>
    <w:rsid w:val="00D62EB1"/>
    <w:rsid w:val="00D6467F"/>
    <w:rsid w:val="00D667D7"/>
    <w:rsid w:val="00D667D8"/>
    <w:rsid w:val="00D67084"/>
    <w:rsid w:val="00D67BF3"/>
    <w:rsid w:val="00D70CDD"/>
    <w:rsid w:val="00D70EA0"/>
    <w:rsid w:val="00D719B2"/>
    <w:rsid w:val="00D7241C"/>
    <w:rsid w:val="00D736F8"/>
    <w:rsid w:val="00D73847"/>
    <w:rsid w:val="00D74508"/>
    <w:rsid w:val="00D76C95"/>
    <w:rsid w:val="00D8003D"/>
    <w:rsid w:val="00D807B2"/>
    <w:rsid w:val="00D80B32"/>
    <w:rsid w:val="00D82336"/>
    <w:rsid w:val="00D845BA"/>
    <w:rsid w:val="00D8466A"/>
    <w:rsid w:val="00D84C32"/>
    <w:rsid w:val="00D85597"/>
    <w:rsid w:val="00D8587B"/>
    <w:rsid w:val="00D86B5B"/>
    <w:rsid w:val="00D871C2"/>
    <w:rsid w:val="00D87C0B"/>
    <w:rsid w:val="00D87EB8"/>
    <w:rsid w:val="00D90B77"/>
    <w:rsid w:val="00D92141"/>
    <w:rsid w:val="00D927FC"/>
    <w:rsid w:val="00D92822"/>
    <w:rsid w:val="00D93F96"/>
    <w:rsid w:val="00D9416C"/>
    <w:rsid w:val="00D94611"/>
    <w:rsid w:val="00D94F0E"/>
    <w:rsid w:val="00D9521B"/>
    <w:rsid w:val="00D960E7"/>
    <w:rsid w:val="00D977A1"/>
    <w:rsid w:val="00D97AD3"/>
    <w:rsid w:val="00DA3628"/>
    <w:rsid w:val="00DA3DC4"/>
    <w:rsid w:val="00DA3FCC"/>
    <w:rsid w:val="00DA491E"/>
    <w:rsid w:val="00DA4DE7"/>
    <w:rsid w:val="00DA5553"/>
    <w:rsid w:val="00DA5EFB"/>
    <w:rsid w:val="00DA5FB9"/>
    <w:rsid w:val="00DB2634"/>
    <w:rsid w:val="00DB3FE8"/>
    <w:rsid w:val="00DB4EF6"/>
    <w:rsid w:val="00DB5741"/>
    <w:rsid w:val="00DB5C1E"/>
    <w:rsid w:val="00DB627A"/>
    <w:rsid w:val="00DB62F6"/>
    <w:rsid w:val="00DB66E9"/>
    <w:rsid w:val="00DB69EF"/>
    <w:rsid w:val="00DB7211"/>
    <w:rsid w:val="00DC000A"/>
    <w:rsid w:val="00DC0C53"/>
    <w:rsid w:val="00DC0EE5"/>
    <w:rsid w:val="00DC2D36"/>
    <w:rsid w:val="00DC3199"/>
    <w:rsid w:val="00DC58FD"/>
    <w:rsid w:val="00DC5BA9"/>
    <w:rsid w:val="00DC6339"/>
    <w:rsid w:val="00DC75CD"/>
    <w:rsid w:val="00DD0791"/>
    <w:rsid w:val="00DD0CF1"/>
    <w:rsid w:val="00DD0F26"/>
    <w:rsid w:val="00DD109E"/>
    <w:rsid w:val="00DD17D0"/>
    <w:rsid w:val="00DD1A83"/>
    <w:rsid w:val="00DD3282"/>
    <w:rsid w:val="00DD33EB"/>
    <w:rsid w:val="00DD3D92"/>
    <w:rsid w:val="00DD55C6"/>
    <w:rsid w:val="00DD6C17"/>
    <w:rsid w:val="00DD70D3"/>
    <w:rsid w:val="00DD78CD"/>
    <w:rsid w:val="00DD7A22"/>
    <w:rsid w:val="00DE1A9D"/>
    <w:rsid w:val="00DE1B60"/>
    <w:rsid w:val="00DE2450"/>
    <w:rsid w:val="00DE262F"/>
    <w:rsid w:val="00DE367C"/>
    <w:rsid w:val="00DE429E"/>
    <w:rsid w:val="00DE478D"/>
    <w:rsid w:val="00DF05DB"/>
    <w:rsid w:val="00DF0900"/>
    <w:rsid w:val="00DF09CD"/>
    <w:rsid w:val="00DF15C4"/>
    <w:rsid w:val="00DF2944"/>
    <w:rsid w:val="00DF5668"/>
    <w:rsid w:val="00DF5AA9"/>
    <w:rsid w:val="00E0095F"/>
    <w:rsid w:val="00E015D0"/>
    <w:rsid w:val="00E020DF"/>
    <w:rsid w:val="00E03338"/>
    <w:rsid w:val="00E03CAF"/>
    <w:rsid w:val="00E05459"/>
    <w:rsid w:val="00E06A89"/>
    <w:rsid w:val="00E06C0B"/>
    <w:rsid w:val="00E104BE"/>
    <w:rsid w:val="00E10973"/>
    <w:rsid w:val="00E10E1A"/>
    <w:rsid w:val="00E11074"/>
    <w:rsid w:val="00E12737"/>
    <w:rsid w:val="00E1289D"/>
    <w:rsid w:val="00E13DF2"/>
    <w:rsid w:val="00E1406B"/>
    <w:rsid w:val="00E147C0"/>
    <w:rsid w:val="00E15F61"/>
    <w:rsid w:val="00E17D70"/>
    <w:rsid w:val="00E204BE"/>
    <w:rsid w:val="00E21933"/>
    <w:rsid w:val="00E21FCA"/>
    <w:rsid w:val="00E22E8F"/>
    <w:rsid w:val="00E22F4B"/>
    <w:rsid w:val="00E2511C"/>
    <w:rsid w:val="00E25166"/>
    <w:rsid w:val="00E25616"/>
    <w:rsid w:val="00E2634B"/>
    <w:rsid w:val="00E272E7"/>
    <w:rsid w:val="00E32558"/>
    <w:rsid w:val="00E33403"/>
    <w:rsid w:val="00E33926"/>
    <w:rsid w:val="00E345D5"/>
    <w:rsid w:val="00E349BB"/>
    <w:rsid w:val="00E34CF8"/>
    <w:rsid w:val="00E3696D"/>
    <w:rsid w:val="00E36C77"/>
    <w:rsid w:val="00E36D4B"/>
    <w:rsid w:val="00E40709"/>
    <w:rsid w:val="00E40820"/>
    <w:rsid w:val="00E40AF9"/>
    <w:rsid w:val="00E41CF8"/>
    <w:rsid w:val="00E42B7C"/>
    <w:rsid w:val="00E43488"/>
    <w:rsid w:val="00E43AB0"/>
    <w:rsid w:val="00E43FC1"/>
    <w:rsid w:val="00E445A2"/>
    <w:rsid w:val="00E44C3F"/>
    <w:rsid w:val="00E453A9"/>
    <w:rsid w:val="00E4565D"/>
    <w:rsid w:val="00E45DD3"/>
    <w:rsid w:val="00E45E08"/>
    <w:rsid w:val="00E46589"/>
    <w:rsid w:val="00E4687E"/>
    <w:rsid w:val="00E46F71"/>
    <w:rsid w:val="00E51233"/>
    <w:rsid w:val="00E533C2"/>
    <w:rsid w:val="00E53570"/>
    <w:rsid w:val="00E54115"/>
    <w:rsid w:val="00E56F16"/>
    <w:rsid w:val="00E57B97"/>
    <w:rsid w:val="00E57BC7"/>
    <w:rsid w:val="00E63D04"/>
    <w:rsid w:val="00E640D4"/>
    <w:rsid w:val="00E6494B"/>
    <w:rsid w:val="00E66D42"/>
    <w:rsid w:val="00E67E67"/>
    <w:rsid w:val="00E67E72"/>
    <w:rsid w:val="00E70B1B"/>
    <w:rsid w:val="00E71207"/>
    <w:rsid w:val="00E71BCA"/>
    <w:rsid w:val="00E71D57"/>
    <w:rsid w:val="00E72A24"/>
    <w:rsid w:val="00E72AF6"/>
    <w:rsid w:val="00E73993"/>
    <w:rsid w:val="00E73FF8"/>
    <w:rsid w:val="00E74012"/>
    <w:rsid w:val="00E74C26"/>
    <w:rsid w:val="00E7526B"/>
    <w:rsid w:val="00E754AE"/>
    <w:rsid w:val="00E756EB"/>
    <w:rsid w:val="00E76656"/>
    <w:rsid w:val="00E76888"/>
    <w:rsid w:val="00E7702F"/>
    <w:rsid w:val="00E7714D"/>
    <w:rsid w:val="00E802DC"/>
    <w:rsid w:val="00E8257A"/>
    <w:rsid w:val="00E83BDF"/>
    <w:rsid w:val="00E84273"/>
    <w:rsid w:val="00E8520A"/>
    <w:rsid w:val="00E85AC4"/>
    <w:rsid w:val="00E85CF1"/>
    <w:rsid w:val="00E866DD"/>
    <w:rsid w:val="00E879BF"/>
    <w:rsid w:val="00E87DA8"/>
    <w:rsid w:val="00E90E7C"/>
    <w:rsid w:val="00E910AE"/>
    <w:rsid w:val="00E911E2"/>
    <w:rsid w:val="00E91229"/>
    <w:rsid w:val="00E91AAF"/>
    <w:rsid w:val="00E9203F"/>
    <w:rsid w:val="00E92392"/>
    <w:rsid w:val="00E940D5"/>
    <w:rsid w:val="00E9457F"/>
    <w:rsid w:val="00E94B3D"/>
    <w:rsid w:val="00E963F2"/>
    <w:rsid w:val="00E96944"/>
    <w:rsid w:val="00E976AB"/>
    <w:rsid w:val="00E97C9F"/>
    <w:rsid w:val="00EA0A23"/>
    <w:rsid w:val="00EA0DF4"/>
    <w:rsid w:val="00EA1D61"/>
    <w:rsid w:val="00EA3A3C"/>
    <w:rsid w:val="00EA44DD"/>
    <w:rsid w:val="00EA4BAD"/>
    <w:rsid w:val="00EA4F6C"/>
    <w:rsid w:val="00EA68CC"/>
    <w:rsid w:val="00EA747C"/>
    <w:rsid w:val="00EA7A1E"/>
    <w:rsid w:val="00EA7A26"/>
    <w:rsid w:val="00EB0534"/>
    <w:rsid w:val="00EB066A"/>
    <w:rsid w:val="00EB0994"/>
    <w:rsid w:val="00EB1AC8"/>
    <w:rsid w:val="00EB2093"/>
    <w:rsid w:val="00EB28B5"/>
    <w:rsid w:val="00EB2F7C"/>
    <w:rsid w:val="00EB3426"/>
    <w:rsid w:val="00EB4472"/>
    <w:rsid w:val="00EB55E6"/>
    <w:rsid w:val="00EB6571"/>
    <w:rsid w:val="00EB6AE7"/>
    <w:rsid w:val="00EB727F"/>
    <w:rsid w:val="00EC124E"/>
    <w:rsid w:val="00EC12AF"/>
    <w:rsid w:val="00EC12C4"/>
    <w:rsid w:val="00EC12FD"/>
    <w:rsid w:val="00EC3180"/>
    <w:rsid w:val="00EC354A"/>
    <w:rsid w:val="00EC381F"/>
    <w:rsid w:val="00EC4D62"/>
    <w:rsid w:val="00EC4F24"/>
    <w:rsid w:val="00EC4F7B"/>
    <w:rsid w:val="00EC66A0"/>
    <w:rsid w:val="00EC6A3F"/>
    <w:rsid w:val="00EC73A2"/>
    <w:rsid w:val="00EC761D"/>
    <w:rsid w:val="00ED01E2"/>
    <w:rsid w:val="00ED1E58"/>
    <w:rsid w:val="00ED25A6"/>
    <w:rsid w:val="00ED2BFB"/>
    <w:rsid w:val="00ED4064"/>
    <w:rsid w:val="00ED4DF2"/>
    <w:rsid w:val="00ED4FA2"/>
    <w:rsid w:val="00ED5AF3"/>
    <w:rsid w:val="00ED662D"/>
    <w:rsid w:val="00ED7499"/>
    <w:rsid w:val="00EE0AFE"/>
    <w:rsid w:val="00EE1DC5"/>
    <w:rsid w:val="00EE2643"/>
    <w:rsid w:val="00EE361D"/>
    <w:rsid w:val="00EE4105"/>
    <w:rsid w:val="00EE4E04"/>
    <w:rsid w:val="00EE5256"/>
    <w:rsid w:val="00EE5D4E"/>
    <w:rsid w:val="00EE6F45"/>
    <w:rsid w:val="00EE7312"/>
    <w:rsid w:val="00EE7859"/>
    <w:rsid w:val="00EF02F5"/>
    <w:rsid w:val="00EF115C"/>
    <w:rsid w:val="00EF163A"/>
    <w:rsid w:val="00EF1D78"/>
    <w:rsid w:val="00EF2D12"/>
    <w:rsid w:val="00EF3145"/>
    <w:rsid w:val="00EF376C"/>
    <w:rsid w:val="00EF400F"/>
    <w:rsid w:val="00EF4404"/>
    <w:rsid w:val="00EF5187"/>
    <w:rsid w:val="00EF5467"/>
    <w:rsid w:val="00EF5CD7"/>
    <w:rsid w:val="00EF7374"/>
    <w:rsid w:val="00EF7A45"/>
    <w:rsid w:val="00F00512"/>
    <w:rsid w:val="00F007F9"/>
    <w:rsid w:val="00F0095E"/>
    <w:rsid w:val="00F01AB1"/>
    <w:rsid w:val="00F01B36"/>
    <w:rsid w:val="00F0255B"/>
    <w:rsid w:val="00F035E4"/>
    <w:rsid w:val="00F037A7"/>
    <w:rsid w:val="00F04121"/>
    <w:rsid w:val="00F04B7B"/>
    <w:rsid w:val="00F05DD4"/>
    <w:rsid w:val="00F060CB"/>
    <w:rsid w:val="00F0649D"/>
    <w:rsid w:val="00F07AC1"/>
    <w:rsid w:val="00F10E08"/>
    <w:rsid w:val="00F11C1A"/>
    <w:rsid w:val="00F12D62"/>
    <w:rsid w:val="00F12DB6"/>
    <w:rsid w:val="00F1459C"/>
    <w:rsid w:val="00F15806"/>
    <w:rsid w:val="00F15A4E"/>
    <w:rsid w:val="00F171DD"/>
    <w:rsid w:val="00F174BA"/>
    <w:rsid w:val="00F2034E"/>
    <w:rsid w:val="00F20509"/>
    <w:rsid w:val="00F215DB"/>
    <w:rsid w:val="00F21C7A"/>
    <w:rsid w:val="00F221DF"/>
    <w:rsid w:val="00F22946"/>
    <w:rsid w:val="00F23B3B"/>
    <w:rsid w:val="00F2540D"/>
    <w:rsid w:val="00F25FC6"/>
    <w:rsid w:val="00F260BB"/>
    <w:rsid w:val="00F26AA9"/>
    <w:rsid w:val="00F273A3"/>
    <w:rsid w:val="00F274D5"/>
    <w:rsid w:val="00F30692"/>
    <w:rsid w:val="00F306C2"/>
    <w:rsid w:val="00F30DDB"/>
    <w:rsid w:val="00F31C67"/>
    <w:rsid w:val="00F320B7"/>
    <w:rsid w:val="00F32B93"/>
    <w:rsid w:val="00F333BE"/>
    <w:rsid w:val="00F3433A"/>
    <w:rsid w:val="00F35CED"/>
    <w:rsid w:val="00F365B1"/>
    <w:rsid w:val="00F36C80"/>
    <w:rsid w:val="00F414E0"/>
    <w:rsid w:val="00F42E01"/>
    <w:rsid w:val="00F4304D"/>
    <w:rsid w:val="00F45F1E"/>
    <w:rsid w:val="00F4721C"/>
    <w:rsid w:val="00F474CA"/>
    <w:rsid w:val="00F47973"/>
    <w:rsid w:val="00F47CE9"/>
    <w:rsid w:val="00F47D20"/>
    <w:rsid w:val="00F504CB"/>
    <w:rsid w:val="00F50A89"/>
    <w:rsid w:val="00F50AFA"/>
    <w:rsid w:val="00F50B61"/>
    <w:rsid w:val="00F5413E"/>
    <w:rsid w:val="00F55273"/>
    <w:rsid w:val="00F56513"/>
    <w:rsid w:val="00F5698F"/>
    <w:rsid w:val="00F57B11"/>
    <w:rsid w:val="00F6077C"/>
    <w:rsid w:val="00F61461"/>
    <w:rsid w:val="00F63200"/>
    <w:rsid w:val="00F6366C"/>
    <w:rsid w:val="00F6401D"/>
    <w:rsid w:val="00F6465C"/>
    <w:rsid w:val="00F647D4"/>
    <w:rsid w:val="00F65AED"/>
    <w:rsid w:val="00F65C36"/>
    <w:rsid w:val="00F66CFB"/>
    <w:rsid w:val="00F671E7"/>
    <w:rsid w:val="00F67516"/>
    <w:rsid w:val="00F67B13"/>
    <w:rsid w:val="00F7002F"/>
    <w:rsid w:val="00F707FC"/>
    <w:rsid w:val="00F7170A"/>
    <w:rsid w:val="00F73801"/>
    <w:rsid w:val="00F740E5"/>
    <w:rsid w:val="00F82DB1"/>
    <w:rsid w:val="00F83368"/>
    <w:rsid w:val="00F8388A"/>
    <w:rsid w:val="00F83983"/>
    <w:rsid w:val="00F83ADD"/>
    <w:rsid w:val="00F84637"/>
    <w:rsid w:val="00F84888"/>
    <w:rsid w:val="00F84B86"/>
    <w:rsid w:val="00F85FAB"/>
    <w:rsid w:val="00F8621C"/>
    <w:rsid w:val="00F86B3E"/>
    <w:rsid w:val="00F87FCD"/>
    <w:rsid w:val="00F9003A"/>
    <w:rsid w:val="00F9175C"/>
    <w:rsid w:val="00F918FA"/>
    <w:rsid w:val="00F91950"/>
    <w:rsid w:val="00F91A28"/>
    <w:rsid w:val="00F9371E"/>
    <w:rsid w:val="00F93B42"/>
    <w:rsid w:val="00F94818"/>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B0CBA"/>
    <w:rsid w:val="00FB129A"/>
    <w:rsid w:val="00FB2A78"/>
    <w:rsid w:val="00FB3335"/>
    <w:rsid w:val="00FB41CE"/>
    <w:rsid w:val="00FB5D3F"/>
    <w:rsid w:val="00FB69CD"/>
    <w:rsid w:val="00FB6C25"/>
    <w:rsid w:val="00FB6E71"/>
    <w:rsid w:val="00FB774F"/>
    <w:rsid w:val="00FB7D07"/>
    <w:rsid w:val="00FB7E44"/>
    <w:rsid w:val="00FB7ED3"/>
    <w:rsid w:val="00FC0297"/>
    <w:rsid w:val="00FC08EF"/>
    <w:rsid w:val="00FC0DAC"/>
    <w:rsid w:val="00FC15EA"/>
    <w:rsid w:val="00FC1E0A"/>
    <w:rsid w:val="00FC1FA4"/>
    <w:rsid w:val="00FC2A1F"/>
    <w:rsid w:val="00FC3143"/>
    <w:rsid w:val="00FC3471"/>
    <w:rsid w:val="00FC3AF1"/>
    <w:rsid w:val="00FC3CC2"/>
    <w:rsid w:val="00FC41A8"/>
    <w:rsid w:val="00FC4235"/>
    <w:rsid w:val="00FC4A94"/>
    <w:rsid w:val="00FC55BD"/>
    <w:rsid w:val="00FC5750"/>
    <w:rsid w:val="00FC5D03"/>
    <w:rsid w:val="00FC61FB"/>
    <w:rsid w:val="00FC6CB1"/>
    <w:rsid w:val="00FD2060"/>
    <w:rsid w:val="00FD3583"/>
    <w:rsid w:val="00FD397F"/>
    <w:rsid w:val="00FD464E"/>
    <w:rsid w:val="00FD71EF"/>
    <w:rsid w:val="00FD7574"/>
    <w:rsid w:val="00FE0065"/>
    <w:rsid w:val="00FE0847"/>
    <w:rsid w:val="00FE0D8A"/>
    <w:rsid w:val="00FE1052"/>
    <w:rsid w:val="00FE11CA"/>
    <w:rsid w:val="00FE282F"/>
    <w:rsid w:val="00FE2B7E"/>
    <w:rsid w:val="00FE3031"/>
    <w:rsid w:val="00FE3128"/>
    <w:rsid w:val="00FE3916"/>
    <w:rsid w:val="00FE46C8"/>
    <w:rsid w:val="00FE52F8"/>
    <w:rsid w:val="00FE557F"/>
    <w:rsid w:val="00FE630D"/>
    <w:rsid w:val="00FE7185"/>
    <w:rsid w:val="00FE78CA"/>
    <w:rsid w:val="00FF08BD"/>
    <w:rsid w:val="00FF236A"/>
    <w:rsid w:val="00FF410D"/>
    <w:rsid w:val="00FF443F"/>
    <w:rsid w:val="00FF4B54"/>
    <w:rsid w:val="00FF5421"/>
    <w:rsid w:val="00FF5EEA"/>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torage.courtlistener.com/recap/gov.uscourts.gand.298476/gov.uscourts.gand.298476.134.0.pdf"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2533F660CFCD401A855197E3F9883EAB"/>
        <w:category>
          <w:name w:val="General"/>
          <w:gallery w:val="placeholder"/>
        </w:category>
        <w:types>
          <w:type w:val="bbPlcHdr"/>
        </w:types>
        <w:behaviors>
          <w:behavior w:val="content"/>
        </w:behaviors>
        <w:guid w:val="{0AD17C34-D8DF-4CEB-B4D2-B3A4C5B10C18}"/>
      </w:docPartPr>
      <w:docPartBody>
        <w:p w:rsidR="00A2552A" w:rsidRDefault="00A2552A" w:rsidP="00A2552A">
          <w:pPr>
            <w:pStyle w:val="2533F660CFCD401A855197E3F9883EAB"/>
          </w:pPr>
          <w:r w:rsidRPr="00884EE4">
            <w:rPr>
              <w:rStyle w:val="PlaceholderText"/>
            </w:rPr>
            <w:t>Click or tap here to enter text.</w:t>
          </w:r>
        </w:p>
      </w:docPartBody>
    </w:docPart>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000000"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147343"/>
    <w:rsid w:val="001B0B69"/>
    <w:rsid w:val="002029C0"/>
    <w:rsid w:val="002B1DB7"/>
    <w:rsid w:val="002E525D"/>
    <w:rsid w:val="00301948"/>
    <w:rsid w:val="003825EF"/>
    <w:rsid w:val="004A02E7"/>
    <w:rsid w:val="005B4F7C"/>
    <w:rsid w:val="005F1B85"/>
    <w:rsid w:val="00642F40"/>
    <w:rsid w:val="00752251"/>
    <w:rsid w:val="008022A2"/>
    <w:rsid w:val="00895EC8"/>
    <w:rsid w:val="009943BB"/>
    <w:rsid w:val="009F25E2"/>
    <w:rsid w:val="00A22E47"/>
    <w:rsid w:val="00A2552A"/>
    <w:rsid w:val="00B52FD8"/>
    <w:rsid w:val="00BA6D58"/>
    <w:rsid w:val="00C033D9"/>
    <w:rsid w:val="00C13CEF"/>
    <w:rsid w:val="00CD47CF"/>
    <w:rsid w:val="00CE5952"/>
    <w:rsid w:val="00D27195"/>
    <w:rsid w:val="00D8202D"/>
    <w:rsid w:val="00E14E17"/>
    <w:rsid w:val="00E15CE6"/>
    <w:rsid w:val="00EA5D32"/>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2533F660CFCD401A855197E3F9883EAB">
    <w:name w:val="2533F660CFCD401A855197E3F9883EAB"/>
    <w:rsid w:val="00A2552A"/>
    <w:pPr>
      <w:spacing w:after="160" w:line="259" w:lineRule="auto"/>
    </w:pPr>
    <w:rPr>
      <w:sz w:val="22"/>
      <w:szCs w:val="22"/>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77</Pages>
  <Words>25111</Words>
  <Characters>143138</Characters>
  <Application>Microsoft Office Word</Application>
  <DocSecurity>0</DocSecurity>
  <Lines>1192</Lines>
  <Paragraphs>335</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67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eth Corwin</cp:lastModifiedBy>
  <cp:revision>20</cp:revision>
  <cp:lastPrinted>2022-11-04T21:53:00Z</cp:lastPrinted>
  <dcterms:created xsi:type="dcterms:W3CDTF">2022-12-11T23:06:00Z</dcterms:created>
  <dcterms:modified xsi:type="dcterms:W3CDTF">2022-12-12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ShD7mns"/&gt;&lt;style id="http://www.zotero.org/styles/american-journal-of-political-science"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